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theme/themeOverride2.xml" ContentType="application/vnd.openxmlformats-officedocument.themeOverride+xml"/>
  <Override PartName="/word/charts/chart4.xml" ContentType="application/vnd.openxmlformats-officedocument.drawingml.chart+xml"/>
  <Override PartName="/word/theme/themeOverride3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0" w:type="auto"/>
        <w:jc w:val="center"/>
        <w:tblBorders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6946"/>
        <w:gridCol w:w="1843"/>
      </w:tblGrid>
      <w:tr w:rsidR="000A03B2" w:rsidRPr="00B57B36">
        <w:trPr>
          <w:trHeight w:val="852"/>
          <w:jc w:val="center"/>
        </w:trPr>
        <w:tc>
          <w:tcPr>
            <w:tcW w:w="6946" w:type="dxa"/>
            <w:vMerge w:val="restart"/>
            <w:tcBorders>
              <w:right w:val="single" w:sz="4" w:space="0" w:color="auto"/>
            </w:tcBorders>
          </w:tcPr>
          <w:p w:rsidR="000A03B2" w:rsidRPr="00B57B36" w:rsidRDefault="000A03B2" w:rsidP="00DE264A">
            <w:pPr>
              <w:tabs>
                <w:tab w:val="left" w:pos="-108"/>
              </w:tabs>
              <w:ind w:left="-108"/>
              <w:jc w:val="left"/>
              <w:rPr>
                <w:rFonts w:cs="Arial"/>
                <w:b/>
                <w:bCs/>
                <w:i/>
                <w:iCs/>
                <w:color w:val="000066"/>
                <w:sz w:val="12"/>
                <w:szCs w:val="12"/>
                <w:lang w:eastAsia="it-IT"/>
              </w:rPr>
            </w:pPr>
            <w:r w:rsidRPr="00B57B36">
              <w:rPr>
                <w:rFonts w:ascii="AdvP6960" w:hAnsi="AdvP6960" w:cs="AdvP6960"/>
                <w:noProof/>
                <w:color w:val="241F20"/>
                <w:szCs w:val="18"/>
                <w:lang w:val="it-IT" w:eastAsia="it-IT"/>
              </w:rPr>
              <w:drawing>
                <wp:inline distT="0" distB="0" distL="0" distR="0">
                  <wp:extent cx="640080" cy="373380"/>
                  <wp:effectExtent l="0" t="0" r="7620" b="7620"/>
                  <wp:docPr id="5" name="Immagine 5" descr="cetlogo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cetlogo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40080" cy="3733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57B36">
              <w:rPr>
                <w:rFonts w:ascii="AdvP6960" w:hAnsi="AdvP6960" w:cs="AdvP6960"/>
                <w:color w:val="241F20"/>
                <w:szCs w:val="18"/>
                <w:lang w:eastAsia="it-IT"/>
              </w:rPr>
              <w:t xml:space="preserve"> </w:t>
            </w:r>
            <w:r w:rsidRPr="00B57B36">
              <w:rPr>
                <w:rFonts w:cs="Arial"/>
                <w:b/>
                <w:bCs/>
                <w:i/>
                <w:iCs/>
                <w:color w:val="000066"/>
                <w:sz w:val="24"/>
                <w:szCs w:val="24"/>
                <w:lang w:eastAsia="it-IT"/>
              </w:rPr>
              <w:t>CHEMICAL ENGINEERING</w:t>
            </w:r>
            <w:r w:rsidRPr="00B57B36">
              <w:rPr>
                <w:rFonts w:cs="Arial"/>
                <w:b/>
                <w:bCs/>
                <w:i/>
                <w:iCs/>
                <w:color w:val="0033FF"/>
                <w:sz w:val="24"/>
                <w:szCs w:val="24"/>
                <w:lang w:eastAsia="it-IT"/>
              </w:rPr>
              <w:t xml:space="preserve"> </w:t>
            </w:r>
            <w:r w:rsidRPr="00B57B36">
              <w:rPr>
                <w:rFonts w:cs="Arial"/>
                <w:b/>
                <w:bCs/>
                <w:i/>
                <w:iCs/>
                <w:color w:val="666666"/>
                <w:sz w:val="24"/>
                <w:szCs w:val="24"/>
                <w:lang w:eastAsia="it-IT"/>
              </w:rPr>
              <w:t>TRANSACTIONS</w:t>
            </w:r>
            <w:r w:rsidRPr="00B57B36">
              <w:rPr>
                <w:color w:val="333333"/>
                <w:sz w:val="24"/>
                <w:szCs w:val="24"/>
                <w:lang w:eastAsia="it-IT"/>
              </w:rPr>
              <w:t xml:space="preserve"> </w:t>
            </w:r>
            <w:r w:rsidRPr="00B57B36">
              <w:rPr>
                <w:rFonts w:cs="Arial"/>
                <w:b/>
                <w:bCs/>
                <w:i/>
                <w:iCs/>
                <w:color w:val="000066"/>
                <w:sz w:val="27"/>
                <w:szCs w:val="27"/>
                <w:lang w:eastAsia="it-IT"/>
              </w:rPr>
              <w:br/>
            </w:r>
          </w:p>
          <w:p w:rsidR="000A03B2" w:rsidRPr="00B57B36" w:rsidRDefault="00A76EFC" w:rsidP="009635B9">
            <w:pPr>
              <w:tabs>
                <w:tab w:val="left" w:pos="-108"/>
              </w:tabs>
              <w:ind w:left="-108"/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</w:pPr>
            <w:r w:rsidRPr="00B57B36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 xml:space="preserve">VOL. </w:t>
            </w:r>
            <w:r w:rsidR="007931FA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>7</w:t>
            </w:r>
            <w:r w:rsidR="009635B9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>6</w:t>
            </w:r>
            <w:r w:rsidR="00FA5F5F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>, 201</w:t>
            </w:r>
            <w:r w:rsidR="007931FA">
              <w:rPr>
                <w:rFonts w:cs="Arial"/>
                <w:b/>
                <w:bCs/>
                <w:i/>
                <w:iCs/>
                <w:color w:val="000066"/>
                <w:sz w:val="22"/>
                <w:szCs w:val="22"/>
                <w:lang w:eastAsia="it-IT"/>
              </w:rPr>
              <w:t>9</w:t>
            </w:r>
          </w:p>
        </w:tc>
        <w:tc>
          <w:tcPr>
            <w:tcW w:w="1843" w:type="dxa"/>
            <w:tcBorders>
              <w:left w:val="single" w:sz="4" w:space="0" w:color="auto"/>
              <w:bottom w:val="nil"/>
              <w:right w:val="single" w:sz="4" w:space="0" w:color="auto"/>
            </w:tcBorders>
          </w:tcPr>
          <w:p w:rsidR="000A03B2" w:rsidRPr="00B57B36" w:rsidRDefault="000A03B2" w:rsidP="00CD5FE2">
            <w:pPr>
              <w:spacing w:line="140" w:lineRule="atLeast"/>
              <w:jc w:val="right"/>
              <w:rPr>
                <w:rFonts w:cs="Arial"/>
                <w:sz w:val="14"/>
                <w:szCs w:val="14"/>
              </w:rPr>
            </w:pPr>
            <w:r w:rsidRPr="00B57B36">
              <w:rPr>
                <w:rFonts w:cs="Arial"/>
                <w:sz w:val="14"/>
                <w:szCs w:val="14"/>
              </w:rPr>
              <w:t>A publication of</w:t>
            </w:r>
          </w:p>
          <w:p w:rsidR="000A03B2" w:rsidRPr="00B57B36" w:rsidRDefault="000A03B2" w:rsidP="00CD5FE2">
            <w:pPr>
              <w:jc w:val="right"/>
            </w:pPr>
            <w:r w:rsidRPr="00B57B36">
              <w:rPr>
                <w:noProof/>
                <w:lang w:val="it-IT" w:eastAsia="it-IT"/>
              </w:rPr>
              <w:drawing>
                <wp:inline distT="0" distB="0" distL="0" distR="0">
                  <wp:extent cx="670560" cy="358140"/>
                  <wp:effectExtent l="0" t="0" r="0" b="3810"/>
                  <wp:docPr id="6" name="Immagine 6" descr="aidiclogo_grand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aidiclogo_grand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70560" cy="3581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A03B2" w:rsidRPr="00B57B36">
        <w:trPr>
          <w:trHeight w:val="567"/>
          <w:jc w:val="center"/>
        </w:trPr>
        <w:tc>
          <w:tcPr>
            <w:tcW w:w="6946" w:type="dxa"/>
            <w:vMerge/>
            <w:tcBorders>
              <w:right w:val="single" w:sz="4" w:space="0" w:color="auto"/>
            </w:tcBorders>
          </w:tcPr>
          <w:p w:rsidR="000A03B2" w:rsidRPr="00B57B36" w:rsidRDefault="000A03B2" w:rsidP="00CD5FE2">
            <w:pPr>
              <w:tabs>
                <w:tab w:val="left" w:pos="-108"/>
              </w:tabs>
            </w:pPr>
          </w:p>
        </w:tc>
        <w:tc>
          <w:tcPr>
            <w:tcW w:w="1843" w:type="dxa"/>
            <w:tcBorders>
              <w:left w:val="single" w:sz="4" w:space="0" w:color="auto"/>
              <w:bottom w:val="nil"/>
              <w:right w:val="single" w:sz="4" w:space="0" w:color="auto"/>
            </w:tcBorders>
          </w:tcPr>
          <w:p w:rsidR="000A03B2" w:rsidRPr="00B57B36" w:rsidRDefault="000A03B2" w:rsidP="00CD5FE2">
            <w:pPr>
              <w:spacing w:line="140" w:lineRule="atLeast"/>
              <w:jc w:val="right"/>
              <w:rPr>
                <w:rFonts w:cs="Arial"/>
                <w:sz w:val="14"/>
                <w:szCs w:val="14"/>
              </w:rPr>
            </w:pPr>
            <w:r w:rsidRPr="00B57B36">
              <w:rPr>
                <w:rFonts w:cs="Arial"/>
                <w:sz w:val="14"/>
                <w:szCs w:val="14"/>
              </w:rPr>
              <w:t>The Italian Association</w:t>
            </w:r>
          </w:p>
          <w:p w:rsidR="000A03B2" w:rsidRPr="00B57B36" w:rsidRDefault="000A03B2" w:rsidP="00CD5FE2">
            <w:pPr>
              <w:spacing w:line="140" w:lineRule="atLeast"/>
              <w:jc w:val="right"/>
              <w:rPr>
                <w:rFonts w:cs="Arial"/>
                <w:sz w:val="14"/>
                <w:szCs w:val="14"/>
              </w:rPr>
            </w:pPr>
            <w:r w:rsidRPr="00B57B36">
              <w:rPr>
                <w:rFonts w:cs="Arial"/>
                <w:sz w:val="14"/>
                <w:szCs w:val="14"/>
              </w:rPr>
              <w:t>of Chemical Engineering</w:t>
            </w:r>
          </w:p>
          <w:p w:rsidR="000A03B2" w:rsidRPr="00B57B36" w:rsidRDefault="000A03B2" w:rsidP="00162642">
            <w:pPr>
              <w:spacing w:line="140" w:lineRule="atLeast"/>
              <w:jc w:val="right"/>
              <w:rPr>
                <w:rFonts w:cs="Arial"/>
                <w:sz w:val="14"/>
                <w:szCs w:val="14"/>
              </w:rPr>
            </w:pPr>
            <w:r w:rsidRPr="00B57B36">
              <w:rPr>
                <w:rFonts w:cs="Arial"/>
                <w:sz w:val="14"/>
                <w:szCs w:val="14"/>
              </w:rPr>
              <w:t xml:space="preserve">Online at </w:t>
            </w:r>
            <w:r w:rsidR="00162642">
              <w:rPr>
                <w:rFonts w:cs="Arial"/>
                <w:sz w:val="14"/>
                <w:szCs w:val="14"/>
              </w:rPr>
              <w:t>www.cetjournal.it</w:t>
            </w:r>
          </w:p>
        </w:tc>
      </w:tr>
      <w:tr w:rsidR="000A03B2" w:rsidRPr="00B57B36">
        <w:trPr>
          <w:trHeight w:val="68"/>
          <w:jc w:val="center"/>
        </w:trPr>
        <w:tc>
          <w:tcPr>
            <w:tcW w:w="8789" w:type="dxa"/>
            <w:gridSpan w:val="2"/>
          </w:tcPr>
          <w:p w:rsidR="00300E56" w:rsidRPr="00252C1A" w:rsidRDefault="00300E56" w:rsidP="003365E3">
            <w:pPr>
              <w:ind w:left="-107"/>
              <w:rPr>
                <w:lang w:val="it-IT"/>
              </w:rPr>
            </w:pPr>
            <w:r w:rsidRPr="00252C1A">
              <w:rPr>
                <w:rFonts w:ascii="Tahoma" w:hAnsi="Tahoma" w:cs="Tahoma"/>
                <w:iCs/>
                <w:color w:val="333333"/>
                <w:sz w:val="14"/>
                <w:szCs w:val="14"/>
                <w:lang w:val="it-IT" w:eastAsia="it-IT"/>
              </w:rPr>
              <w:t xml:space="preserve">Guest </w:t>
            </w:r>
            <w:proofErr w:type="spellStart"/>
            <w:r w:rsidRPr="00252C1A">
              <w:rPr>
                <w:rFonts w:ascii="Tahoma" w:hAnsi="Tahoma" w:cs="Tahoma"/>
                <w:iCs/>
                <w:color w:val="333333"/>
                <w:sz w:val="14"/>
                <w:szCs w:val="14"/>
                <w:lang w:val="it-IT" w:eastAsia="it-IT"/>
              </w:rPr>
              <w:t>Editors</w:t>
            </w:r>
            <w:proofErr w:type="spellEnd"/>
            <w:r w:rsidRPr="00252C1A">
              <w:rPr>
                <w:rFonts w:ascii="Tahoma" w:hAnsi="Tahoma" w:cs="Tahoma"/>
                <w:iCs/>
                <w:color w:val="333333"/>
                <w:sz w:val="14"/>
                <w:szCs w:val="14"/>
                <w:lang w:val="it-IT" w:eastAsia="it-IT"/>
              </w:rPr>
              <w:t>:</w:t>
            </w:r>
            <w:r w:rsidR="00904C62" w:rsidRPr="00252C1A">
              <w:rPr>
                <w:rFonts w:ascii="Tahoma" w:hAnsi="Tahoma" w:cs="Tahoma"/>
                <w:iCs/>
                <w:color w:val="333333"/>
                <w:sz w:val="14"/>
                <w:szCs w:val="14"/>
                <w:lang w:val="it-IT" w:eastAsia="it-IT"/>
              </w:rPr>
              <w:t xml:space="preserve"> </w:t>
            </w:r>
            <w:r w:rsidR="009635B9" w:rsidRPr="00252C1A">
              <w:rPr>
                <w:rFonts w:ascii="Tahoma" w:hAnsi="Tahoma" w:cs="Tahoma"/>
                <w:sz w:val="14"/>
                <w:szCs w:val="14"/>
                <w:lang w:val="it-IT"/>
              </w:rPr>
              <w:t>Sauro Pierucci,</w:t>
            </w:r>
            <w:r w:rsidR="003B60F3" w:rsidRPr="00252C1A">
              <w:rPr>
                <w:rFonts w:ascii="Tahoma" w:hAnsi="Tahoma" w:cs="Tahoma"/>
                <w:sz w:val="14"/>
                <w:szCs w:val="14"/>
                <w:lang w:val="it-IT"/>
              </w:rPr>
              <w:t xml:space="preserve"> </w:t>
            </w:r>
            <w:proofErr w:type="spellStart"/>
            <w:r w:rsidR="00047D7F" w:rsidRPr="00252C1A">
              <w:rPr>
                <w:rFonts w:ascii="Tahoma" w:hAnsi="Tahoma" w:cs="Tahoma"/>
                <w:sz w:val="14"/>
                <w:szCs w:val="14"/>
                <w:shd w:val="clear" w:color="auto" w:fill="FFFFFF"/>
                <w:lang w:val="it-IT"/>
              </w:rPr>
              <w:t>Jiří</w:t>
            </w:r>
            <w:proofErr w:type="spellEnd"/>
            <w:r w:rsidR="00047D7F" w:rsidRPr="00252C1A">
              <w:rPr>
                <w:rFonts w:ascii="Tahoma" w:hAnsi="Tahoma" w:cs="Tahoma"/>
                <w:sz w:val="14"/>
                <w:szCs w:val="14"/>
                <w:shd w:val="clear" w:color="auto" w:fill="FFFFFF"/>
                <w:lang w:val="it-IT"/>
              </w:rPr>
              <w:t xml:space="preserve"> </w:t>
            </w:r>
            <w:proofErr w:type="spellStart"/>
            <w:r w:rsidR="00047D7F" w:rsidRPr="00252C1A">
              <w:rPr>
                <w:rFonts w:ascii="Tahoma" w:hAnsi="Tahoma" w:cs="Tahoma"/>
                <w:sz w:val="14"/>
                <w:szCs w:val="14"/>
                <w:shd w:val="clear" w:color="auto" w:fill="FFFFFF"/>
                <w:lang w:val="it-IT"/>
              </w:rPr>
              <w:t>Jaromír</w:t>
            </w:r>
            <w:proofErr w:type="spellEnd"/>
            <w:r w:rsidR="00047D7F" w:rsidRPr="00252C1A">
              <w:rPr>
                <w:rFonts w:ascii="Tahoma" w:hAnsi="Tahoma" w:cs="Tahoma"/>
                <w:sz w:val="14"/>
                <w:szCs w:val="14"/>
                <w:shd w:val="clear" w:color="auto" w:fill="FFFFFF"/>
                <w:lang w:val="it-IT"/>
              </w:rPr>
              <w:t xml:space="preserve"> </w:t>
            </w:r>
            <w:proofErr w:type="spellStart"/>
            <w:r w:rsidR="00047D7F" w:rsidRPr="00252C1A">
              <w:rPr>
                <w:rFonts w:ascii="Tahoma" w:hAnsi="Tahoma" w:cs="Tahoma"/>
                <w:sz w:val="14"/>
                <w:szCs w:val="14"/>
                <w:shd w:val="clear" w:color="auto" w:fill="FFFFFF"/>
                <w:lang w:val="it-IT"/>
              </w:rPr>
              <w:t>Klemeš</w:t>
            </w:r>
            <w:proofErr w:type="spellEnd"/>
            <w:r w:rsidR="00252C1A">
              <w:rPr>
                <w:rFonts w:ascii="Tahoma" w:hAnsi="Tahoma" w:cs="Tahoma"/>
                <w:sz w:val="14"/>
                <w:szCs w:val="14"/>
                <w:shd w:val="clear" w:color="auto" w:fill="FFFFFF"/>
                <w:lang w:val="it-IT"/>
              </w:rPr>
              <w:t>, Lau</w:t>
            </w:r>
            <w:r w:rsidR="00252C1A" w:rsidRPr="00252C1A">
              <w:rPr>
                <w:rFonts w:ascii="Tahoma" w:hAnsi="Tahoma" w:cs="Tahoma"/>
                <w:sz w:val="14"/>
                <w:szCs w:val="14"/>
                <w:shd w:val="clear" w:color="auto" w:fill="FFFFFF"/>
                <w:lang w:val="it-IT"/>
              </w:rPr>
              <w:t>ra Piazza</w:t>
            </w:r>
          </w:p>
          <w:p w:rsidR="000A03B2" w:rsidRPr="00B57B36" w:rsidRDefault="00FA5F5F" w:rsidP="00131FAB">
            <w:pPr>
              <w:tabs>
                <w:tab w:val="left" w:pos="-108"/>
              </w:tabs>
              <w:spacing w:line="140" w:lineRule="atLeast"/>
              <w:ind w:left="-107"/>
              <w:jc w:val="left"/>
            </w:pPr>
            <w:r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Copyright © 201</w:t>
            </w:r>
            <w:r w:rsidR="007931FA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9</w:t>
            </w:r>
            <w:r w:rsidR="00904C62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 xml:space="preserve">, AIDIC </w:t>
            </w:r>
            <w:proofErr w:type="spellStart"/>
            <w:r w:rsidR="00904C62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Servizi</w:t>
            </w:r>
            <w:proofErr w:type="spellEnd"/>
            <w:r w:rsidR="00904C62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 xml:space="preserve"> </w:t>
            </w:r>
            <w:proofErr w:type="spellStart"/>
            <w:r w:rsidR="00904C62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S.r.l</w:t>
            </w:r>
            <w:proofErr w:type="spellEnd"/>
            <w:r w:rsidR="00904C62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.</w:t>
            </w:r>
            <w:r w:rsidR="00300E56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br/>
            </w:r>
            <w:r w:rsidR="00300E56" w:rsidRPr="00B57B36">
              <w:rPr>
                <w:rFonts w:ascii="Tahoma" w:hAnsi="Tahoma" w:cs="Tahoma"/>
                <w:b/>
                <w:iCs/>
                <w:color w:val="000000"/>
                <w:sz w:val="14"/>
                <w:szCs w:val="14"/>
                <w:lang w:eastAsia="it-IT"/>
              </w:rPr>
              <w:t>ISBN</w:t>
            </w:r>
            <w:r w:rsidR="00300E56" w:rsidRPr="00B57B36">
              <w:rPr>
                <w:rFonts w:ascii="Tahoma" w:hAnsi="Tahoma" w:cs="Tahoma"/>
                <w:iCs/>
                <w:color w:val="000000"/>
                <w:sz w:val="14"/>
                <w:szCs w:val="14"/>
                <w:lang w:eastAsia="it-IT"/>
              </w:rPr>
              <w:t xml:space="preserve"> </w:t>
            </w:r>
            <w:r w:rsidR="008D32B9" w:rsidRPr="00131FAB">
              <w:rPr>
                <w:rFonts w:ascii="Tahoma" w:hAnsi="Tahoma" w:cs="Tahoma"/>
                <w:sz w:val="14"/>
                <w:szCs w:val="14"/>
              </w:rPr>
              <w:t>978-88-95608-</w:t>
            </w:r>
            <w:r w:rsidR="009635B9">
              <w:rPr>
                <w:rFonts w:ascii="Tahoma" w:hAnsi="Tahoma" w:cs="Tahoma"/>
                <w:sz w:val="14"/>
                <w:szCs w:val="14"/>
              </w:rPr>
              <w:t>73</w:t>
            </w:r>
            <w:r w:rsidR="008D32B9" w:rsidRPr="00131FAB">
              <w:rPr>
                <w:rFonts w:ascii="Tahoma" w:hAnsi="Tahoma" w:cs="Tahoma"/>
                <w:sz w:val="14"/>
                <w:szCs w:val="14"/>
              </w:rPr>
              <w:t>-</w:t>
            </w:r>
            <w:r w:rsidR="009635B9">
              <w:rPr>
                <w:rFonts w:ascii="Tahoma" w:hAnsi="Tahoma" w:cs="Tahoma"/>
                <w:sz w:val="14"/>
                <w:szCs w:val="14"/>
              </w:rPr>
              <w:t>0</w:t>
            </w:r>
            <w:r w:rsidR="00300E56" w:rsidRPr="00131FAB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>;</w:t>
            </w:r>
            <w:r w:rsidR="00300E56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 xml:space="preserve"> </w:t>
            </w:r>
            <w:r w:rsidR="00300E56" w:rsidRPr="00B57B36">
              <w:rPr>
                <w:rFonts w:ascii="Tahoma" w:hAnsi="Tahoma" w:cs="Tahoma"/>
                <w:b/>
                <w:iCs/>
                <w:color w:val="333333"/>
                <w:sz w:val="14"/>
                <w:szCs w:val="14"/>
                <w:lang w:eastAsia="it-IT"/>
              </w:rPr>
              <w:t>ISSN</w:t>
            </w:r>
            <w:r w:rsidR="00300E56" w:rsidRPr="00B57B36">
              <w:rPr>
                <w:rFonts w:ascii="Tahoma" w:hAnsi="Tahoma" w:cs="Tahoma"/>
                <w:iCs/>
                <w:color w:val="333333"/>
                <w:sz w:val="14"/>
                <w:szCs w:val="14"/>
                <w:lang w:eastAsia="it-IT"/>
              </w:rPr>
              <w:t xml:space="preserve"> 2283-9216</w:t>
            </w:r>
          </w:p>
        </w:tc>
      </w:tr>
    </w:tbl>
    <w:p w:rsidR="000A03B2" w:rsidRPr="00B57B36" w:rsidRDefault="000A03B2" w:rsidP="000A03B2">
      <w:pPr>
        <w:pStyle w:val="CETAuthors"/>
        <w:sectPr w:rsidR="000A03B2" w:rsidRPr="00B57B36">
          <w:type w:val="continuous"/>
          <w:pgSz w:w="11906" w:h="16838" w:code="9"/>
          <w:pgMar w:top="1701" w:right="1418" w:bottom="1701" w:left="1701" w:header="1701" w:footer="0" w:gutter="0"/>
          <w:cols w:space="708"/>
          <w:titlePg/>
          <w:docGrid w:linePitch="360"/>
        </w:sectPr>
      </w:pPr>
    </w:p>
    <w:p w:rsidR="00E978D0" w:rsidRPr="00B57B36" w:rsidRDefault="001946A6" w:rsidP="00E978D0">
      <w:pPr>
        <w:pStyle w:val="CETTitle"/>
      </w:pPr>
      <w:r w:rsidRPr="001946A6">
        <w:lastRenderedPageBreak/>
        <w:t xml:space="preserve">Zinc </w:t>
      </w:r>
      <w:proofErr w:type="spellStart"/>
      <w:r>
        <w:t>S</w:t>
      </w:r>
      <w:r w:rsidRPr="001946A6">
        <w:t>ulfide</w:t>
      </w:r>
      <w:proofErr w:type="spellEnd"/>
      <w:r w:rsidRPr="001946A6">
        <w:t xml:space="preserve"> </w:t>
      </w:r>
      <w:r>
        <w:t>Prepared t</w:t>
      </w:r>
      <w:r w:rsidRPr="001946A6">
        <w:t xml:space="preserve">hrough </w:t>
      </w:r>
      <w:proofErr w:type="spellStart"/>
      <w:r w:rsidRPr="001946A6">
        <w:t>ZnO</w:t>
      </w:r>
      <w:proofErr w:type="spellEnd"/>
      <w:r w:rsidRPr="001946A6">
        <w:t xml:space="preserve"> </w:t>
      </w:r>
      <w:proofErr w:type="spellStart"/>
      <w:r>
        <w:t>S</w:t>
      </w:r>
      <w:r w:rsidRPr="001946A6">
        <w:t>ulfuration</w:t>
      </w:r>
      <w:proofErr w:type="spellEnd"/>
      <w:r w:rsidRPr="001946A6">
        <w:t xml:space="preserve">: </w:t>
      </w:r>
      <w:r>
        <w:t>C</w:t>
      </w:r>
      <w:r w:rsidRPr="001946A6">
        <w:t xml:space="preserve">haracterization and </w:t>
      </w:r>
      <w:r>
        <w:t>P</w:t>
      </w:r>
      <w:r w:rsidRPr="001946A6">
        <w:t xml:space="preserve">hotocatalytic </w:t>
      </w:r>
      <w:r>
        <w:t>A</w:t>
      </w:r>
      <w:r w:rsidRPr="001946A6">
        <w:t>ctivity</w:t>
      </w:r>
    </w:p>
    <w:p w:rsidR="00E978D0" w:rsidRPr="001B2522" w:rsidRDefault="00362A6D" w:rsidP="00AB5011">
      <w:pPr>
        <w:pStyle w:val="CETAuthors"/>
        <w:rPr>
          <w:lang w:val="it-IT"/>
        </w:rPr>
      </w:pPr>
      <w:r w:rsidRPr="001B2522">
        <w:rPr>
          <w:lang w:val="it-IT"/>
        </w:rPr>
        <w:t>Vincenzo Vaiano, Olga Sacco*, Daniela Barba, Vincenzo Palma</w:t>
      </w:r>
    </w:p>
    <w:p w:rsidR="00E978D0" w:rsidRPr="00D64E2A" w:rsidRDefault="001B2522" w:rsidP="00E978D0">
      <w:pPr>
        <w:pStyle w:val="CETAddress"/>
        <w:rPr>
          <w:lang w:val="en-US"/>
        </w:rPr>
      </w:pPr>
      <w:r w:rsidRPr="00D64E2A">
        <w:rPr>
          <w:lang w:val="en-US"/>
        </w:rPr>
        <w:t>University of Salerno, Department of Industrial Engineering, Via Giovanni Paolo II, 132, 84084 Fisciano (SA)</w:t>
      </w:r>
    </w:p>
    <w:p w:rsidR="00E978D0" w:rsidRPr="001B2522" w:rsidRDefault="001B2522" w:rsidP="00E978D0">
      <w:pPr>
        <w:pStyle w:val="CETemail"/>
        <w:rPr>
          <w:lang w:val="en-US"/>
        </w:rPr>
      </w:pPr>
      <w:r>
        <w:rPr>
          <w:lang w:val="en-US"/>
        </w:rPr>
        <w:t>*osacco@unisa.it</w:t>
      </w:r>
    </w:p>
    <w:p w:rsidR="0001710E" w:rsidRPr="0001710E" w:rsidRDefault="0001710E" w:rsidP="0001710E">
      <w:pPr>
        <w:pStyle w:val="CETBodytext"/>
        <w:rPr>
          <w:lang w:val="en-GB"/>
        </w:rPr>
      </w:pPr>
      <w:r w:rsidRPr="0001710E">
        <w:rPr>
          <w:lang w:val="en-GB"/>
        </w:rPr>
        <w:t>P-</w:t>
      </w:r>
      <w:proofErr w:type="spellStart"/>
      <w:r w:rsidRPr="0001710E">
        <w:rPr>
          <w:lang w:val="en-GB"/>
        </w:rPr>
        <w:t>nitrophenol</w:t>
      </w:r>
      <w:proofErr w:type="spellEnd"/>
      <w:r w:rsidRPr="0001710E">
        <w:rPr>
          <w:lang w:val="en-GB"/>
        </w:rPr>
        <w:t xml:space="preserve"> (PN</w:t>
      </w:r>
      <w:r>
        <w:rPr>
          <w:lang w:val="en-GB"/>
        </w:rPr>
        <w:t>P) is a toxic organic pollutant and it is</w:t>
      </w:r>
      <w:r w:rsidRPr="0001710E">
        <w:rPr>
          <w:lang w:val="en-GB"/>
        </w:rPr>
        <w:t xml:space="preserve"> difficult to remove from wastewater by means of conventional treatment processes. Therefore, effective and low cost alternative water treatment technologies are required. In the last years there has been a growing interest in advanced oxidation processes involving semiconductor mediated </w:t>
      </w:r>
      <w:proofErr w:type="spellStart"/>
      <w:r w:rsidRPr="0001710E">
        <w:rPr>
          <w:lang w:val="en-GB"/>
        </w:rPr>
        <w:t>photocatalysis</w:t>
      </w:r>
      <w:proofErr w:type="spellEnd"/>
      <w:r w:rsidRPr="0001710E">
        <w:rPr>
          <w:lang w:val="en-GB"/>
        </w:rPr>
        <w:t xml:space="preserve"> because the process mineralizes many toxic organic pollutants to carbon dioxide and water </w:t>
      </w:r>
      <w:r>
        <w:rPr>
          <w:lang w:val="en-GB"/>
        </w:rPr>
        <w:t>at ambient temperature under UV light</w:t>
      </w:r>
      <w:r w:rsidRPr="0001710E">
        <w:rPr>
          <w:lang w:val="en-GB"/>
        </w:rPr>
        <w:t xml:space="preserve">. </w:t>
      </w:r>
    </w:p>
    <w:p w:rsidR="0001710E" w:rsidRPr="0001710E" w:rsidRDefault="0001710E" w:rsidP="0001710E">
      <w:pPr>
        <w:pStyle w:val="CETBodytext"/>
        <w:rPr>
          <w:lang w:val="en-GB"/>
        </w:rPr>
      </w:pPr>
      <w:r w:rsidRPr="0001710E">
        <w:rPr>
          <w:lang w:val="en-GB"/>
        </w:rPr>
        <w:t xml:space="preserve">The aim of this work is to synthetize </w:t>
      </w:r>
      <w:proofErr w:type="spellStart"/>
      <w:r w:rsidRPr="0001710E">
        <w:rPr>
          <w:lang w:val="en-GB"/>
        </w:rPr>
        <w:t>ZnS</w:t>
      </w:r>
      <w:proofErr w:type="spellEnd"/>
      <w:r w:rsidRPr="0001710E">
        <w:rPr>
          <w:lang w:val="en-GB"/>
        </w:rPr>
        <w:t xml:space="preserve"> </w:t>
      </w:r>
      <w:proofErr w:type="spellStart"/>
      <w:r w:rsidRPr="0001710E">
        <w:rPr>
          <w:lang w:val="en-GB"/>
        </w:rPr>
        <w:t>photocatalyst</w:t>
      </w:r>
      <w:proofErr w:type="spellEnd"/>
      <w:r w:rsidRPr="0001710E">
        <w:rPr>
          <w:lang w:val="en-GB"/>
        </w:rPr>
        <w:t xml:space="preserve"> starting from formerly ZnO prepared with different precursors such as zinc sulphate and zinc nitrate by means of precipitation method. </w:t>
      </w:r>
      <w:proofErr w:type="spellStart"/>
      <w:r w:rsidRPr="0001710E">
        <w:rPr>
          <w:lang w:val="en-GB"/>
        </w:rPr>
        <w:t>ZnS</w:t>
      </w:r>
      <w:proofErr w:type="spellEnd"/>
      <w:r w:rsidRPr="0001710E">
        <w:rPr>
          <w:lang w:val="en-GB"/>
        </w:rPr>
        <w:t xml:space="preserve"> was then obtained by </w:t>
      </w:r>
      <w:proofErr w:type="spellStart"/>
      <w:r w:rsidRPr="0001710E">
        <w:rPr>
          <w:lang w:val="en-GB"/>
        </w:rPr>
        <w:t>sulfuration</w:t>
      </w:r>
      <w:proofErr w:type="spellEnd"/>
      <w:r w:rsidRPr="0001710E">
        <w:rPr>
          <w:lang w:val="en-GB"/>
        </w:rPr>
        <w:t xml:space="preserve"> of </w:t>
      </w:r>
      <w:proofErr w:type="spellStart"/>
      <w:r w:rsidRPr="0001710E">
        <w:rPr>
          <w:lang w:val="en-GB"/>
        </w:rPr>
        <w:t>ZnO</w:t>
      </w:r>
      <w:proofErr w:type="spellEnd"/>
      <w:r w:rsidRPr="0001710E">
        <w:rPr>
          <w:lang w:val="en-GB"/>
        </w:rPr>
        <w:t xml:space="preserve"> particles. The </w:t>
      </w:r>
      <w:proofErr w:type="spellStart"/>
      <w:r w:rsidRPr="0001710E">
        <w:rPr>
          <w:lang w:val="en-GB"/>
        </w:rPr>
        <w:t>sulfuration</w:t>
      </w:r>
      <w:proofErr w:type="spellEnd"/>
      <w:r w:rsidRPr="0001710E">
        <w:rPr>
          <w:lang w:val="en-GB"/>
        </w:rPr>
        <w:t xml:space="preserve"> step was carried out at 450°C in presence of N</w:t>
      </w:r>
      <w:r w:rsidRPr="0001710E">
        <w:rPr>
          <w:vertAlign w:val="subscript"/>
          <w:lang w:val="en-GB"/>
        </w:rPr>
        <w:t>2</w:t>
      </w:r>
      <w:r w:rsidRPr="0001710E">
        <w:rPr>
          <w:lang w:val="en-GB"/>
        </w:rPr>
        <w:t xml:space="preserve"> gaseous stream containing H</w:t>
      </w:r>
      <w:r w:rsidRPr="0001710E">
        <w:rPr>
          <w:vertAlign w:val="subscript"/>
          <w:lang w:val="en-GB"/>
        </w:rPr>
        <w:t>2</w:t>
      </w:r>
      <w:r>
        <w:rPr>
          <w:lang w:val="en-GB"/>
        </w:rPr>
        <w:t xml:space="preserve">S at 5 </w:t>
      </w:r>
      <w:proofErr w:type="spellStart"/>
      <w:r>
        <w:rPr>
          <w:lang w:val="en-GB"/>
        </w:rPr>
        <w:t>vol</w:t>
      </w:r>
      <w:proofErr w:type="spellEnd"/>
      <w:r>
        <w:rPr>
          <w:lang w:val="en-GB"/>
        </w:rPr>
        <w:t xml:space="preserve">%. </w:t>
      </w:r>
      <w:r w:rsidRPr="0001710E">
        <w:rPr>
          <w:lang w:val="en-GB"/>
        </w:rPr>
        <w:t>The prepared photocatalysts were characterized from chemical-physical point of view using different techniques (XRD, BET, UV-vis DRS, Raman).</w:t>
      </w:r>
    </w:p>
    <w:p w:rsidR="00600535" w:rsidRPr="00B57B36" w:rsidRDefault="0001710E" w:rsidP="0001710E">
      <w:pPr>
        <w:pStyle w:val="CETBodytext"/>
        <w:rPr>
          <w:lang w:val="en-GB"/>
        </w:rPr>
      </w:pPr>
      <w:r w:rsidRPr="0001710E">
        <w:rPr>
          <w:lang w:val="en-GB"/>
        </w:rPr>
        <w:t xml:space="preserve">The photocatalytic tests were carried out in a recirculating batch cylindrical </w:t>
      </w:r>
      <w:proofErr w:type="spellStart"/>
      <w:r w:rsidRPr="0001710E">
        <w:rPr>
          <w:lang w:val="en-GB"/>
        </w:rPr>
        <w:t>photoreactor</w:t>
      </w:r>
      <w:proofErr w:type="spellEnd"/>
      <w:r w:rsidRPr="0001710E">
        <w:rPr>
          <w:lang w:val="en-GB"/>
        </w:rPr>
        <w:t xml:space="preserve"> irradiated by a UV-LEDs strip (nominal power of 12W/m and wavelength emission peak at about 365 nm) surrounding the external surface of the reactor. The experimental results evidenced </w:t>
      </w:r>
      <w:r>
        <w:rPr>
          <w:lang w:val="en-GB"/>
        </w:rPr>
        <w:t xml:space="preserve">that </w:t>
      </w:r>
      <w:r w:rsidRPr="0001710E">
        <w:rPr>
          <w:lang w:val="en-GB"/>
        </w:rPr>
        <w:t xml:space="preserve">the optimal sample is </w:t>
      </w:r>
      <w:proofErr w:type="spellStart"/>
      <w:r w:rsidRPr="0001710E">
        <w:rPr>
          <w:lang w:val="en-GB"/>
        </w:rPr>
        <w:t>ZnS</w:t>
      </w:r>
      <w:proofErr w:type="spellEnd"/>
      <w:r w:rsidRPr="0001710E">
        <w:rPr>
          <w:lang w:val="en-GB"/>
        </w:rPr>
        <w:t xml:space="preserve"> obtained from the </w:t>
      </w:r>
      <w:proofErr w:type="spellStart"/>
      <w:r w:rsidRPr="0001710E">
        <w:rPr>
          <w:lang w:val="en-GB"/>
        </w:rPr>
        <w:t>sulphuration</w:t>
      </w:r>
      <w:proofErr w:type="spellEnd"/>
      <w:r w:rsidRPr="0001710E">
        <w:rPr>
          <w:lang w:val="en-GB"/>
        </w:rPr>
        <w:t xml:space="preserve"> of </w:t>
      </w:r>
      <w:proofErr w:type="spellStart"/>
      <w:r w:rsidRPr="0001710E">
        <w:rPr>
          <w:lang w:val="en-GB"/>
        </w:rPr>
        <w:t>ZnO</w:t>
      </w:r>
      <w:proofErr w:type="spellEnd"/>
      <w:r w:rsidRPr="0001710E">
        <w:rPr>
          <w:lang w:val="en-GB"/>
        </w:rPr>
        <w:t xml:space="preserve"> synthetized by zinc </w:t>
      </w:r>
      <w:r>
        <w:rPr>
          <w:lang w:val="en-GB"/>
        </w:rPr>
        <w:t>sulphate</w:t>
      </w:r>
      <w:r w:rsidRPr="0001710E">
        <w:rPr>
          <w:lang w:val="en-GB"/>
        </w:rPr>
        <w:t xml:space="preserve">. In particular, this sample was able to achieve </w:t>
      </w:r>
      <w:r>
        <w:rPr>
          <w:lang w:val="en-GB"/>
        </w:rPr>
        <w:t>about 5</w:t>
      </w:r>
      <w:r w:rsidR="00E11689">
        <w:rPr>
          <w:lang w:val="en-GB"/>
        </w:rPr>
        <w:t>1</w:t>
      </w:r>
      <w:r>
        <w:rPr>
          <w:lang w:val="en-GB"/>
        </w:rPr>
        <w:t xml:space="preserve">% </w:t>
      </w:r>
      <w:r w:rsidRPr="0001710E">
        <w:rPr>
          <w:lang w:val="en-GB"/>
        </w:rPr>
        <w:t>PNP degradation after 240 min of UV light irradiation.</w:t>
      </w:r>
    </w:p>
    <w:p w:rsidR="00600535" w:rsidRPr="00B57B36" w:rsidRDefault="00600535" w:rsidP="00600535">
      <w:pPr>
        <w:pStyle w:val="CETHeading1"/>
        <w:rPr>
          <w:lang w:val="en-GB"/>
        </w:rPr>
      </w:pPr>
      <w:r w:rsidRPr="00B57B36">
        <w:rPr>
          <w:lang w:val="en-GB"/>
        </w:rPr>
        <w:t>Introduction</w:t>
      </w:r>
    </w:p>
    <w:p w:rsidR="000A506C" w:rsidRDefault="000A506C" w:rsidP="000A506C">
      <w:pPr>
        <w:pStyle w:val="CETBodytext"/>
        <w:rPr>
          <w:rFonts w:eastAsia="Batang"/>
          <w:lang w:val="en-GB" w:eastAsia="ko-KR"/>
        </w:rPr>
      </w:pPr>
      <w:r w:rsidRPr="00BC1490">
        <w:t>Phenol and its derivatives are found abundantly in wastewater discharged from several industrial units</w:t>
      </w:r>
      <w:r>
        <w:t>,</w:t>
      </w:r>
      <w:r w:rsidRPr="00BC1490">
        <w:t xml:space="preserve"> coal </w:t>
      </w:r>
      <w:proofErr w:type="spellStart"/>
      <w:r w:rsidRPr="00BC1490">
        <w:t>washeries</w:t>
      </w:r>
      <w:proofErr w:type="spellEnd"/>
      <w:r w:rsidRPr="00BC1490">
        <w:t>, coke ovens, dyes intermediate manufacturing, pesticides</w:t>
      </w:r>
      <w:r>
        <w:t xml:space="preserve">, herbicides, dyes, explosives and </w:t>
      </w:r>
      <w:r w:rsidRPr="00BC1490">
        <w:t>pharmaceuticals</w:t>
      </w:r>
      <w:r w:rsidR="00A00D96">
        <w:t xml:space="preserve"> </w:t>
      </w:r>
      <w:r w:rsidR="00A00D96">
        <w:fldChar w:fldCharType="begin"/>
      </w:r>
      <w:r w:rsidR="00D03E36">
        <w:instrText xml:space="preserve"> ADDIN EN.CITE &lt;EndNote&gt;&lt;Cite&gt;&lt;Author&gt;Gota&lt;/Author&gt;&lt;Year&gt;2014&lt;/Year&gt;&lt;RecNum&gt;1&lt;/RecNum&gt;&lt;DisplayText&gt;(Gota and Sundaramurthy, 2014, Narasimha Murthy et al., 2016)&lt;/DisplayText&gt;&lt;record&gt;&lt;rec-number&gt;1&lt;/rec-number&gt;&lt;foreign-keys&gt;&lt;key app="EN" db-id="fpsdx22fzttz54exz21vf9fhddvw0zpptfsp"&gt;1&lt;/key&gt;&lt;/foreign-keys&gt;&lt;ref-type name="Book"&gt;6&lt;/ref-type&gt;&lt;contributors&gt;&lt;authors&gt;&lt;author&gt;Gota, K.&lt;/author&gt;&lt;author&gt;Sundaramurthy, Suresh&lt;/author&gt;&lt;/authors&gt;&lt;/contributors&gt;&lt;titles&gt;&lt;title&gt;Removal of Phenol from Binary Aqueous Solutions with 4-Nitrophenol by Photocatalytic System&lt;/title&gt;&lt;alt-title&gt;Current Trends in Technology and Science&lt;/alt-title&gt;&lt;/titles&gt;&lt;pages&gt;69-72&lt;/pages&gt;&lt;volume&gt;3&lt;/volume&gt;&lt;dates&gt;&lt;year&gt;2014&lt;/year&gt;&lt;/dates&gt;&lt;urls&gt;&lt;/urls&gt;&lt;/record&gt;&lt;/Cite&gt;&lt;Cite&gt;&lt;Author&gt;Narasimha Murthy&lt;/Author&gt;&lt;Year&gt;2016&lt;/Year&gt;&lt;RecNum&gt;2&lt;/RecNum&gt;&lt;record&gt;&lt;rec-number&gt;2&lt;/rec-number&gt;&lt;foreign-keys&gt;&lt;key app="EN" db-id="fpsdx22fzttz54exz21vf9fhddvw0zpptfsp"&gt;2&lt;/key&gt;&lt;/foreign-keys&gt;&lt;ref-type name="Book"&gt;6&lt;/ref-type&gt;&lt;contributors&gt;&lt;authors&gt;&lt;author&gt;Narasimha Murthy, T.&lt;/author&gt;&lt;author&gt;Suresh, Paila&lt;/author&gt;&lt;author&gt;Umabala, A. M.&lt;/author&gt;&lt;author&gt;Prasada Rao, A. V.&lt;/author&gt;&lt;/authors&gt;&lt;/contributors&gt;&lt;titles&gt;&lt;title&gt;Visible light activated photocatalytic degradation of mono-, di- and tri - nitrophenols using Cu2O&lt;/title&gt;&lt;/titles&gt;&lt;pages&gt;228-236&lt;/pages&gt;&lt;volume&gt;8&lt;/volume&gt;&lt;dates&gt;&lt;year&gt;2016&lt;/year&gt;&lt;/dates&gt;&lt;urls&gt;&lt;/urls&gt;&lt;/record&gt;&lt;/Cite&gt;&lt;/EndNote&gt;</w:instrText>
      </w:r>
      <w:r w:rsidR="00A00D96">
        <w:fldChar w:fldCharType="separate"/>
      </w:r>
      <w:r w:rsidR="00D03E36">
        <w:rPr>
          <w:noProof/>
        </w:rPr>
        <w:t>(</w:t>
      </w:r>
      <w:hyperlink w:anchor="_ENREF_8" w:tooltip="Gota, 2014 #1" w:history="1">
        <w:r w:rsidR="00CC248F">
          <w:rPr>
            <w:noProof/>
          </w:rPr>
          <w:t>Gota and Sundaramurthy, 2014</w:t>
        </w:r>
      </w:hyperlink>
      <w:r w:rsidR="00D03E36">
        <w:rPr>
          <w:noProof/>
        </w:rPr>
        <w:t xml:space="preserve">, </w:t>
      </w:r>
      <w:hyperlink w:anchor="_ENREF_13" w:tooltip="Narasimha Murthy, 2016 #2" w:history="1">
        <w:r w:rsidR="00CC248F">
          <w:rPr>
            <w:noProof/>
          </w:rPr>
          <w:t>Narasimha Murthy et al., 2016</w:t>
        </w:r>
      </w:hyperlink>
      <w:r w:rsidR="00D03E36">
        <w:rPr>
          <w:noProof/>
        </w:rPr>
        <w:t>)</w:t>
      </w:r>
      <w:r w:rsidR="00A00D96">
        <w:fldChar w:fldCharType="end"/>
      </w:r>
      <w:r w:rsidRPr="00BC1490">
        <w:t xml:space="preserve"> </w:t>
      </w:r>
      <w:r w:rsidR="00A00D96">
        <w:rPr>
          <w:bCs/>
        </w:rPr>
        <w:t>.</w:t>
      </w:r>
      <w:r w:rsidRPr="000A506C">
        <w:rPr>
          <w:rFonts w:ascii="AdvTT3713a231" w:hAnsi="AdvTT3713a231" w:cs="AdvTT3713a231"/>
          <w:color w:val="131413"/>
          <w:sz w:val="20"/>
        </w:rPr>
        <w:t xml:space="preserve"> </w:t>
      </w:r>
      <w:r w:rsidRPr="00302AA7">
        <w:t>They</w:t>
      </w:r>
      <w:r>
        <w:t xml:space="preserve"> are irritant and toxic towards </w:t>
      </w:r>
      <w:r w:rsidRPr="00302AA7">
        <w:t xml:space="preserve">plants, microorganisms, animals, and human beings </w:t>
      </w:r>
      <w:r>
        <w:t>and t</w:t>
      </w:r>
      <w:r w:rsidRPr="001B6566">
        <w:t>hey are considered priority toxic pollutants by the</w:t>
      </w:r>
      <w:r>
        <w:t xml:space="preserve"> </w:t>
      </w:r>
      <w:r w:rsidRPr="001B6566">
        <w:t>United States Environmental Protection Agency</w:t>
      </w:r>
      <w:r w:rsidR="00D403E5">
        <w:t xml:space="preserve"> </w:t>
      </w:r>
      <w:r w:rsidR="00D403E5">
        <w:fldChar w:fldCharType="begin">
          <w:fldData xml:space="preserve">PEVuZE5vdGU+PENpdGU+PEF1dGhvcj5BbmRyZW96emk8L0F1dGhvcj48WWVhcj4xOTk5PC9ZZWFy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</w:fldData>
        </w:fldChar>
      </w:r>
      <w:r w:rsidR="00D03E36">
        <w:instrText xml:space="preserve"> ADDIN EN.CITE </w:instrText>
      </w:r>
      <w:r w:rsidR="00D03E36">
        <w:fldChar w:fldCharType="begin">
          <w:fldData xml:space="preserve">PEVuZE5vdGU+PENpdGU+PEF1dGhvcj5BbmRyZW96emk8L0F1dGhvcj48WWVhcj4xOTk5PC9ZZWFy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</w:fldData>
        </w:fldChar>
      </w:r>
      <w:r w:rsidR="00D03E36">
        <w:instrText xml:space="preserve"> ADDIN EN.CITE.DATA </w:instrText>
      </w:r>
      <w:r w:rsidR="00D03E36">
        <w:fldChar w:fldCharType="end"/>
      </w:r>
      <w:r w:rsidR="00D403E5">
        <w:fldChar w:fldCharType="separate"/>
      </w:r>
      <w:r w:rsidR="00D03E36">
        <w:rPr>
          <w:noProof/>
        </w:rPr>
        <w:t>(</w:t>
      </w:r>
      <w:hyperlink w:anchor="_ENREF_2" w:tooltip="Andreozzi, 1999 #3" w:history="1">
        <w:r w:rsidR="00CC248F">
          <w:rPr>
            <w:noProof/>
          </w:rPr>
          <w:t>Andreozzi et al., 1999</w:t>
        </w:r>
      </w:hyperlink>
      <w:r w:rsidR="00D03E36">
        <w:rPr>
          <w:noProof/>
        </w:rPr>
        <w:t xml:space="preserve">, </w:t>
      </w:r>
      <w:hyperlink w:anchor="_ENREF_3" w:tooltip="Aslam, 2014 #4" w:history="1">
        <w:r w:rsidR="00CC248F">
          <w:rPr>
            <w:noProof/>
          </w:rPr>
          <w:t>Aslam et al., 2014</w:t>
        </w:r>
      </w:hyperlink>
      <w:r w:rsidR="00D03E36">
        <w:rPr>
          <w:noProof/>
        </w:rPr>
        <w:t>)</w:t>
      </w:r>
      <w:r w:rsidR="00D403E5">
        <w:fldChar w:fldCharType="end"/>
      </w:r>
      <w:r w:rsidR="00D403E5">
        <w:t>.</w:t>
      </w:r>
      <w:r w:rsidRPr="001B6566">
        <w:t xml:space="preserve"> For instance</w:t>
      </w:r>
      <w:r>
        <w:t xml:space="preserve">, </w:t>
      </w:r>
      <w:proofErr w:type="spellStart"/>
      <w:r>
        <w:t>nitrophenols</w:t>
      </w:r>
      <w:proofErr w:type="spellEnd"/>
      <w:r>
        <w:t xml:space="preserve"> </w:t>
      </w:r>
      <w:r w:rsidRPr="001B6566">
        <w:t>are some of the most refractory substance</w:t>
      </w:r>
      <w:r>
        <w:t xml:space="preserve"> </w:t>
      </w:r>
      <w:r w:rsidRPr="001B6566">
        <w:t>present in industrial wastewaters because of their high</w:t>
      </w:r>
      <w:r>
        <w:t xml:space="preserve"> </w:t>
      </w:r>
      <w:r w:rsidRPr="001B6566">
        <w:t>stability and solubility in water</w:t>
      </w:r>
      <w:r>
        <w:t>,</w:t>
      </w:r>
      <w:r w:rsidRPr="00014DB3">
        <w:t xml:space="preserve"> </w:t>
      </w:r>
      <w:r>
        <w:t xml:space="preserve">generally detected in agriculture waste </w:t>
      </w:r>
      <w:r w:rsidRPr="001B6566">
        <w:t>and appear in the degradation of</w:t>
      </w:r>
      <w:r>
        <w:t xml:space="preserve"> </w:t>
      </w:r>
      <w:r w:rsidRPr="001B6566">
        <w:t xml:space="preserve">pesticides like parathion and </w:t>
      </w:r>
      <w:proofErr w:type="spellStart"/>
      <w:r w:rsidRPr="001B6566">
        <w:t>nitrofen</w:t>
      </w:r>
      <w:proofErr w:type="spellEnd"/>
      <w:r w:rsidR="005070B4">
        <w:t xml:space="preserve"> </w:t>
      </w:r>
      <w:r w:rsidR="005070B4">
        <w:fldChar w:fldCharType="begin"/>
      </w:r>
      <w:r w:rsidR="00D03E36">
        <w:instrText xml:space="preserve"> ADDIN EN.CITE &lt;EndNote&gt;&lt;Cite&gt;&lt;Author&gt;Galindo&lt;/Author&gt;&lt;Year&gt;1999&lt;/Year&gt;&lt;RecNum&gt;5&lt;/RecNum&gt;&lt;DisplayText&gt;(Galindo and Kalt, 1999)&lt;/DisplayText&gt;&lt;record&gt;&lt;rec-number&gt;5&lt;/rec-number&gt;&lt;foreign-keys&gt;&lt;key app="EN" db-id="fpsdx22fzttz54exz21vf9fhddvw0zpptfsp"&gt;5&lt;/key&gt;&lt;/foreign-keys&gt;&lt;ref-type name="Journal Article"&gt;17&lt;/ref-type&gt;&lt;contributors&gt;&lt;authors&gt;&lt;author&gt;Galindo, C.&lt;/author&gt;&lt;author&gt;Kalt, A.&lt;/author&gt;&lt;/authors&gt;&lt;/contributors&gt;&lt;titles&gt;&lt;title&gt;UV–H2O2 oxidation of monoazo dyes in aqueous media: a kinetic study&lt;/title&gt;&lt;secondary-title&gt;Dyes and Pigments&lt;/secondary-title&gt;&lt;/titles&gt;&lt;periodical&gt;&lt;full-title&gt;Dyes and Pigments&lt;/full-title&gt;&lt;/periodical&gt;&lt;pages&gt;27-35&lt;/pages&gt;&lt;volume&gt;40&lt;/volume&gt;&lt;number&gt;1&lt;/number&gt;&lt;keywords&gt;&lt;keyword&gt;UV–HO oxidation&lt;/keyword&gt;&lt;keyword&gt;Monoazodyes&lt;/keyword&gt;&lt;keyword&gt;Tautomerism&lt;/keyword&gt;&lt;keyword&gt;Kinetic&lt;/keyword&gt;&lt;keyword&gt;Textile wastewaters&lt;/keyword&gt;&lt;keyword&gt;Discolouration&lt;/keyword&gt;&lt;/keywords&gt;&lt;dates&gt;&lt;year&gt;1999&lt;/year&gt;&lt;pub-dates&gt;&lt;date&gt;1999/01/01/&lt;/date&gt;&lt;/pub-dates&gt;&lt;/dates&gt;&lt;isbn&gt;0143-7208&lt;/isbn&gt;&lt;urls&gt;&lt;related-urls&gt;&lt;url&gt;http://www.sciencedirect.com/science/article/pii/S0143720898000278&lt;/url&gt;&lt;/related-urls&gt;&lt;/urls&gt;&lt;electronic-resource-num&gt;https://doi.org/10.1016/S0143-7208(98)00027-8&lt;/electronic-resource-num&gt;&lt;/record&gt;&lt;/Cite&gt;&lt;/EndNote&gt;</w:instrText>
      </w:r>
      <w:r w:rsidR="005070B4">
        <w:fldChar w:fldCharType="separate"/>
      </w:r>
      <w:r w:rsidR="00D03E36">
        <w:rPr>
          <w:noProof/>
        </w:rPr>
        <w:t>(</w:t>
      </w:r>
      <w:hyperlink w:anchor="_ENREF_7" w:tooltip="Galindo, 1999 #5" w:history="1">
        <w:r w:rsidR="00CC248F">
          <w:rPr>
            <w:noProof/>
          </w:rPr>
          <w:t>Galindo and Kalt, 1999</w:t>
        </w:r>
      </w:hyperlink>
      <w:r w:rsidR="00D03E36">
        <w:rPr>
          <w:noProof/>
        </w:rPr>
        <w:t>)</w:t>
      </w:r>
      <w:r w:rsidR="005070B4">
        <w:fldChar w:fldCharType="end"/>
      </w:r>
      <w:r>
        <w:t xml:space="preserve">. Phenol and its </w:t>
      </w:r>
      <w:proofErr w:type="spellStart"/>
      <w:r w:rsidRPr="00014DB3">
        <w:t>nitrophenols</w:t>
      </w:r>
      <w:proofErr w:type="spellEnd"/>
      <w:r w:rsidRPr="00014DB3">
        <w:t xml:space="preserve"> </w:t>
      </w:r>
      <w:r>
        <w:t xml:space="preserve">derivatives are frequently found in the environment due to their widespread use and they </w:t>
      </w:r>
      <w:r w:rsidRPr="001B6566">
        <w:t>are some of the most refractory substance</w:t>
      </w:r>
      <w:r>
        <w:t xml:space="preserve"> </w:t>
      </w:r>
      <w:r w:rsidRPr="001B6566">
        <w:t>present in industrial wastewaters because of their high</w:t>
      </w:r>
      <w:r>
        <w:t xml:space="preserve"> </w:t>
      </w:r>
      <w:r w:rsidRPr="001B6566">
        <w:t>stability and solubility in water</w:t>
      </w:r>
      <w:r w:rsidR="005070B4">
        <w:t xml:space="preserve"> </w:t>
      </w:r>
      <w:r w:rsidR="005070B4">
        <w:fldChar w:fldCharType="begin"/>
      </w:r>
      <w:r w:rsidR="00D03E36">
        <w:instrText xml:space="preserve"> ADDIN EN.CITE &lt;EndNote&gt;&lt;Cite&gt;&lt;Author&gt;Martínková&lt;/Author&gt;&lt;Year&gt;2016&lt;/Year&gt;&lt;RecNum&gt;6&lt;/RecNum&gt;&lt;DisplayText&gt;(Martínková et al., 2016)&lt;/DisplayText&gt;&lt;record&gt;&lt;rec-number&gt;6&lt;/rec-number&gt;&lt;foreign-keys&gt;&lt;key app="EN" db-id="fpsdx22fzttz54exz21vf9fhddvw0zpptfsp"&gt;6&lt;/key&gt;&lt;/foreign-keys&gt;&lt;ref-type name="Journal Article"&gt;17&lt;/ref-type&gt;&lt;contributors&gt;&lt;authors&gt;&lt;author&gt;Martínková, L.&lt;/author&gt;&lt;author&gt;Kotik, M.&lt;/author&gt;&lt;author&gt;Marková, E.&lt;/author&gt;&lt;author&gt;Homolka, L.&lt;/author&gt;&lt;/authors&gt;&lt;/contributors&gt;&lt;titles&gt;&lt;title&gt;Biodegradation of phenolic compounds by Basidiomycota and its phenol oxidases: A review&lt;/title&gt;&lt;secondary-title&gt;Chemosphere&lt;/secondary-title&gt;&lt;/titles&gt;&lt;periodical&gt;&lt;full-title&gt;Chemosphere&lt;/full-title&gt;&lt;/periodical&gt;&lt;pages&gt;373-382&lt;/pages&gt;&lt;volume&gt;149&lt;/volume&gt;&lt;keywords&gt;&lt;keyword&gt;Laccase&lt;/keyword&gt;&lt;keyword&gt;Tyrosinase&lt;/keyword&gt;&lt;keyword&gt;Biodegradation&lt;/keyword&gt;&lt;keyword&gt;Phenolics&lt;/keyword&gt;&lt;keyword&gt;Industrial wastewaters&lt;/keyword&gt;&lt;/keywords&gt;&lt;dates&gt;&lt;year&gt;2016&lt;/year&gt;&lt;pub-dates&gt;&lt;date&gt;2016/04/01/&lt;/date&gt;&lt;/pub-dates&gt;&lt;/dates&gt;&lt;isbn&gt;0045-6535&lt;/isbn&gt;&lt;urls&gt;&lt;related-urls&gt;&lt;url&gt;http://www.sciencedirect.com/science/article/pii/S0045653516300224&lt;/url&gt;&lt;/related-urls&gt;&lt;/urls&gt;&lt;electronic-resource-num&gt;https://doi.org/10.1016/j.chemosphere.2016.01.022&lt;/electronic-resource-num&gt;&lt;/record&gt;&lt;/Cite&gt;&lt;/EndNote&gt;</w:instrText>
      </w:r>
      <w:r w:rsidR="005070B4">
        <w:fldChar w:fldCharType="separate"/>
      </w:r>
      <w:r w:rsidR="00D03E36">
        <w:rPr>
          <w:noProof/>
        </w:rPr>
        <w:t>(</w:t>
      </w:r>
      <w:hyperlink w:anchor="_ENREF_12" w:tooltip="Martínková, 2016 #6" w:history="1">
        <w:r w:rsidR="00CC248F">
          <w:rPr>
            <w:noProof/>
          </w:rPr>
          <w:t>Martínková et al., 2016</w:t>
        </w:r>
      </w:hyperlink>
      <w:r w:rsidR="00D03E36">
        <w:rPr>
          <w:noProof/>
        </w:rPr>
        <w:t>)</w:t>
      </w:r>
      <w:r w:rsidR="005070B4">
        <w:fldChar w:fldCharType="end"/>
      </w:r>
      <w:r w:rsidRPr="001B6566">
        <w:t>.</w:t>
      </w:r>
      <w:r>
        <w:t xml:space="preserve"> For this reason, many techniques are available to remove the phenolic compounds from water and/ or wastewater, including coagulation </w:t>
      </w:r>
      <w:r w:rsidR="005070B4">
        <w:fldChar w:fldCharType="begin"/>
      </w:r>
      <w:r w:rsidR="00D03E36">
        <w:instrText xml:space="preserve"> ADDIN EN.CITE &lt;EndNote&gt;&lt;Cite&gt;&lt;Author&gt;Solanki&lt;/Author&gt;&lt;Year&gt;2013&lt;/Year&gt;&lt;RecNum&gt;7&lt;/RecNum&gt;&lt;DisplayText&gt;(Solanki et al., 2013)&lt;/DisplayText&gt;&lt;record&gt;&lt;rec-number&gt;7&lt;/rec-number&gt;&lt;foreign-keys&gt;&lt;key app="EN" db-id="fpsdx22fzttz54exz21vf9fhddvw0zpptfsp"&gt;7&lt;/key&gt;&lt;/foreign-keys&gt;&lt;ref-type name="Book"&gt;6&lt;/ref-type&gt;&lt;contributors&gt;&lt;authors&gt;&lt;author&gt;Solanki, M.&lt;/author&gt;&lt;author&gt;Sundaramurthy, Suresh&lt;/author&gt;&lt;author&gt;Das, S. N.&lt;/author&gt;&lt;author&gt;Shukla, K.&lt;/author&gt;&lt;/authors&gt;&lt;/contributors&gt;&lt;titles&gt;&lt;title&gt;Treatment of real textile wastewater using coagulation technology&lt;/title&gt;&lt;alt-title&gt;International Journal of ChemTech Research&lt;/alt-title&gt;&lt;/titles&gt;&lt;pages&gt;610-615&lt;/pages&gt;&lt;volume&gt;5&lt;/volume&gt;&lt;dates&gt;&lt;year&gt;2013&lt;/year&gt;&lt;/dates&gt;&lt;urls&gt;&lt;/urls&gt;&lt;/record&gt;&lt;/Cite&gt;&lt;/EndNote&gt;</w:instrText>
      </w:r>
      <w:r w:rsidR="005070B4">
        <w:fldChar w:fldCharType="separate"/>
      </w:r>
      <w:r w:rsidR="00D03E36">
        <w:rPr>
          <w:noProof/>
        </w:rPr>
        <w:t>(</w:t>
      </w:r>
      <w:hyperlink w:anchor="_ENREF_18" w:tooltip="Solanki, 2013 #7" w:history="1">
        <w:r w:rsidR="00CC248F">
          <w:rPr>
            <w:noProof/>
          </w:rPr>
          <w:t>Solanki et al., 2013</w:t>
        </w:r>
      </w:hyperlink>
      <w:r w:rsidR="00D03E36">
        <w:rPr>
          <w:noProof/>
        </w:rPr>
        <w:t>)</w:t>
      </w:r>
      <w:r w:rsidR="005070B4">
        <w:fldChar w:fldCharType="end"/>
      </w:r>
      <w:r w:rsidR="005070B4">
        <w:t>,</w:t>
      </w:r>
      <w:r>
        <w:t xml:space="preserve"> biological degradation </w:t>
      </w:r>
      <w:r w:rsidR="00E07358">
        <w:fldChar w:fldCharType="begin"/>
      </w:r>
      <w:r w:rsidR="00D03E36">
        <w:instrText xml:space="preserve"> ADDIN EN.CITE &lt;EndNote&gt;&lt;Cite&gt;&lt;Author&gt;Dai&lt;/Author&gt;&lt;Year&gt;2009&lt;/Year&gt;&lt;RecNum&gt;8&lt;/RecNum&gt;&lt;DisplayText&gt;(Dai et al., 2009)&lt;/DisplayText&gt;&lt;record&gt;&lt;rec-number&gt;8&lt;/rec-number&gt;&lt;foreign-keys&gt;&lt;key app="EN" db-id="fpsdx22fzttz54exz21vf9fhddvw0zpptfsp"&gt;8&lt;/key&gt;&lt;/foreign-keys&gt;&lt;ref-type name="Journal Article"&gt;17&lt;/ref-type&gt;&lt;contributors&gt;&lt;authors&gt;&lt;author&gt;Dai, Rongji&lt;/author&gt;&lt;author&gt;Chen, Jie&lt;/author&gt;&lt;author&gt;Lin, Jie&lt;/author&gt;&lt;author&gt;Xiao, Shenyuan&lt;/author&gt;&lt;author&gt;Chen, Shi&lt;/author&gt;&lt;author&gt;Deng, Yulin&lt;/author&gt;&lt;/authors&gt;&lt;/contributors&gt;&lt;titles&gt;&lt;title&gt;Reduction of nitro phenols using nitroreductase from E. coli in the presence of NADH&lt;/title&gt;&lt;secondary-title&gt;Journal of Hazardous Materials&lt;/secondary-title&gt;&lt;/titles&gt;&lt;periodical&gt;&lt;full-title&gt;Journal of Hazardous Materials&lt;/full-title&gt;&lt;/periodical&gt;&lt;pages&gt;141-143&lt;/pages&gt;&lt;volume&gt;170&lt;/volume&gt;&lt;number&gt;1&lt;/number&gt;&lt;keywords&gt;&lt;keyword&gt;Nitroreductase&lt;/keyword&gt;&lt;keyword&gt;Nitrophenols&lt;/keyword&gt;&lt;keyword&gt;Reduction&lt;/keyword&gt;&lt;/keywords&gt;&lt;dates&gt;&lt;year&gt;2009&lt;/year&gt;&lt;pub-dates&gt;&lt;date&gt;2009/10/15/&lt;/date&gt;&lt;/pub-dates&gt;&lt;/dates&gt;&lt;isbn&gt;0304-3894&lt;/isbn&gt;&lt;urls&gt;&lt;related-urls&gt;&lt;url&gt;http://www.sciencedirect.com/science/article/pii/S0304389409007067&lt;/url&gt;&lt;/related-urls&gt;&lt;/urls&gt;&lt;electronic-resource-num&gt;https://doi.org/10.1016/j.jhazmat.2009.04.122&lt;/electronic-resource-num&gt;&lt;/record&gt;&lt;/Cite&gt;&lt;/EndNote&gt;</w:instrText>
      </w:r>
      <w:r w:rsidR="00E07358">
        <w:fldChar w:fldCharType="separate"/>
      </w:r>
      <w:r w:rsidR="00D03E36">
        <w:rPr>
          <w:noProof/>
        </w:rPr>
        <w:t>(</w:t>
      </w:r>
      <w:hyperlink w:anchor="_ENREF_6" w:tooltip="Dai, 2009 #8" w:history="1">
        <w:r w:rsidR="00CC248F">
          <w:rPr>
            <w:noProof/>
          </w:rPr>
          <w:t>Dai et al., 2009</w:t>
        </w:r>
      </w:hyperlink>
      <w:r w:rsidR="00D03E36">
        <w:rPr>
          <w:noProof/>
        </w:rPr>
        <w:t>)</w:t>
      </w:r>
      <w:r w:rsidR="00E07358">
        <w:fldChar w:fldCharType="end"/>
      </w:r>
      <w:r w:rsidR="00E07358">
        <w:t xml:space="preserve">, </w:t>
      </w:r>
      <w:r>
        <w:t xml:space="preserve">adsorption </w:t>
      </w:r>
      <w:r w:rsidR="00E07358">
        <w:fldChar w:fldCharType="begin"/>
      </w:r>
      <w:r w:rsidR="00D03E36">
        <w:instrText xml:space="preserve"> ADDIN EN.CITE &lt;EndNote&gt;&lt;Cite&gt;&lt;Author&gt;Ahmed&lt;/Author&gt;&lt;Year&gt;2015&lt;/Year&gt;&lt;RecNum&gt;9&lt;/RecNum&gt;&lt;DisplayText&gt;(Ahmed and Theydan, 2015)&lt;/DisplayText&gt;&lt;record&gt;&lt;rec-number&gt;9&lt;/rec-number&gt;&lt;foreign-keys&gt;&lt;key app="EN" db-id="fpsdx22fzttz54exz21vf9fhddvw0zpptfsp"&gt;9&lt;/key&gt;&lt;/foreign-keys&gt;&lt;ref-type name="Journal Article"&gt;17&lt;/ref-type&gt;&lt;contributors&gt;&lt;authors&gt;&lt;author&gt;Ahmed, Muthanna J.&lt;/author&gt;&lt;author&gt;Theydan, Samar K.&lt;/author&gt;&lt;/authors&gt;&lt;/contributors&gt;&lt;titles&gt;&lt;title&gt;Adsorptive removal of p-nitrophenol on microporous activated carbon by FeCl3 activation: equilibrium and kinetics studies&lt;/title&gt;&lt;secondary-title&gt;Desalination and Water Treatment&lt;/secondary-title&gt;&lt;/titles&gt;&lt;periodical&gt;&lt;full-title&gt;Desalination and Water Treatment&lt;/full-title&gt;&lt;/periodical&gt;&lt;pages&gt;522-531&lt;/pages&gt;&lt;volume&gt;55&lt;/volume&gt;&lt;number&gt;2&lt;/number&gt;&lt;dates&gt;&lt;year&gt;2015&lt;/year&gt;&lt;pub-dates&gt;&lt;date&gt;2015/07/10&lt;/date&gt;&lt;/pub-dates&gt;&lt;/dates&gt;&lt;publisher&gt;Taylor &amp;amp; Francis&lt;/publisher&gt;&lt;isbn&gt;1944-3994&lt;/isbn&gt;&lt;urls&gt;&lt;related-urls&gt;&lt;url&gt;https://doi.org/10.1080/19443994.2014.920731&lt;/url&gt;&lt;/related-urls&gt;&lt;/urls&gt;&lt;electronic-resource-num&gt;10.1080/19443994.2014.920731&lt;/electronic-resource-num&gt;&lt;/record&gt;&lt;/Cite&gt;&lt;/EndNote&gt;</w:instrText>
      </w:r>
      <w:r w:rsidR="00E07358">
        <w:fldChar w:fldCharType="separate"/>
      </w:r>
      <w:r w:rsidR="00D03E36">
        <w:rPr>
          <w:noProof/>
        </w:rPr>
        <w:t>(</w:t>
      </w:r>
      <w:hyperlink w:anchor="_ENREF_1" w:tooltip="Ahmed, 2015 #9" w:history="1">
        <w:r w:rsidR="00CC248F">
          <w:rPr>
            <w:noProof/>
          </w:rPr>
          <w:t>Ahmed and Theydan, 2015</w:t>
        </w:r>
      </w:hyperlink>
      <w:r w:rsidR="00D03E36">
        <w:rPr>
          <w:noProof/>
        </w:rPr>
        <w:t>)</w:t>
      </w:r>
      <w:r w:rsidR="00E07358">
        <w:fldChar w:fldCharType="end"/>
      </w:r>
      <w:r>
        <w:t xml:space="preserve"> and membrane filtration </w:t>
      </w:r>
      <w:r w:rsidR="00E07358">
        <w:fldChar w:fldCharType="begin"/>
      </w:r>
      <w:r w:rsidR="00D03E36">
        <w:instrText xml:space="preserve"> ADDIN EN.CITE &lt;EndNote&gt;&lt;Cite&gt;&lt;Author&gt;Ivančev-Tumbas&lt;/Author&gt;&lt;Year&gt;2008&lt;/Year&gt;&lt;RecNum&gt;10&lt;/RecNum&gt;&lt;DisplayText&gt;(Ivančev-Tumbas et al., 2008)&lt;/DisplayText&gt;&lt;record&gt;&lt;rec-number&gt;10&lt;/rec-number&gt;&lt;foreign-keys&gt;&lt;key app="EN" db-id="fpsdx22fzttz54exz21vf9fhddvw0zpptfsp"&gt;10&lt;/key&gt;&lt;/foreign-keys&gt;&lt;ref-type name="Journal Article"&gt;17&lt;/ref-type&gt;&lt;contributors&gt;&lt;authors&gt;&lt;author&gt;Ivančev-Tumbas, Ivana&lt;/author&gt;&lt;author&gt;Hobby, Ralph&lt;/author&gt;&lt;author&gt;Küchle, Benjamin&lt;/author&gt;&lt;author&gt;Panglisch, Stefan&lt;/author&gt;&lt;author&gt;Gimbel, Rolf&lt;/author&gt;&lt;/authors&gt;&lt;/contributors&gt;&lt;titles&gt;&lt;title&gt;p-Nitrophenol removal by combination of powdered activated carbon adsorption and ultrafiltration – comparison of different operational modes&lt;/title&gt;&lt;secondary-title&gt;Water Research&lt;/secondary-title&gt;&lt;/titles&gt;&lt;periodical&gt;&lt;full-title&gt;Water Research&lt;/full-title&gt;&lt;/periodical&gt;&lt;pages&gt;4117-4124&lt;/pages&gt;&lt;volume&gt;42&lt;/volume&gt;&lt;number&gt;15&lt;/number&gt;&lt;keywords&gt;&lt;keyword&gt;PAC/UF&lt;/keyword&gt;&lt;keyword&gt;Ultrafiltration&lt;/keyword&gt;&lt;keyword&gt;Organic micropollutants&lt;/keyword&gt;&lt;keyword&gt;Adsorption&lt;/keyword&gt;&lt;/keywords&gt;&lt;dates&gt;&lt;year&gt;2008&lt;/year&gt;&lt;pub-dates&gt;&lt;date&gt;2008/09/01/&lt;/date&gt;&lt;/pub-dates&gt;&lt;/dates&gt;&lt;isbn&gt;0043-1354&lt;/isbn&gt;&lt;urls&gt;&lt;related-urls&gt;&lt;url&gt;http://www.sciencedirect.com/science/article/pii/S0043135408002844&lt;/url&gt;&lt;/related-urls&gt;&lt;/urls&gt;&lt;electronic-resource-num&gt;https://doi.org/10.1016/j.watres.2008.07.009&lt;/electronic-resource-num&gt;&lt;/record&gt;&lt;/Cite&gt;&lt;/EndNote&gt;</w:instrText>
      </w:r>
      <w:r w:rsidR="00E07358">
        <w:fldChar w:fldCharType="separate"/>
      </w:r>
      <w:r w:rsidR="00D03E36">
        <w:rPr>
          <w:noProof/>
        </w:rPr>
        <w:t>(</w:t>
      </w:r>
      <w:hyperlink w:anchor="_ENREF_10" w:tooltip="Ivančev-Tumbas, 2008 #10" w:history="1">
        <w:r w:rsidR="00CC248F">
          <w:rPr>
            <w:noProof/>
          </w:rPr>
          <w:t>Ivančev-Tumbas et al., 2008</w:t>
        </w:r>
      </w:hyperlink>
      <w:r w:rsidR="00D03E36">
        <w:rPr>
          <w:noProof/>
        </w:rPr>
        <w:t>)</w:t>
      </w:r>
      <w:r w:rsidR="00E07358">
        <w:fldChar w:fldCharType="end"/>
      </w:r>
      <w:r w:rsidR="00E07358">
        <w:t>.</w:t>
      </w:r>
      <w:r w:rsidRPr="000A506C">
        <w:rPr>
          <w:rFonts w:ascii="BookAntiqua" w:eastAsia="BookAntiqua" w:cs="BookAntiqua"/>
          <w:sz w:val="22"/>
          <w:szCs w:val="22"/>
        </w:rPr>
        <w:t xml:space="preserve"> </w:t>
      </w:r>
      <w:r w:rsidRPr="0004642C">
        <w:t>High costs, low efficiency, and leavin</w:t>
      </w:r>
      <w:r>
        <w:t>g</w:t>
      </w:r>
      <w:r w:rsidRPr="0004642C">
        <w:t xml:space="preserve"> of dangerous and toxic by</w:t>
      </w:r>
      <w:r>
        <w:t>-</w:t>
      </w:r>
      <w:r w:rsidRPr="0004642C">
        <w:t>products</w:t>
      </w:r>
      <w:r>
        <w:t xml:space="preserve"> </w:t>
      </w:r>
      <w:r w:rsidRPr="0004642C">
        <w:t>are among the factors which limit the use of</w:t>
      </w:r>
      <w:r>
        <w:t xml:space="preserve"> </w:t>
      </w:r>
      <w:r w:rsidRPr="0004642C">
        <w:t>some of these methods of removal</w:t>
      </w:r>
      <w:r w:rsidRPr="000A506C">
        <w:rPr>
          <w:sz w:val="20"/>
        </w:rPr>
        <w:t xml:space="preserve"> </w:t>
      </w:r>
      <w:r w:rsidR="00E07358">
        <w:rPr>
          <w:sz w:val="20"/>
        </w:rPr>
        <w:fldChar w:fldCharType="begin"/>
      </w:r>
      <w:r w:rsidR="00D03E36">
        <w:rPr>
          <w:sz w:val="20"/>
        </w:rPr>
        <w:instrText xml:space="preserve"> ADDIN EN.CITE &lt;EndNote&gt;&lt;Cite&gt;&lt;Author&gt;Bazrafshan&lt;/Author&gt;&lt;Year&gt;2016&lt;/Year&gt;&lt;RecNum&gt;11&lt;/RecNum&gt;&lt;DisplayText&gt;(Bazrafshan, 2016)&lt;/DisplayText&gt;&lt;record&gt;&lt;rec-number&gt;11&lt;/rec-number&gt;&lt;foreign-keys&gt;&lt;key app="EN" db-id="fpsdx22fzttz54exz21vf9fhddvw0zpptfsp"&gt;11&lt;/key&gt;&lt;/foreign-keys&gt;&lt;ref-type name="Book"&gt;6&lt;/ref-type&gt;&lt;contributors&gt;&lt;authors&gt;&lt;author&gt;Bazrafshan, Edris&lt;/author&gt;&lt;/authors&gt;&lt;/contributors&gt;&lt;titles&gt;&lt;title&gt;APPLICATION OF ADSORPTION PROCESS FOR PHENOLIC COMPOUNDS REMOVAL FROM AQUEOUS ENVIRONMENTS: A SYSTEMATIC REVIEW&lt;/title&gt;&lt;/titles&gt;&lt;pages&gt;146-163&lt;/pages&gt;&lt;volume&gt;18&lt;/volume&gt;&lt;dates&gt;&lt;year&gt;2016&lt;/year&gt;&lt;/dates&gt;&lt;urls&gt;&lt;/urls&gt;&lt;/record&gt;&lt;/Cite&gt;&lt;/EndNote&gt;</w:instrText>
      </w:r>
      <w:r w:rsidR="00E07358">
        <w:rPr>
          <w:sz w:val="20"/>
        </w:rPr>
        <w:fldChar w:fldCharType="separate"/>
      </w:r>
      <w:r w:rsidR="00D03E36">
        <w:rPr>
          <w:noProof/>
          <w:sz w:val="20"/>
        </w:rPr>
        <w:t>(</w:t>
      </w:r>
      <w:hyperlink w:anchor="_ENREF_4" w:tooltip="Bazrafshan, 2016 #11" w:history="1">
        <w:r w:rsidR="00CC248F">
          <w:rPr>
            <w:noProof/>
            <w:sz w:val="20"/>
          </w:rPr>
          <w:t>Bazrafshan, 2016</w:t>
        </w:r>
      </w:hyperlink>
      <w:r w:rsidR="00D03E36">
        <w:rPr>
          <w:noProof/>
          <w:sz w:val="20"/>
        </w:rPr>
        <w:t>)</w:t>
      </w:r>
      <w:r w:rsidR="00E07358">
        <w:rPr>
          <w:sz w:val="20"/>
        </w:rPr>
        <w:fldChar w:fldCharType="end"/>
      </w:r>
      <w:r w:rsidR="00E07358">
        <w:rPr>
          <w:sz w:val="20"/>
        </w:rPr>
        <w:t>.</w:t>
      </w:r>
      <w:r>
        <w:t xml:space="preserve"> In particular, for phenol and </w:t>
      </w:r>
      <w:proofErr w:type="spellStart"/>
      <w:r>
        <w:t>n</w:t>
      </w:r>
      <w:r w:rsidRPr="001B6566">
        <w:t>itrophenols</w:t>
      </w:r>
      <w:proofErr w:type="spellEnd"/>
      <w:r>
        <w:t>, the</w:t>
      </w:r>
      <w:r w:rsidRPr="001B6566">
        <w:t xml:space="preserve"> </w:t>
      </w:r>
      <w:r>
        <w:t xml:space="preserve">efficiency </w:t>
      </w:r>
      <w:r w:rsidRPr="001B6566">
        <w:t>of the above tre</w:t>
      </w:r>
      <w:r>
        <w:t xml:space="preserve">atments </w:t>
      </w:r>
      <w:r w:rsidRPr="001B6566">
        <w:t>is usually not</w:t>
      </w:r>
      <w:r>
        <w:t xml:space="preserve"> enough</w:t>
      </w:r>
      <w:r w:rsidRPr="001B6566">
        <w:t xml:space="preserve"> </w:t>
      </w:r>
      <w:r>
        <w:t xml:space="preserve">for the complete mineralization of the pollutants. </w:t>
      </w:r>
      <w:r>
        <w:rPr>
          <w:rFonts w:eastAsia="Batang"/>
          <w:lang w:val="en-GB" w:eastAsia="ko-KR"/>
        </w:rPr>
        <w:t>Therefore, e</w:t>
      </w:r>
      <w:r w:rsidRPr="00AF4890">
        <w:rPr>
          <w:rFonts w:eastAsia="Batang"/>
          <w:lang w:val="en-GB" w:eastAsia="ko-KR"/>
        </w:rPr>
        <w:t>ffective</w:t>
      </w:r>
      <w:r>
        <w:rPr>
          <w:rFonts w:eastAsia="Batang"/>
          <w:lang w:val="en-GB" w:eastAsia="ko-KR"/>
        </w:rPr>
        <w:t xml:space="preserve"> and low cost </w:t>
      </w:r>
      <w:r w:rsidRPr="00AF4890">
        <w:rPr>
          <w:rFonts w:eastAsia="Batang"/>
          <w:lang w:val="en-GB" w:eastAsia="ko-KR"/>
        </w:rPr>
        <w:t xml:space="preserve">alternative water treatment technologies are </w:t>
      </w:r>
      <w:r>
        <w:rPr>
          <w:rFonts w:eastAsia="Batang"/>
          <w:lang w:val="en-GB" w:eastAsia="ko-KR"/>
        </w:rPr>
        <w:t>still r</w:t>
      </w:r>
      <w:r w:rsidRPr="00AF4890">
        <w:rPr>
          <w:rFonts w:eastAsia="Batang"/>
          <w:lang w:val="en-GB" w:eastAsia="ko-KR"/>
        </w:rPr>
        <w:t>equired</w:t>
      </w:r>
      <w:r>
        <w:rPr>
          <w:lang w:val="en-GB"/>
        </w:rPr>
        <w:t>.</w:t>
      </w:r>
      <w:r w:rsidRPr="00F432C3">
        <w:rPr>
          <w:rFonts w:ascii="AdvCaeciliaRm" w:eastAsia="Batang" w:hAnsi="AdvCaeciliaRm" w:cs="AdvCaeciliaRm"/>
          <w:sz w:val="16"/>
          <w:szCs w:val="16"/>
          <w:lang w:val="en-GB" w:eastAsia="ko-KR"/>
        </w:rPr>
        <w:t xml:space="preserve"> </w:t>
      </w:r>
      <w:r w:rsidRPr="009631CB">
        <w:rPr>
          <w:rFonts w:eastAsia="Batang"/>
          <w:lang w:val="en-GB" w:eastAsia="ko-KR"/>
        </w:rPr>
        <w:t>Over the past two to three decades, there has been a growing interest in advanced oxidation process</w:t>
      </w:r>
      <w:r>
        <w:rPr>
          <w:rFonts w:eastAsia="Batang"/>
          <w:lang w:val="en-GB" w:eastAsia="ko-KR"/>
        </w:rPr>
        <w:t>es</w:t>
      </w:r>
      <w:r w:rsidRPr="009631CB">
        <w:rPr>
          <w:rFonts w:eastAsia="Batang"/>
          <w:lang w:val="en-GB" w:eastAsia="ko-KR"/>
        </w:rPr>
        <w:t xml:space="preserve"> involvi</w:t>
      </w:r>
      <w:r>
        <w:rPr>
          <w:rFonts w:eastAsia="Batang"/>
          <w:lang w:val="en-GB" w:eastAsia="ko-KR"/>
        </w:rPr>
        <w:t xml:space="preserve">ng semiconductor mediated </w:t>
      </w:r>
      <w:proofErr w:type="spellStart"/>
      <w:r>
        <w:rPr>
          <w:rFonts w:eastAsia="Batang"/>
          <w:lang w:val="en-GB" w:eastAsia="ko-KR"/>
        </w:rPr>
        <w:t>photo</w:t>
      </w:r>
      <w:r w:rsidRPr="009631CB">
        <w:rPr>
          <w:rFonts w:eastAsia="Batang"/>
          <w:lang w:val="en-GB" w:eastAsia="ko-KR"/>
        </w:rPr>
        <w:t>catalysis</w:t>
      </w:r>
      <w:proofErr w:type="spellEnd"/>
      <w:r w:rsidRPr="009631CB">
        <w:rPr>
          <w:rFonts w:eastAsia="Batang"/>
          <w:lang w:val="en-GB" w:eastAsia="ko-KR"/>
        </w:rPr>
        <w:t xml:space="preserve"> because the process mineralizes many toxic organic pollutants </w:t>
      </w:r>
      <w:r>
        <w:rPr>
          <w:rFonts w:eastAsia="Batang"/>
          <w:lang w:val="en-GB" w:eastAsia="ko-KR"/>
        </w:rPr>
        <w:t>to carbon dioxide and water</w:t>
      </w:r>
      <w:r w:rsidRPr="009631CB">
        <w:rPr>
          <w:rFonts w:eastAsia="Batang"/>
          <w:lang w:val="en-GB" w:eastAsia="ko-KR"/>
        </w:rPr>
        <w:t xml:space="preserve"> a</w:t>
      </w:r>
      <w:r>
        <w:rPr>
          <w:rFonts w:eastAsia="Batang"/>
          <w:lang w:val="en-GB" w:eastAsia="ko-KR"/>
        </w:rPr>
        <w:t>t ambient temperature under UV/</w:t>
      </w:r>
      <w:r w:rsidRPr="009631CB">
        <w:rPr>
          <w:rFonts w:eastAsia="Batang"/>
          <w:lang w:val="en-GB" w:eastAsia="ko-KR"/>
        </w:rPr>
        <w:t>visible light irradiation.</w:t>
      </w:r>
      <w:r>
        <w:rPr>
          <w:rFonts w:eastAsia="Batang"/>
          <w:lang w:val="en-GB" w:eastAsia="ko-KR"/>
        </w:rPr>
        <w:t xml:space="preserve"> </w:t>
      </w:r>
    </w:p>
    <w:p w:rsidR="007931FA" w:rsidRPr="000A506C" w:rsidRDefault="000A506C" w:rsidP="000A506C">
      <w:pPr>
        <w:pStyle w:val="CETBodytext"/>
        <w:rPr>
          <w:rFonts w:eastAsia="Batang"/>
          <w:lang w:val="en-GB" w:eastAsia="ko-KR"/>
        </w:rPr>
      </w:pPr>
      <w:r w:rsidRPr="009631CB">
        <w:rPr>
          <w:rFonts w:eastAsia="Batang"/>
          <w:lang w:val="en-GB" w:eastAsia="ko-KR"/>
        </w:rPr>
        <w:t xml:space="preserve">Photocatalytic processes make use of </w:t>
      </w:r>
      <w:r w:rsidRPr="004114FF">
        <w:t>many oxide and sulfide semiconductors such as TiO</w:t>
      </w:r>
      <w:r w:rsidRPr="004114FF">
        <w:rPr>
          <w:vertAlign w:val="subscript"/>
        </w:rPr>
        <w:t>2</w:t>
      </w:r>
      <w:r w:rsidRPr="004114FF">
        <w:t>, ZnO, WO</w:t>
      </w:r>
      <w:r w:rsidRPr="004114FF">
        <w:rPr>
          <w:vertAlign w:val="subscript"/>
        </w:rPr>
        <w:t>3</w:t>
      </w:r>
      <w:r w:rsidRPr="004114FF">
        <w:t>, SrTiO</w:t>
      </w:r>
      <w:r w:rsidRPr="004114FF">
        <w:rPr>
          <w:vertAlign w:val="subscript"/>
        </w:rPr>
        <w:t>3</w:t>
      </w:r>
      <w:r w:rsidRPr="004114FF">
        <w:t xml:space="preserve">, </w:t>
      </w:r>
      <w:r>
        <w:t>ZrO</w:t>
      </w:r>
      <w:r w:rsidRPr="004114FF">
        <w:rPr>
          <w:vertAlign w:val="subscript"/>
        </w:rPr>
        <w:t>2</w:t>
      </w:r>
      <w:r w:rsidRPr="004114FF">
        <w:t>,</w:t>
      </w:r>
      <w:r>
        <w:t xml:space="preserve"> </w:t>
      </w:r>
      <w:proofErr w:type="spellStart"/>
      <w:r>
        <w:t>ZnS</w:t>
      </w:r>
      <w:proofErr w:type="spellEnd"/>
      <w:r w:rsidRPr="004114FF">
        <w:t xml:space="preserve"> and </w:t>
      </w:r>
      <w:proofErr w:type="spellStart"/>
      <w:r w:rsidRPr="004114FF">
        <w:t>CdS</w:t>
      </w:r>
      <w:proofErr w:type="spellEnd"/>
      <w:r w:rsidRPr="004114FF">
        <w:t xml:space="preserve"> were applied </w:t>
      </w:r>
      <w:r w:rsidRPr="009631CB">
        <w:rPr>
          <w:rFonts w:eastAsia="Batang"/>
          <w:lang w:val="en-GB" w:eastAsia="ko-KR"/>
        </w:rPr>
        <w:t>as catalyst and of oxygen as oxidizing</w:t>
      </w:r>
      <w:r>
        <w:rPr>
          <w:rFonts w:eastAsia="Batang"/>
          <w:lang w:val="en-GB" w:eastAsia="ko-KR"/>
        </w:rPr>
        <w:t xml:space="preserve"> </w:t>
      </w:r>
      <w:r w:rsidRPr="009631CB">
        <w:rPr>
          <w:rFonts w:eastAsia="Batang"/>
          <w:lang w:val="en-GB" w:eastAsia="ko-KR"/>
        </w:rPr>
        <w:t>agent</w:t>
      </w:r>
      <w:r w:rsidR="00E07358">
        <w:rPr>
          <w:rFonts w:eastAsia="Batang"/>
          <w:lang w:val="en-GB" w:eastAsia="ko-KR"/>
        </w:rPr>
        <w:t xml:space="preserve"> </w:t>
      </w:r>
      <w:r w:rsidR="00E07358">
        <w:rPr>
          <w:rFonts w:eastAsia="Batang"/>
          <w:lang w:val="en-GB" w:eastAsia="ko-KR"/>
        </w:rPr>
        <w:fldChar w:fldCharType="begin">
          <w:fldData xml:space="preserve">PEVuZE5vdGU+PENpdGU+PEF1dGhvcj5BbmRyZW96emk8L0F1dGhvcj48WWVhcj4xOTk5PC9ZZWFy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</w:fldData>
        </w:fldChar>
      </w:r>
      <w:r w:rsidR="00D03E36">
        <w:rPr>
          <w:rFonts w:eastAsia="Batang"/>
          <w:lang w:val="en-GB" w:eastAsia="ko-KR"/>
        </w:rPr>
        <w:instrText xml:space="preserve"> ADDIN EN.CITE </w:instrText>
      </w:r>
      <w:r w:rsidR="00D03E36">
        <w:rPr>
          <w:rFonts w:eastAsia="Batang"/>
          <w:lang w:val="en-GB" w:eastAsia="ko-KR"/>
        </w:rPr>
        <w:fldChar w:fldCharType="begin">
          <w:fldData xml:space="preserve">PEVuZE5vdGU+PENpdGU+PEF1dGhvcj5BbmRyZW96emk8L0F1dGhvcj48WWVhcj4xOTk5PC9ZZWFy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</w:fldData>
        </w:fldChar>
      </w:r>
      <w:r w:rsidR="00D03E36">
        <w:rPr>
          <w:rFonts w:eastAsia="Batang"/>
          <w:lang w:val="en-GB" w:eastAsia="ko-KR"/>
        </w:rPr>
        <w:instrText xml:space="preserve"> ADDIN EN.CITE.DATA </w:instrText>
      </w:r>
      <w:r w:rsidR="00D03E36">
        <w:rPr>
          <w:rFonts w:eastAsia="Batang"/>
          <w:lang w:val="en-GB" w:eastAsia="ko-KR"/>
        </w:rPr>
      </w:r>
      <w:r w:rsidR="00D03E36">
        <w:rPr>
          <w:rFonts w:eastAsia="Batang"/>
          <w:lang w:val="en-GB" w:eastAsia="ko-KR"/>
        </w:rPr>
        <w:fldChar w:fldCharType="end"/>
      </w:r>
      <w:r w:rsidR="00E07358">
        <w:rPr>
          <w:rFonts w:eastAsia="Batang"/>
          <w:lang w:val="en-GB" w:eastAsia="ko-KR"/>
        </w:rPr>
      </w:r>
      <w:r w:rsidR="00E07358">
        <w:rPr>
          <w:rFonts w:eastAsia="Batang"/>
          <w:lang w:val="en-GB" w:eastAsia="ko-KR"/>
        </w:rPr>
        <w:fldChar w:fldCharType="separate"/>
      </w:r>
      <w:r w:rsidR="00D03E36">
        <w:rPr>
          <w:rFonts w:eastAsia="Batang"/>
          <w:noProof/>
          <w:lang w:val="en-GB" w:eastAsia="ko-KR"/>
        </w:rPr>
        <w:t>(</w:t>
      </w:r>
      <w:hyperlink w:anchor="_ENREF_2" w:tooltip="Andreozzi, 1999 #3" w:history="1">
        <w:r w:rsidR="00CC248F">
          <w:rPr>
            <w:rFonts w:eastAsia="Batang"/>
            <w:noProof/>
            <w:lang w:val="en-GB" w:eastAsia="ko-KR"/>
          </w:rPr>
          <w:t>Andreozzi et al., 1999</w:t>
        </w:r>
      </w:hyperlink>
      <w:r w:rsidR="00D03E36">
        <w:rPr>
          <w:rFonts w:eastAsia="Batang"/>
          <w:noProof/>
          <w:lang w:val="en-GB" w:eastAsia="ko-KR"/>
        </w:rPr>
        <w:t xml:space="preserve">, </w:t>
      </w:r>
      <w:hyperlink w:anchor="_ENREF_20" w:tooltip="Soria, 2017 #12" w:history="1">
        <w:r w:rsidR="00CC248F">
          <w:rPr>
            <w:rFonts w:eastAsia="Batang"/>
            <w:noProof/>
            <w:lang w:val="en-GB" w:eastAsia="ko-KR"/>
          </w:rPr>
          <w:t>Soria et al., 2017</w:t>
        </w:r>
      </w:hyperlink>
      <w:r w:rsidR="00D03E36">
        <w:rPr>
          <w:rFonts w:eastAsia="Batang"/>
          <w:noProof/>
          <w:lang w:val="en-GB" w:eastAsia="ko-KR"/>
        </w:rPr>
        <w:t>)</w:t>
      </w:r>
      <w:r w:rsidR="00E07358">
        <w:rPr>
          <w:rFonts w:eastAsia="Batang"/>
          <w:lang w:val="en-GB" w:eastAsia="ko-KR"/>
        </w:rPr>
        <w:fldChar w:fldCharType="end"/>
      </w:r>
      <w:r w:rsidR="00E07358">
        <w:rPr>
          <w:rFonts w:eastAsia="Batang"/>
          <w:lang w:val="en-GB" w:eastAsia="ko-KR"/>
        </w:rPr>
        <w:t>.</w:t>
      </w:r>
      <w:r w:rsidRPr="009631CB">
        <w:rPr>
          <w:rFonts w:eastAsia="Batang"/>
          <w:lang w:val="en-GB" w:eastAsia="ko-KR"/>
        </w:rPr>
        <w:t xml:space="preserve"> </w:t>
      </w:r>
      <w:r w:rsidR="00BA7DC0">
        <w:t xml:space="preserve">Among them, </w:t>
      </w:r>
      <w:proofErr w:type="spellStart"/>
      <w:r w:rsidR="00BA7DC0">
        <w:t>ZnS</w:t>
      </w:r>
      <w:proofErr w:type="spellEnd"/>
      <w:r w:rsidR="00BA7DC0">
        <w:t xml:space="preserve"> </w:t>
      </w:r>
      <w:r w:rsidR="00BA7DC0" w:rsidRPr="004114FF">
        <w:t xml:space="preserve">has been considered as a </w:t>
      </w:r>
      <w:proofErr w:type="spellStart"/>
      <w:r w:rsidR="00BA7DC0" w:rsidRPr="004114FF">
        <w:t>photocatalyst</w:t>
      </w:r>
      <w:proofErr w:type="spellEnd"/>
      <w:r w:rsidR="00BA7DC0" w:rsidRPr="004114FF">
        <w:t xml:space="preserve"> in different chemical reactions due to its</w:t>
      </w:r>
      <w:r w:rsidR="00BA7DC0">
        <w:t xml:space="preserve"> relatively wide band gap value </w:t>
      </w:r>
      <w:r w:rsidR="00E07358">
        <w:fldChar w:fldCharType="begin"/>
      </w:r>
      <w:r w:rsidR="00D03E36">
        <w:instrText xml:space="preserve"> ADDIN EN.CITE &lt;EndNote&gt;&lt;Cite&gt;&lt;Author&gt;Zhang&lt;/Author&gt;&lt;Year&gt;2013&lt;/Year&gt;&lt;RecNum&gt;13&lt;/RecNum&gt;&lt;DisplayText&gt;(Zhang et al., 2013)&lt;/DisplayText&gt;&lt;record&gt;&lt;rec-number&gt;13&lt;/rec-number&gt;&lt;foreign-keys&gt;&lt;key app="EN" db-id="fpsdx22fzttz54exz21vf9fhddvw0zpptfsp"&gt;13&lt;/key&gt;&lt;/foreign-keys&gt;&lt;ref-type name="Journal Article"&gt;17&lt;/ref-type&gt;&lt;contributors&gt;&lt;authors&gt;&lt;author&gt;Zhang, Jiye&lt;/author&gt;&lt;author&gt;Wang, Yonghao&lt;/author&gt;&lt;author&gt;Zhang, Jun&lt;/author&gt;&lt;author&gt;Lin, Zhang&lt;/author&gt;&lt;author&gt;Huang, Feng&lt;/author&gt;&lt;author&gt;Yu, Jiaguo&lt;/author&gt;&lt;/authors&gt;&lt;/contributors&gt;&lt;titles&gt;&lt;title&gt;Enhanced Photocatalytic Hydrogen Production Activities of Au-Loaded ZnS Flowers&lt;/title&gt;&lt;secondary-title&gt;ACS Applied Materials &amp;amp; Interfaces&lt;/secondary-title&gt;&lt;/titles&gt;&lt;periodical&gt;&lt;full-title&gt;ACS Applied Materials &amp;amp; Interfaces&lt;/full-title&gt;&lt;/periodical&gt;&lt;pages&gt;1031-1037&lt;/pages&gt;&lt;volume&gt;5&lt;/volume&gt;&lt;number&gt;3&lt;/number&gt;&lt;dates&gt;&lt;year&gt;2013&lt;/year&gt;&lt;pub-dates&gt;&lt;date&gt;2013/02/13&lt;/date&gt;&lt;/pub-dates&gt;&lt;/dates&gt;&lt;publisher&gt;American Chemical Society&lt;/publisher&gt;&lt;isbn&gt;1944-8244&lt;/isbn&gt;&lt;urls&gt;&lt;related-urls&gt;&lt;url&gt;https://doi.org/10.1021/am302726y&lt;/url&gt;&lt;/related-urls&gt;&lt;/urls&gt;&lt;electronic-resource-num&gt;10.1021/am302726y&lt;/electronic-resource-num&gt;&lt;/record&gt;&lt;/Cite&gt;&lt;/EndNote&gt;</w:instrText>
      </w:r>
      <w:r w:rsidR="00E07358">
        <w:fldChar w:fldCharType="separate"/>
      </w:r>
      <w:r w:rsidR="00D03E36">
        <w:rPr>
          <w:noProof/>
        </w:rPr>
        <w:t>(</w:t>
      </w:r>
      <w:hyperlink w:anchor="_ENREF_23" w:tooltip="Zhang, 2013 #13" w:history="1">
        <w:r w:rsidR="00CC248F">
          <w:rPr>
            <w:noProof/>
          </w:rPr>
          <w:t>Zhang et al., 2013</w:t>
        </w:r>
      </w:hyperlink>
      <w:r w:rsidR="00D03E36">
        <w:rPr>
          <w:noProof/>
        </w:rPr>
        <w:t>)</w:t>
      </w:r>
      <w:r w:rsidR="00E07358">
        <w:fldChar w:fldCharType="end"/>
      </w:r>
      <w:r w:rsidR="00BA7DC0">
        <w:t>. In particular, t</w:t>
      </w:r>
      <w:r w:rsidR="00BA7DC0" w:rsidRPr="004114FF">
        <w:t xml:space="preserve">he band gap energy of </w:t>
      </w:r>
      <w:proofErr w:type="spellStart"/>
      <w:r w:rsidR="00BA7DC0" w:rsidRPr="004114FF">
        <w:t>Z</w:t>
      </w:r>
      <w:r w:rsidR="00BA7DC0">
        <w:t>nS</w:t>
      </w:r>
      <w:proofErr w:type="spellEnd"/>
      <w:r w:rsidR="00BA7DC0">
        <w:t xml:space="preserve"> </w:t>
      </w:r>
      <w:r w:rsidR="009D25E1">
        <w:t xml:space="preserve">semiconductor </w:t>
      </w:r>
      <w:r w:rsidR="00BA7DC0" w:rsidRPr="004114FF">
        <w:t xml:space="preserve">was </w:t>
      </w:r>
      <w:r w:rsidR="00BA7DC0">
        <w:t xml:space="preserve">3.6 eV </w:t>
      </w:r>
      <w:r w:rsidR="00991D1B">
        <w:fldChar w:fldCharType="begin"/>
      </w:r>
      <w:r w:rsidR="00D03E36">
        <w:instrText xml:space="preserve"> ADDIN EN.CITE &lt;EndNote&gt;&lt;Cite&gt;&lt;Author&gt;Hart&lt;/Author&gt;&lt;Year&gt;2014&lt;/Year&gt;&lt;RecNum&gt;14&lt;/RecNum&gt;&lt;DisplayText&gt;(Hart et al., 2014)&lt;/DisplayText&gt;&lt;record&gt;&lt;rec-number&gt;14&lt;/rec-number&gt;&lt;foreign-keys&gt;&lt;key app="EN" db-id="fpsdx22fzttz54exz21vf9fhddvw0zpptfsp"&gt;14&lt;/key&gt;&lt;/foreign-keys&gt;&lt;ref-type name="Journal Article"&gt;17&lt;/ref-type&gt;&lt;contributors&gt;&lt;authors&gt;&lt;author&gt;Hart, Judy N.&lt;/author&gt;&lt;author&gt;Cutini, Michele&lt;/author&gt;&lt;author&gt;Allan, Neil L.&lt;/author&gt;&lt;/authors&gt;&lt;/contributors&gt;&lt;titles&gt;&lt;title&gt;Band Gap Modification of ZnO and ZnS through Solid Solution Formation for Applications in Photocatalysis&lt;/title&gt;&lt;secondary-title&gt;Energy Procedia&lt;/secondary-title&gt;&lt;/titles&gt;&lt;periodical&gt;&lt;full-title&gt;Energy Procedia&lt;/full-title&gt;&lt;/periodical&gt;&lt;pages&gt;32-36&lt;/pages&gt;&lt;volume&gt;60&lt;/volume&gt;&lt;keywords&gt;&lt;keyword&gt;Photcatalysts&lt;/keyword&gt;&lt;keyword&gt;solid solutions&lt;/keyword&gt;&lt;keyword&gt;band gap modification&lt;/keyword&gt;&lt;keyword&gt;ZnO&lt;/keyword&gt;&lt;keyword&gt;ZnS&lt;/keyword&gt;&lt;/keywords&gt;&lt;dates&gt;&lt;year&gt;2014&lt;/year&gt;&lt;pub-dates&gt;&lt;date&gt;2014/01/01/&lt;/date&gt;&lt;/pub-dates&gt;&lt;/dates&gt;&lt;isbn&gt;1876-6102&lt;/isbn&gt;&lt;urls&gt;&lt;related-urls&gt;&lt;url&gt;http://www.sciencedirect.com/science/article/pii/S1876610214033682&lt;/url&gt;&lt;/related-urls&gt;&lt;/urls&gt;&lt;electronic-resource-num&gt;https://doi.org/10.1016/j.egypro.2014.12.338&lt;/electronic-resource-num&gt;&lt;/record&gt;&lt;/Cite&gt;&lt;/EndNote&gt;</w:instrText>
      </w:r>
      <w:r w:rsidR="00991D1B">
        <w:fldChar w:fldCharType="separate"/>
      </w:r>
      <w:r w:rsidR="00D03E36">
        <w:rPr>
          <w:noProof/>
        </w:rPr>
        <w:t>(</w:t>
      </w:r>
      <w:hyperlink w:anchor="_ENREF_9" w:tooltip="Hart, 2014 #14" w:history="1">
        <w:r w:rsidR="00CC248F">
          <w:rPr>
            <w:noProof/>
          </w:rPr>
          <w:t>Hart et al., 2014</w:t>
        </w:r>
      </w:hyperlink>
      <w:r w:rsidR="00D03E36">
        <w:rPr>
          <w:noProof/>
        </w:rPr>
        <w:t>)</w:t>
      </w:r>
      <w:r w:rsidR="00991D1B">
        <w:fldChar w:fldCharType="end"/>
      </w:r>
      <w:r w:rsidR="00BA7DC0">
        <w:t xml:space="preserve">, meaning that </w:t>
      </w:r>
      <w:proofErr w:type="spellStart"/>
      <w:r w:rsidR="009D25E1">
        <w:t>ZnS</w:t>
      </w:r>
      <w:proofErr w:type="spellEnd"/>
      <w:r w:rsidR="009D25E1">
        <w:t xml:space="preserve"> is able to</w:t>
      </w:r>
      <w:r w:rsidR="00BA7DC0" w:rsidRPr="00004288">
        <w:t xml:space="preserve"> absorb light with wavelengths</w:t>
      </w:r>
      <w:r w:rsidR="00BA7DC0">
        <w:t xml:space="preserve"> </w:t>
      </w:r>
      <w:r w:rsidR="00BA7DC0" w:rsidRPr="00004288">
        <w:t>below 380 nm.</w:t>
      </w:r>
      <w:r w:rsidR="00BA7DC0" w:rsidRPr="00004288">
        <w:rPr>
          <w:rFonts w:ascii="CHJLK O+ Gulliver RM" w:hAnsi="CHJLK O+ Gulliver RM" w:cs="CHJLK O+ Gulliver RM"/>
          <w:color w:val="000000"/>
          <w:sz w:val="27"/>
          <w:szCs w:val="27"/>
        </w:rPr>
        <w:t xml:space="preserve"> </w:t>
      </w:r>
      <w:r w:rsidR="002D010F">
        <w:rPr>
          <w:lang w:val="en-GB"/>
        </w:rPr>
        <w:t xml:space="preserve">In </w:t>
      </w:r>
      <w:r w:rsidR="002D010F" w:rsidRPr="0001710E">
        <w:rPr>
          <w:lang w:val="en-GB"/>
        </w:rPr>
        <w:t xml:space="preserve">this work </w:t>
      </w:r>
      <w:proofErr w:type="spellStart"/>
      <w:r w:rsidR="002D010F" w:rsidRPr="0001710E">
        <w:rPr>
          <w:lang w:val="en-GB"/>
        </w:rPr>
        <w:t>ZnS</w:t>
      </w:r>
      <w:proofErr w:type="spellEnd"/>
      <w:r w:rsidR="002D010F" w:rsidRPr="0001710E">
        <w:rPr>
          <w:lang w:val="en-GB"/>
        </w:rPr>
        <w:t xml:space="preserve"> </w:t>
      </w:r>
      <w:proofErr w:type="spellStart"/>
      <w:r w:rsidR="002D010F" w:rsidRPr="0001710E">
        <w:rPr>
          <w:lang w:val="en-GB"/>
        </w:rPr>
        <w:t>photocatalyst</w:t>
      </w:r>
      <w:proofErr w:type="spellEnd"/>
      <w:r w:rsidR="002D010F" w:rsidRPr="0001710E">
        <w:rPr>
          <w:lang w:val="en-GB"/>
        </w:rPr>
        <w:t xml:space="preserve"> </w:t>
      </w:r>
      <w:r w:rsidR="002D010F">
        <w:rPr>
          <w:lang w:val="en-GB"/>
        </w:rPr>
        <w:t xml:space="preserve">was </w:t>
      </w:r>
      <w:r w:rsidR="002D010F" w:rsidRPr="0001710E">
        <w:rPr>
          <w:lang w:val="en-GB"/>
        </w:rPr>
        <w:t>synthetize</w:t>
      </w:r>
      <w:r w:rsidR="002D010F">
        <w:rPr>
          <w:lang w:val="en-GB"/>
        </w:rPr>
        <w:t xml:space="preserve">d </w:t>
      </w:r>
      <w:r w:rsidR="002D010F" w:rsidRPr="0001710E">
        <w:rPr>
          <w:lang w:val="en-GB"/>
        </w:rPr>
        <w:t xml:space="preserve">starting from formerly ZnO prepared with different </w:t>
      </w:r>
      <w:r w:rsidR="00EE0B69">
        <w:rPr>
          <w:lang w:val="en-GB"/>
        </w:rPr>
        <w:t xml:space="preserve">salt </w:t>
      </w:r>
      <w:r w:rsidR="002D010F" w:rsidRPr="0001710E">
        <w:rPr>
          <w:lang w:val="en-GB"/>
        </w:rPr>
        <w:t xml:space="preserve">precursors </w:t>
      </w:r>
      <w:r w:rsidR="002D010F">
        <w:rPr>
          <w:lang w:val="en-GB"/>
        </w:rPr>
        <w:t>(</w:t>
      </w:r>
      <w:r w:rsidR="002D010F" w:rsidRPr="0001710E">
        <w:rPr>
          <w:lang w:val="en-GB"/>
        </w:rPr>
        <w:t>zinc sulphate and zinc nitrate</w:t>
      </w:r>
      <w:r w:rsidR="002D010F">
        <w:rPr>
          <w:lang w:val="en-GB"/>
        </w:rPr>
        <w:t>)</w:t>
      </w:r>
      <w:r w:rsidR="002D010F" w:rsidRPr="0001710E">
        <w:rPr>
          <w:lang w:val="en-GB"/>
        </w:rPr>
        <w:t xml:space="preserve"> by means of precipitation method. </w:t>
      </w:r>
      <w:proofErr w:type="spellStart"/>
      <w:r w:rsidR="002D010F" w:rsidRPr="0001710E">
        <w:rPr>
          <w:lang w:val="en-GB"/>
        </w:rPr>
        <w:t>ZnS</w:t>
      </w:r>
      <w:proofErr w:type="spellEnd"/>
      <w:r w:rsidR="002D010F" w:rsidRPr="0001710E">
        <w:rPr>
          <w:lang w:val="en-GB"/>
        </w:rPr>
        <w:t xml:space="preserve"> was then obtained by </w:t>
      </w:r>
      <w:proofErr w:type="spellStart"/>
      <w:r w:rsidR="002D010F" w:rsidRPr="0001710E">
        <w:rPr>
          <w:lang w:val="en-GB"/>
        </w:rPr>
        <w:t>sulfuration</w:t>
      </w:r>
      <w:proofErr w:type="spellEnd"/>
      <w:r w:rsidR="002D010F" w:rsidRPr="0001710E">
        <w:rPr>
          <w:lang w:val="en-GB"/>
        </w:rPr>
        <w:t xml:space="preserve"> of </w:t>
      </w:r>
      <w:proofErr w:type="spellStart"/>
      <w:r w:rsidR="002D010F" w:rsidRPr="0001710E">
        <w:rPr>
          <w:lang w:val="en-GB"/>
        </w:rPr>
        <w:t>ZnO</w:t>
      </w:r>
      <w:proofErr w:type="spellEnd"/>
      <w:r w:rsidR="002D010F" w:rsidRPr="0001710E">
        <w:rPr>
          <w:lang w:val="en-GB"/>
        </w:rPr>
        <w:t xml:space="preserve"> particles.</w:t>
      </w:r>
      <w:r w:rsidR="002D010F">
        <w:rPr>
          <w:lang w:val="en-GB"/>
        </w:rPr>
        <w:t xml:space="preserve"> </w:t>
      </w:r>
      <w:r w:rsidR="00164A1E">
        <w:rPr>
          <w:lang w:val="en-GB"/>
        </w:rPr>
        <w:t xml:space="preserve">The prepared </w:t>
      </w:r>
      <w:proofErr w:type="spellStart"/>
      <w:r w:rsidR="00164A1E">
        <w:rPr>
          <w:lang w:val="en-GB"/>
        </w:rPr>
        <w:t>ZnS</w:t>
      </w:r>
      <w:proofErr w:type="spellEnd"/>
      <w:r w:rsidR="00164A1E">
        <w:rPr>
          <w:lang w:val="en-GB"/>
        </w:rPr>
        <w:t xml:space="preserve"> </w:t>
      </w:r>
      <w:r w:rsidR="009D25E1">
        <w:rPr>
          <w:lang w:val="en-GB"/>
        </w:rPr>
        <w:t>samples were</w:t>
      </w:r>
      <w:r w:rsidR="00164A1E">
        <w:rPr>
          <w:lang w:val="en-GB"/>
        </w:rPr>
        <w:t xml:space="preserve"> tested in the photocatalytic removal of PNP under UV light.</w:t>
      </w:r>
    </w:p>
    <w:p w:rsidR="00600535" w:rsidRPr="00B57B36" w:rsidRDefault="00D64E2A" w:rsidP="00600535">
      <w:pPr>
        <w:pStyle w:val="CETHeading1"/>
        <w:tabs>
          <w:tab w:val="right" w:pos="7100"/>
        </w:tabs>
        <w:jc w:val="both"/>
        <w:rPr>
          <w:lang w:val="en-GB"/>
        </w:rPr>
      </w:pPr>
      <w:r>
        <w:rPr>
          <w:lang w:val="en-GB"/>
        </w:rPr>
        <w:t>Experimental</w:t>
      </w:r>
    </w:p>
    <w:p w:rsidR="00600535" w:rsidRPr="00B57B36" w:rsidRDefault="00155E57" w:rsidP="00FA5F5F">
      <w:pPr>
        <w:pStyle w:val="CETheadingx"/>
      </w:pPr>
      <w:r>
        <w:t>Photocatalysts preparation and characterization</w:t>
      </w:r>
    </w:p>
    <w:p w:rsidR="00DF2B05" w:rsidRDefault="00D64E2A" w:rsidP="00DF2B05">
      <w:r w:rsidRPr="00D64E2A">
        <w:t xml:space="preserve">ZnO particles were prepared by </w:t>
      </w:r>
      <w:r w:rsidR="00163BFA">
        <w:t xml:space="preserve">means of </w:t>
      </w:r>
      <w:r w:rsidRPr="00D64E2A">
        <w:t>precipitation method</w:t>
      </w:r>
      <w:r w:rsidR="00163BFA">
        <w:t xml:space="preserve"> </w:t>
      </w:r>
      <w:r w:rsidR="005373F9">
        <w:fldChar w:fldCharType="begin"/>
      </w:r>
      <w:r w:rsidR="005373F9">
        <w:instrText xml:space="preserve"> ADDIN EN.CITE &lt;EndNote&gt;&lt;Cite&gt;&lt;Author&gt;Vaiano&lt;/Author&gt;&lt;Year&gt;2017&lt;/Year&gt;&lt;RecNum&gt;23&lt;/RecNum&gt;&lt;DisplayText&gt;(Vaiano et al., 2017)&lt;/DisplayText&gt;&lt;record&gt;&lt;rec-number&gt;23&lt;/rec-number&gt;&lt;foreign-keys&gt;&lt;key app="EN" db-id="fpsdx22fzttz54exz21vf9fhddvw0zpptfsp"&gt;23&lt;/key&gt;&lt;/foreign-keys&gt;&lt;ref-type name="Journal Article"&gt;17&lt;/ref-type&gt;&lt;contributors&gt;&lt;authors&gt;&lt;author&gt;Vaiano, V.&lt;/author&gt;&lt;author&gt;Matarangolo, M.&lt;/author&gt;&lt;author&gt;Sacco, O.&lt;/author&gt;&lt;author&gt;Sannino, D.&lt;/author&gt;&lt;/authors&gt;&lt;/contributors&gt;&lt;titles&gt;&lt;title&gt;Photocatalytic removal of Eriochrome Black T dye over ZnO nanoparticles doped with Pr, Ce or Eu&lt;/title&gt;&lt;secondary-title&gt;Chemical Engineering Transactions&lt;/secondary-title&gt;&lt;/titles&gt;&lt;periodical&gt;&lt;full-title&gt;Chemical Engineering Transactions&lt;/full-title&gt;&lt;/periodical&gt;&lt;pages&gt;625-630&lt;/pages&gt;&lt;volume&gt;57&lt;/volume&gt;&lt;dates&gt;&lt;year&gt;2017&lt;/year&gt;&lt;/dates&gt;&lt;work-type&gt;Article&lt;/work-type&gt;&lt;urls&gt;&lt;related-urls&gt;&lt;url&gt;https://www.scopus.com/inward/record.uri?eid=2-s2.0-85021633630&amp;amp;doi=10.3303%2fCET1757105&amp;amp;partnerID=40&amp;amp;md5=cb74536bcce51bc150069fc54586cdc7&lt;/url&gt;&lt;/related-urls&gt;&lt;/urls&gt;&lt;electronic-resource-num&gt;10.3303/CET1757105&lt;/electronic-resource-num&gt;&lt;remote-database-name&gt;Scopus&lt;/remote-database-name&gt;&lt;/record&gt;&lt;/Cite&gt;&lt;/EndNote&gt;</w:instrText>
      </w:r>
      <w:r w:rsidR="005373F9">
        <w:fldChar w:fldCharType="separate"/>
      </w:r>
      <w:r w:rsidR="005373F9">
        <w:rPr>
          <w:noProof/>
        </w:rPr>
        <w:t>(</w:t>
      </w:r>
      <w:hyperlink w:anchor="_ENREF_21" w:tooltip="Vaiano, 2017 #23" w:history="1">
        <w:r w:rsidR="00CC248F">
          <w:rPr>
            <w:noProof/>
          </w:rPr>
          <w:t>Vaiano et al., 2017</w:t>
        </w:r>
      </w:hyperlink>
      <w:r w:rsidR="005373F9">
        <w:rPr>
          <w:noProof/>
        </w:rPr>
        <w:t>)</w:t>
      </w:r>
      <w:r w:rsidR="005373F9">
        <w:fldChar w:fldCharType="end"/>
      </w:r>
      <w:r w:rsidR="005373F9">
        <w:t>.</w:t>
      </w:r>
      <w:r w:rsidRPr="00D64E2A">
        <w:t xml:space="preserve"> </w:t>
      </w:r>
      <w:r>
        <w:t xml:space="preserve">In </w:t>
      </w:r>
      <w:r w:rsidR="00163BFA">
        <w:t>detail</w:t>
      </w:r>
      <w:r>
        <w:t xml:space="preserve">, </w:t>
      </w:r>
      <w:r w:rsidRPr="00D64E2A">
        <w:t>8 g of ZnSO</w:t>
      </w:r>
      <w:r w:rsidRPr="00D64E2A">
        <w:rPr>
          <w:vertAlign w:val="subscript"/>
        </w:rPr>
        <w:t>4</w:t>
      </w:r>
      <w:r w:rsidRPr="00D64E2A">
        <w:t xml:space="preserve"> (Aldrich, 99%) </w:t>
      </w:r>
      <w:r>
        <w:t xml:space="preserve">or </w:t>
      </w:r>
      <w:r w:rsidR="00776FAD" w:rsidRPr="00776FAD">
        <w:t>Zn(NO</w:t>
      </w:r>
      <w:r w:rsidR="00776FAD" w:rsidRPr="00776FAD">
        <w:rPr>
          <w:vertAlign w:val="subscript"/>
        </w:rPr>
        <w:t>3</w:t>
      </w:r>
      <w:r w:rsidR="00776FAD" w:rsidRPr="00776FAD">
        <w:t>)</w:t>
      </w:r>
      <w:r w:rsidR="00776FAD" w:rsidRPr="00776FAD">
        <w:rPr>
          <w:vertAlign w:val="subscript"/>
        </w:rPr>
        <w:t>2</w:t>
      </w:r>
      <w:r w:rsidR="00776FAD">
        <w:t xml:space="preserve"> </w:t>
      </w:r>
      <w:r w:rsidR="00896D6C" w:rsidRPr="00D64E2A">
        <w:t>(Aldrich, 99%)</w:t>
      </w:r>
      <w:r w:rsidR="00896D6C">
        <w:t xml:space="preserve"> </w:t>
      </w:r>
      <w:r w:rsidRPr="00D64E2A">
        <w:t xml:space="preserve">was dissolved in 50 mL of distilled water and the precipitate was obtained through the slow addition of an aqueous solution of 25 mL of distilled water containing </w:t>
      </w:r>
      <w:proofErr w:type="spellStart"/>
      <w:r w:rsidRPr="00D64E2A">
        <w:t>NaOH</w:t>
      </w:r>
      <w:proofErr w:type="spellEnd"/>
      <w:r w:rsidRPr="00D64E2A">
        <w:t xml:space="preserve"> (Aldrich, 99%) at room temperature.</w:t>
      </w:r>
      <w:r w:rsidR="00AD10CC">
        <w:t xml:space="preserve"> The preparation has been performed maintaining constant </w:t>
      </w:r>
      <w:r w:rsidR="00163BFA">
        <w:t xml:space="preserve">and equal to 2 </w:t>
      </w:r>
      <w:r w:rsidR="00EB56C9">
        <w:t xml:space="preserve">the molar ratio between </w:t>
      </w:r>
      <w:proofErr w:type="spellStart"/>
      <w:r w:rsidR="00EB56C9" w:rsidRPr="00D64E2A">
        <w:t>NaOH</w:t>
      </w:r>
      <w:proofErr w:type="spellEnd"/>
      <w:r w:rsidR="00EB56C9">
        <w:t xml:space="preserve"> and the precursor salt (</w:t>
      </w:r>
      <w:r w:rsidR="00EB56C9" w:rsidRPr="00D64E2A">
        <w:t>ZnSO</w:t>
      </w:r>
      <w:r w:rsidR="00EB56C9" w:rsidRPr="00D64E2A">
        <w:rPr>
          <w:vertAlign w:val="subscript"/>
        </w:rPr>
        <w:t>4</w:t>
      </w:r>
      <w:r w:rsidR="00EB56C9">
        <w:t xml:space="preserve"> or </w:t>
      </w:r>
      <w:r w:rsidR="00776FAD" w:rsidRPr="00776FAD">
        <w:t>Zn(NO</w:t>
      </w:r>
      <w:r w:rsidR="00776FAD" w:rsidRPr="00776FAD">
        <w:rPr>
          <w:vertAlign w:val="subscript"/>
        </w:rPr>
        <w:t>3</w:t>
      </w:r>
      <w:r w:rsidR="00776FAD" w:rsidRPr="00776FAD">
        <w:t>)</w:t>
      </w:r>
      <w:r w:rsidR="00776FAD" w:rsidRPr="00776FAD">
        <w:rPr>
          <w:vertAlign w:val="subscript"/>
        </w:rPr>
        <w:t>2</w:t>
      </w:r>
      <w:r w:rsidR="00163BFA">
        <w:t>).</w:t>
      </w:r>
      <w:r w:rsidR="00D04671">
        <w:t xml:space="preserve"> The generated precipitate was centrifuged, washed and calcined at 450 °C for </w:t>
      </w:r>
      <w:r w:rsidR="004D4946">
        <w:t>2</w:t>
      </w:r>
      <w:r w:rsidR="00D04671">
        <w:t xml:space="preserve"> </w:t>
      </w:r>
      <w:r w:rsidR="004D4946">
        <w:t>h</w:t>
      </w:r>
      <w:r w:rsidR="00D04671">
        <w:t xml:space="preserve">. </w:t>
      </w:r>
      <w:r w:rsidR="00011928">
        <w:t xml:space="preserve">Commercial </w:t>
      </w:r>
      <w:proofErr w:type="spellStart"/>
      <w:r w:rsidR="00011928" w:rsidRPr="00166C06">
        <w:t>Zn</w:t>
      </w:r>
      <w:r w:rsidR="00166C06" w:rsidRPr="00166C06">
        <w:t>S</w:t>
      </w:r>
      <w:proofErr w:type="spellEnd"/>
      <w:r w:rsidR="00011928">
        <w:t xml:space="preserve"> </w:t>
      </w:r>
      <w:r w:rsidR="003B363A" w:rsidRPr="003B363A">
        <w:t>(Aldrich, 99%)</w:t>
      </w:r>
      <w:r w:rsidR="003B363A">
        <w:t xml:space="preserve"> was also used as reference material.</w:t>
      </w:r>
      <w:r w:rsidR="00011928">
        <w:t xml:space="preserve"> </w:t>
      </w:r>
      <w:r w:rsidR="00DF2B05">
        <w:t xml:space="preserve">The ZnO activation was performed by </w:t>
      </w:r>
      <w:proofErr w:type="spellStart"/>
      <w:r w:rsidR="00DF2B05">
        <w:t>sulfuration</w:t>
      </w:r>
      <w:proofErr w:type="spellEnd"/>
      <w:r w:rsidR="00DF2B05">
        <w:t xml:space="preserve"> treatment, by converting the metal oxide (</w:t>
      </w:r>
      <w:proofErr w:type="spellStart"/>
      <w:r w:rsidR="00DF2B05">
        <w:t>ZnO</w:t>
      </w:r>
      <w:proofErr w:type="spellEnd"/>
      <w:r w:rsidR="00DF2B05">
        <w:t xml:space="preserve">) into Zinc </w:t>
      </w:r>
      <w:proofErr w:type="spellStart"/>
      <w:r w:rsidR="00DF2B05">
        <w:t>sulfide</w:t>
      </w:r>
      <w:proofErr w:type="spellEnd"/>
      <w:r w:rsidR="00DF2B05">
        <w:t xml:space="preserve"> (</w:t>
      </w:r>
      <w:proofErr w:type="spellStart"/>
      <w:r w:rsidR="00DF2B05">
        <w:t>ZnS</w:t>
      </w:r>
      <w:proofErr w:type="spellEnd"/>
      <w:r w:rsidR="00DF2B05">
        <w:t>), according to the following reaction:</w:t>
      </w:r>
    </w:p>
    <w:p w:rsidR="00DF2B05" w:rsidRDefault="00DF2B05" w:rsidP="00DF2B05"/>
    <w:p w:rsidR="00DF2B05" w:rsidRDefault="00042A1F" w:rsidP="00DF2B05">
      <w:proofErr w:type="spellStart"/>
      <w:r>
        <w:t>ZnO</w:t>
      </w:r>
      <w:proofErr w:type="spellEnd"/>
      <w:r w:rsidR="00DF2B05">
        <w:t>(s</w:t>
      </w:r>
      <w:r w:rsidR="00C30F8A">
        <w:t>)</w:t>
      </w:r>
      <w:r w:rsidR="00F4483C">
        <w:t xml:space="preserve"> </w:t>
      </w:r>
      <w:r w:rsidR="00C30F8A">
        <w:t>+</w:t>
      </w:r>
      <w:r w:rsidR="00F4483C">
        <w:t xml:space="preserve"> </w:t>
      </w:r>
      <w:r w:rsidR="00C30F8A">
        <w:t>H</w:t>
      </w:r>
      <w:r w:rsidR="00C30F8A" w:rsidRPr="00C30F8A">
        <w:rPr>
          <w:vertAlign w:val="subscript"/>
        </w:rPr>
        <w:t>2</w:t>
      </w:r>
      <w:r>
        <w:t>S(g)→</w:t>
      </w:r>
      <w:proofErr w:type="spellStart"/>
      <w:r>
        <w:t>ZnS</w:t>
      </w:r>
      <w:proofErr w:type="spellEnd"/>
      <w:r w:rsidR="00C30F8A">
        <w:t>(s)</w:t>
      </w:r>
      <w:r w:rsidR="00F4483C">
        <w:t xml:space="preserve"> </w:t>
      </w:r>
      <w:r w:rsidR="00C30F8A">
        <w:t>+</w:t>
      </w:r>
      <w:r w:rsidR="00F4483C">
        <w:t xml:space="preserve"> </w:t>
      </w:r>
      <w:r w:rsidR="00C30F8A">
        <w:t>H</w:t>
      </w:r>
      <w:r w:rsidR="00C30F8A" w:rsidRPr="00C30F8A">
        <w:rPr>
          <w:vertAlign w:val="subscript"/>
        </w:rPr>
        <w:t>2</w:t>
      </w:r>
      <w:r>
        <w:t>O</w:t>
      </w:r>
      <w:r w:rsidR="00DF2B05">
        <w:t>(g)</w:t>
      </w:r>
    </w:p>
    <w:p w:rsidR="00DF2B05" w:rsidRDefault="00DF2B05" w:rsidP="00DF2B05"/>
    <w:p w:rsidR="00DF2B05" w:rsidRDefault="00DF2B05" w:rsidP="00DF2B05">
      <w:r>
        <w:t xml:space="preserve">The reaction involves the </w:t>
      </w:r>
      <w:proofErr w:type="spellStart"/>
      <w:r w:rsidR="00C30F8A">
        <w:t>sulfuration</w:t>
      </w:r>
      <w:proofErr w:type="spellEnd"/>
      <w:r>
        <w:t xml:space="preserve"> of the metal oxide by H</w:t>
      </w:r>
      <w:r w:rsidRPr="00C30F8A">
        <w:rPr>
          <w:vertAlign w:val="subscript"/>
        </w:rPr>
        <w:t>2</w:t>
      </w:r>
      <w:r>
        <w:t xml:space="preserve">S, leading to the formation of the metal </w:t>
      </w:r>
      <w:proofErr w:type="spellStart"/>
      <w:r>
        <w:t>sulfide</w:t>
      </w:r>
      <w:proofErr w:type="spellEnd"/>
      <w:r>
        <w:t xml:space="preserve"> and </w:t>
      </w:r>
      <w:proofErr w:type="spellStart"/>
      <w:r>
        <w:t>water.The</w:t>
      </w:r>
      <w:proofErr w:type="spellEnd"/>
      <w:r>
        <w:t xml:space="preserve"> </w:t>
      </w:r>
      <w:proofErr w:type="spellStart"/>
      <w:r w:rsidR="00C30F8A">
        <w:t>sulfuration</w:t>
      </w:r>
      <w:proofErr w:type="spellEnd"/>
      <w:r w:rsidR="00C30F8A">
        <w:t xml:space="preserve"> </w:t>
      </w:r>
      <w:proofErr w:type="spellStart"/>
      <w:r w:rsidR="00C30F8A">
        <w:t>tratment</w:t>
      </w:r>
      <w:proofErr w:type="spellEnd"/>
      <w:r>
        <w:t xml:space="preserve"> was </w:t>
      </w:r>
      <w:r w:rsidR="00C30F8A">
        <w:t>carried out</w:t>
      </w:r>
      <w:r>
        <w:t xml:space="preserve"> in a quartz reactor specifically designed and made of a tube with a 300 mm length and internal diameter of 12 mm</w:t>
      </w:r>
      <w:r w:rsidR="003A5B67">
        <w:t xml:space="preserve"> </w:t>
      </w:r>
      <w:r w:rsidR="003A5B67">
        <w:fldChar w:fldCharType="begin"/>
      </w:r>
      <w:r w:rsidR="003A5B67">
        <w:instrText xml:space="preserve"> ADDIN EN.CITE &lt;EndNote&gt;&lt;Cite&gt;&lt;Author&gt;Palma&lt;/Author&gt;&lt;Year&gt;2018&lt;/Year&gt;&lt;RecNum&gt;24&lt;/RecNum&gt;&lt;DisplayText&gt;(Palma et al., 2018)&lt;/DisplayText&gt;&lt;record&gt;&lt;rec-number&gt;24&lt;/rec-number&gt;&lt;foreign-keys&gt;&lt;key app="EN" db-id="fpsdx22fzttz54exz21vf9fhddvw0zpptfsp"&gt;24&lt;/key&gt;&lt;/foreign-keys&gt;&lt;ref-type name="Journal Article"&gt;17&lt;/ref-type&gt;&lt;contributors&gt;&lt;authors&gt;&lt;author&gt;Palma, V.&lt;/author&gt;&lt;author&gt;Barba, D.&lt;/author&gt;&lt;author&gt;Vaiano, V.&lt;/author&gt;&lt;author&gt;Colozzi, M.&lt;/author&gt;&lt;author&gt;Palo, E.&lt;/author&gt;&lt;author&gt;Barbato, L.&lt;/author&gt;&lt;author&gt;Cortese, S.&lt;/author&gt;&lt;author&gt;Miccio, M.&lt;/author&gt;&lt;/authors&gt;&lt;/contributors&gt;&lt;titles&gt;&lt;title&gt;Catalytic oxidative decomposition of H2S for hydrogen production&lt;/title&gt;&lt;secondary-title&gt;Chemical Engineering Transactions&lt;/secondary-title&gt;&lt;/titles&gt;&lt;periodical&gt;&lt;full-title&gt;Chemical Engineering Transactions&lt;/full-title&gt;&lt;/periodical&gt;&lt;pages&gt;325-330&lt;/pages&gt;&lt;volume&gt;70&lt;/volume&gt;&lt;dates&gt;&lt;year&gt;2018&lt;/year&gt;&lt;/dates&gt;&lt;work-type&gt;Article&lt;/work-type&gt;&lt;urls&gt;&lt;related-urls&gt;&lt;url&gt;https://www.scopus.com/inward/record.uri?eid=2-s2.0-85051383212&amp;amp;doi=10.3303%2fCET1870055&amp;amp;partnerID=40&amp;amp;md5=655af2d44efdacbb591f54311aa22136&lt;/url&gt;&lt;/related-urls&gt;&lt;/urls&gt;&lt;electronic-resource-num&gt;10.3303/CET1870055&lt;/electronic-resource-num&gt;&lt;remote-database-name&gt;Scopus&lt;/remote-database-name&gt;&lt;/record&gt;&lt;/Cite&gt;&lt;/EndNote&gt;</w:instrText>
      </w:r>
      <w:r w:rsidR="003A5B67">
        <w:fldChar w:fldCharType="separate"/>
      </w:r>
      <w:r w:rsidR="003A5B67">
        <w:rPr>
          <w:noProof/>
        </w:rPr>
        <w:t>(</w:t>
      </w:r>
      <w:hyperlink w:anchor="_ENREF_15" w:tooltip="Palma, 2018 #24" w:history="1">
        <w:r w:rsidR="00CC248F">
          <w:rPr>
            <w:noProof/>
          </w:rPr>
          <w:t>Palma et al., 2018</w:t>
        </w:r>
      </w:hyperlink>
      <w:r w:rsidR="003A5B67">
        <w:rPr>
          <w:noProof/>
        </w:rPr>
        <w:t>)</w:t>
      </w:r>
      <w:r w:rsidR="003A5B67">
        <w:fldChar w:fldCharType="end"/>
      </w:r>
      <w:r w:rsidR="00596465">
        <w:t xml:space="preserve"> .</w:t>
      </w:r>
    </w:p>
    <w:p w:rsidR="00EB56C9" w:rsidRDefault="00C30F8A" w:rsidP="00DF2B05">
      <w:r>
        <w:t>ZnO particles were</w:t>
      </w:r>
      <w:r w:rsidR="00DF2B05">
        <w:t xml:space="preserve"> placed in the isothermal zone of the reactor and the measurement of the temperature on the </w:t>
      </w:r>
      <w:r w:rsidR="00097B86">
        <w:t>solid particles</w:t>
      </w:r>
      <w:r w:rsidR="00DF2B05">
        <w:t xml:space="preserve"> bed was realized by means of a thermocouple placed in a quartz she</w:t>
      </w:r>
      <w:r>
        <w:t xml:space="preserve">ath, concentric to the reactor. </w:t>
      </w:r>
      <w:r w:rsidR="00DF2B05">
        <w:t xml:space="preserve">The activation step has been realized by feeding a gaseous stream containing 5 </w:t>
      </w:r>
      <w:proofErr w:type="spellStart"/>
      <w:r w:rsidR="00DF2B05">
        <w:t>vol</w:t>
      </w:r>
      <w:proofErr w:type="spellEnd"/>
      <w:r w:rsidR="00DF2B05">
        <w:t xml:space="preserve"> % of H</w:t>
      </w:r>
      <w:r w:rsidR="00DF2B05" w:rsidRPr="00097B86">
        <w:rPr>
          <w:vertAlign w:val="subscript"/>
        </w:rPr>
        <w:t>2</w:t>
      </w:r>
      <w:r w:rsidR="00DF2B05">
        <w:t>S in a nitrogen flow (400 Ncm</w:t>
      </w:r>
      <w:r w:rsidR="00DF2B05" w:rsidRPr="00097B86">
        <w:rPr>
          <w:vertAlign w:val="superscript"/>
        </w:rPr>
        <w:t>3</w:t>
      </w:r>
      <w:r w:rsidR="00AA5708">
        <w:t xml:space="preserve"> </w:t>
      </w:r>
      <w:r w:rsidR="00DF2B05">
        <w:t>min</w:t>
      </w:r>
      <w:r w:rsidR="00AA5708" w:rsidRPr="00AA5708">
        <w:rPr>
          <w:vertAlign w:val="superscript"/>
        </w:rPr>
        <w:t>-1</w:t>
      </w:r>
      <w:r w:rsidR="00DF2B05">
        <w:t>) by heating the rea</w:t>
      </w:r>
      <w:r w:rsidR="00AA5708">
        <w:t>ctor with a heating rate of 5</w:t>
      </w:r>
      <w:r w:rsidR="00BA0319">
        <w:t xml:space="preserve"> </w:t>
      </w:r>
      <w:r w:rsidR="00AA5708">
        <w:t xml:space="preserve">°C </w:t>
      </w:r>
      <w:r w:rsidR="00DF2B05">
        <w:t>min</w:t>
      </w:r>
      <w:r w:rsidR="00AA5708" w:rsidRPr="00AA5708">
        <w:rPr>
          <w:vertAlign w:val="superscript"/>
        </w:rPr>
        <w:t>-1</w:t>
      </w:r>
      <w:r w:rsidR="00DF2B05">
        <w:t xml:space="preserve"> up to 450 °C and kept in isothermal for 1 h.</w:t>
      </w:r>
      <w:r w:rsidR="00C45C8A">
        <w:t xml:space="preserve"> </w:t>
      </w:r>
      <w:r w:rsidR="00635992">
        <w:t xml:space="preserve">The samples were named </w:t>
      </w:r>
      <w:proofErr w:type="spellStart"/>
      <w:r w:rsidR="00326472" w:rsidRPr="00326472">
        <w:t>ZnS_c</w:t>
      </w:r>
      <w:proofErr w:type="spellEnd"/>
      <w:r w:rsidR="00326472">
        <w:t xml:space="preserve"> (commercial </w:t>
      </w:r>
      <w:proofErr w:type="spellStart"/>
      <w:r w:rsidR="00326472">
        <w:t>ZnS</w:t>
      </w:r>
      <w:proofErr w:type="spellEnd"/>
      <w:r w:rsidR="00326472">
        <w:t xml:space="preserve">, </w:t>
      </w:r>
      <w:r w:rsidR="00946807" w:rsidRPr="00946807">
        <w:t>Sigma–Aldrich</w:t>
      </w:r>
      <w:r w:rsidR="00946807">
        <w:t xml:space="preserve">), </w:t>
      </w:r>
      <w:proofErr w:type="spellStart"/>
      <w:r w:rsidR="00E352BE" w:rsidRPr="00E352BE">
        <w:t>ZnS_sF</w:t>
      </w:r>
      <w:proofErr w:type="spellEnd"/>
      <w:r w:rsidR="00E352BE">
        <w:t xml:space="preserve"> (</w:t>
      </w:r>
      <w:proofErr w:type="spellStart"/>
      <w:r w:rsidR="00E352BE">
        <w:t>ZnS</w:t>
      </w:r>
      <w:proofErr w:type="spellEnd"/>
      <w:r w:rsidR="00E352BE">
        <w:t xml:space="preserve"> from </w:t>
      </w:r>
      <w:proofErr w:type="spellStart"/>
      <w:r w:rsidR="00E352BE">
        <w:t>ZnO</w:t>
      </w:r>
      <w:proofErr w:type="spellEnd"/>
      <w:r w:rsidR="00E352BE">
        <w:t xml:space="preserve"> prepared from </w:t>
      </w:r>
      <w:r w:rsidR="00E352BE" w:rsidRPr="00E352BE">
        <w:t>ZnSO</w:t>
      </w:r>
      <w:r w:rsidR="00E352BE" w:rsidRPr="00E352BE">
        <w:rPr>
          <w:vertAlign w:val="subscript"/>
        </w:rPr>
        <w:t>4</w:t>
      </w:r>
      <w:r w:rsidR="00E352BE">
        <w:t xml:space="preserve">), </w:t>
      </w:r>
      <w:proofErr w:type="spellStart"/>
      <w:r w:rsidR="00E7572E" w:rsidRPr="00E7572E">
        <w:t>ZnS_nT</w:t>
      </w:r>
      <w:proofErr w:type="spellEnd"/>
      <w:r w:rsidR="00E7572E">
        <w:t xml:space="preserve"> (</w:t>
      </w:r>
      <w:proofErr w:type="spellStart"/>
      <w:r w:rsidR="00E7572E">
        <w:t>ZnS</w:t>
      </w:r>
      <w:proofErr w:type="spellEnd"/>
      <w:r w:rsidR="00E7572E">
        <w:t xml:space="preserve"> from </w:t>
      </w:r>
      <w:proofErr w:type="spellStart"/>
      <w:r w:rsidR="00E7572E">
        <w:t>ZnO</w:t>
      </w:r>
      <w:proofErr w:type="spellEnd"/>
      <w:r w:rsidR="00E7572E">
        <w:t xml:space="preserve"> prepared from </w:t>
      </w:r>
      <w:r w:rsidR="00E7572E" w:rsidRPr="00776FAD">
        <w:t>Zn(NO</w:t>
      </w:r>
      <w:r w:rsidR="00E7572E" w:rsidRPr="00776FAD">
        <w:rPr>
          <w:vertAlign w:val="subscript"/>
        </w:rPr>
        <w:t>3</w:t>
      </w:r>
      <w:r w:rsidR="00E7572E" w:rsidRPr="00776FAD">
        <w:t>)</w:t>
      </w:r>
      <w:r w:rsidR="00E7572E" w:rsidRPr="00776FAD">
        <w:rPr>
          <w:vertAlign w:val="subscript"/>
        </w:rPr>
        <w:t>2</w:t>
      </w:r>
      <w:r w:rsidR="00A00318">
        <w:t xml:space="preserve">) and </w:t>
      </w:r>
      <w:proofErr w:type="spellStart"/>
      <w:r w:rsidR="00A00318" w:rsidRPr="00A00318">
        <w:t>ZnS_sC</w:t>
      </w:r>
      <w:proofErr w:type="spellEnd"/>
      <w:r w:rsidR="00A00318">
        <w:t xml:space="preserve"> (</w:t>
      </w:r>
      <w:proofErr w:type="spellStart"/>
      <w:r w:rsidR="00A00318">
        <w:t>ZnS</w:t>
      </w:r>
      <w:proofErr w:type="spellEnd"/>
      <w:r w:rsidR="00A00318">
        <w:t xml:space="preserve"> prepared from commercial ZnO). </w:t>
      </w:r>
      <w:r w:rsidR="003300EA">
        <w:t>All the prepared</w:t>
      </w:r>
      <w:r w:rsidR="00C45C8A">
        <w:t xml:space="preserve"> </w:t>
      </w:r>
      <w:r w:rsidR="00C45C8A" w:rsidRPr="00C45C8A">
        <w:t xml:space="preserve">photocatalysts were </w:t>
      </w:r>
      <w:r w:rsidR="003300EA">
        <w:t>summarized</w:t>
      </w:r>
      <w:r w:rsidR="00C45C8A" w:rsidRPr="00C45C8A">
        <w:t xml:space="preserve"> in Table 1.</w:t>
      </w:r>
      <w:r w:rsidR="00C45C8A">
        <w:t xml:space="preserve"> </w:t>
      </w:r>
    </w:p>
    <w:p w:rsidR="00CE1DDC" w:rsidRPr="00CE1DDC" w:rsidRDefault="00CE1DDC" w:rsidP="00CE1DDC">
      <w:pPr>
        <w:pStyle w:val="CETBodytext"/>
      </w:pPr>
      <w:r w:rsidRPr="00CE1DDC">
        <w:t xml:space="preserve">Physical-chemical characterization of the samples has been performed through X-ray diffraction (XRD) with an X-ray micro-diffractometer </w:t>
      </w:r>
      <w:proofErr w:type="spellStart"/>
      <w:r w:rsidRPr="00CE1DDC">
        <w:t>Rigaku</w:t>
      </w:r>
      <w:proofErr w:type="spellEnd"/>
      <w:r w:rsidRPr="00CE1DDC">
        <w:t xml:space="preserve"> D-max-RAPID, using Cu-Kα radiation and a cylindrical imaging plate detection. Laser Raman spectra were obtained at room temperature with a Dispersive Micro</w:t>
      </w:r>
      <w:r>
        <w:t>-</w:t>
      </w:r>
      <w:r w:rsidRPr="00CE1DDC">
        <w:t>Raman (</w:t>
      </w:r>
      <w:proofErr w:type="spellStart"/>
      <w:r w:rsidRPr="00CE1DDC">
        <w:t>Invia</w:t>
      </w:r>
      <w:proofErr w:type="spellEnd"/>
      <w:r w:rsidRPr="00CE1DDC">
        <w:t xml:space="preserve">, Renishaw), equipped with 514 nm laser, in the range </w:t>
      </w:r>
      <w:r>
        <w:t>2</w:t>
      </w:r>
      <w:r w:rsidRPr="00CE1DDC">
        <w:t>00 - 800 cm</w:t>
      </w:r>
      <w:r w:rsidRPr="00CE1DDC">
        <w:rPr>
          <w:vertAlign w:val="superscript"/>
        </w:rPr>
        <w:t>-1</w:t>
      </w:r>
      <w:r w:rsidRPr="00CE1DDC">
        <w:t xml:space="preserve"> Raman shift. </w:t>
      </w:r>
    </w:p>
    <w:p w:rsidR="00D64E2A" w:rsidRDefault="00CE1DDC" w:rsidP="00CE1DDC">
      <w:pPr>
        <w:pStyle w:val="CETBodytext"/>
        <w:rPr>
          <w:lang w:val="en-GB"/>
        </w:rPr>
      </w:pPr>
      <w:r w:rsidRPr="00CE1DDC">
        <w:rPr>
          <w:lang w:val="en-GB"/>
        </w:rPr>
        <w:t xml:space="preserve">The </w:t>
      </w:r>
      <w:r>
        <w:rPr>
          <w:lang w:val="en-GB"/>
        </w:rPr>
        <w:t>specific</w:t>
      </w:r>
      <w:r w:rsidRPr="00CE1DDC">
        <w:rPr>
          <w:lang w:val="en-GB"/>
        </w:rPr>
        <w:t xml:space="preserve"> surface area (BET) of the samples was measured from dynamic N</w:t>
      </w:r>
      <w:r w:rsidRPr="00CE1DDC">
        <w:rPr>
          <w:vertAlign w:val="subscript"/>
          <w:lang w:val="en-GB"/>
        </w:rPr>
        <w:t>2</w:t>
      </w:r>
      <w:r w:rsidRPr="00CE1DDC">
        <w:rPr>
          <w:lang w:val="en-GB"/>
        </w:rPr>
        <w:t xml:space="preserve"> adsorption measurement at -196 °C, performed by a </w:t>
      </w:r>
      <w:proofErr w:type="spellStart"/>
      <w:r w:rsidRPr="00CE1DDC">
        <w:rPr>
          <w:lang w:val="en-GB"/>
        </w:rPr>
        <w:t>Costech</w:t>
      </w:r>
      <w:proofErr w:type="spellEnd"/>
      <w:r w:rsidRPr="00CE1DDC">
        <w:rPr>
          <w:lang w:val="en-GB"/>
        </w:rPr>
        <w:t xml:space="preserve"> </w:t>
      </w:r>
      <w:proofErr w:type="spellStart"/>
      <w:r w:rsidRPr="00CE1DDC">
        <w:rPr>
          <w:lang w:val="en-GB"/>
        </w:rPr>
        <w:t>Sorptometer</w:t>
      </w:r>
      <w:proofErr w:type="spellEnd"/>
      <w:r w:rsidRPr="00CE1DDC">
        <w:rPr>
          <w:lang w:val="en-GB"/>
        </w:rPr>
        <w:t xml:space="preserve"> 1042 after pre-treatment at </w:t>
      </w:r>
      <w:r>
        <w:rPr>
          <w:lang w:val="en-GB"/>
        </w:rPr>
        <w:t>150</w:t>
      </w:r>
      <w:r w:rsidRPr="00CE1DDC">
        <w:rPr>
          <w:lang w:val="en-GB"/>
        </w:rPr>
        <w:t xml:space="preserve"> °C for </w:t>
      </w:r>
      <w:r>
        <w:rPr>
          <w:lang w:val="en-GB"/>
        </w:rPr>
        <w:t>3</w:t>
      </w:r>
      <w:r w:rsidRPr="00CE1DDC">
        <w:rPr>
          <w:lang w:val="en-GB"/>
        </w:rPr>
        <w:t>0 min in He flow. The ultraviolet-visible diffuse reflectance spectra (UV-Vis DRS) of the samples were recorded using a Perkin Elmer spectrometer Lambda 35 spectrophotometer using a RSA-PE-20 reflectance spectroscopy accessory (</w:t>
      </w:r>
      <w:proofErr w:type="spellStart"/>
      <w:r w:rsidRPr="00CE1DDC">
        <w:rPr>
          <w:lang w:val="en-GB"/>
        </w:rPr>
        <w:t>Labsphere</w:t>
      </w:r>
      <w:proofErr w:type="spellEnd"/>
      <w:r w:rsidRPr="00CE1DDC">
        <w:rPr>
          <w:lang w:val="en-GB"/>
        </w:rPr>
        <w:t xml:space="preserve"> Inc., North Sutton, NH). The band gap values of photocatalysts were determined through the corresponding </w:t>
      </w:r>
      <w:proofErr w:type="spellStart"/>
      <w:r w:rsidRPr="00CE1DDC">
        <w:rPr>
          <w:lang w:val="en-GB"/>
        </w:rPr>
        <w:t>Kubelka</w:t>
      </w:r>
      <w:proofErr w:type="spellEnd"/>
      <w:r w:rsidRPr="00CE1DDC">
        <w:rPr>
          <w:lang w:val="en-GB"/>
        </w:rPr>
        <w:t>–</w:t>
      </w:r>
      <w:proofErr w:type="spellStart"/>
      <w:r w:rsidRPr="00CE1DDC">
        <w:rPr>
          <w:lang w:val="en-GB"/>
        </w:rPr>
        <w:t>Munk</w:t>
      </w:r>
      <w:proofErr w:type="spellEnd"/>
      <w:r w:rsidRPr="00CE1DDC">
        <w:rPr>
          <w:lang w:val="en-GB"/>
        </w:rPr>
        <w:t xml:space="preserve"> function (KM) (which is proportional to the absorption of radiation) and by plotting (KM × h</w:t>
      </w:r>
      <w:r w:rsidRPr="00CE1DDC">
        <w:rPr>
          <w:rFonts w:ascii="Symbol" w:hAnsi="Symbol"/>
          <w:lang w:val="en-GB"/>
        </w:rPr>
        <w:t></w:t>
      </w:r>
      <w:r w:rsidRPr="00CE1DDC">
        <w:rPr>
          <w:lang w:val="en-GB"/>
        </w:rPr>
        <w:t>)</w:t>
      </w:r>
      <w:r w:rsidRPr="00CE1DDC">
        <w:rPr>
          <w:vertAlign w:val="superscript"/>
          <w:lang w:val="en-GB"/>
        </w:rPr>
        <w:t>2</w:t>
      </w:r>
      <w:r w:rsidRPr="00CE1DDC">
        <w:rPr>
          <w:lang w:val="en-GB"/>
        </w:rPr>
        <w:t xml:space="preserve"> against h</w:t>
      </w:r>
      <w:r w:rsidRPr="00CE1DDC">
        <w:rPr>
          <w:rFonts w:ascii="Symbol" w:hAnsi="Symbol"/>
          <w:lang w:val="en-GB"/>
        </w:rPr>
        <w:t></w:t>
      </w:r>
      <w:r w:rsidRPr="00CE1DDC">
        <w:rPr>
          <w:lang w:val="en-GB"/>
        </w:rPr>
        <w:t>.</w:t>
      </w:r>
    </w:p>
    <w:p w:rsidR="00D64E2A" w:rsidRDefault="00D64E2A" w:rsidP="00600535">
      <w:pPr>
        <w:pStyle w:val="CETBodytext"/>
        <w:rPr>
          <w:lang w:val="en-GB"/>
        </w:rPr>
      </w:pPr>
    </w:p>
    <w:p w:rsidR="000D07F2" w:rsidRPr="000D07F2" w:rsidRDefault="00CE1DDC" w:rsidP="000D07F2">
      <w:pPr>
        <w:pStyle w:val="CETheadingx"/>
      </w:pPr>
      <w:r w:rsidRPr="00CE1DDC">
        <w:t xml:space="preserve">Photocatalytic </w:t>
      </w:r>
      <w:r>
        <w:t xml:space="preserve">activity </w:t>
      </w:r>
      <w:r w:rsidRPr="00CE1DDC">
        <w:t>tests</w:t>
      </w:r>
      <w:r w:rsidR="000D07F2">
        <w:rPr>
          <w:b w:val="0"/>
        </w:rPr>
        <w:t xml:space="preserve"> </w:t>
      </w:r>
    </w:p>
    <w:p w:rsidR="00D64E2A" w:rsidRDefault="00CE1DDC" w:rsidP="006C134B">
      <w:pPr>
        <w:pStyle w:val="CETBodytext"/>
        <w:rPr>
          <w:lang w:val="en-GB"/>
        </w:rPr>
      </w:pPr>
      <w:r>
        <w:rPr>
          <w:lang w:val="en-GB"/>
        </w:rPr>
        <w:t xml:space="preserve">PNP solution </w:t>
      </w:r>
      <w:r w:rsidRPr="007B2BDE">
        <w:rPr>
          <w:lang w:val="en-GB"/>
        </w:rPr>
        <w:t>w</w:t>
      </w:r>
      <w:r>
        <w:rPr>
          <w:lang w:val="en-GB"/>
        </w:rPr>
        <w:t>as</w:t>
      </w:r>
      <w:r w:rsidRPr="007B2BDE">
        <w:rPr>
          <w:lang w:val="en-GB"/>
        </w:rPr>
        <w:t xml:space="preserve"> prepared by dissolving </w:t>
      </w:r>
      <w:r>
        <w:rPr>
          <w:lang w:val="en-GB"/>
        </w:rPr>
        <w:t xml:space="preserve">10 </w:t>
      </w:r>
      <w:r w:rsidRPr="007B2BDE">
        <w:rPr>
          <w:lang w:val="en-GB"/>
        </w:rPr>
        <w:t xml:space="preserve">mg in 1L of </w:t>
      </w:r>
      <w:proofErr w:type="spellStart"/>
      <w:r w:rsidRPr="007B2BDE">
        <w:rPr>
          <w:lang w:val="en-GB"/>
        </w:rPr>
        <w:t>MilliQ</w:t>
      </w:r>
      <w:proofErr w:type="spellEnd"/>
      <w:r w:rsidRPr="007B2BDE">
        <w:rPr>
          <w:lang w:val="en-GB"/>
        </w:rPr>
        <w:t xml:space="preserve">-grade water until to obtain an initial concentration equal to </w:t>
      </w:r>
      <w:r>
        <w:rPr>
          <w:lang w:val="en-GB"/>
        </w:rPr>
        <w:t>10</w:t>
      </w:r>
      <w:r w:rsidRPr="007B2BDE">
        <w:rPr>
          <w:lang w:val="en-GB"/>
        </w:rPr>
        <w:t xml:space="preserve"> mg</w:t>
      </w:r>
      <w:r>
        <w:rPr>
          <w:lang w:val="en-GB"/>
        </w:rPr>
        <w:t xml:space="preserve"> </w:t>
      </w:r>
      <w:r w:rsidRPr="007B2BDE">
        <w:rPr>
          <w:lang w:val="en-GB"/>
        </w:rPr>
        <w:t>L</w:t>
      </w:r>
      <w:r w:rsidRPr="00CE1DDC">
        <w:rPr>
          <w:vertAlign w:val="superscript"/>
          <w:lang w:val="en-GB"/>
        </w:rPr>
        <w:t>-1</w:t>
      </w:r>
      <w:r w:rsidRPr="007B2BDE">
        <w:rPr>
          <w:lang w:val="en-GB"/>
        </w:rPr>
        <w:t>.</w:t>
      </w:r>
      <w:r w:rsidRPr="00CE1DDC">
        <w:rPr>
          <w:lang w:val="en-GB"/>
        </w:rPr>
        <w:t xml:space="preserve"> </w:t>
      </w:r>
      <w:r w:rsidRPr="007B2BDE">
        <w:rPr>
          <w:lang w:val="en-GB"/>
        </w:rPr>
        <w:t xml:space="preserve">The </w:t>
      </w:r>
      <w:r w:rsidRPr="00CE1DDC">
        <w:rPr>
          <w:lang w:val="en-GB"/>
        </w:rPr>
        <w:t>photocatalytic tests</w:t>
      </w:r>
      <w:r w:rsidRPr="007B2BDE">
        <w:rPr>
          <w:lang w:val="en-GB"/>
        </w:rPr>
        <w:t xml:space="preserve"> were realized using a </w:t>
      </w:r>
      <w:proofErr w:type="spellStart"/>
      <w:r w:rsidRPr="007B2BDE">
        <w:rPr>
          <w:lang w:val="en-GB"/>
        </w:rPr>
        <w:t>pyrex</w:t>
      </w:r>
      <w:proofErr w:type="spellEnd"/>
      <w:r w:rsidRPr="007B2BDE">
        <w:rPr>
          <w:lang w:val="en-GB"/>
        </w:rPr>
        <w:t xml:space="preserve"> cylindrical </w:t>
      </w:r>
      <w:proofErr w:type="spellStart"/>
      <w:r w:rsidRPr="007B2BDE">
        <w:rPr>
          <w:lang w:val="en-GB"/>
        </w:rPr>
        <w:t>photoreactor</w:t>
      </w:r>
      <w:proofErr w:type="spellEnd"/>
    </w:p>
    <w:p w:rsidR="00081D74" w:rsidRDefault="00CE1DDC" w:rsidP="00CE1DDC">
      <w:pPr>
        <w:pStyle w:val="CETBodytext"/>
        <w:rPr>
          <w:lang w:val="en-GB"/>
        </w:rPr>
      </w:pPr>
      <w:r w:rsidRPr="00CE1DDC">
        <w:rPr>
          <w:lang w:val="en-GB"/>
        </w:rPr>
        <w:t>(ID = 2.6 cm, L</w:t>
      </w:r>
      <w:r w:rsidRPr="00CE1DDC">
        <w:rPr>
          <w:vertAlign w:val="subscript"/>
          <w:lang w:val="en-GB"/>
        </w:rPr>
        <w:t>TOT</w:t>
      </w:r>
      <w:r w:rsidRPr="00CE1DDC">
        <w:rPr>
          <w:lang w:val="en-GB"/>
        </w:rPr>
        <w:t xml:space="preserve"> = 41 cm and V</w:t>
      </w:r>
      <w:r w:rsidRPr="00CE1DDC">
        <w:rPr>
          <w:vertAlign w:val="subscript"/>
          <w:lang w:val="en-GB"/>
        </w:rPr>
        <w:t>TOT</w:t>
      </w:r>
      <w:r w:rsidRPr="00CE1DDC">
        <w:rPr>
          <w:lang w:val="en-GB"/>
        </w:rPr>
        <w:t xml:space="preserve"> = 200 mL) </w:t>
      </w:r>
      <w:r w:rsidRPr="007B2BDE">
        <w:rPr>
          <w:lang w:val="en-GB"/>
        </w:rPr>
        <w:t>equipped with an air distributor device (</w:t>
      </w:r>
      <w:proofErr w:type="spellStart"/>
      <w:r w:rsidRPr="007B2BDE">
        <w:rPr>
          <w:lang w:val="en-GB"/>
        </w:rPr>
        <w:t>Q</w:t>
      </w:r>
      <w:r w:rsidRPr="007B2BDE">
        <w:rPr>
          <w:vertAlign w:val="subscript"/>
          <w:lang w:val="en-GB"/>
        </w:rPr>
        <w:t>air</w:t>
      </w:r>
      <w:proofErr w:type="spellEnd"/>
      <w:r w:rsidRPr="007B2BDE">
        <w:rPr>
          <w:lang w:val="en-GB"/>
        </w:rPr>
        <w:t>=150cm</w:t>
      </w:r>
      <w:r w:rsidRPr="007B2BDE">
        <w:rPr>
          <w:vertAlign w:val="superscript"/>
          <w:lang w:val="en-GB"/>
        </w:rPr>
        <w:t>3</w:t>
      </w:r>
      <w:r>
        <w:rPr>
          <w:lang w:val="en-GB"/>
        </w:rPr>
        <w:t xml:space="preserve"> </w:t>
      </w:r>
      <w:r w:rsidRPr="007B2BDE">
        <w:rPr>
          <w:lang w:val="en-GB"/>
        </w:rPr>
        <w:t>min</w:t>
      </w:r>
      <w:r w:rsidRPr="007B2BDE">
        <w:rPr>
          <w:vertAlign w:val="superscript"/>
          <w:lang w:val="en-GB"/>
        </w:rPr>
        <w:t>-1</w:t>
      </w:r>
      <w:r w:rsidRPr="007B2BDE">
        <w:rPr>
          <w:lang w:val="en-GB"/>
        </w:rPr>
        <w:t>)</w:t>
      </w:r>
      <w:r w:rsidRPr="00CE1DDC">
        <w:rPr>
          <w:lang w:val="en-GB"/>
        </w:rPr>
        <w:t xml:space="preserve">. UV-LEDs strip (nominal power: 12 W, provided by </w:t>
      </w:r>
      <w:proofErr w:type="spellStart"/>
      <w:r w:rsidRPr="00CE1DDC">
        <w:rPr>
          <w:lang w:val="en-GB"/>
        </w:rPr>
        <w:t>LEDlightinghut</w:t>
      </w:r>
      <w:proofErr w:type="spellEnd"/>
      <w:r w:rsidRPr="00CE1DDC">
        <w:rPr>
          <w:lang w:val="en-GB"/>
        </w:rPr>
        <w:t xml:space="preserve"> emitting at 365 nm) was positioned around and in contact with the external body of the </w:t>
      </w:r>
      <w:proofErr w:type="spellStart"/>
      <w:r w:rsidRPr="00CE1DDC">
        <w:rPr>
          <w:lang w:val="en-GB"/>
        </w:rPr>
        <w:t>photoreactor</w:t>
      </w:r>
      <w:proofErr w:type="spellEnd"/>
      <w:r w:rsidRPr="00CE1DDC">
        <w:rPr>
          <w:lang w:val="en-GB"/>
        </w:rPr>
        <w:t xml:space="preserve"> in order to irradiate the volume of the solution uniformly. A peristaltic pump (Watson Marlow) was used to maintain continuously recirculated the suspension inside the reactor.</w:t>
      </w:r>
      <w:r w:rsidR="00D03E36">
        <w:rPr>
          <w:lang w:val="en-GB"/>
        </w:rPr>
        <w:t xml:space="preserve"> </w:t>
      </w:r>
      <w:r>
        <w:rPr>
          <w:lang w:val="en-GB"/>
        </w:rPr>
        <w:t xml:space="preserve">A volume of PNP solution equal to 100mL with a catalyst amount of 1.5 g </w:t>
      </w:r>
      <w:r w:rsidRPr="007B2BDE">
        <w:rPr>
          <w:lang w:val="en-GB"/>
        </w:rPr>
        <w:t>L</w:t>
      </w:r>
      <w:r w:rsidRPr="00CE1DDC">
        <w:rPr>
          <w:vertAlign w:val="superscript"/>
          <w:lang w:val="en-GB"/>
        </w:rPr>
        <w:t>-1</w:t>
      </w:r>
      <w:r>
        <w:rPr>
          <w:lang w:val="en-GB"/>
        </w:rPr>
        <w:t xml:space="preserve"> was employed for the tests.</w:t>
      </w:r>
      <w:r w:rsidR="00D03E36">
        <w:rPr>
          <w:lang w:val="en-GB"/>
        </w:rPr>
        <w:t xml:space="preserve"> </w:t>
      </w:r>
      <w:r w:rsidRPr="007B2BDE">
        <w:rPr>
          <w:lang w:val="en-GB"/>
        </w:rPr>
        <w:t>During the irradiation time, slurry samples (</w:t>
      </w:r>
      <w:r w:rsidR="00660187">
        <w:rPr>
          <w:lang w:val="en-GB"/>
        </w:rPr>
        <w:t>about</w:t>
      </w:r>
      <w:r w:rsidRPr="007B2BDE">
        <w:rPr>
          <w:lang w:val="en-GB"/>
        </w:rPr>
        <w:t xml:space="preserve"> 2 mL) were withdraw</w:t>
      </w:r>
      <w:r>
        <w:rPr>
          <w:lang w:val="en-GB"/>
        </w:rPr>
        <w:t>n</w:t>
      </w:r>
      <w:r w:rsidRPr="007B2BDE">
        <w:rPr>
          <w:lang w:val="en-GB"/>
        </w:rPr>
        <w:t xml:space="preserve"> at fixed time and then they were centrifuged to remove the catalyst powders before the concentration measurement by a Perkin Elmer UV-Vis spectrophotometer </w:t>
      </w:r>
      <w:r>
        <w:rPr>
          <w:lang w:val="en-GB"/>
        </w:rPr>
        <w:t xml:space="preserve">at </w:t>
      </w:r>
      <w:r w:rsidR="00F15006">
        <w:rPr>
          <w:lang w:val="en-GB"/>
        </w:rPr>
        <w:t>400</w:t>
      </w:r>
      <w:r w:rsidRPr="007B2BDE">
        <w:rPr>
          <w:lang w:val="en-GB"/>
        </w:rPr>
        <w:t xml:space="preserve"> nm for </w:t>
      </w:r>
      <w:r>
        <w:rPr>
          <w:lang w:val="en-GB"/>
        </w:rPr>
        <w:t xml:space="preserve">determining the residual </w:t>
      </w:r>
      <w:r w:rsidR="00F15006">
        <w:rPr>
          <w:lang w:val="en-GB"/>
        </w:rPr>
        <w:t>PNP</w:t>
      </w:r>
      <w:r>
        <w:rPr>
          <w:lang w:val="en-GB"/>
        </w:rPr>
        <w:t xml:space="preserve"> </w:t>
      </w:r>
      <w:r w:rsidRPr="007B2BDE">
        <w:rPr>
          <w:lang w:val="en-GB"/>
        </w:rPr>
        <w:t>concentration.</w:t>
      </w:r>
      <w:r w:rsidR="00F15006" w:rsidRPr="00F15006">
        <w:rPr>
          <w:rFonts w:ascii="Times New Roman" w:eastAsiaTheme="minorHAnsi" w:hAnsi="Times New Roman" w:cstheme="minorBidi"/>
          <w:sz w:val="24"/>
          <w:szCs w:val="24"/>
          <w:lang w:val="en-GB"/>
        </w:rPr>
        <w:t xml:space="preserve"> </w:t>
      </w:r>
      <w:r w:rsidR="00F15006" w:rsidRPr="00F15006">
        <w:rPr>
          <w:lang w:val="en-GB"/>
        </w:rPr>
        <w:t xml:space="preserve">The </w:t>
      </w:r>
      <w:r w:rsidR="00660187">
        <w:rPr>
          <w:lang w:val="en-GB"/>
        </w:rPr>
        <w:t>total organic carbon (</w:t>
      </w:r>
      <w:r w:rsidR="00F15006" w:rsidRPr="00F15006">
        <w:rPr>
          <w:lang w:val="en-GB"/>
        </w:rPr>
        <w:t>TOC</w:t>
      </w:r>
      <w:r w:rsidR="00660187">
        <w:rPr>
          <w:lang w:val="en-GB"/>
        </w:rPr>
        <w:t>)</w:t>
      </w:r>
      <w:r w:rsidR="00F15006" w:rsidRPr="00F15006">
        <w:rPr>
          <w:lang w:val="en-GB"/>
        </w:rPr>
        <w:t xml:space="preserve"> contained in a fixed volume of the solution was measured by the high temperature combustion method on a catalyst (Pt-Al</w:t>
      </w:r>
      <w:r w:rsidR="00F15006" w:rsidRPr="00F15006">
        <w:rPr>
          <w:vertAlign w:val="subscript"/>
          <w:lang w:val="en-GB"/>
        </w:rPr>
        <w:t>2</w:t>
      </w:r>
      <w:r w:rsidR="00F15006" w:rsidRPr="00F15006">
        <w:rPr>
          <w:lang w:val="en-GB"/>
        </w:rPr>
        <w:t>O</w:t>
      </w:r>
      <w:r w:rsidR="00F15006" w:rsidRPr="00F15006">
        <w:rPr>
          <w:vertAlign w:val="subscript"/>
          <w:lang w:val="en-GB"/>
        </w:rPr>
        <w:t>3</w:t>
      </w:r>
      <w:r w:rsidR="00F15006" w:rsidRPr="00F15006">
        <w:rPr>
          <w:lang w:val="en-GB"/>
        </w:rPr>
        <w:t xml:space="preserve">) in a tubular flow micro-reactor operated at 680 °C. The solution was injected </w:t>
      </w:r>
      <w:r w:rsidR="00F15006" w:rsidRPr="00F15006">
        <w:rPr>
          <w:lang w:val="en-GB"/>
        </w:rPr>
        <w:lastRenderedPageBreak/>
        <w:t>in the catalytic reactor fed with air to oxidize the organic carbon into CO</w:t>
      </w:r>
      <w:r w:rsidR="00F15006" w:rsidRPr="00F15006">
        <w:rPr>
          <w:vertAlign w:val="subscript"/>
          <w:lang w:val="en-GB"/>
        </w:rPr>
        <w:t>2</w:t>
      </w:r>
      <w:r w:rsidR="00F15006" w:rsidRPr="00F15006">
        <w:rPr>
          <w:lang w:val="en-GB"/>
        </w:rPr>
        <w:t xml:space="preserve">, whose concentration in gas–phase was monitored by a continuous </w:t>
      </w:r>
      <w:proofErr w:type="spellStart"/>
      <w:r w:rsidR="00F15006" w:rsidRPr="00F15006">
        <w:rPr>
          <w:lang w:val="en-GB"/>
        </w:rPr>
        <w:t>analyzer</w:t>
      </w:r>
      <w:proofErr w:type="spellEnd"/>
      <w:r w:rsidR="00F15006" w:rsidRPr="00F15006">
        <w:rPr>
          <w:lang w:val="en-GB"/>
        </w:rPr>
        <w:t xml:space="preserve"> (</w:t>
      </w:r>
      <w:proofErr w:type="spellStart"/>
      <w:r w:rsidR="00F15006" w:rsidRPr="00F15006">
        <w:rPr>
          <w:lang w:val="en-GB"/>
        </w:rPr>
        <w:t>Uras</w:t>
      </w:r>
      <w:proofErr w:type="spellEnd"/>
      <w:r w:rsidR="00F15006" w:rsidRPr="00F15006">
        <w:rPr>
          <w:lang w:val="en-GB"/>
        </w:rPr>
        <w:t xml:space="preserve"> 14, ABB) </w:t>
      </w:r>
      <w:r w:rsidR="00E11689">
        <w:rPr>
          <w:lang w:val="en-GB"/>
        </w:rPr>
        <w:fldChar w:fldCharType="begin"/>
      </w:r>
      <w:r w:rsidR="00D03E36">
        <w:rPr>
          <w:lang w:val="en-GB"/>
        </w:rPr>
        <w:instrText xml:space="preserve"> ADDIN EN.CITE &lt;EndNote&gt;&lt;Cite&gt;&lt;Author&gt;Sacco&lt;/Author&gt;&lt;Year&gt;2019&lt;/Year&gt;&lt;RecNum&gt;15&lt;/RecNum&gt;&lt;DisplayText&gt;(Sacco et al., 2019)&lt;/DisplayText&gt;&lt;record&gt;&lt;rec-number&gt;15&lt;/rec-number&gt;&lt;foreign-keys&gt;&lt;key app="EN" db-id="fpsdx22fzttz54exz21vf9fhddvw0zpptfsp"&gt;15&lt;/key&gt;&lt;/foreign-keys&gt;&lt;ref-type name="Book"&gt;6&lt;/ref-type&gt;&lt;contributors&gt;&lt;authors&gt;&lt;author&gt;Sacco, Olga&lt;/author&gt;&lt;author&gt;Sannino, Diana&lt;/author&gt;&lt;author&gt;Vaiano, Vincenzo&lt;/author&gt;&lt;/authors&gt;&lt;/contributors&gt;&lt;titles&gt;&lt;title&gt;Packed Bed Photoreactor for the Removal of Water Pollutants Using Visible Light Emitting Diodes&lt;/title&gt;&lt;alt-title&gt;Applied Sciences&lt;/alt-title&gt;&lt;/titles&gt;&lt;pages&gt;472&lt;/pages&gt;&lt;volume&gt;9&lt;/volume&gt;&lt;dates&gt;&lt;year&gt;2019&lt;/year&gt;&lt;/dates&gt;&lt;urls&gt;&lt;/urls&gt;&lt;electronic-resource-num&gt;10.3390/app9030472&lt;/electronic-resource-num&gt;&lt;/record&gt;&lt;/Cite&gt;&lt;/EndNote&gt;</w:instrText>
      </w:r>
      <w:r w:rsidR="00E11689">
        <w:rPr>
          <w:lang w:val="en-GB"/>
        </w:rPr>
        <w:fldChar w:fldCharType="separate"/>
      </w:r>
      <w:r w:rsidR="00D03E36">
        <w:rPr>
          <w:noProof/>
          <w:lang w:val="en-GB"/>
        </w:rPr>
        <w:t>(</w:t>
      </w:r>
      <w:hyperlink w:anchor="_ENREF_17" w:tooltip="Sacco, 2019 #15" w:history="1">
        <w:r w:rsidR="00CC248F">
          <w:rPr>
            <w:noProof/>
            <w:lang w:val="en-GB"/>
          </w:rPr>
          <w:t>Sacco et al., 2019</w:t>
        </w:r>
      </w:hyperlink>
      <w:r w:rsidR="00D03E36">
        <w:rPr>
          <w:noProof/>
          <w:lang w:val="en-GB"/>
        </w:rPr>
        <w:t>)</w:t>
      </w:r>
      <w:r w:rsidR="00E11689">
        <w:rPr>
          <w:lang w:val="en-GB"/>
        </w:rPr>
        <w:fldChar w:fldCharType="end"/>
      </w:r>
      <w:r w:rsidR="00E11689">
        <w:rPr>
          <w:lang w:val="en-GB"/>
        </w:rPr>
        <w:t>.</w:t>
      </w:r>
    </w:p>
    <w:p w:rsidR="00081D74" w:rsidRDefault="00081D74" w:rsidP="00081D74">
      <w:pPr>
        <w:pStyle w:val="CETHeading1"/>
      </w:pPr>
      <w:r w:rsidRPr="006E05EC">
        <w:t>Results and Discussion</w:t>
      </w:r>
    </w:p>
    <w:p w:rsidR="00081D74" w:rsidRDefault="00081D74" w:rsidP="00081D74">
      <w:pPr>
        <w:pStyle w:val="CETheadingx"/>
        <w:rPr>
          <w:lang w:val="en-GB"/>
        </w:rPr>
      </w:pPr>
      <w:r w:rsidRPr="00403BD3">
        <w:rPr>
          <w:lang w:val="en-GB"/>
        </w:rPr>
        <w:t>Characterization of the samples</w:t>
      </w:r>
    </w:p>
    <w:p w:rsidR="00F15006" w:rsidRDefault="00EB40A2" w:rsidP="00600535">
      <w:pPr>
        <w:pStyle w:val="CETBodytext"/>
        <w:rPr>
          <w:rFonts w:cs="ArialMT"/>
          <w:lang w:bidi="en-US"/>
        </w:rPr>
      </w:pPr>
      <w:r>
        <w:t>The Raman spectra of the sample</w:t>
      </w:r>
      <w:r w:rsidR="00B51F02">
        <w:t>s</w:t>
      </w:r>
      <w:r>
        <w:t xml:space="preserve"> are shown in Figure 1. For all </w:t>
      </w:r>
      <w:r w:rsidR="00132561">
        <w:t xml:space="preserve">the </w:t>
      </w:r>
      <w:r>
        <w:t>prepared samples the main mode</w:t>
      </w:r>
      <w:r w:rsidR="008D12EF">
        <w:t>s</w:t>
      </w:r>
      <w:r>
        <w:t xml:space="preserve"> </w:t>
      </w:r>
      <w:r w:rsidR="00171AF7">
        <w:t xml:space="preserve">are </w:t>
      </w:r>
      <w:r>
        <w:t xml:space="preserve">observed at </w:t>
      </w:r>
      <w:r w:rsidR="008D12EF">
        <w:t xml:space="preserve">271 and </w:t>
      </w:r>
      <w:r w:rsidRPr="0097414F">
        <w:rPr>
          <w:lang w:bidi="en-US"/>
        </w:rPr>
        <w:t>352 cm</w:t>
      </w:r>
      <w:r w:rsidRPr="0097414F">
        <w:rPr>
          <w:vertAlign w:val="superscript"/>
          <w:lang w:bidi="en-US"/>
        </w:rPr>
        <w:t>−1</w:t>
      </w:r>
      <w:r>
        <w:rPr>
          <w:lang w:bidi="en-US"/>
        </w:rPr>
        <w:t xml:space="preserve"> and can be referred to </w:t>
      </w:r>
      <w:proofErr w:type="spellStart"/>
      <w:r w:rsidR="008D12EF">
        <w:rPr>
          <w:lang w:bidi="en-US"/>
        </w:rPr>
        <w:t>TO</w:t>
      </w:r>
      <w:proofErr w:type="spellEnd"/>
      <w:r w:rsidR="008D12EF">
        <w:rPr>
          <w:lang w:bidi="en-US"/>
        </w:rPr>
        <w:t xml:space="preserve"> and </w:t>
      </w:r>
      <w:r>
        <w:rPr>
          <w:lang w:bidi="en-US"/>
        </w:rPr>
        <w:t xml:space="preserve">LO mode of </w:t>
      </w:r>
      <w:r w:rsidRPr="0097414F">
        <w:rPr>
          <w:lang w:bidi="en-US"/>
        </w:rPr>
        <w:t>cubic blende zinc sulfide</w:t>
      </w:r>
      <w:r w:rsidR="00021C53">
        <w:rPr>
          <w:lang w:bidi="en-US"/>
        </w:rPr>
        <w:t xml:space="preserve"> </w:t>
      </w:r>
      <w:r w:rsidR="00786197">
        <w:rPr>
          <w:lang w:bidi="en-US"/>
        </w:rPr>
        <w:fldChar w:fldCharType="begin"/>
      </w:r>
      <w:r w:rsidR="00D03E36">
        <w:rPr>
          <w:lang w:bidi="en-US"/>
        </w:rPr>
        <w:instrText xml:space="preserve"> ADDIN EN.CITE &lt;EndNote&gt;&lt;Cite&gt;&lt;Author&gt;Nilsen&lt;/Author&gt;&lt;Year&gt;1969&lt;/Year&gt;&lt;RecNum&gt;16&lt;/RecNum&gt;&lt;DisplayText&gt;(Nilsen, 1969)&lt;/DisplayText&gt;&lt;record&gt;&lt;rec-number&gt;16&lt;/rec-number&gt;&lt;foreign-keys&gt;&lt;key app="EN" db-id="fpsdx22fzttz54exz21vf9fhddvw0zpptfsp"&gt;16&lt;/key&gt;&lt;/foreign-keys&gt;&lt;ref-type name="Journal Article"&gt;17&lt;/ref-type&gt;&lt;contributors&gt;&lt;authors&gt;&lt;author&gt;Nilsen, W. G.&lt;/author&gt;&lt;/authors&gt;&lt;/contributors&gt;&lt;titles&gt;&lt;title&gt;Raman Spectrum of Cubic ZnS&lt;/title&gt;&lt;secondary-title&gt;Physical Review&lt;/secondary-title&gt;&lt;/titles&gt;&lt;periodical&gt;&lt;full-title&gt;Physical Review&lt;/full-title&gt;&lt;/periodical&gt;&lt;pages&gt;838-850&lt;/pages&gt;&lt;volume&gt;182&lt;/volume&gt;&lt;number&gt;3&lt;/number&gt;&lt;dates&gt;&lt;year&gt;1969&lt;/year&gt;&lt;pub-dates&gt;&lt;date&gt;06/15/&lt;/date&gt;&lt;/pub-dates&gt;&lt;/dates&gt;&lt;publisher&gt;American Physical Society&lt;/publisher&gt;&lt;urls&gt;&lt;related-urls&gt;&lt;url&gt;https://link.aps.org/doi/10.1103/PhysRev.182.838&lt;/url&gt;&lt;/related-urls&gt;&lt;/urls&gt;&lt;electronic-resource-num&gt;10.1103/PhysRev.182.838&lt;/electronic-resource-num&gt;&lt;/record&gt;&lt;/Cite&gt;&lt;/EndNote&gt;</w:instrText>
      </w:r>
      <w:r w:rsidR="00786197">
        <w:rPr>
          <w:lang w:bidi="en-US"/>
        </w:rPr>
        <w:fldChar w:fldCharType="separate"/>
      </w:r>
      <w:r w:rsidR="00D03E36">
        <w:rPr>
          <w:noProof/>
          <w:lang w:bidi="en-US"/>
        </w:rPr>
        <w:t>(</w:t>
      </w:r>
      <w:hyperlink w:anchor="_ENREF_14" w:tooltip="Nilsen, 1969 #16" w:history="1">
        <w:r w:rsidR="00CC248F">
          <w:rPr>
            <w:noProof/>
            <w:lang w:bidi="en-US"/>
          </w:rPr>
          <w:t>Nilsen, 1969</w:t>
        </w:r>
      </w:hyperlink>
      <w:r w:rsidR="00D03E36">
        <w:rPr>
          <w:noProof/>
          <w:lang w:bidi="en-US"/>
        </w:rPr>
        <w:t>)</w:t>
      </w:r>
      <w:r w:rsidR="00786197">
        <w:rPr>
          <w:lang w:bidi="en-US"/>
        </w:rPr>
        <w:fldChar w:fldCharType="end"/>
      </w:r>
      <w:r w:rsidR="00021C53">
        <w:rPr>
          <w:lang w:bidi="en-US"/>
        </w:rPr>
        <w:t>.</w:t>
      </w:r>
      <w:r w:rsidR="00247849">
        <w:rPr>
          <w:lang w:bidi="en-US"/>
        </w:rPr>
        <w:t xml:space="preserve"> In addition, it is important to underline that all </w:t>
      </w:r>
      <w:r w:rsidR="00132561">
        <w:rPr>
          <w:lang w:bidi="en-US"/>
        </w:rPr>
        <w:t xml:space="preserve">the samples </w:t>
      </w:r>
      <w:r w:rsidR="00247849">
        <w:rPr>
          <w:lang w:bidi="en-US"/>
        </w:rPr>
        <w:t xml:space="preserve">obtained after the </w:t>
      </w:r>
      <w:proofErr w:type="spellStart"/>
      <w:r w:rsidR="00247849">
        <w:t>sulfuration</w:t>
      </w:r>
      <w:proofErr w:type="spellEnd"/>
      <w:r w:rsidR="00247849">
        <w:t xml:space="preserve"> treatme</w:t>
      </w:r>
      <w:r w:rsidR="00132561">
        <w:t>nt (</w:t>
      </w:r>
      <w:proofErr w:type="spellStart"/>
      <w:r w:rsidR="00132561">
        <w:t>ZnS_sC</w:t>
      </w:r>
      <w:proofErr w:type="spellEnd"/>
      <w:r w:rsidR="00132561">
        <w:t xml:space="preserve">, </w:t>
      </w:r>
      <w:proofErr w:type="spellStart"/>
      <w:r w:rsidR="00132561">
        <w:t>ZnS_nT</w:t>
      </w:r>
      <w:proofErr w:type="spellEnd"/>
      <w:r w:rsidR="00132561">
        <w:t xml:space="preserve"> and </w:t>
      </w:r>
      <w:proofErr w:type="spellStart"/>
      <w:r w:rsidR="00132561">
        <w:t>ZnS_sF</w:t>
      </w:r>
      <w:proofErr w:type="spellEnd"/>
      <w:r w:rsidR="00132561">
        <w:t>) evidenced</w:t>
      </w:r>
      <w:r w:rsidR="00247849">
        <w:t xml:space="preserve"> the same Raman </w:t>
      </w:r>
      <w:r w:rsidR="00132561">
        <w:t>s</w:t>
      </w:r>
      <w:r w:rsidR="00171AF7">
        <w:t>i</w:t>
      </w:r>
      <w:r w:rsidR="00132561">
        <w:t>gnals</w:t>
      </w:r>
      <w:r w:rsidR="00247849">
        <w:t xml:space="preserve"> of the commercial </w:t>
      </w:r>
      <w:proofErr w:type="spellStart"/>
      <w:r w:rsidR="00247849">
        <w:t>ZnS</w:t>
      </w:r>
      <w:proofErr w:type="spellEnd"/>
      <w:r w:rsidR="00132561">
        <w:t>. These results confirm</w:t>
      </w:r>
      <w:r w:rsidR="00247849">
        <w:t xml:space="preserve"> that the </w:t>
      </w:r>
      <w:r w:rsidR="00247849" w:rsidRPr="00D64E2A">
        <w:t>pre</w:t>
      </w:r>
      <w:r w:rsidR="00247849">
        <w:t xml:space="preserve">paration </w:t>
      </w:r>
      <w:r w:rsidR="00247849" w:rsidRPr="00D64E2A">
        <w:t>method</w:t>
      </w:r>
      <w:r w:rsidR="00247849">
        <w:t xml:space="preserve"> is able to completely convert zinc oxide into zinc sulfide</w:t>
      </w:r>
      <w:r w:rsidR="00132561">
        <w:t xml:space="preserve"> by means of </w:t>
      </w:r>
      <w:proofErr w:type="spellStart"/>
      <w:r w:rsidR="00132561">
        <w:t>sulfuration</w:t>
      </w:r>
      <w:proofErr w:type="spellEnd"/>
      <w:r w:rsidR="00132561">
        <w:t xml:space="preserve"> process</w:t>
      </w:r>
      <w:r w:rsidR="00247849">
        <w:t>.</w:t>
      </w:r>
      <w:r w:rsidR="00A633DA" w:rsidRPr="00A633DA">
        <w:t xml:space="preserve"> </w:t>
      </w:r>
      <w:r w:rsidR="00A633DA" w:rsidRPr="00403BD3">
        <w:t>The crystal</w:t>
      </w:r>
      <w:r w:rsidR="00A633DA">
        <w:t>line</w:t>
      </w:r>
      <w:r w:rsidR="00A633DA" w:rsidRPr="00403BD3">
        <w:t xml:space="preserve"> phases of </w:t>
      </w:r>
      <w:r w:rsidR="00A633DA">
        <w:t>samples</w:t>
      </w:r>
      <w:r w:rsidR="00A633DA" w:rsidRPr="00403BD3">
        <w:t xml:space="preserve"> were </w:t>
      </w:r>
      <w:r w:rsidR="00A633DA">
        <w:t xml:space="preserve">also </w:t>
      </w:r>
      <w:r w:rsidR="00A633DA" w:rsidRPr="00403BD3">
        <w:t xml:space="preserve">determined by XRD analysis (Figure </w:t>
      </w:r>
      <w:r w:rsidR="00A633DA">
        <w:t>2</w:t>
      </w:r>
      <w:r w:rsidR="00A633DA" w:rsidRPr="00403BD3">
        <w:t>)</w:t>
      </w:r>
      <w:r w:rsidR="00A633DA">
        <w:t>.</w:t>
      </w:r>
      <w:r w:rsidR="009F4FF2" w:rsidRPr="009F4FF2">
        <w:t xml:space="preserve"> </w:t>
      </w:r>
      <w:r w:rsidR="009F4FF2">
        <w:rPr>
          <w:lang w:val="en-GB"/>
        </w:rPr>
        <w:t xml:space="preserve">All </w:t>
      </w:r>
      <w:r w:rsidR="00132561">
        <w:rPr>
          <w:lang w:val="en-GB"/>
        </w:rPr>
        <w:t xml:space="preserve">the </w:t>
      </w:r>
      <w:r w:rsidR="009F4FF2">
        <w:rPr>
          <w:lang w:val="en-GB"/>
        </w:rPr>
        <w:t>samples have show</w:t>
      </w:r>
      <w:r w:rsidR="00132561">
        <w:rPr>
          <w:lang w:val="en-GB"/>
        </w:rPr>
        <w:t>n</w:t>
      </w:r>
      <w:r w:rsidR="009F4FF2">
        <w:rPr>
          <w:lang w:val="en-GB"/>
        </w:rPr>
        <w:t xml:space="preserve"> the diffraction patterns </w:t>
      </w:r>
      <w:r w:rsidR="009F4FF2" w:rsidRPr="009F4FF2">
        <w:rPr>
          <w:lang w:val="en-GB"/>
        </w:rPr>
        <w:t xml:space="preserve">at 2θ values of 28.5°, 33.1°, 47.4°, 56.3°, 69.4° and 76.7°, </w:t>
      </w:r>
      <w:r w:rsidR="00132561">
        <w:rPr>
          <w:lang w:val="en-GB"/>
        </w:rPr>
        <w:t>associated to the</w:t>
      </w:r>
      <w:r w:rsidR="009F4FF2" w:rsidRPr="009F4FF2">
        <w:rPr>
          <w:lang w:val="en-GB"/>
        </w:rPr>
        <w:t xml:space="preserve"> crystalline planes of the face </w:t>
      </w:r>
      <w:proofErr w:type="spellStart"/>
      <w:r w:rsidR="009F4FF2" w:rsidRPr="009F4FF2">
        <w:rPr>
          <w:lang w:val="en-GB"/>
        </w:rPr>
        <w:t>centered</w:t>
      </w:r>
      <w:proofErr w:type="spellEnd"/>
      <w:r w:rsidR="009F4FF2" w:rsidRPr="009F4FF2">
        <w:rPr>
          <w:lang w:val="en-GB"/>
        </w:rPr>
        <w:t xml:space="preserve"> cubic structure of </w:t>
      </w:r>
      <w:proofErr w:type="spellStart"/>
      <w:r w:rsidR="009F4FF2" w:rsidRPr="009F4FF2">
        <w:rPr>
          <w:lang w:val="en-GB"/>
        </w:rPr>
        <w:t>ZnS</w:t>
      </w:r>
      <w:proofErr w:type="spellEnd"/>
      <w:r w:rsidR="009F4FF2" w:rsidRPr="009F4FF2">
        <w:rPr>
          <w:lang w:val="en-GB"/>
        </w:rPr>
        <w:t xml:space="preserve"> </w:t>
      </w:r>
      <w:r w:rsidR="00213C06">
        <w:fldChar w:fldCharType="begin"/>
      </w:r>
      <w:r w:rsidR="00D03E36">
        <w:instrText xml:space="preserve"> ADDIN EN.CITE &lt;EndNote&gt;&lt;Cite&gt;&lt;Author&gt;Soltani&lt;/Author&gt;&lt;Year&gt;2012&lt;/Year&gt;&lt;RecNum&gt;17&lt;/RecNum&gt;&lt;DisplayText&gt;(Soltani et al., 2012)&lt;/DisplayText&gt;&lt;record&gt;&lt;rec-number&gt;17&lt;/rec-number&gt;&lt;foreign-keys&gt;&lt;key app="EN" db-id="fpsdx22fzttz54exz21vf9fhddvw0zpptfsp"&gt;17&lt;/key&gt;&lt;/foreign-keys&gt;&lt;ref-type name="Journal Article"&gt;17&lt;/ref-type&gt;&lt;contributors&gt;&lt;authors&gt;&lt;author&gt;Soltani, Nayereh&lt;/author&gt;&lt;author&gt;Saion, Elias&lt;/author&gt;&lt;author&gt;Hussein, Mohd Zobir&lt;/author&gt;&lt;author&gt;Erfani, Maryam&lt;/author&gt;&lt;author&gt;Abedini, Alam&lt;/author&gt;&lt;author&gt;Bahmanrokh, Ghazaleh&lt;/author&gt;&lt;author&gt;Navasery, Manizheh&lt;/author&gt;&lt;author&gt;Vaziri, Parisa&lt;/author&gt;&lt;/authors&gt;&lt;/contributors&gt;&lt;titles&gt;&lt;title&gt;Visible Light-Induced Degradation of Methylene Blue in the Presence of Photocatalytic ZnS and CdS Nanoparticles&lt;/title&gt;&lt;secondary-title&gt;International Journal of Molecular Sciences&lt;/secondary-title&gt;&lt;/titles&gt;&lt;periodical&gt;&lt;full-title&gt;International Journal of Molecular Sciences&lt;/full-title&gt;&lt;/periodical&gt;&lt;pages&gt;12242&lt;/pages&gt;&lt;volume&gt;13&lt;/volume&gt;&lt;number&gt;10&lt;/number&gt;&lt;dates&gt;&lt;year&gt;2012&lt;/year&gt;&lt;/dates&gt;&lt;isbn&gt;1422-0067&lt;/isbn&gt;&lt;accession-num&gt;doi:10.3390/ijms131012242&lt;/accession-num&gt;&lt;urls&gt;&lt;related-urls&gt;&lt;url&gt;http://www.mdpi.com/1422-0067/13/10/12242&lt;/url&gt;&lt;/related-urls&gt;&lt;/urls&gt;&lt;/record&gt;&lt;/Cite&gt;&lt;/EndNote&gt;</w:instrText>
      </w:r>
      <w:r w:rsidR="00213C06">
        <w:fldChar w:fldCharType="separate"/>
      </w:r>
      <w:r w:rsidR="00D03E36">
        <w:rPr>
          <w:noProof/>
        </w:rPr>
        <w:t>(</w:t>
      </w:r>
      <w:hyperlink w:anchor="_ENREF_19" w:tooltip="Soltani, 2012 #17" w:history="1">
        <w:r w:rsidR="00CC248F">
          <w:rPr>
            <w:noProof/>
          </w:rPr>
          <w:t>Soltani et al., 2012</w:t>
        </w:r>
      </w:hyperlink>
      <w:r w:rsidR="00D03E36">
        <w:rPr>
          <w:noProof/>
        </w:rPr>
        <w:t>)</w:t>
      </w:r>
      <w:r w:rsidR="00213C06">
        <w:fldChar w:fldCharType="end"/>
      </w:r>
      <w:r w:rsidR="00213C06">
        <w:t>.</w:t>
      </w:r>
      <w:r w:rsidR="009F4FF2">
        <w:rPr>
          <w:lang w:val="en-GB"/>
        </w:rPr>
        <w:t xml:space="preserve"> </w:t>
      </w:r>
      <w:r w:rsidR="009F4FF2">
        <w:t>All the pattern</w:t>
      </w:r>
      <w:r w:rsidR="00090E39">
        <w:t>s</w:t>
      </w:r>
      <w:r w:rsidR="009F4FF2">
        <w:t xml:space="preserve"> found in the case of </w:t>
      </w:r>
      <w:r w:rsidR="002E75ED">
        <w:rPr>
          <w:lang w:val="en-GB"/>
        </w:rPr>
        <w:t xml:space="preserve">prepared </w:t>
      </w:r>
      <w:proofErr w:type="spellStart"/>
      <w:r w:rsidR="002E75ED">
        <w:rPr>
          <w:lang w:val="en-GB"/>
        </w:rPr>
        <w:t>ZnS</w:t>
      </w:r>
      <w:proofErr w:type="spellEnd"/>
      <w:r w:rsidR="002E75ED">
        <w:rPr>
          <w:lang w:val="en-GB"/>
        </w:rPr>
        <w:t xml:space="preserve"> </w:t>
      </w:r>
      <w:r w:rsidR="009F4FF2">
        <w:rPr>
          <w:lang w:val="en-GB"/>
        </w:rPr>
        <w:t>samples</w:t>
      </w:r>
      <w:r w:rsidR="009F4FF2">
        <w:t xml:space="preserve"> are similar without any additional peaks </w:t>
      </w:r>
      <w:r w:rsidR="00090E39">
        <w:t>due</w:t>
      </w:r>
      <w:r w:rsidR="009F4FF2">
        <w:t xml:space="preserve"> to </w:t>
      </w:r>
      <w:r w:rsidR="002E75ED">
        <w:rPr>
          <w:lang w:val="en-GB"/>
        </w:rPr>
        <w:t>ZnO</w:t>
      </w:r>
      <w:r w:rsidR="00090E39">
        <w:rPr>
          <w:lang w:val="en-GB"/>
        </w:rPr>
        <w:t xml:space="preserve"> crystalline phase </w:t>
      </w:r>
      <w:r w:rsidR="00DD1AAE">
        <w:rPr>
          <w:lang w:val="en-GB"/>
        </w:rPr>
        <w:fldChar w:fldCharType="begin"/>
      </w:r>
      <w:r w:rsidR="00D03E36">
        <w:rPr>
          <w:lang w:val="en-GB"/>
        </w:rPr>
        <w:instrText xml:space="preserve"> ADDIN EN.CITE &lt;EndNote&gt;&lt;Cite&gt;&lt;Author&gt;Zak&lt;/Author&gt;&lt;Year&gt;2011&lt;/Year&gt;&lt;RecNum&gt;18&lt;/RecNum&gt;&lt;DisplayText&gt;(Zak et al., 2011)&lt;/DisplayText&gt;&lt;record&gt;&lt;rec-number&gt;18&lt;/rec-number&gt;&lt;foreign-keys&gt;&lt;key app="EN" db-id="fpsdx22fzttz54exz21vf9fhddvw0zpptfsp"&gt;18&lt;/key&gt;&lt;/foreign-keys&gt;&lt;ref-type name="Journal Article"&gt;17&lt;/ref-type&gt;&lt;contributors&gt;&lt;authors&gt;&lt;author&gt;Zak, A. Khorsand&lt;/author&gt;&lt;author&gt;Razali, R.&lt;/author&gt;&lt;author&gt;Majid, W. H. Abd&lt;/author&gt;&lt;author&gt;Darroudi, Majid&lt;/author&gt;&lt;/authors&gt;&lt;/contributors&gt;&lt;titles&gt;&lt;title&gt;Synthesis and characterization of a narrow size distribution of zinc oxide nanoparticles&lt;/title&gt;&lt;secondary-title&gt;International journal of nanomedicine&lt;/secondary-title&gt;&lt;/titles&gt;&lt;periodical&gt;&lt;full-title&gt;International journal of nanomedicine&lt;/full-title&gt;&lt;/periodical&gt;&lt;pages&gt;1399-1403&lt;/pages&gt;&lt;volume&gt;6&lt;/volume&gt;&lt;edition&gt;07/05&lt;/edition&gt;&lt;dates&gt;&lt;year&gt;2011&lt;/year&gt;&lt;/dates&gt;&lt;publisher&gt;Dove Medical Press&lt;/publisher&gt;&lt;isbn&gt;1178-2013&amp;#xD;1176-9114&lt;/isbn&gt;&lt;accession-num&gt;21796242&lt;/accession-num&gt;&lt;urls&gt;&lt;related-urls&gt;&lt;url&gt;https://www.ncbi.nlm.nih.gov/pubmed/21796242&lt;/url&gt;&lt;url&gt;https://www.ncbi.nlm.nih.gov/pmc/PMC3141867/&lt;/url&gt;&lt;/related-urls&gt;&lt;/urls&gt;&lt;electronic-resource-num&gt;10.2147/IJN.S19693&lt;/electronic-resource-num&gt;&lt;remote-database-name&gt;PubMed&lt;/remote-database-name&gt;&lt;/record&gt;&lt;/Cite&gt;&lt;/EndNote&gt;</w:instrText>
      </w:r>
      <w:r w:rsidR="00DD1AAE">
        <w:rPr>
          <w:lang w:val="en-GB"/>
        </w:rPr>
        <w:fldChar w:fldCharType="separate"/>
      </w:r>
      <w:r w:rsidR="00D03E36">
        <w:rPr>
          <w:noProof/>
          <w:lang w:val="en-GB"/>
        </w:rPr>
        <w:t>(</w:t>
      </w:r>
      <w:hyperlink w:anchor="_ENREF_22" w:tooltip="Zak, 2011 #18" w:history="1">
        <w:r w:rsidR="00CC248F">
          <w:rPr>
            <w:noProof/>
            <w:lang w:val="en-GB"/>
          </w:rPr>
          <w:t>Zak et al., 2011</w:t>
        </w:r>
      </w:hyperlink>
      <w:r w:rsidR="00D03E36">
        <w:rPr>
          <w:noProof/>
          <w:lang w:val="en-GB"/>
        </w:rPr>
        <w:t>)</w:t>
      </w:r>
      <w:r w:rsidR="00DD1AAE">
        <w:rPr>
          <w:lang w:val="en-GB"/>
        </w:rPr>
        <w:fldChar w:fldCharType="end"/>
      </w:r>
      <w:r w:rsidR="002E75ED" w:rsidRPr="002E75ED">
        <w:t>.</w:t>
      </w:r>
      <w:r w:rsidR="002E75ED" w:rsidRPr="000A6700">
        <w:t xml:space="preserve">] </w:t>
      </w:r>
      <w:r w:rsidR="002E75ED">
        <w:t xml:space="preserve">Moreover, no patterns corresponding to impurities were detected, indicating </w:t>
      </w:r>
      <w:r w:rsidR="00090E39">
        <w:t xml:space="preserve">the </w:t>
      </w:r>
      <w:r w:rsidR="002E75ED">
        <w:t xml:space="preserve">high purity of the </w:t>
      </w:r>
      <w:r w:rsidR="00EF17D6">
        <w:t>prepared samples</w:t>
      </w:r>
      <w:r w:rsidR="002E75ED">
        <w:t>.</w:t>
      </w:r>
      <w:r w:rsidR="00C111CE" w:rsidRPr="00C111CE">
        <w:rPr>
          <w:rFonts w:cs="ArialMT"/>
          <w:lang w:bidi="en-US"/>
        </w:rPr>
        <w:t xml:space="preserve"> </w:t>
      </w:r>
      <w:r w:rsidR="00C111CE" w:rsidRPr="00A97881">
        <w:rPr>
          <w:rFonts w:cs="ArialMT"/>
          <w:lang w:bidi="en-US"/>
        </w:rPr>
        <w:t>The specific surface areas</w:t>
      </w:r>
      <w:r w:rsidR="00C111CE">
        <w:rPr>
          <w:rFonts w:cs="ArialMT"/>
          <w:lang w:bidi="en-US"/>
        </w:rPr>
        <w:t xml:space="preserve"> were also </w:t>
      </w:r>
      <w:r w:rsidR="00090E39">
        <w:rPr>
          <w:rFonts w:cs="ArialMT"/>
          <w:lang w:bidi="en-US"/>
        </w:rPr>
        <w:t>measured</w:t>
      </w:r>
      <w:r w:rsidR="00C111CE" w:rsidRPr="00A97881">
        <w:rPr>
          <w:rFonts w:cs="ArialMT"/>
          <w:lang w:bidi="en-US"/>
        </w:rPr>
        <w:t xml:space="preserve"> </w:t>
      </w:r>
      <w:r w:rsidR="00C111CE">
        <w:rPr>
          <w:rFonts w:cs="ArialMT"/>
          <w:lang w:bidi="en-US"/>
        </w:rPr>
        <w:t>for all</w:t>
      </w:r>
      <w:r w:rsidR="00C111CE" w:rsidRPr="00A97881">
        <w:rPr>
          <w:rFonts w:cs="ArialMT"/>
          <w:lang w:bidi="en-US"/>
        </w:rPr>
        <w:t xml:space="preserve"> </w:t>
      </w:r>
      <w:r w:rsidR="00C111CE">
        <w:rPr>
          <w:rFonts w:cs="ArialMT"/>
          <w:lang w:bidi="en-US"/>
        </w:rPr>
        <w:t xml:space="preserve">the </w:t>
      </w:r>
      <w:proofErr w:type="spellStart"/>
      <w:r w:rsidR="00C111CE">
        <w:rPr>
          <w:rFonts w:cs="ArialMT"/>
          <w:lang w:bidi="en-US"/>
        </w:rPr>
        <w:t>ZnS</w:t>
      </w:r>
      <w:proofErr w:type="spellEnd"/>
      <w:r w:rsidR="00C111CE">
        <w:rPr>
          <w:rFonts w:cs="ArialMT"/>
          <w:lang w:bidi="en-US"/>
        </w:rPr>
        <w:t xml:space="preserve"> samples</w:t>
      </w:r>
      <w:r w:rsidR="00C111CE" w:rsidRPr="00A97881">
        <w:rPr>
          <w:rFonts w:cs="ArialMT"/>
          <w:lang w:bidi="en-US"/>
        </w:rPr>
        <w:t xml:space="preserve"> </w:t>
      </w:r>
      <w:r w:rsidR="00C111CE">
        <w:rPr>
          <w:rFonts w:cs="ArialMT"/>
          <w:lang w:bidi="en-US"/>
        </w:rPr>
        <w:t>and</w:t>
      </w:r>
      <w:r w:rsidR="00C111CE" w:rsidRPr="00A97881">
        <w:rPr>
          <w:rFonts w:cs="ArialMT"/>
          <w:lang w:bidi="en-US"/>
        </w:rPr>
        <w:t xml:space="preserve"> reported in Table 1. In particular</w:t>
      </w:r>
      <w:r w:rsidR="00C111CE">
        <w:rPr>
          <w:rFonts w:cs="ArialMT"/>
          <w:lang w:bidi="en-US"/>
        </w:rPr>
        <w:t>,</w:t>
      </w:r>
      <w:r w:rsidR="00C111CE" w:rsidRPr="00A97881">
        <w:rPr>
          <w:rFonts w:cs="ArialMT"/>
          <w:lang w:bidi="en-US"/>
        </w:rPr>
        <w:t xml:space="preserve"> the </w:t>
      </w:r>
      <w:r w:rsidR="00C111CE">
        <w:rPr>
          <w:rFonts w:cs="ArialMT"/>
          <w:lang w:val="en-GB" w:bidi="en-US"/>
        </w:rPr>
        <w:t>value of</w:t>
      </w:r>
      <w:r w:rsidR="00C111CE" w:rsidRPr="00C111CE">
        <w:rPr>
          <w:rFonts w:cs="ArialMT"/>
          <w:lang w:val="en-GB" w:bidi="en-US"/>
        </w:rPr>
        <w:t xml:space="preserve"> specific surface area</w:t>
      </w:r>
      <w:r w:rsidR="00C111CE">
        <w:rPr>
          <w:rFonts w:cs="ArialMT"/>
          <w:lang w:val="en-GB" w:bidi="en-US"/>
        </w:rPr>
        <w:t xml:space="preserve"> </w:t>
      </w:r>
      <w:r w:rsidR="00090E39">
        <w:rPr>
          <w:rFonts w:cs="ArialMT"/>
          <w:lang w:val="en-GB" w:bidi="en-US"/>
        </w:rPr>
        <w:t xml:space="preserve">of all the prepared </w:t>
      </w:r>
      <w:proofErr w:type="spellStart"/>
      <w:r w:rsidR="00090E39">
        <w:rPr>
          <w:rFonts w:cs="ArialMT"/>
          <w:lang w:val="en-GB" w:bidi="en-US"/>
        </w:rPr>
        <w:t>ZnS</w:t>
      </w:r>
      <w:proofErr w:type="spellEnd"/>
      <w:r w:rsidR="00090E39">
        <w:rPr>
          <w:rFonts w:cs="ArialMT"/>
          <w:lang w:val="en-GB" w:bidi="en-US"/>
        </w:rPr>
        <w:t xml:space="preserve"> particles </w:t>
      </w:r>
      <w:r w:rsidR="00C111CE">
        <w:rPr>
          <w:rFonts w:cs="ArialMT"/>
          <w:lang w:bidi="en-US"/>
        </w:rPr>
        <w:t>was lower (3 m</w:t>
      </w:r>
      <w:r w:rsidR="00C111CE" w:rsidRPr="00C111CE">
        <w:rPr>
          <w:rFonts w:cs="ArialMT"/>
          <w:vertAlign w:val="superscript"/>
          <w:lang w:bidi="en-US"/>
        </w:rPr>
        <w:t>2</w:t>
      </w:r>
      <w:r w:rsidR="00C111CE">
        <w:rPr>
          <w:rFonts w:cs="ArialMT"/>
          <w:vertAlign w:val="superscript"/>
          <w:lang w:bidi="en-US"/>
        </w:rPr>
        <w:t xml:space="preserve"> </w:t>
      </w:r>
      <w:r w:rsidR="00C111CE">
        <w:rPr>
          <w:rFonts w:cs="ArialMT"/>
          <w:lang w:bidi="en-US"/>
        </w:rPr>
        <w:t>g</w:t>
      </w:r>
      <w:r w:rsidR="00C111CE" w:rsidRPr="00C111CE">
        <w:rPr>
          <w:rFonts w:cs="ArialMT"/>
          <w:vertAlign w:val="superscript"/>
          <w:lang w:bidi="en-US"/>
        </w:rPr>
        <w:t>-1</w:t>
      </w:r>
      <w:r w:rsidR="00C111CE">
        <w:rPr>
          <w:rFonts w:cs="ArialMT"/>
          <w:lang w:bidi="en-US"/>
        </w:rPr>
        <w:t xml:space="preserve"> </w:t>
      </w:r>
      <w:r w:rsidR="00090E39">
        <w:rPr>
          <w:rFonts w:cs="ArialMT"/>
          <w:lang w:bidi="en-US"/>
        </w:rPr>
        <w:t xml:space="preserve">for </w:t>
      </w:r>
      <w:proofErr w:type="spellStart"/>
      <w:r w:rsidR="00C111CE">
        <w:rPr>
          <w:rFonts w:cs="ArialMT"/>
          <w:lang w:bidi="en-US"/>
        </w:rPr>
        <w:t>ZnS_nT</w:t>
      </w:r>
      <w:proofErr w:type="spellEnd"/>
      <w:r w:rsidR="00C111CE">
        <w:rPr>
          <w:rFonts w:cs="ArialMT"/>
          <w:lang w:bidi="en-US"/>
        </w:rPr>
        <w:t>; 6 m</w:t>
      </w:r>
      <w:r w:rsidR="00C111CE" w:rsidRPr="00C111CE">
        <w:rPr>
          <w:rFonts w:cs="ArialMT"/>
          <w:vertAlign w:val="superscript"/>
          <w:lang w:bidi="en-US"/>
        </w:rPr>
        <w:t>2</w:t>
      </w:r>
      <w:r w:rsidR="00C111CE">
        <w:rPr>
          <w:rFonts w:cs="ArialMT"/>
          <w:vertAlign w:val="superscript"/>
          <w:lang w:bidi="en-US"/>
        </w:rPr>
        <w:t xml:space="preserve"> </w:t>
      </w:r>
      <w:r w:rsidR="00C111CE">
        <w:rPr>
          <w:rFonts w:cs="ArialMT"/>
          <w:lang w:bidi="en-US"/>
        </w:rPr>
        <w:t>g</w:t>
      </w:r>
      <w:r w:rsidR="00C111CE" w:rsidRPr="00C111CE">
        <w:rPr>
          <w:rFonts w:cs="ArialMT"/>
          <w:vertAlign w:val="superscript"/>
          <w:lang w:bidi="en-US"/>
        </w:rPr>
        <w:t>-1</w:t>
      </w:r>
      <w:r w:rsidR="00C111CE">
        <w:rPr>
          <w:rFonts w:cs="ArialMT"/>
          <w:lang w:bidi="en-US"/>
        </w:rPr>
        <w:t xml:space="preserve"> </w:t>
      </w:r>
      <w:r w:rsidR="00090E39">
        <w:rPr>
          <w:rFonts w:cs="ArialMT"/>
          <w:lang w:bidi="en-US"/>
        </w:rPr>
        <w:t xml:space="preserve">for </w:t>
      </w:r>
      <w:proofErr w:type="spellStart"/>
      <w:r w:rsidR="00C111CE">
        <w:rPr>
          <w:rFonts w:cs="ArialMT"/>
          <w:lang w:bidi="en-US"/>
        </w:rPr>
        <w:t>ZnS_sC</w:t>
      </w:r>
      <w:proofErr w:type="spellEnd"/>
      <w:r w:rsidR="00C111CE">
        <w:rPr>
          <w:rFonts w:cs="ArialMT"/>
          <w:lang w:bidi="en-US"/>
        </w:rPr>
        <w:t xml:space="preserve"> and 10</w:t>
      </w:r>
      <w:r w:rsidR="00C111CE" w:rsidRPr="00C111CE">
        <w:rPr>
          <w:rFonts w:cs="ArialMT"/>
          <w:lang w:bidi="en-US"/>
        </w:rPr>
        <w:t xml:space="preserve"> </w:t>
      </w:r>
      <w:r w:rsidR="00C111CE">
        <w:rPr>
          <w:rFonts w:cs="ArialMT"/>
          <w:lang w:bidi="en-US"/>
        </w:rPr>
        <w:t>m</w:t>
      </w:r>
      <w:r w:rsidR="00C111CE" w:rsidRPr="00C111CE">
        <w:rPr>
          <w:rFonts w:cs="ArialMT"/>
          <w:vertAlign w:val="superscript"/>
          <w:lang w:bidi="en-US"/>
        </w:rPr>
        <w:t>2</w:t>
      </w:r>
      <w:r w:rsidR="00C111CE">
        <w:rPr>
          <w:rFonts w:cs="ArialMT"/>
          <w:vertAlign w:val="superscript"/>
          <w:lang w:bidi="en-US"/>
        </w:rPr>
        <w:t xml:space="preserve"> </w:t>
      </w:r>
      <w:r w:rsidR="00C111CE">
        <w:rPr>
          <w:rFonts w:cs="ArialMT"/>
          <w:lang w:bidi="en-US"/>
        </w:rPr>
        <w:t>g</w:t>
      </w:r>
      <w:r w:rsidR="00C111CE" w:rsidRPr="00C111CE">
        <w:rPr>
          <w:rFonts w:cs="ArialMT"/>
          <w:vertAlign w:val="superscript"/>
          <w:lang w:bidi="en-US"/>
        </w:rPr>
        <w:t>-1</w:t>
      </w:r>
      <w:r w:rsidR="00C111CE">
        <w:rPr>
          <w:rFonts w:cs="ArialMT"/>
          <w:lang w:bidi="en-US"/>
        </w:rPr>
        <w:t xml:space="preserve"> </w:t>
      </w:r>
      <w:r w:rsidR="00090E39">
        <w:rPr>
          <w:rFonts w:cs="ArialMT"/>
          <w:lang w:bidi="en-US"/>
        </w:rPr>
        <w:t xml:space="preserve">for </w:t>
      </w:r>
      <w:proofErr w:type="spellStart"/>
      <w:r w:rsidR="00C111CE">
        <w:rPr>
          <w:rFonts w:cs="ArialMT"/>
          <w:lang w:bidi="en-US"/>
        </w:rPr>
        <w:t>ZnS_sF</w:t>
      </w:r>
      <w:proofErr w:type="spellEnd"/>
      <w:r w:rsidR="00C111CE">
        <w:rPr>
          <w:rFonts w:cs="ArialMT"/>
          <w:lang w:bidi="en-US"/>
        </w:rPr>
        <w:t xml:space="preserve">) </w:t>
      </w:r>
      <w:r w:rsidR="00166C06" w:rsidRPr="00166C06">
        <w:rPr>
          <w:rFonts w:cs="ArialMT"/>
          <w:bCs/>
          <w:iCs/>
          <w:lang w:val="en-GB" w:bidi="en-US"/>
        </w:rPr>
        <w:t xml:space="preserve">with respect to the commercial </w:t>
      </w:r>
      <w:proofErr w:type="spellStart"/>
      <w:r w:rsidR="00166C06" w:rsidRPr="00166C06">
        <w:rPr>
          <w:rFonts w:cs="ArialMT"/>
          <w:bCs/>
          <w:iCs/>
          <w:lang w:val="en-GB" w:bidi="en-US"/>
        </w:rPr>
        <w:t>ZnS</w:t>
      </w:r>
      <w:proofErr w:type="spellEnd"/>
      <w:r w:rsidR="00166C06" w:rsidRPr="00166C06">
        <w:rPr>
          <w:rFonts w:cs="ArialMT"/>
          <w:bCs/>
          <w:iCs/>
          <w:lang w:val="en-GB" w:bidi="en-US"/>
        </w:rPr>
        <w:t xml:space="preserve"> (17 m</w:t>
      </w:r>
      <w:r w:rsidR="00166C06" w:rsidRPr="00166C06">
        <w:rPr>
          <w:rFonts w:cs="ArialMT"/>
          <w:bCs/>
          <w:iCs/>
          <w:vertAlign w:val="superscript"/>
          <w:lang w:val="en-GB" w:bidi="en-US"/>
        </w:rPr>
        <w:t>2</w:t>
      </w:r>
      <w:r w:rsidR="00166C06" w:rsidRPr="00166C06">
        <w:rPr>
          <w:rFonts w:cs="ArialMT"/>
          <w:bCs/>
          <w:iCs/>
          <w:lang w:val="en-GB" w:bidi="en-US"/>
        </w:rPr>
        <w:t>·g</w:t>
      </w:r>
      <w:r w:rsidR="00166C06" w:rsidRPr="00166C06">
        <w:rPr>
          <w:rFonts w:cs="ArialMT"/>
          <w:bCs/>
          <w:iCs/>
          <w:vertAlign w:val="superscript"/>
          <w:lang w:val="en-GB" w:bidi="en-US"/>
        </w:rPr>
        <w:t>-1</w:t>
      </w:r>
      <w:r w:rsidR="00166C06" w:rsidRPr="00166C06">
        <w:rPr>
          <w:rFonts w:cs="ArialMT"/>
          <w:bCs/>
          <w:iCs/>
          <w:lang w:val="en-GB" w:bidi="en-US"/>
        </w:rPr>
        <w:t>)</w:t>
      </w:r>
      <w:r w:rsidR="00C111CE">
        <w:rPr>
          <w:rFonts w:cs="ArialMT"/>
          <w:lang w:bidi="en-US"/>
        </w:rPr>
        <w:t xml:space="preserve">. </w:t>
      </w:r>
      <w:r w:rsidR="00166C06" w:rsidRPr="00B71211">
        <w:rPr>
          <w:color w:val="000000"/>
          <w:shd w:val="clear" w:color="auto" w:fill="FFFFFF"/>
        </w:rPr>
        <w:t>The band gap value</w:t>
      </w:r>
      <w:r w:rsidR="00166C06">
        <w:rPr>
          <w:color w:val="000000"/>
          <w:shd w:val="clear" w:color="auto" w:fill="FFFFFF"/>
        </w:rPr>
        <w:t>s,</w:t>
      </w:r>
      <w:r w:rsidR="00166C06" w:rsidRPr="00B71211">
        <w:rPr>
          <w:color w:val="000000"/>
          <w:shd w:val="clear" w:color="auto" w:fill="FFFFFF"/>
        </w:rPr>
        <w:t xml:space="preserve"> </w:t>
      </w:r>
      <w:r w:rsidR="00166C06" w:rsidRPr="000904EB">
        <w:rPr>
          <w:color w:val="000000"/>
          <w:shd w:val="clear" w:color="auto" w:fill="FFFFFF"/>
        </w:rPr>
        <w:t xml:space="preserve">estimated from the </w:t>
      </w:r>
      <w:r w:rsidR="00166C06" w:rsidRPr="00B71211">
        <w:rPr>
          <w:rFonts w:cs="ArialMT"/>
          <w:lang w:bidi="en-US"/>
        </w:rPr>
        <w:t>UV-Vis DRS spectra</w:t>
      </w:r>
      <w:r w:rsidR="00166C06">
        <w:rPr>
          <w:rFonts w:cs="ArialMT"/>
          <w:lang w:bidi="en-US"/>
        </w:rPr>
        <w:t xml:space="preserve"> </w:t>
      </w:r>
      <w:r w:rsidR="00166C06" w:rsidRPr="000904EB">
        <w:rPr>
          <w:color w:val="000000"/>
          <w:shd w:val="clear" w:color="auto" w:fill="FFFFFF"/>
        </w:rPr>
        <w:t xml:space="preserve">using the </w:t>
      </w:r>
      <w:proofErr w:type="spellStart"/>
      <w:r w:rsidR="00166C06" w:rsidRPr="000904EB">
        <w:rPr>
          <w:color w:val="000000"/>
          <w:shd w:val="clear" w:color="auto" w:fill="FFFFFF"/>
        </w:rPr>
        <w:t>Kubelka</w:t>
      </w:r>
      <w:proofErr w:type="spellEnd"/>
      <w:r w:rsidR="00166C06" w:rsidRPr="000904EB">
        <w:rPr>
          <w:color w:val="000000"/>
          <w:shd w:val="clear" w:color="auto" w:fill="FFFFFF"/>
        </w:rPr>
        <w:t>–</w:t>
      </w:r>
      <w:proofErr w:type="spellStart"/>
      <w:r w:rsidR="00166C06" w:rsidRPr="000904EB">
        <w:rPr>
          <w:color w:val="000000"/>
          <w:shd w:val="clear" w:color="auto" w:fill="FFFFFF"/>
        </w:rPr>
        <w:t>Munk</w:t>
      </w:r>
      <w:proofErr w:type="spellEnd"/>
      <w:r w:rsidR="00166C06" w:rsidRPr="000904EB">
        <w:rPr>
          <w:color w:val="000000"/>
          <w:shd w:val="clear" w:color="auto" w:fill="FFFFFF"/>
        </w:rPr>
        <w:t xml:space="preserve"> function</w:t>
      </w:r>
      <w:r w:rsidR="00166C06">
        <w:rPr>
          <w:color w:val="000000"/>
          <w:shd w:val="clear" w:color="auto" w:fill="FFFFFF"/>
        </w:rPr>
        <w:t xml:space="preserve">, are </w:t>
      </w:r>
      <w:r w:rsidR="00166C06" w:rsidRPr="00B71211">
        <w:rPr>
          <w:color w:val="000000"/>
          <w:shd w:val="clear" w:color="auto" w:fill="FFFFFF"/>
        </w:rPr>
        <w:t>rep</w:t>
      </w:r>
      <w:r w:rsidR="00166C06">
        <w:rPr>
          <w:color w:val="000000"/>
          <w:shd w:val="clear" w:color="auto" w:fill="FFFFFF"/>
        </w:rPr>
        <w:t xml:space="preserve">orted in Table 1. </w:t>
      </w:r>
      <w:r w:rsidR="00C111CE">
        <w:rPr>
          <w:rFonts w:cs="ArialMT"/>
          <w:lang w:bidi="en-US"/>
        </w:rPr>
        <w:t>From th</w:t>
      </w:r>
      <w:r w:rsidR="00166C06">
        <w:rPr>
          <w:rFonts w:cs="ArialMT"/>
          <w:lang w:bidi="en-US"/>
        </w:rPr>
        <w:t>e</w:t>
      </w:r>
      <w:r w:rsidR="00C111CE" w:rsidRPr="000C1944">
        <w:rPr>
          <w:rFonts w:cs="ArialMT"/>
          <w:lang w:bidi="en-US"/>
        </w:rPr>
        <w:t xml:space="preserve"> comparison between</w:t>
      </w:r>
      <w:r w:rsidR="00C111CE" w:rsidRPr="00B71211">
        <w:rPr>
          <w:rFonts w:cs="ArialMT"/>
          <w:lang w:bidi="en-US"/>
        </w:rPr>
        <w:t xml:space="preserve"> </w:t>
      </w:r>
      <w:r w:rsidR="00166C06">
        <w:rPr>
          <w:rFonts w:cs="ArialMT"/>
          <w:lang w:bidi="en-US"/>
        </w:rPr>
        <w:t>the band gap (</w:t>
      </w:r>
      <w:proofErr w:type="spellStart"/>
      <w:r w:rsidR="00166C06">
        <w:rPr>
          <w:rFonts w:cs="ArialMT"/>
          <w:lang w:bidi="en-US"/>
        </w:rPr>
        <w:t>E</w:t>
      </w:r>
      <w:r w:rsidR="00166C06" w:rsidRPr="00166C06">
        <w:rPr>
          <w:rFonts w:cs="ArialMT"/>
          <w:vertAlign w:val="subscript"/>
          <w:lang w:bidi="en-US"/>
        </w:rPr>
        <w:t>bg</w:t>
      </w:r>
      <w:proofErr w:type="spellEnd"/>
      <w:r w:rsidR="00166C06">
        <w:rPr>
          <w:rFonts w:cs="ArialMT"/>
          <w:lang w:bidi="en-US"/>
        </w:rPr>
        <w:t>) value</w:t>
      </w:r>
      <w:r w:rsidR="00090E39">
        <w:rPr>
          <w:rFonts w:cs="ArialMT"/>
          <w:lang w:bidi="en-US"/>
        </w:rPr>
        <w:t>s,</w:t>
      </w:r>
      <w:r w:rsidR="00166C06">
        <w:rPr>
          <w:rFonts w:cs="ArialMT"/>
          <w:lang w:bidi="en-US"/>
        </w:rPr>
        <w:t xml:space="preserve"> </w:t>
      </w:r>
      <w:r w:rsidR="00C111CE" w:rsidRPr="00B71211">
        <w:rPr>
          <w:rFonts w:cs="ArialMT"/>
          <w:lang w:bidi="en-US"/>
        </w:rPr>
        <w:t xml:space="preserve">it can be seen that </w:t>
      </w:r>
      <w:r w:rsidR="00166C06">
        <w:rPr>
          <w:rFonts w:cs="ArialMT"/>
          <w:lang w:bidi="en-US"/>
        </w:rPr>
        <w:t xml:space="preserve">the use of different </w:t>
      </w:r>
      <w:proofErr w:type="spellStart"/>
      <w:r w:rsidR="005D1793">
        <w:rPr>
          <w:rFonts w:cs="ArialMT"/>
          <w:lang w:bidi="en-US"/>
        </w:rPr>
        <w:t>ZnO</w:t>
      </w:r>
      <w:proofErr w:type="spellEnd"/>
      <w:r w:rsidR="005D1793">
        <w:rPr>
          <w:rFonts w:cs="ArialMT"/>
          <w:lang w:bidi="en-US"/>
        </w:rPr>
        <w:t xml:space="preserve"> in </w:t>
      </w:r>
      <w:proofErr w:type="spellStart"/>
      <w:r w:rsidR="005D1793">
        <w:t>sulfuration</w:t>
      </w:r>
      <w:proofErr w:type="spellEnd"/>
      <w:r w:rsidR="005D1793">
        <w:t xml:space="preserve"> treatment not only determined a different value of specific surface area but also a different band edge. In fact</w:t>
      </w:r>
      <w:r w:rsidR="006111CD">
        <w:t>,</w:t>
      </w:r>
      <w:r w:rsidR="005D1793">
        <w:t xml:space="preserve"> </w:t>
      </w:r>
      <w:proofErr w:type="spellStart"/>
      <w:r w:rsidR="006111CD">
        <w:rPr>
          <w:rFonts w:cs="ArialMT"/>
          <w:lang w:bidi="en-US"/>
        </w:rPr>
        <w:t>E</w:t>
      </w:r>
      <w:r w:rsidR="006111CD" w:rsidRPr="00166C06">
        <w:rPr>
          <w:rFonts w:cs="ArialMT"/>
          <w:vertAlign w:val="subscript"/>
          <w:lang w:bidi="en-US"/>
        </w:rPr>
        <w:t>bg</w:t>
      </w:r>
      <w:proofErr w:type="spellEnd"/>
      <w:r w:rsidR="006111CD">
        <w:t xml:space="preserve"> of commercial sample (</w:t>
      </w:r>
      <w:proofErr w:type="spellStart"/>
      <w:r w:rsidR="005D1793">
        <w:t>ZnS_c</w:t>
      </w:r>
      <w:proofErr w:type="spellEnd"/>
      <w:r w:rsidR="006111CD">
        <w:t xml:space="preserve">) </w:t>
      </w:r>
      <w:r w:rsidR="006111CD" w:rsidRPr="00BF6990">
        <w:rPr>
          <w:lang w:bidi="en-US"/>
        </w:rPr>
        <w:t>is equal to 3.5 eV</w:t>
      </w:r>
      <w:r w:rsidR="00090E39">
        <w:rPr>
          <w:lang w:bidi="en-US"/>
        </w:rPr>
        <w:t>,</w:t>
      </w:r>
      <w:r w:rsidR="005D1793">
        <w:t xml:space="preserve"> </w:t>
      </w:r>
      <w:r w:rsidR="00090E39">
        <w:rPr>
          <w:rFonts w:cs="ArialMT"/>
          <w:lang w:bidi="en-US"/>
        </w:rPr>
        <w:t>whereas</w:t>
      </w:r>
      <w:r w:rsidR="006111CD">
        <w:t xml:space="preserve"> for all prepared</w:t>
      </w:r>
      <w:r w:rsidR="00090E39">
        <w:t xml:space="preserve"> samples is lower and equal to </w:t>
      </w:r>
      <w:r w:rsidR="006111CD">
        <w:rPr>
          <w:rFonts w:cs="ArialMT"/>
          <w:lang w:bidi="en-US"/>
        </w:rPr>
        <w:t xml:space="preserve">3.2 eV </w:t>
      </w:r>
      <w:r w:rsidR="00090E39">
        <w:rPr>
          <w:rFonts w:cs="ArialMT"/>
          <w:lang w:bidi="en-US"/>
        </w:rPr>
        <w:t xml:space="preserve">for </w:t>
      </w:r>
      <w:proofErr w:type="spellStart"/>
      <w:r w:rsidR="006111CD">
        <w:rPr>
          <w:rFonts w:cs="ArialMT"/>
          <w:lang w:bidi="en-US"/>
        </w:rPr>
        <w:t>ZnS_sC</w:t>
      </w:r>
      <w:proofErr w:type="spellEnd"/>
      <w:r w:rsidR="006111CD">
        <w:rPr>
          <w:rFonts w:cs="ArialMT"/>
          <w:lang w:bidi="en-US"/>
        </w:rPr>
        <w:t xml:space="preserve"> and 2.5 eV </w:t>
      </w:r>
      <w:r w:rsidR="00090E39">
        <w:rPr>
          <w:rFonts w:cs="ArialMT"/>
          <w:lang w:bidi="en-US"/>
        </w:rPr>
        <w:t xml:space="preserve">for </w:t>
      </w:r>
      <w:proofErr w:type="spellStart"/>
      <w:r w:rsidR="006111CD">
        <w:rPr>
          <w:rFonts w:cs="ArialMT"/>
          <w:lang w:bidi="en-US"/>
        </w:rPr>
        <w:t>ZnS_nT</w:t>
      </w:r>
      <w:proofErr w:type="spellEnd"/>
      <w:r w:rsidR="006111CD">
        <w:rPr>
          <w:rFonts w:cs="ArialMT"/>
          <w:lang w:bidi="en-US"/>
        </w:rPr>
        <w:t xml:space="preserve"> </w:t>
      </w:r>
      <w:r w:rsidR="006111CD" w:rsidRPr="000A6700">
        <w:t>and</w:t>
      </w:r>
      <w:r w:rsidR="00090E39">
        <w:rPr>
          <w:rFonts w:cs="ArialMT"/>
          <w:lang w:bidi="en-US"/>
        </w:rPr>
        <w:t xml:space="preserve"> </w:t>
      </w:r>
      <w:proofErr w:type="spellStart"/>
      <w:r w:rsidR="00090E39">
        <w:rPr>
          <w:rFonts w:cs="ArialMT"/>
          <w:lang w:bidi="en-US"/>
        </w:rPr>
        <w:t>ZnS_sF</w:t>
      </w:r>
      <w:proofErr w:type="spellEnd"/>
      <w:r w:rsidR="00090E39">
        <w:rPr>
          <w:rFonts w:cs="ArialMT"/>
          <w:lang w:bidi="en-US"/>
        </w:rPr>
        <w:t xml:space="preserve"> catalysts</w:t>
      </w:r>
      <w:r w:rsidR="006111CD">
        <w:rPr>
          <w:rFonts w:cs="ArialMT"/>
          <w:lang w:bidi="en-US"/>
        </w:rPr>
        <w:t>.</w:t>
      </w:r>
    </w:p>
    <w:p w:rsidR="002F7628" w:rsidRDefault="002F7628" w:rsidP="00600535">
      <w:pPr>
        <w:pStyle w:val="CETBodytext"/>
        <w:rPr>
          <w:rFonts w:cs="ArialMT"/>
          <w:lang w:bidi="en-US"/>
        </w:rPr>
      </w:pPr>
    </w:p>
    <w:p w:rsidR="002F7628" w:rsidRPr="00B57B36" w:rsidRDefault="002F7628" w:rsidP="002F7628">
      <w:pPr>
        <w:pStyle w:val="CETheadingx"/>
      </w:pPr>
      <w:r w:rsidRPr="00316ED7">
        <w:rPr>
          <w:bCs/>
          <w:lang w:val="en-GB"/>
        </w:rPr>
        <w:t>Photocatalytic activity tests</w:t>
      </w:r>
    </w:p>
    <w:p w:rsidR="002F7628" w:rsidRPr="005215E3" w:rsidRDefault="002F7628" w:rsidP="002F7628">
      <w:pPr>
        <w:pStyle w:val="CETBodytext"/>
        <w:rPr>
          <w:lang w:val="en-GB"/>
        </w:rPr>
      </w:pPr>
      <w:r w:rsidRPr="000B701D">
        <w:rPr>
          <w:lang w:val="en-GB"/>
        </w:rPr>
        <w:t xml:space="preserve">Figure </w:t>
      </w:r>
      <w:r w:rsidR="00171AF7">
        <w:rPr>
          <w:lang w:val="en-GB"/>
        </w:rPr>
        <w:t>3</w:t>
      </w:r>
      <w:r w:rsidRPr="000B701D">
        <w:rPr>
          <w:lang w:val="en-GB"/>
        </w:rPr>
        <w:t xml:space="preserve"> shows the photocatalytic results of </w:t>
      </w:r>
      <w:r>
        <w:rPr>
          <w:lang w:val="en-GB"/>
        </w:rPr>
        <w:t>PNP degradation</w:t>
      </w:r>
      <w:r w:rsidRPr="000B701D">
        <w:rPr>
          <w:lang w:val="en-GB"/>
        </w:rPr>
        <w:t xml:space="preserve"> </w:t>
      </w:r>
      <w:r>
        <w:rPr>
          <w:lang w:val="en-GB"/>
        </w:rPr>
        <w:t xml:space="preserve">and mineralization </w:t>
      </w:r>
      <w:r w:rsidRPr="000B701D">
        <w:rPr>
          <w:lang w:val="en-GB"/>
        </w:rPr>
        <w:t xml:space="preserve">using </w:t>
      </w:r>
      <w:r>
        <w:rPr>
          <w:lang w:val="en-GB"/>
        </w:rPr>
        <w:t xml:space="preserve">all </w:t>
      </w:r>
      <w:r w:rsidR="00910F74">
        <w:rPr>
          <w:lang w:val="en-GB"/>
        </w:rPr>
        <w:t xml:space="preserve">the </w:t>
      </w:r>
      <w:r>
        <w:rPr>
          <w:lang w:val="en-GB"/>
        </w:rPr>
        <w:t>photocatalysts</w:t>
      </w:r>
      <w:r w:rsidRPr="000B701D">
        <w:rPr>
          <w:lang w:val="en-GB"/>
        </w:rPr>
        <w:t xml:space="preserve"> </w:t>
      </w:r>
      <w:r>
        <w:rPr>
          <w:lang w:val="en-GB"/>
        </w:rPr>
        <w:t>under UV irradiation</w:t>
      </w:r>
      <w:r w:rsidRPr="000B701D">
        <w:rPr>
          <w:lang w:val="en-GB"/>
        </w:rPr>
        <w:t xml:space="preserve">. In particular, the best results </w:t>
      </w:r>
      <w:r>
        <w:rPr>
          <w:lang w:val="en-GB"/>
        </w:rPr>
        <w:t xml:space="preserve">in terms of degradation and mineralization </w:t>
      </w:r>
      <w:r w:rsidRPr="000B701D">
        <w:rPr>
          <w:lang w:val="en-GB"/>
        </w:rPr>
        <w:t xml:space="preserve">were </w:t>
      </w:r>
      <w:r w:rsidRPr="001C1391">
        <w:t xml:space="preserve">obtained using </w:t>
      </w:r>
      <w:proofErr w:type="spellStart"/>
      <w:r w:rsidRPr="001C1391">
        <w:t>ZnS_sF</w:t>
      </w:r>
      <w:proofErr w:type="spellEnd"/>
      <w:r w:rsidRPr="001C1391">
        <w:t xml:space="preserve"> sample leading to </w:t>
      </w:r>
      <w:r w:rsidR="00910F74">
        <w:t xml:space="preserve">a </w:t>
      </w:r>
      <w:r w:rsidRPr="001C1391">
        <w:t>degradation</w:t>
      </w:r>
      <w:r>
        <w:t xml:space="preserve"> (Figure 3a)</w:t>
      </w:r>
      <w:r w:rsidRPr="001C1391">
        <w:t xml:space="preserve"> of 51% </w:t>
      </w:r>
      <w:r>
        <w:t xml:space="preserve">and mineralization (Figure 3b) of 20% </w:t>
      </w:r>
      <w:r w:rsidRPr="001C1391">
        <w:t>after 240 min of UV irradiation.</w:t>
      </w:r>
      <w:r w:rsidRPr="002F7628">
        <w:rPr>
          <w:lang w:val="en-GB"/>
        </w:rPr>
        <w:t xml:space="preserve"> </w:t>
      </w:r>
      <w:r w:rsidR="00145E35" w:rsidRPr="001C1391">
        <w:t xml:space="preserve">A lower activity was achieved </w:t>
      </w:r>
      <w:r w:rsidR="00145E35">
        <w:t xml:space="preserve">using commercial </w:t>
      </w:r>
      <w:proofErr w:type="spellStart"/>
      <w:r w:rsidR="00145E35">
        <w:t>ZnS</w:t>
      </w:r>
      <w:proofErr w:type="spellEnd"/>
      <w:r w:rsidR="00145E35">
        <w:t xml:space="preserve"> sample </w:t>
      </w:r>
      <w:proofErr w:type="spellStart"/>
      <w:r w:rsidR="00145E35">
        <w:t>ZnS_c</w:t>
      </w:r>
      <w:proofErr w:type="spellEnd"/>
      <w:r w:rsidR="00145E35">
        <w:t xml:space="preserve"> </w:t>
      </w:r>
      <w:r w:rsidR="00145E35" w:rsidRPr="001C1391">
        <w:t>that allow</w:t>
      </w:r>
      <w:r w:rsidR="00145E35">
        <w:t>ed</w:t>
      </w:r>
      <w:r w:rsidR="00145E35" w:rsidRPr="001C1391">
        <w:t xml:space="preserve"> to </w:t>
      </w:r>
      <w:r w:rsidR="00145E35">
        <w:t xml:space="preserve">achieve </w:t>
      </w:r>
      <w:r w:rsidR="00145E35" w:rsidRPr="001C1391">
        <w:t>only 7% PNP degradation</w:t>
      </w:r>
      <w:r w:rsidR="00145E35">
        <w:t xml:space="preserve"> (Figure 3a) and </w:t>
      </w:r>
      <w:r w:rsidR="00145E35">
        <w:rPr>
          <w:lang w:val="en-GB"/>
        </w:rPr>
        <w:t>6</w:t>
      </w:r>
      <w:r w:rsidR="00145E35" w:rsidRPr="00363677">
        <w:rPr>
          <w:lang w:val="en-GB"/>
        </w:rPr>
        <w:t>%</w:t>
      </w:r>
      <w:r w:rsidR="00145E35">
        <w:rPr>
          <w:lang w:val="en-GB"/>
        </w:rPr>
        <w:t xml:space="preserve"> </w:t>
      </w:r>
      <w:r w:rsidR="00145E35" w:rsidRPr="00363677">
        <w:rPr>
          <w:lang w:val="en-GB"/>
        </w:rPr>
        <w:t xml:space="preserve">mineralization (Figure 3b) </w:t>
      </w:r>
      <w:r w:rsidR="00145E35" w:rsidRPr="001C1391">
        <w:t>after 240 min of UV irradiation.</w:t>
      </w:r>
      <w:r w:rsidR="00145E35" w:rsidRPr="000B701D">
        <w:rPr>
          <w:lang w:val="en-GB"/>
        </w:rPr>
        <w:t xml:space="preserve"> </w:t>
      </w:r>
      <w:r w:rsidR="00145E35">
        <w:t xml:space="preserve">This result could be </w:t>
      </w:r>
      <w:r w:rsidR="00145E35" w:rsidRPr="006E5478">
        <w:rPr>
          <w:lang w:val="en-GB"/>
        </w:rPr>
        <w:t>due to</w:t>
      </w:r>
      <w:r w:rsidR="00145E35" w:rsidRPr="006E5478">
        <w:t xml:space="preserve"> </w:t>
      </w:r>
      <w:r w:rsidR="00145E35">
        <w:t xml:space="preserve">the lower band gap value of </w:t>
      </w:r>
      <w:proofErr w:type="spellStart"/>
      <w:r w:rsidR="00145E35">
        <w:rPr>
          <w:lang w:val="en-GB"/>
        </w:rPr>
        <w:t>ZnS_sF</w:t>
      </w:r>
      <w:proofErr w:type="spellEnd"/>
      <w:r w:rsidR="00145E35" w:rsidRPr="000B701D">
        <w:rPr>
          <w:lang w:val="en-GB"/>
        </w:rPr>
        <w:t xml:space="preserve"> </w:t>
      </w:r>
      <w:r w:rsidR="00145E35">
        <w:t xml:space="preserve">(2.5 eV) compared to </w:t>
      </w:r>
      <w:proofErr w:type="spellStart"/>
      <w:r w:rsidR="00145E35">
        <w:rPr>
          <w:lang w:val="en-GB"/>
        </w:rPr>
        <w:t>ZnS_c</w:t>
      </w:r>
      <w:proofErr w:type="spellEnd"/>
      <w:r w:rsidR="00145E35">
        <w:rPr>
          <w:lang w:val="en-GB"/>
        </w:rPr>
        <w:t xml:space="preserve"> (3.5 eV). </w:t>
      </w:r>
      <w:r w:rsidR="00145E35" w:rsidRPr="001C1391">
        <w:rPr>
          <w:lang w:val="en-GB"/>
        </w:rPr>
        <w:t xml:space="preserve">Generally, the main aspects that </w:t>
      </w:r>
      <w:r w:rsidR="00145E35">
        <w:rPr>
          <w:lang w:val="en-GB"/>
        </w:rPr>
        <w:t xml:space="preserve">one </w:t>
      </w:r>
      <w:r w:rsidR="00145E35" w:rsidRPr="001C1391">
        <w:rPr>
          <w:lang w:val="en-GB"/>
        </w:rPr>
        <w:t xml:space="preserve">should </w:t>
      </w:r>
      <w:r w:rsidR="00145E35">
        <w:rPr>
          <w:lang w:val="en-GB"/>
        </w:rPr>
        <w:t>consider</w:t>
      </w:r>
      <w:r w:rsidR="00145E35" w:rsidRPr="001C1391">
        <w:rPr>
          <w:lang w:val="en-GB"/>
        </w:rPr>
        <w:t xml:space="preserve"> </w:t>
      </w:r>
      <w:r w:rsidR="00145E35">
        <w:rPr>
          <w:lang w:val="en-GB"/>
        </w:rPr>
        <w:t>to</w:t>
      </w:r>
      <w:r w:rsidR="00145E35" w:rsidRPr="001C1391">
        <w:rPr>
          <w:lang w:val="en-GB"/>
        </w:rPr>
        <w:t xml:space="preserve"> compare the experimental photocatalytic performance of different semiconductor are three. The first is the electronic structure, which determines the optical properties and band structure </w:t>
      </w:r>
      <w:r w:rsidR="00145E35">
        <w:rPr>
          <w:lang w:val="en-GB"/>
        </w:rPr>
        <w:t xml:space="preserve">(band gap) </w:t>
      </w:r>
      <w:r w:rsidR="00145E35" w:rsidRPr="001C1391">
        <w:rPr>
          <w:lang w:val="en-GB"/>
        </w:rPr>
        <w:t>of the photocatalysts</w:t>
      </w:r>
      <w:r w:rsidR="00145E35" w:rsidRPr="005215E3">
        <w:rPr>
          <w:lang w:val="en-GB"/>
        </w:rPr>
        <w:t xml:space="preserve"> </w:t>
      </w:r>
      <w:r w:rsidR="00145E35">
        <w:rPr>
          <w:lang w:val="en-GB"/>
        </w:rPr>
        <w:fldChar w:fldCharType="begin"/>
      </w:r>
      <w:r w:rsidR="00145E35">
        <w:rPr>
          <w:lang w:val="en-GB"/>
        </w:rPr>
        <w:instrText xml:space="preserve"> ADDIN EN.CITE &lt;EndNote&gt;&lt;Cite&gt;&lt;Author&gt;D&amp;apos;Amato&lt;/Author&gt;&lt;Year&gt;2018&lt;/Year&gt;&lt;RecNum&gt;19&lt;/RecNum&gt;&lt;DisplayText&gt;(D&amp;apos;Amato et al., 2018)&lt;/DisplayText&gt;&lt;record&gt;&lt;rec-number&gt;19&lt;/rec-number&gt;&lt;foreign-keys&gt;&lt;key app="EN" db-id="fpsdx22fzttz54exz21vf9fhddvw0zpptfsp"&gt;19&lt;/key&gt;&lt;/foreign-keys&gt;&lt;ref-type name="Journal Article"&gt;17&lt;/ref-type&gt;&lt;contributors&gt;&lt;authors&gt;&lt;author&gt;D&amp;apos;Amato, Chiara Anna&lt;/author&gt;&lt;author&gt;Giovannetti, Rita&lt;/author&gt;&lt;author&gt;Zannotti, Marco&lt;/author&gt;&lt;author&gt;Rommozzi, Elena&lt;/author&gt;&lt;author&gt;Minicucci, Marco&lt;/author&gt;&lt;author&gt;Gunnella, Roberto&lt;/author&gt;&lt;author&gt;Di Cicco, Andrea&lt;/author&gt;&lt;/authors&gt;&lt;/contributors&gt;&lt;titles&gt;&lt;title&gt;Band Gap Implications on Nano-TiO</w:instrText>
      </w:r>
      <w:r w:rsidR="00145E35">
        <w:rPr>
          <w:rFonts w:ascii="Cambria Math" w:hAnsi="Cambria Math" w:cs="Cambria Math"/>
          <w:lang w:val="en-GB"/>
        </w:rPr>
        <w:instrText>₂</w:instrText>
      </w:r>
      <w:r w:rsidR="00145E35">
        <w:rPr>
          <w:lang w:val="en-GB"/>
        </w:rPr>
        <w:instrText xml:space="preserve"> Surface Modification with Ascorbic Acid for Visible Light-Active Polypropylene Coated Photocatalyst&lt;/title&gt;&lt;secondary-title&gt;Nanomaterials (Basel, Switzerland)&lt;/secondary-title&gt;&lt;/titles&gt;&lt;periodical&gt;&lt;full-title&gt;Nanomaterials (Basel, Switzerland)&lt;/full-title&gt;&lt;/periodical&gt;&lt;pages&gt;599&lt;/pages&gt;&lt;volume&gt;8&lt;/volume&gt;&lt;number&gt;8&lt;/number&gt;&lt;dates&gt;&lt;year&gt;2018&lt;/year&gt;&lt;/dates&gt;&lt;publisher&gt;MDPI&lt;/publisher&gt;&lt;isbn&gt;2079-4991&lt;/isbn&gt;&lt;accession-num&gt;30087248&lt;/accession-num&gt;&lt;urls&gt;&lt;related-urls&gt;&lt;url&gt;https://www.ncbi.nlm.nih.gov/pubmed/30087248&lt;/url&gt;&lt;url&gt;https://www.ncbi.nlm.nih.gov/pmc/PMC6116251/&lt;/url&gt;&lt;/related-urls&gt;&lt;/urls&gt;&lt;electronic-resource-num&gt;10.3390/nano8080599&lt;/electronic-resource-num&gt;&lt;remote-database-name&gt;PubMed&lt;/remote-database-name&gt;&lt;/record&gt;&lt;/Cite&gt;&lt;/EndNote&gt;</w:instrText>
      </w:r>
      <w:r w:rsidR="00145E35">
        <w:rPr>
          <w:lang w:val="en-GB"/>
        </w:rPr>
        <w:fldChar w:fldCharType="separate"/>
      </w:r>
      <w:r w:rsidR="00145E35">
        <w:rPr>
          <w:noProof/>
          <w:lang w:val="en-GB"/>
        </w:rPr>
        <w:t>(</w:t>
      </w:r>
      <w:hyperlink w:anchor="_ENREF_5" w:tooltip="D'Amato, 2018 #19" w:history="1">
        <w:r w:rsidR="00CC248F">
          <w:rPr>
            <w:noProof/>
            <w:lang w:val="en-GB"/>
          </w:rPr>
          <w:t>D'Amato et al., 2018</w:t>
        </w:r>
      </w:hyperlink>
      <w:r w:rsidR="00145E35">
        <w:rPr>
          <w:noProof/>
          <w:lang w:val="en-GB"/>
        </w:rPr>
        <w:t>)</w:t>
      </w:r>
      <w:r w:rsidR="00145E35">
        <w:rPr>
          <w:lang w:val="en-GB"/>
        </w:rPr>
        <w:fldChar w:fldCharType="end"/>
      </w:r>
      <w:r w:rsidR="00145E35">
        <w:rPr>
          <w:lang w:val="en-GB"/>
        </w:rPr>
        <w:t>. In fact, in agreement with the experimental results (Figure 3), t</w:t>
      </w:r>
      <w:r w:rsidR="00910F74">
        <w:rPr>
          <w:lang w:val="en-GB"/>
        </w:rPr>
        <w:t>he</w:t>
      </w:r>
      <w:r>
        <w:rPr>
          <w:lang w:val="en-GB"/>
        </w:rPr>
        <w:t xml:space="preserve"> lower band gap of the </w:t>
      </w:r>
      <w:proofErr w:type="spellStart"/>
      <w:r w:rsidRPr="006845A5">
        <w:t>ZnS_sC</w:t>
      </w:r>
      <w:proofErr w:type="spellEnd"/>
      <w:r w:rsidRPr="006845A5">
        <w:t xml:space="preserve">, </w:t>
      </w:r>
      <w:proofErr w:type="spellStart"/>
      <w:r w:rsidRPr="006845A5">
        <w:t>ZnS_nT</w:t>
      </w:r>
      <w:proofErr w:type="spellEnd"/>
      <w:r w:rsidRPr="006845A5">
        <w:t xml:space="preserve"> and </w:t>
      </w:r>
      <w:proofErr w:type="spellStart"/>
      <w:r w:rsidRPr="006845A5">
        <w:t>ZnS_sF</w:t>
      </w:r>
      <w:proofErr w:type="spellEnd"/>
      <w:r>
        <w:t xml:space="preserve"> compared to </w:t>
      </w:r>
      <w:proofErr w:type="spellStart"/>
      <w:r>
        <w:t>ZnS_c</w:t>
      </w:r>
      <w:proofErr w:type="spellEnd"/>
      <w:r>
        <w:t xml:space="preserve"> led to a higher photocatalytic degradation of PNP pollutant.</w:t>
      </w:r>
      <w:r>
        <w:rPr>
          <w:lang w:val="en-GB"/>
        </w:rPr>
        <w:t xml:space="preserve"> </w:t>
      </w:r>
      <w:r w:rsidRPr="006C6BCF">
        <w:rPr>
          <w:lang w:val="en-GB"/>
        </w:rPr>
        <w:t>The second aspect is the crystallinity of the samples, which</w:t>
      </w:r>
      <w:r w:rsidR="00145E35">
        <w:rPr>
          <w:lang w:val="en-GB"/>
        </w:rPr>
        <w:t>,</w:t>
      </w:r>
      <w:r w:rsidRPr="006C6BCF">
        <w:rPr>
          <w:lang w:val="en-GB"/>
        </w:rPr>
        <w:t xml:space="preserve"> as </w:t>
      </w:r>
      <w:r w:rsidR="00145E35">
        <w:rPr>
          <w:lang w:val="en-GB"/>
        </w:rPr>
        <w:t xml:space="preserve">it is </w:t>
      </w:r>
      <w:r w:rsidRPr="006C6BCF">
        <w:rPr>
          <w:lang w:val="en-GB"/>
        </w:rPr>
        <w:t>possible to observe from the XRD patter</w:t>
      </w:r>
      <w:r w:rsidR="003807F5">
        <w:rPr>
          <w:lang w:val="en-GB"/>
        </w:rPr>
        <w:t>n</w:t>
      </w:r>
      <w:r w:rsidRPr="006C6BCF">
        <w:rPr>
          <w:lang w:val="en-GB"/>
        </w:rPr>
        <w:t xml:space="preserve"> (Figure 2), confirmed that all </w:t>
      </w:r>
      <w:r w:rsidR="00C723ED">
        <w:rPr>
          <w:lang w:val="en-GB"/>
        </w:rPr>
        <w:t xml:space="preserve">the </w:t>
      </w:r>
      <w:r w:rsidRPr="006C6BCF">
        <w:rPr>
          <w:lang w:val="en-GB"/>
        </w:rPr>
        <w:t>samples show</w:t>
      </w:r>
      <w:r w:rsidR="00C723ED">
        <w:rPr>
          <w:lang w:val="en-GB"/>
        </w:rPr>
        <w:t>ed</w:t>
      </w:r>
      <w:r w:rsidRPr="006C6BCF">
        <w:rPr>
          <w:lang w:val="en-GB"/>
        </w:rPr>
        <w:t xml:space="preserve"> high crystallinity, which is beneficial to lowering the e- -h+ recombination rate</w:t>
      </w:r>
      <w:r w:rsidRPr="00DA1870">
        <w:t xml:space="preserve"> </w:t>
      </w:r>
      <w:r>
        <w:fldChar w:fldCharType="begin"/>
      </w:r>
      <w:r w:rsidR="00D03E36">
        <w:instrText xml:space="preserve"> ADDIN EN.CITE &lt;EndNote&gt;&lt;Cite&gt;&lt;Author&gt;Patrocinio&lt;/Author&gt;&lt;Year&gt;2015&lt;/Year&gt;&lt;RecNum&gt;20&lt;/RecNum&gt;&lt;DisplayText&gt;(Patrocinio et al., 2015)&lt;/DisplayText&gt;&lt;record&gt;&lt;rec-number&gt;20&lt;/rec-number&gt;&lt;foreign-keys&gt;&lt;key app="EN" db-id="fpsdx22fzttz54exz21vf9fhddvw0zpptfsp"&gt;20&lt;/key&gt;&lt;/foreign-keys&gt;&lt;ref-type name="Journal Article"&gt;17&lt;/ref-type&gt;&lt;contributors&gt;&lt;authors&gt;&lt;author&gt;Patrocinio, A. O. T.&lt;/author&gt;&lt;author&gt;Schneider, J.&lt;/author&gt;&lt;author&gt;França, M. D.&lt;/author&gt;&lt;author&gt;Santos, L. M.&lt;/author&gt;&lt;author&gt;Caixeta, B. P.&lt;/author&gt;&lt;author&gt;Machado, A. E. H.&lt;/author&gt;&lt;author&gt;Bahnemann, D. W.&lt;/author&gt;&lt;/authors&gt;&lt;/contributors&gt;&lt;titles&gt;&lt;title&gt;Charge carrier dynamics and photocatalytic behavior of TiO2 nanopowders submitted to hydrothermal or conventional heat treatment&lt;/title&gt;&lt;secondary-title&gt;RSC Advances&lt;/secondary-title&gt;&lt;/titles&gt;&lt;periodical&gt;&lt;full-title&gt;RSC Advances&lt;/full-title&gt;&lt;/periodical&gt;&lt;pages&gt;70536-70545&lt;/pages&gt;&lt;volume&gt;5&lt;/volume&gt;&lt;number&gt;86&lt;/number&gt;&lt;dates&gt;&lt;year&gt;2015&lt;/year&gt;&lt;/dates&gt;&lt;publisher&gt;The Royal Society of Chemistry&lt;/publisher&gt;&lt;work-type&gt;10.1039/C5RA13291F&lt;/work-type&gt;&lt;urls&gt;&lt;related-urls&gt;&lt;url&gt;http://dx.doi.org/10.1039/C5RA13291F&lt;/url&gt;&lt;/related-urls&gt;&lt;/urls&gt;&lt;electronic-resource-num&gt;10.1039/C5RA13291F&lt;/electronic-resource-num&gt;&lt;/record&gt;&lt;/Cite&gt;&lt;/EndNote&gt;</w:instrText>
      </w:r>
      <w:r>
        <w:fldChar w:fldCharType="separate"/>
      </w:r>
      <w:r w:rsidR="00D03E36">
        <w:rPr>
          <w:noProof/>
        </w:rPr>
        <w:t>(</w:t>
      </w:r>
      <w:hyperlink w:anchor="_ENREF_16" w:tooltip="Patrocinio, 2015 #20" w:history="1">
        <w:r w:rsidR="00CC248F">
          <w:rPr>
            <w:noProof/>
          </w:rPr>
          <w:t>Patrocinio et al., 2015</w:t>
        </w:r>
      </w:hyperlink>
      <w:r w:rsidR="00D03E36">
        <w:rPr>
          <w:noProof/>
        </w:rPr>
        <w:t>)</w:t>
      </w:r>
      <w:r>
        <w:fldChar w:fldCharType="end"/>
      </w:r>
      <w:r>
        <w:t>.</w:t>
      </w:r>
      <w:r w:rsidRPr="006C6BCF">
        <w:rPr>
          <w:lang w:val="en-GB"/>
        </w:rPr>
        <w:t xml:space="preserve"> </w:t>
      </w:r>
      <w:r w:rsidR="00C723ED">
        <w:rPr>
          <w:lang w:val="en-GB"/>
        </w:rPr>
        <w:t>The final key aspect</w:t>
      </w:r>
      <w:r w:rsidRPr="00DA1870">
        <w:rPr>
          <w:lang w:val="en-GB"/>
        </w:rPr>
        <w:t xml:space="preserve"> that it is necessary to take into account </w:t>
      </w:r>
      <w:r w:rsidR="00C723ED">
        <w:rPr>
          <w:lang w:val="en-GB"/>
        </w:rPr>
        <w:t>is</w:t>
      </w:r>
      <w:r w:rsidRPr="00DA1870">
        <w:rPr>
          <w:lang w:val="en-GB"/>
        </w:rPr>
        <w:t xml:space="preserve"> the </w:t>
      </w:r>
      <w:r w:rsidR="00C723ED">
        <w:rPr>
          <w:lang w:val="en-GB"/>
        </w:rPr>
        <w:t xml:space="preserve">surface </w:t>
      </w:r>
      <w:r w:rsidRPr="00DA1870">
        <w:rPr>
          <w:lang w:val="en-GB"/>
        </w:rPr>
        <w:t xml:space="preserve">characteristic </w:t>
      </w:r>
      <w:r w:rsidR="00C723ED">
        <w:rPr>
          <w:lang w:val="en-GB"/>
        </w:rPr>
        <w:t xml:space="preserve">of the photocatalysts </w:t>
      </w:r>
      <w:r w:rsidRPr="00DA1870">
        <w:rPr>
          <w:lang w:val="en-GB"/>
        </w:rPr>
        <w:t xml:space="preserve">and in particular the specific surface area </w:t>
      </w:r>
      <w:r w:rsidR="00C723ED">
        <w:rPr>
          <w:lang w:val="en-GB"/>
        </w:rPr>
        <w:t>that</w:t>
      </w:r>
      <w:r w:rsidRPr="00DA1870">
        <w:rPr>
          <w:lang w:val="en-GB"/>
        </w:rPr>
        <w:t xml:space="preserve"> usually play</w:t>
      </w:r>
      <w:r w:rsidR="00C723ED">
        <w:rPr>
          <w:lang w:val="en-GB"/>
        </w:rPr>
        <w:t xml:space="preserve">s an important role </w:t>
      </w:r>
      <w:r w:rsidRPr="00DA1870">
        <w:rPr>
          <w:lang w:val="en-GB"/>
        </w:rPr>
        <w:t>on the photocata</w:t>
      </w:r>
      <w:r>
        <w:rPr>
          <w:lang w:val="en-GB"/>
        </w:rPr>
        <w:t xml:space="preserve">lytic oxidation reaction </w:t>
      </w:r>
      <w:r>
        <w:rPr>
          <w:lang w:val="en-GB"/>
        </w:rPr>
        <w:fldChar w:fldCharType="begin"/>
      </w:r>
      <w:r w:rsidR="00D03E36">
        <w:rPr>
          <w:lang w:val="en-GB"/>
        </w:rPr>
        <w:instrText xml:space="preserve"> ADDIN EN.CITE &lt;EndNote&gt;&lt;Cite&gt;&lt;Author&gt;Kumar&lt;/Author&gt;&lt;Year&gt;2017&lt;/Year&gt;&lt;RecNum&gt;21&lt;/RecNum&gt;&lt;DisplayText&gt;(Kumar, 2017)&lt;/DisplayText&gt;&lt;record&gt;&lt;rec-number&gt;21&lt;/rec-number&gt;&lt;foreign-keys&gt;&lt;key app="EN" db-id="fpsdx22fzttz54exz21vf9fhddvw0zpptfsp"&gt;21&lt;/key&gt;&lt;/foreign-keys&gt;&lt;ref-type name="Book"&gt;6&lt;/ref-type&gt;&lt;contributors&gt;&lt;authors&gt;&lt;author&gt;Kumar, Azad&lt;/author&gt;&lt;/authors&gt;&lt;/contributors&gt;&lt;titles&gt;&lt;title&gt;A Review on the Factors Affecting the Photocatalytic Degradation of Hazardous Materials&lt;/title&gt;&lt;alt-title&gt;Material Science &amp;amp; Engineering International Journal&lt;/alt-title&gt;&lt;/titles&gt;&lt;volume&gt;1&lt;/volume&gt;&lt;dates&gt;&lt;year&gt;2017&lt;/year&gt;&lt;/dates&gt;&lt;urls&gt;&lt;/urls&gt;&lt;electronic-resource-num&gt;10.15406/mseij.2017.01.00018&lt;/electronic-resource-num&gt;&lt;/record&gt;&lt;/Cite&gt;&lt;/EndNote&gt;</w:instrText>
      </w:r>
      <w:r>
        <w:rPr>
          <w:lang w:val="en-GB"/>
        </w:rPr>
        <w:fldChar w:fldCharType="separate"/>
      </w:r>
      <w:r w:rsidR="00D03E36">
        <w:rPr>
          <w:noProof/>
          <w:lang w:val="en-GB"/>
        </w:rPr>
        <w:t>(</w:t>
      </w:r>
      <w:hyperlink w:anchor="_ENREF_11" w:tooltip="Kumar, 2017 #21" w:history="1">
        <w:r w:rsidR="00CC248F">
          <w:rPr>
            <w:noProof/>
            <w:lang w:val="en-GB"/>
          </w:rPr>
          <w:t>Kumar, 2017</w:t>
        </w:r>
      </w:hyperlink>
      <w:r w:rsidR="00D03E36">
        <w:rPr>
          <w:noProof/>
          <w:lang w:val="en-GB"/>
        </w:rPr>
        <w:t>)</w:t>
      </w:r>
      <w:r>
        <w:rPr>
          <w:lang w:val="en-GB"/>
        </w:rPr>
        <w:fldChar w:fldCharType="end"/>
      </w:r>
      <w:r>
        <w:rPr>
          <w:lang w:val="en-GB"/>
        </w:rPr>
        <w:t>. T</w:t>
      </w:r>
      <w:r w:rsidRPr="00B93E89">
        <w:rPr>
          <w:lang w:val="en-GB"/>
        </w:rPr>
        <w:t>herefore, considering the experimental results</w:t>
      </w:r>
      <w:r w:rsidR="00C723ED">
        <w:rPr>
          <w:lang w:val="en-GB"/>
        </w:rPr>
        <w:t>,</w:t>
      </w:r>
      <w:r w:rsidRPr="00B93E89">
        <w:rPr>
          <w:lang w:val="en-GB"/>
        </w:rPr>
        <w:t xml:space="preserve"> it is possible to argue that the difference observed in the photocatalytic degradation of PNP using the </w:t>
      </w:r>
      <w:proofErr w:type="spellStart"/>
      <w:r w:rsidRPr="00B93E89">
        <w:rPr>
          <w:lang w:val="en-GB"/>
        </w:rPr>
        <w:t>ZnS_cF</w:t>
      </w:r>
      <w:proofErr w:type="spellEnd"/>
      <w:r w:rsidRPr="00B93E89">
        <w:rPr>
          <w:lang w:val="en-GB"/>
        </w:rPr>
        <w:t xml:space="preserve"> and </w:t>
      </w:r>
      <w:proofErr w:type="spellStart"/>
      <w:r w:rsidRPr="00B93E89">
        <w:rPr>
          <w:lang w:val="en-GB"/>
        </w:rPr>
        <w:t>ZnS_nT</w:t>
      </w:r>
      <w:proofErr w:type="spellEnd"/>
      <w:r w:rsidRPr="00B93E89">
        <w:rPr>
          <w:lang w:val="en-GB"/>
        </w:rPr>
        <w:t xml:space="preserve"> </w:t>
      </w:r>
      <w:r w:rsidR="00C723ED">
        <w:rPr>
          <w:lang w:val="en-GB"/>
        </w:rPr>
        <w:t xml:space="preserve">samples </w:t>
      </w:r>
      <w:r w:rsidRPr="00B93E89">
        <w:rPr>
          <w:lang w:val="en-GB"/>
        </w:rPr>
        <w:t>(PNP removal equal to 51% and 33% of after 240 min of UV irradiation time) could be attributed to the different specific su</w:t>
      </w:r>
      <w:r>
        <w:rPr>
          <w:lang w:val="en-GB"/>
        </w:rPr>
        <w:t xml:space="preserve">rface area that in the case of </w:t>
      </w:r>
      <w:proofErr w:type="spellStart"/>
      <w:r w:rsidRPr="00B93E89">
        <w:rPr>
          <w:lang w:val="en-GB"/>
        </w:rPr>
        <w:t>ZnS_</w:t>
      </w:r>
      <w:r>
        <w:rPr>
          <w:lang w:val="en-GB"/>
        </w:rPr>
        <w:t>s</w:t>
      </w:r>
      <w:r w:rsidRPr="00B93E89">
        <w:rPr>
          <w:lang w:val="en-GB"/>
        </w:rPr>
        <w:t>F</w:t>
      </w:r>
      <w:proofErr w:type="spellEnd"/>
      <w:r w:rsidRPr="00B93E89">
        <w:rPr>
          <w:lang w:val="en-GB"/>
        </w:rPr>
        <w:t xml:space="preserve"> is equal to 10 </w:t>
      </w:r>
      <w:r w:rsidRPr="00F15006">
        <w:t>m</w:t>
      </w:r>
      <w:r w:rsidRPr="00F15006">
        <w:rPr>
          <w:vertAlign w:val="superscript"/>
        </w:rPr>
        <w:t>2</w:t>
      </w:r>
      <w:r>
        <w:t xml:space="preserve"> </w:t>
      </w:r>
      <w:r w:rsidRPr="00F15006">
        <w:t>g</w:t>
      </w:r>
      <w:r w:rsidRPr="00B93E89">
        <w:rPr>
          <w:vertAlign w:val="superscript"/>
        </w:rPr>
        <w:t>-1</w:t>
      </w:r>
      <w:r>
        <w:rPr>
          <w:vertAlign w:val="superscript"/>
        </w:rPr>
        <w:t xml:space="preserve"> </w:t>
      </w:r>
      <w:r>
        <w:rPr>
          <w:lang w:val="en-GB"/>
        </w:rPr>
        <w:t xml:space="preserve">while for </w:t>
      </w:r>
      <w:proofErr w:type="spellStart"/>
      <w:r w:rsidRPr="00B93E89">
        <w:rPr>
          <w:lang w:val="en-GB"/>
        </w:rPr>
        <w:t>ZnS_nT</w:t>
      </w:r>
      <w:proofErr w:type="spellEnd"/>
      <w:r w:rsidRPr="00B93E89">
        <w:rPr>
          <w:lang w:val="en-GB"/>
        </w:rPr>
        <w:t xml:space="preserve"> is equal to 3 </w:t>
      </w:r>
      <w:r w:rsidRPr="00F15006">
        <w:t>m</w:t>
      </w:r>
      <w:r w:rsidRPr="00F15006">
        <w:rPr>
          <w:vertAlign w:val="superscript"/>
        </w:rPr>
        <w:t>2</w:t>
      </w:r>
      <w:r>
        <w:t xml:space="preserve"> </w:t>
      </w:r>
      <w:r w:rsidRPr="00F15006">
        <w:t>g</w:t>
      </w:r>
      <w:r w:rsidRPr="00B93E89">
        <w:rPr>
          <w:vertAlign w:val="superscript"/>
        </w:rPr>
        <w:t>-1</w:t>
      </w:r>
      <w:r>
        <w:t>.</w:t>
      </w:r>
    </w:p>
    <w:p w:rsidR="00D03E36" w:rsidRPr="00D03E36" w:rsidRDefault="00D03E36" w:rsidP="00600535">
      <w:pPr>
        <w:pStyle w:val="CETBodytext"/>
        <w:rPr>
          <w:lang w:val="en-GB"/>
        </w:rPr>
      </w:pPr>
    </w:p>
    <w:p w:rsidR="00F15006" w:rsidRDefault="00F15006" w:rsidP="00600535">
      <w:pPr>
        <w:pStyle w:val="CETBodytext"/>
        <w:rPr>
          <w:lang w:val="en-GB"/>
        </w:rPr>
      </w:pPr>
      <w:r w:rsidRPr="001C7D14">
        <w:rPr>
          <w:i/>
          <w:lang w:val="en-GB"/>
        </w:rPr>
        <w:t xml:space="preserve">Table 1: </w:t>
      </w:r>
      <w:r w:rsidRPr="001C7D14">
        <w:rPr>
          <w:i/>
        </w:rPr>
        <w:t>Summary of physicochemical properties of</w:t>
      </w:r>
      <w:r>
        <w:rPr>
          <w:i/>
        </w:rPr>
        <w:t xml:space="preserve"> </w:t>
      </w:r>
      <w:r w:rsidR="00E5007B">
        <w:rPr>
          <w:i/>
        </w:rPr>
        <w:t xml:space="preserve">prepared </w:t>
      </w:r>
      <w:proofErr w:type="spellStart"/>
      <w:r>
        <w:rPr>
          <w:i/>
        </w:rPr>
        <w:t>photocatalysts</w:t>
      </w:r>
      <w:proofErr w:type="spellEnd"/>
      <w:r w:rsidR="003807F5">
        <w:rPr>
          <w:i/>
        </w:rPr>
        <w:t>.</w:t>
      </w:r>
    </w:p>
    <w:tbl>
      <w:tblPr>
        <w:tblW w:w="0" w:type="auto"/>
        <w:tblBorders>
          <w:top w:val="single" w:sz="12" w:space="0" w:color="008000"/>
          <w:bottom w:val="single" w:sz="12" w:space="0" w:color="008000"/>
        </w:tblBorders>
        <w:shd w:val="clear" w:color="auto" w:fill="FFFFFF"/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1134"/>
        <w:gridCol w:w="2977"/>
        <w:gridCol w:w="1134"/>
      </w:tblGrid>
      <w:tr w:rsidR="00F15006" w:rsidRPr="00F15006" w:rsidTr="00F15006">
        <w:tc>
          <w:tcPr>
            <w:tcW w:w="1134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:rsidR="00F15006" w:rsidRPr="00F15006" w:rsidRDefault="00F15006" w:rsidP="00F15006">
            <w:pPr>
              <w:pStyle w:val="CETBodytext"/>
            </w:pPr>
            <w:r w:rsidRPr="00F15006">
              <w:t>Sample</w:t>
            </w:r>
          </w:p>
        </w:tc>
        <w:tc>
          <w:tcPr>
            <w:tcW w:w="2977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:rsidR="00F15006" w:rsidRPr="00F15006" w:rsidRDefault="00F15006" w:rsidP="00F15006">
            <w:pPr>
              <w:pStyle w:val="CETBodytext"/>
            </w:pPr>
            <w:r w:rsidRPr="00F15006">
              <w:t>Specific surface area</w:t>
            </w:r>
          </w:p>
          <w:p w:rsidR="00F15006" w:rsidRPr="00F15006" w:rsidRDefault="00081D74" w:rsidP="00B93E89">
            <w:pPr>
              <w:pStyle w:val="CETBodytext"/>
            </w:pPr>
            <w:r>
              <w:t>[</w:t>
            </w:r>
            <w:r w:rsidR="00F15006" w:rsidRPr="00F15006">
              <w:t>m</w:t>
            </w:r>
            <w:r w:rsidR="00F15006" w:rsidRPr="00F15006">
              <w:rPr>
                <w:vertAlign w:val="superscript"/>
              </w:rPr>
              <w:t>2</w:t>
            </w:r>
            <w:r w:rsidR="00B93E89">
              <w:t xml:space="preserve"> </w:t>
            </w:r>
            <w:r w:rsidR="00F15006" w:rsidRPr="00F15006">
              <w:t>g</w:t>
            </w:r>
            <w:r w:rsidR="00B93E89" w:rsidRPr="00B93E89">
              <w:rPr>
                <w:vertAlign w:val="superscript"/>
              </w:rPr>
              <w:t>-1</w:t>
            </w:r>
            <w:r>
              <w:t>]</w:t>
            </w:r>
          </w:p>
        </w:tc>
        <w:tc>
          <w:tcPr>
            <w:tcW w:w="1134" w:type="dxa"/>
            <w:tcBorders>
              <w:top w:val="single" w:sz="12" w:space="0" w:color="008000"/>
              <w:bottom w:val="single" w:sz="6" w:space="0" w:color="008000"/>
            </w:tcBorders>
            <w:shd w:val="clear" w:color="auto" w:fill="FFFFFF"/>
          </w:tcPr>
          <w:p w:rsidR="00081D74" w:rsidRDefault="00F15006" w:rsidP="00081D74">
            <w:pPr>
              <w:pStyle w:val="CETBodytext"/>
            </w:pPr>
            <w:proofErr w:type="spellStart"/>
            <w:r w:rsidRPr="00F15006">
              <w:t>E</w:t>
            </w:r>
            <w:r w:rsidRPr="00F15006">
              <w:rPr>
                <w:vertAlign w:val="subscript"/>
              </w:rPr>
              <w:t>bg</w:t>
            </w:r>
            <w:proofErr w:type="spellEnd"/>
          </w:p>
          <w:p w:rsidR="00F15006" w:rsidRPr="00F15006" w:rsidRDefault="00081D74" w:rsidP="00081D74">
            <w:pPr>
              <w:pStyle w:val="CETBodytext"/>
            </w:pPr>
            <w:r>
              <w:t>[</w:t>
            </w:r>
            <w:r w:rsidR="00F15006" w:rsidRPr="00F15006">
              <w:t>eV</w:t>
            </w:r>
            <w:r>
              <w:t>]</w:t>
            </w:r>
          </w:p>
        </w:tc>
      </w:tr>
      <w:tr w:rsidR="00F15006" w:rsidRPr="00F15006" w:rsidTr="00F15006">
        <w:tc>
          <w:tcPr>
            <w:tcW w:w="1134" w:type="dxa"/>
            <w:shd w:val="clear" w:color="auto" w:fill="FFFFFF"/>
          </w:tcPr>
          <w:p w:rsidR="00F15006" w:rsidRPr="00F15006" w:rsidRDefault="00F15006" w:rsidP="00F15006">
            <w:pPr>
              <w:pStyle w:val="CETBodytext"/>
            </w:pPr>
            <w:proofErr w:type="spellStart"/>
            <w:r w:rsidRPr="00F15006">
              <w:t>ZnS_c</w:t>
            </w:r>
            <w:proofErr w:type="spellEnd"/>
          </w:p>
        </w:tc>
        <w:tc>
          <w:tcPr>
            <w:tcW w:w="2977" w:type="dxa"/>
            <w:shd w:val="clear" w:color="auto" w:fill="FFFFFF"/>
          </w:tcPr>
          <w:p w:rsidR="00F15006" w:rsidRPr="00F15006" w:rsidRDefault="00F15006" w:rsidP="00F15006">
            <w:pPr>
              <w:pStyle w:val="CETBodytext"/>
            </w:pPr>
            <w:r w:rsidRPr="00F15006">
              <w:t>17</w:t>
            </w:r>
          </w:p>
        </w:tc>
        <w:tc>
          <w:tcPr>
            <w:tcW w:w="1134" w:type="dxa"/>
            <w:shd w:val="clear" w:color="auto" w:fill="FFFFFF"/>
          </w:tcPr>
          <w:p w:rsidR="00F15006" w:rsidRPr="00F15006" w:rsidRDefault="00F15006" w:rsidP="00166C06">
            <w:pPr>
              <w:pStyle w:val="CETBodytext"/>
            </w:pPr>
            <w:r w:rsidRPr="00F15006">
              <w:t>3.</w:t>
            </w:r>
            <w:r w:rsidR="00166C06">
              <w:t>5</w:t>
            </w:r>
            <w:r w:rsidRPr="00F15006">
              <w:t>0</w:t>
            </w:r>
          </w:p>
        </w:tc>
      </w:tr>
      <w:tr w:rsidR="00F15006" w:rsidRPr="00F15006" w:rsidTr="00F15006">
        <w:tc>
          <w:tcPr>
            <w:tcW w:w="1134" w:type="dxa"/>
            <w:shd w:val="clear" w:color="auto" w:fill="FFFFFF"/>
          </w:tcPr>
          <w:p w:rsidR="00F15006" w:rsidRPr="00F15006" w:rsidRDefault="00F15006" w:rsidP="00F15006">
            <w:pPr>
              <w:pStyle w:val="CETBodytext"/>
            </w:pPr>
            <w:proofErr w:type="spellStart"/>
            <w:r w:rsidRPr="00F15006">
              <w:t>ZnS_sC</w:t>
            </w:r>
            <w:proofErr w:type="spellEnd"/>
          </w:p>
        </w:tc>
        <w:tc>
          <w:tcPr>
            <w:tcW w:w="2977" w:type="dxa"/>
            <w:shd w:val="clear" w:color="auto" w:fill="FFFFFF"/>
          </w:tcPr>
          <w:p w:rsidR="00F15006" w:rsidRPr="00F15006" w:rsidRDefault="00F15006" w:rsidP="00F15006">
            <w:pPr>
              <w:pStyle w:val="CETBodytext"/>
            </w:pPr>
            <w:r w:rsidRPr="00F15006">
              <w:t>6</w:t>
            </w:r>
          </w:p>
        </w:tc>
        <w:tc>
          <w:tcPr>
            <w:tcW w:w="1134" w:type="dxa"/>
            <w:shd w:val="clear" w:color="auto" w:fill="FFFFFF"/>
          </w:tcPr>
          <w:p w:rsidR="00F15006" w:rsidRPr="00F15006" w:rsidRDefault="00F15006" w:rsidP="00F15006">
            <w:pPr>
              <w:pStyle w:val="CETBodytext"/>
            </w:pPr>
            <w:r w:rsidRPr="00F15006">
              <w:t>3.20</w:t>
            </w:r>
          </w:p>
        </w:tc>
      </w:tr>
      <w:tr w:rsidR="00F15006" w:rsidRPr="00F15006" w:rsidTr="00F15006">
        <w:tc>
          <w:tcPr>
            <w:tcW w:w="1134" w:type="dxa"/>
            <w:shd w:val="clear" w:color="auto" w:fill="FFFFFF"/>
          </w:tcPr>
          <w:p w:rsidR="00F15006" w:rsidRPr="00F15006" w:rsidRDefault="00F15006" w:rsidP="00F15006">
            <w:pPr>
              <w:pStyle w:val="CETBodytext"/>
            </w:pPr>
            <w:proofErr w:type="spellStart"/>
            <w:r w:rsidRPr="00F15006">
              <w:t>ZnS_nT</w:t>
            </w:r>
            <w:proofErr w:type="spellEnd"/>
          </w:p>
        </w:tc>
        <w:tc>
          <w:tcPr>
            <w:tcW w:w="2977" w:type="dxa"/>
            <w:shd w:val="clear" w:color="auto" w:fill="FFFFFF"/>
          </w:tcPr>
          <w:p w:rsidR="00F15006" w:rsidRPr="00F15006" w:rsidRDefault="00F15006" w:rsidP="00F15006">
            <w:pPr>
              <w:pStyle w:val="CETBodytext"/>
            </w:pPr>
            <w:r w:rsidRPr="00F15006">
              <w:t>3</w:t>
            </w:r>
          </w:p>
        </w:tc>
        <w:tc>
          <w:tcPr>
            <w:tcW w:w="1134" w:type="dxa"/>
            <w:shd w:val="clear" w:color="auto" w:fill="FFFFFF"/>
          </w:tcPr>
          <w:p w:rsidR="00F15006" w:rsidRPr="00F15006" w:rsidRDefault="00F15006" w:rsidP="00F15006">
            <w:pPr>
              <w:pStyle w:val="CETBodytext"/>
            </w:pPr>
            <w:r w:rsidRPr="00F15006">
              <w:t>2.50</w:t>
            </w:r>
          </w:p>
        </w:tc>
      </w:tr>
      <w:tr w:rsidR="00F15006" w:rsidRPr="00F15006" w:rsidTr="00F15006">
        <w:tc>
          <w:tcPr>
            <w:tcW w:w="1134" w:type="dxa"/>
            <w:shd w:val="clear" w:color="auto" w:fill="FFFFFF"/>
          </w:tcPr>
          <w:p w:rsidR="00F15006" w:rsidRPr="00F15006" w:rsidRDefault="00F15006" w:rsidP="00F15006">
            <w:pPr>
              <w:pStyle w:val="CETBodytext"/>
            </w:pPr>
            <w:proofErr w:type="spellStart"/>
            <w:r w:rsidRPr="00F15006">
              <w:t>ZnS_sF</w:t>
            </w:r>
            <w:proofErr w:type="spellEnd"/>
          </w:p>
        </w:tc>
        <w:tc>
          <w:tcPr>
            <w:tcW w:w="2977" w:type="dxa"/>
            <w:shd w:val="clear" w:color="auto" w:fill="FFFFFF"/>
          </w:tcPr>
          <w:p w:rsidR="00F15006" w:rsidRPr="00F15006" w:rsidRDefault="00F15006" w:rsidP="00F15006">
            <w:pPr>
              <w:pStyle w:val="CETBodytext"/>
            </w:pPr>
            <w:r w:rsidRPr="00F15006">
              <w:t>10</w:t>
            </w:r>
          </w:p>
        </w:tc>
        <w:tc>
          <w:tcPr>
            <w:tcW w:w="1134" w:type="dxa"/>
            <w:shd w:val="clear" w:color="auto" w:fill="FFFFFF"/>
          </w:tcPr>
          <w:p w:rsidR="00F15006" w:rsidRPr="00F15006" w:rsidRDefault="00F15006" w:rsidP="00F15006">
            <w:pPr>
              <w:pStyle w:val="CETBodytext"/>
            </w:pPr>
            <w:r w:rsidRPr="00F15006">
              <w:t>2.50</w:t>
            </w:r>
          </w:p>
        </w:tc>
      </w:tr>
    </w:tbl>
    <w:p w:rsidR="006111CD" w:rsidRDefault="006111CD" w:rsidP="006111CD"/>
    <w:p w:rsidR="006111CD" w:rsidRDefault="006111CD" w:rsidP="006111CD">
      <w:r>
        <w:rPr>
          <w:noProof/>
          <w:lang w:val="it-IT" w:eastAsia="it-IT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B37DEED" wp14:editId="796FE909">
                <wp:simplePos x="0" y="0"/>
                <wp:positionH relativeFrom="column">
                  <wp:posOffset>1189990</wp:posOffset>
                </wp:positionH>
                <wp:positionV relativeFrom="paragraph">
                  <wp:posOffset>2997835</wp:posOffset>
                </wp:positionV>
                <wp:extent cx="1132840" cy="292100"/>
                <wp:effectExtent l="0" t="0" r="0" b="0"/>
                <wp:wrapNone/>
                <wp:docPr id="307" name="Casella di tes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6111CD" w:rsidRDefault="006111CD" w:rsidP="006111CD">
                            <w:r>
                              <w:t>ZnS_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Casella di testo 2" o:spid="_x0000_s1026" type="#_x0000_t202" style="position:absolute;left:0;text-align:left;margin-left:93.7pt;margin-top:236.05pt;width:89.2pt;height:23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" filled="f" stroked="f">
                <v:textbox>
                  <w:txbxContent>
                    <w:p w:rsidR="006111CD" w:rsidRDefault="006111CD" w:rsidP="006111CD">
                      <w:r>
                        <w:t>ZnS_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it-IT" w:eastAsia="it-IT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CDCFB07" wp14:editId="34970AD1">
                <wp:simplePos x="0" y="0"/>
                <wp:positionH relativeFrom="column">
                  <wp:posOffset>1192530</wp:posOffset>
                </wp:positionH>
                <wp:positionV relativeFrom="paragraph">
                  <wp:posOffset>2310130</wp:posOffset>
                </wp:positionV>
                <wp:extent cx="1132840" cy="292100"/>
                <wp:effectExtent l="0" t="0" r="0" b="0"/>
                <wp:wrapNone/>
                <wp:docPr id="4" name="Casella di testo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6111CD" w:rsidRDefault="006111CD" w:rsidP="006111CD">
                            <w:r>
                              <w:t>ZnS_n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Casella di testo 4" o:spid="_x0000_s1027" type="#_x0000_t202" style="position:absolute;left:0;text-align:left;margin-left:93.9pt;margin-top:181.9pt;width:89.2pt;height:23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" filled="f" stroked="f">
                <v:textbox>
                  <w:txbxContent>
                    <w:p w:rsidR="006111CD" w:rsidRDefault="006111CD" w:rsidP="006111CD">
                      <w:r>
                        <w:t>ZnS_nT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it-IT" w:eastAsia="it-IT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186D483" wp14:editId="4C935E3C">
                <wp:simplePos x="0" y="0"/>
                <wp:positionH relativeFrom="column">
                  <wp:posOffset>1193800</wp:posOffset>
                </wp:positionH>
                <wp:positionV relativeFrom="paragraph">
                  <wp:posOffset>1778000</wp:posOffset>
                </wp:positionV>
                <wp:extent cx="1132840" cy="292100"/>
                <wp:effectExtent l="0" t="0" r="0" b="0"/>
                <wp:wrapNone/>
                <wp:docPr id="3" name="Casella di testo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6111CD" w:rsidRDefault="006111CD" w:rsidP="006111CD">
                            <w:r>
                              <w:t>ZnS_sF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Casella di testo 3" o:spid="_x0000_s1028" type="#_x0000_t202" style="position:absolute;left:0;text-align:left;margin-left:94pt;margin-top:140pt;width:89.2pt;height:23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" filled="f" stroked="f">
                <v:textbox>
                  <w:txbxContent>
                    <w:p w:rsidR="006111CD" w:rsidRDefault="006111CD" w:rsidP="006111CD">
                      <w:r>
                        <w:t>ZnS_sF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it-IT" w:eastAsia="it-IT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C9309EC" wp14:editId="3FF092AD">
                <wp:simplePos x="0" y="0"/>
                <wp:positionH relativeFrom="column">
                  <wp:posOffset>1194650</wp:posOffset>
                </wp:positionH>
                <wp:positionV relativeFrom="paragraph">
                  <wp:posOffset>1259792</wp:posOffset>
                </wp:positionV>
                <wp:extent cx="1132840" cy="292100"/>
                <wp:effectExtent l="0" t="0" r="0" b="0"/>
                <wp:wrapNone/>
                <wp:docPr id="2" name="Casella di tes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6111CD" w:rsidRDefault="006111CD" w:rsidP="006111CD">
                            <w:r>
                              <w:t>ZnS_s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29" type="#_x0000_t202" style="position:absolute;left:0;text-align:left;margin-left:94.05pt;margin-top:99.2pt;width:89.2pt;height:23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" filled="f" stroked="f">
                <v:textbox>
                  <w:txbxContent>
                    <w:p w:rsidR="006111CD" w:rsidRDefault="006111CD" w:rsidP="006111CD">
                      <w:r>
                        <w:t>ZnS_s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it-IT" w:eastAsia="it-IT"/>
        </w:rPr>
        <w:drawing>
          <wp:inline distT="0" distB="0" distL="0" distR="0" wp14:anchorId="195F762F" wp14:editId="7E45A730">
            <wp:extent cx="2493034" cy="3830128"/>
            <wp:effectExtent l="0" t="0" r="2540" b="0"/>
            <wp:docPr id="7" name="Grafico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:rsidR="006111CD" w:rsidRDefault="006111CD" w:rsidP="006111CD">
      <w:r w:rsidRPr="00B57B36">
        <w:t xml:space="preserve">Figure </w:t>
      </w:r>
      <w:r w:rsidR="002C22BB">
        <w:t>1</w:t>
      </w:r>
      <w:r w:rsidRPr="00B57B36">
        <w:t xml:space="preserve">: </w:t>
      </w:r>
      <w:r w:rsidR="002C22BB" w:rsidRPr="001C7D14">
        <w:t>Raman spectra of</w:t>
      </w:r>
      <w:r w:rsidR="002C22BB">
        <w:t xml:space="preserve"> </w:t>
      </w:r>
      <w:proofErr w:type="spellStart"/>
      <w:r w:rsidR="002C22BB" w:rsidRPr="00326472">
        <w:t>ZnS_c</w:t>
      </w:r>
      <w:proofErr w:type="spellEnd"/>
      <w:r w:rsidR="002C22BB">
        <w:t xml:space="preserve">, </w:t>
      </w:r>
      <w:proofErr w:type="spellStart"/>
      <w:r w:rsidR="002C22BB" w:rsidRPr="00A00318">
        <w:t>ZnS_sC</w:t>
      </w:r>
      <w:proofErr w:type="spellEnd"/>
      <w:r w:rsidR="002C22BB">
        <w:t xml:space="preserve">, </w:t>
      </w:r>
      <w:proofErr w:type="spellStart"/>
      <w:r w:rsidR="002C22BB" w:rsidRPr="00E7572E">
        <w:t>ZnS_nT</w:t>
      </w:r>
      <w:proofErr w:type="spellEnd"/>
      <w:r w:rsidR="002C22BB">
        <w:t xml:space="preserve"> and </w:t>
      </w:r>
      <w:proofErr w:type="spellStart"/>
      <w:r w:rsidR="002C22BB" w:rsidRPr="00E352BE">
        <w:t>ZnS_sF</w:t>
      </w:r>
      <w:proofErr w:type="spellEnd"/>
      <w:r w:rsidR="003807F5">
        <w:t>.</w:t>
      </w:r>
    </w:p>
    <w:p w:rsidR="006111CD" w:rsidRPr="000A6700" w:rsidRDefault="006111CD" w:rsidP="006111CD">
      <w:pPr>
        <w:pStyle w:val="CETBodytext"/>
      </w:pPr>
    </w:p>
    <w:p w:rsidR="002C22BB" w:rsidRPr="000A6700" w:rsidRDefault="002C22BB" w:rsidP="006111CD">
      <w:pPr>
        <w:pStyle w:val="CETBodytext"/>
      </w:pPr>
    </w:p>
    <w:p w:rsidR="006111CD" w:rsidRPr="006111CD" w:rsidRDefault="002C22BB" w:rsidP="006111CD">
      <w:pPr>
        <w:pStyle w:val="CETBodytext"/>
        <w:rPr>
          <w:lang w:val="it-IT"/>
        </w:rPr>
      </w:pPr>
      <w:r w:rsidRPr="006111CD">
        <w:rPr>
          <w:noProof/>
          <w:lang w:val="it-IT" w:eastAsia="it-IT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3B19D9C" wp14:editId="7FF85CAF">
                <wp:simplePos x="0" y="0"/>
                <wp:positionH relativeFrom="column">
                  <wp:posOffset>1144905</wp:posOffset>
                </wp:positionH>
                <wp:positionV relativeFrom="paragraph">
                  <wp:posOffset>2673985</wp:posOffset>
                </wp:positionV>
                <wp:extent cx="1132840" cy="292100"/>
                <wp:effectExtent l="0" t="0" r="0" b="0"/>
                <wp:wrapNone/>
                <wp:docPr id="17" name="Casella di tes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6111CD" w:rsidRDefault="006111CD" w:rsidP="006111CD">
                            <w:proofErr w:type="spellStart"/>
                            <w:r>
                              <w:t>ZnS_c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30" type="#_x0000_t202" style="position:absolute;left:0;text-align:left;margin-left:90.15pt;margin-top:210.55pt;width:89.2pt;height:23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" filled="f" stroked="f">
                <v:textbox>
                  <w:txbxContent>
                    <w:p w:rsidR="006111CD" w:rsidRDefault="006111CD" w:rsidP="006111CD">
                      <w:proofErr w:type="spellStart"/>
                      <w:r>
                        <w:t>ZnS_c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Pr="006111CD">
        <w:rPr>
          <w:noProof/>
          <w:lang w:val="it-IT" w:eastAsia="it-IT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BBD3550" wp14:editId="44B30013">
                <wp:simplePos x="0" y="0"/>
                <wp:positionH relativeFrom="column">
                  <wp:posOffset>1147445</wp:posOffset>
                </wp:positionH>
                <wp:positionV relativeFrom="paragraph">
                  <wp:posOffset>1804670</wp:posOffset>
                </wp:positionV>
                <wp:extent cx="1132840" cy="292100"/>
                <wp:effectExtent l="0" t="0" r="0" b="0"/>
                <wp:wrapNone/>
                <wp:docPr id="18" name="Casella di testo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6111CD" w:rsidRDefault="006111CD" w:rsidP="006111CD">
                            <w:proofErr w:type="spellStart"/>
                            <w:r>
                              <w:t>ZnS_sC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Casella di testo 18" o:spid="_x0000_s1031" type="#_x0000_t202" style="position:absolute;left:0;text-align:left;margin-left:90.35pt;margin-top:142.1pt;width:89.2pt;height:23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" filled="f" stroked="f">
                <v:textbox>
                  <w:txbxContent>
                    <w:p w:rsidR="006111CD" w:rsidRDefault="006111CD" w:rsidP="006111CD">
                      <w:proofErr w:type="spellStart"/>
                      <w:r>
                        <w:t>ZnS_sC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Pr="006111CD">
        <w:rPr>
          <w:noProof/>
          <w:lang w:val="it-IT" w:eastAsia="it-IT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2216B3B8" wp14:editId="5BF95303">
                <wp:simplePos x="0" y="0"/>
                <wp:positionH relativeFrom="column">
                  <wp:posOffset>1142365</wp:posOffset>
                </wp:positionH>
                <wp:positionV relativeFrom="paragraph">
                  <wp:posOffset>1064260</wp:posOffset>
                </wp:positionV>
                <wp:extent cx="1132840" cy="292100"/>
                <wp:effectExtent l="0" t="0" r="0" b="0"/>
                <wp:wrapNone/>
                <wp:docPr id="19" name="Casella di testo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6111CD" w:rsidRDefault="006111CD" w:rsidP="006111CD">
                            <w:proofErr w:type="spellStart"/>
                            <w:r>
                              <w:t>ZnS_sF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Casella di testo 19" o:spid="_x0000_s1032" type="#_x0000_t202" style="position:absolute;left:0;text-align:left;margin-left:89.95pt;margin-top:83.8pt;width:89.2pt;height:23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" filled="f" stroked="f">
                <v:textbox>
                  <w:txbxContent>
                    <w:p w:rsidR="006111CD" w:rsidRDefault="006111CD" w:rsidP="006111CD">
                      <w:proofErr w:type="spellStart"/>
                      <w:r>
                        <w:t>ZnS_sF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Pr="006111CD">
        <w:rPr>
          <w:noProof/>
          <w:lang w:val="it-IT" w:eastAsia="it-IT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6F28AA3" wp14:editId="21BD3BF3">
                <wp:simplePos x="0" y="0"/>
                <wp:positionH relativeFrom="column">
                  <wp:posOffset>1147445</wp:posOffset>
                </wp:positionH>
                <wp:positionV relativeFrom="paragraph">
                  <wp:posOffset>440690</wp:posOffset>
                </wp:positionV>
                <wp:extent cx="1132840" cy="292100"/>
                <wp:effectExtent l="0" t="0" r="0" b="0"/>
                <wp:wrapNone/>
                <wp:docPr id="20" name="Casella di testo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6111CD" w:rsidRDefault="006111CD" w:rsidP="006111CD">
                            <w:proofErr w:type="spellStart"/>
                            <w:r>
                              <w:t>ZnS_</w:t>
                            </w:r>
                            <w:r w:rsidR="00076CED">
                              <w:t>nT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Casella di testo 20" o:spid="_x0000_s1033" type="#_x0000_t202" style="position:absolute;left:0;text-align:left;margin-left:90.35pt;margin-top:34.7pt;width:89.2pt;height:23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" filled="f" stroked="f">
                <v:textbox>
                  <w:txbxContent>
                    <w:p w:rsidR="006111CD" w:rsidRDefault="006111CD" w:rsidP="006111CD">
                      <w:proofErr w:type="spellStart"/>
                      <w:r>
                        <w:t>ZnS_</w:t>
                      </w:r>
                      <w:r w:rsidR="00076CED">
                        <w:t>nT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="006111CD" w:rsidRPr="006111CD">
        <w:rPr>
          <w:noProof/>
          <w:lang w:val="it-IT" w:eastAsia="it-IT"/>
        </w:rPr>
        <w:drawing>
          <wp:inline distT="0" distB="0" distL="0" distR="0" wp14:anchorId="50533F42" wp14:editId="24AEB01A">
            <wp:extent cx="2424023" cy="3692105"/>
            <wp:effectExtent l="0" t="0" r="0" b="3810"/>
            <wp:docPr id="16" name="Grafico 1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:rsidR="006111CD" w:rsidRDefault="006111CD" w:rsidP="00600535">
      <w:pPr>
        <w:pStyle w:val="CETBodytext"/>
        <w:rPr>
          <w:lang w:val="en-GB"/>
        </w:rPr>
      </w:pPr>
    </w:p>
    <w:p w:rsidR="00D03E36" w:rsidRDefault="002C22BB" w:rsidP="002C22BB">
      <w:r w:rsidRPr="00B57B36">
        <w:t xml:space="preserve">Figure </w:t>
      </w:r>
      <w:r>
        <w:t>2</w:t>
      </w:r>
      <w:r w:rsidRPr="00B57B36">
        <w:t xml:space="preserve">: </w:t>
      </w:r>
      <w:r w:rsidRPr="001C7D14">
        <w:rPr>
          <w:lang w:val="en-US"/>
        </w:rPr>
        <w:t>XRD patter</w:t>
      </w:r>
      <w:r w:rsidR="00EB42B9">
        <w:rPr>
          <w:lang w:val="en-US"/>
        </w:rPr>
        <w:t>n</w:t>
      </w:r>
      <w:r w:rsidRPr="001C7D14">
        <w:rPr>
          <w:lang w:val="en-US"/>
        </w:rPr>
        <w:t>s of</w:t>
      </w:r>
      <w:r>
        <w:rPr>
          <w:lang w:val="en-US"/>
        </w:rPr>
        <w:t xml:space="preserve"> </w:t>
      </w:r>
      <w:proofErr w:type="spellStart"/>
      <w:r w:rsidRPr="00326472">
        <w:t>ZnS_c</w:t>
      </w:r>
      <w:proofErr w:type="spellEnd"/>
      <w:r>
        <w:t xml:space="preserve">, </w:t>
      </w:r>
      <w:proofErr w:type="spellStart"/>
      <w:r w:rsidRPr="00A00318">
        <w:t>ZnS_sC</w:t>
      </w:r>
      <w:proofErr w:type="spellEnd"/>
      <w:r>
        <w:t xml:space="preserve">, </w:t>
      </w:r>
      <w:proofErr w:type="spellStart"/>
      <w:r w:rsidRPr="00E7572E">
        <w:t>ZnS_nT</w:t>
      </w:r>
      <w:proofErr w:type="spellEnd"/>
      <w:r>
        <w:t xml:space="preserve"> and </w:t>
      </w:r>
      <w:proofErr w:type="spellStart"/>
      <w:r w:rsidRPr="00E352BE">
        <w:t>ZnS_sF</w:t>
      </w:r>
      <w:proofErr w:type="spellEnd"/>
      <w:r w:rsidR="003807F5">
        <w:t>.</w:t>
      </w:r>
    </w:p>
    <w:p w:rsidR="006111CD" w:rsidRDefault="00B93E89" w:rsidP="00600535">
      <w:pPr>
        <w:pStyle w:val="CETBodytext"/>
        <w:rPr>
          <w:lang w:val="en-GB"/>
        </w:rPr>
      </w:pPr>
      <w:r w:rsidRPr="006111CD">
        <w:rPr>
          <w:noProof/>
          <w:lang w:val="it-IT" w:eastAsia="it-IT"/>
        </w:rPr>
        <w:lastRenderedPageBreak/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59B59D7A" wp14:editId="276736B3">
                <wp:simplePos x="0" y="0"/>
                <wp:positionH relativeFrom="column">
                  <wp:posOffset>3317240</wp:posOffset>
                </wp:positionH>
                <wp:positionV relativeFrom="paragraph">
                  <wp:posOffset>1275715</wp:posOffset>
                </wp:positionV>
                <wp:extent cx="1132840" cy="292100"/>
                <wp:effectExtent l="0" t="0" r="0" b="0"/>
                <wp:wrapNone/>
                <wp:docPr id="9" name="Casella di testo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076CED" w:rsidRDefault="00076CED" w:rsidP="00076CED">
                            <w:r>
                              <w:t>ZnS_s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Casella di testo 9" o:spid="_x0000_s1034" type="#_x0000_t202" style="position:absolute;left:0;text-align:left;margin-left:261.2pt;margin-top:100.45pt;width:89.2pt;height:23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" filled="f" stroked="f">
                <v:textbox>
                  <w:txbxContent>
                    <w:p w:rsidR="00076CED" w:rsidRDefault="00076CED" w:rsidP="00076CED">
                      <w:r>
                        <w:t>ZnS_sC</w:t>
                      </w:r>
                    </w:p>
                  </w:txbxContent>
                </v:textbox>
              </v:shape>
            </w:pict>
          </mc:Fallback>
        </mc:AlternateContent>
      </w:r>
      <w:r w:rsidRPr="006111CD">
        <w:rPr>
          <w:noProof/>
          <w:lang w:val="it-IT" w:eastAsia="it-IT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67C9081" wp14:editId="13C07783">
                <wp:simplePos x="0" y="0"/>
                <wp:positionH relativeFrom="column">
                  <wp:posOffset>3315335</wp:posOffset>
                </wp:positionH>
                <wp:positionV relativeFrom="paragraph">
                  <wp:posOffset>1728470</wp:posOffset>
                </wp:positionV>
                <wp:extent cx="1132840" cy="292100"/>
                <wp:effectExtent l="0" t="0" r="0" b="0"/>
                <wp:wrapNone/>
                <wp:docPr id="10" name="Casella di testo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076CED" w:rsidRDefault="00076CED" w:rsidP="00076CED">
                            <w:r>
                              <w:t>ZnS_n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Casella di testo 10" o:spid="_x0000_s1035" type="#_x0000_t202" style="position:absolute;left:0;text-align:left;margin-left:261.05pt;margin-top:136.1pt;width:89.2pt;height:23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" filled="f" stroked="f">
                <v:textbox>
                  <w:txbxContent>
                    <w:p w:rsidR="00076CED" w:rsidRDefault="00076CED" w:rsidP="00076CED">
                      <w:r>
                        <w:t>ZnS_nT</w:t>
                      </w:r>
                    </w:p>
                  </w:txbxContent>
                </v:textbox>
              </v:shape>
            </w:pict>
          </mc:Fallback>
        </mc:AlternateContent>
      </w:r>
      <w:r w:rsidR="00762B5F" w:rsidRPr="006111CD">
        <w:rPr>
          <w:noProof/>
          <w:lang w:val="it-IT" w:eastAsia="it-IT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55F90141" wp14:editId="4CB20DC7">
                <wp:simplePos x="0" y="0"/>
                <wp:positionH relativeFrom="column">
                  <wp:posOffset>883285</wp:posOffset>
                </wp:positionH>
                <wp:positionV relativeFrom="paragraph">
                  <wp:posOffset>2865120</wp:posOffset>
                </wp:positionV>
                <wp:extent cx="1132840" cy="292100"/>
                <wp:effectExtent l="0" t="0" r="0" b="0"/>
                <wp:wrapNone/>
                <wp:docPr id="22" name="Casella di testo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6845A5" w:rsidRPr="006845A5" w:rsidRDefault="006845A5" w:rsidP="006845A5">
                            <w:pPr>
                              <w:rPr>
                                <w:lang w:val="it-IT"/>
                              </w:rPr>
                            </w:pPr>
                            <w:r>
                              <w:rPr>
                                <w:lang w:val="it-IT"/>
                              </w:rPr>
                              <w:t>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Casella di testo 22" o:spid="_x0000_s1036" type="#_x0000_t202" style="position:absolute;left:0;text-align:left;margin-left:69.55pt;margin-top:225.6pt;width:89.2pt;height:23pt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" filled="f" stroked="f">
                <v:textbox>
                  <w:txbxContent>
                    <w:p w:rsidR="006845A5" w:rsidRPr="006845A5" w:rsidRDefault="006845A5" w:rsidP="006845A5">
                      <w:pPr>
                        <w:rPr>
                          <w:lang w:val="it-IT"/>
                        </w:rPr>
                      </w:pPr>
                      <w:r>
                        <w:rPr>
                          <w:lang w:val="it-IT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  <w:r w:rsidR="006845A5" w:rsidRPr="006111CD">
        <w:rPr>
          <w:noProof/>
          <w:lang w:val="it-IT" w:eastAsia="it-IT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65C76C19" wp14:editId="2E8AEEFF">
                <wp:simplePos x="0" y="0"/>
                <wp:positionH relativeFrom="column">
                  <wp:posOffset>3399790</wp:posOffset>
                </wp:positionH>
                <wp:positionV relativeFrom="paragraph">
                  <wp:posOffset>405130</wp:posOffset>
                </wp:positionV>
                <wp:extent cx="1132840" cy="292100"/>
                <wp:effectExtent l="0" t="0" r="0" b="0"/>
                <wp:wrapNone/>
                <wp:docPr id="11" name="Casella di testo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076CED" w:rsidRDefault="00076CED" w:rsidP="00076CED">
                            <w:r>
                              <w:t>ZnS_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Casella di testo 11" o:spid="_x0000_s1037" type="#_x0000_t202" style="position:absolute;left:0;text-align:left;margin-left:267.7pt;margin-top:31.9pt;width:89.2pt;height:23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" filled="f" stroked="f">
                <v:textbox>
                  <w:txbxContent>
                    <w:p w:rsidR="00076CED" w:rsidRDefault="00076CED" w:rsidP="00076CED">
                      <w:r>
                        <w:t>ZnS_c</w:t>
                      </w:r>
                    </w:p>
                  </w:txbxContent>
                </v:textbox>
              </v:shape>
            </w:pict>
          </mc:Fallback>
        </mc:AlternateContent>
      </w:r>
      <w:r w:rsidR="006845A5" w:rsidRPr="006111CD">
        <w:rPr>
          <w:noProof/>
          <w:lang w:val="it-IT" w:eastAsia="it-IT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2A543076" wp14:editId="7AD3F987">
                <wp:simplePos x="0" y="0"/>
                <wp:positionH relativeFrom="column">
                  <wp:posOffset>3354705</wp:posOffset>
                </wp:positionH>
                <wp:positionV relativeFrom="paragraph">
                  <wp:posOffset>2641600</wp:posOffset>
                </wp:positionV>
                <wp:extent cx="1132840" cy="292100"/>
                <wp:effectExtent l="0" t="0" r="0" b="0"/>
                <wp:wrapNone/>
                <wp:docPr id="8" name="Casella di testo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076CED" w:rsidRDefault="00076CED" w:rsidP="00076CED">
                            <w:r>
                              <w:t>ZnS_sF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Casella di testo 8" o:spid="_x0000_s1038" type="#_x0000_t202" style="position:absolute;left:0;text-align:left;margin-left:264.15pt;margin-top:208pt;width:89.2pt;height:23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" filled="f" stroked="f">
                <v:textbox>
                  <w:txbxContent>
                    <w:p w:rsidR="00076CED" w:rsidRDefault="00076CED" w:rsidP="00076CED">
                      <w:r>
                        <w:t>ZnS_sF</w:t>
                      </w:r>
                    </w:p>
                  </w:txbxContent>
                </v:textbox>
              </v:shape>
            </w:pict>
          </mc:Fallback>
        </mc:AlternateContent>
      </w:r>
      <w:r w:rsidR="00076CED">
        <w:rPr>
          <w:noProof/>
          <w:lang w:val="it-IT" w:eastAsia="it-IT"/>
        </w:rPr>
        <w:drawing>
          <wp:inline distT="0" distB="0" distL="0" distR="0" wp14:anchorId="6B7A7974" wp14:editId="54924F53">
            <wp:extent cx="4494362" cy="3657600"/>
            <wp:effectExtent l="0" t="0" r="1905" b="0"/>
            <wp:docPr id="1" name="Grafico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:rsidR="006111CD" w:rsidRDefault="004960B0" w:rsidP="00600535">
      <w:pPr>
        <w:pStyle w:val="CETBodytext"/>
        <w:rPr>
          <w:lang w:val="en-GB"/>
        </w:rPr>
      </w:pPr>
      <w:r w:rsidRPr="006111CD">
        <w:rPr>
          <w:noProof/>
          <w:lang w:val="it-IT" w:eastAsia="it-IT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698843CA" wp14:editId="2B9D9E63">
                <wp:simplePos x="0" y="0"/>
                <wp:positionH relativeFrom="column">
                  <wp:posOffset>3399790</wp:posOffset>
                </wp:positionH>
                <wp:positionV relativeFrom="paragraph">
                  <wp:posOffset>2439670</wp:posOffset>
                </wp:positionV>
                <wp:extent cx="1132840" cy="292100"/>
                <wp:effectExtent l="0" t="0" r="0" b="0"/>
                <wp:wrapNone/>
                <wp:docPr id="13" name="Casella di testo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076CED" w:rsidRDefault="00076CED" w:rsidP="00076CED">
                            <w:r>
                              <w:t>ZnS_sF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Casella di testo 13" o:spid="_x0000_s1039" type="#_x0000_t202" style="position:absolute;left:0;text-align:left;margin-left:267.7pt;margin-top:192.1pt;width:89.2pt;height:23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" filled="f" stroked="f">
                <v:textbox>
                  <w:txbxContent>
                    <w:p w:rsidR="00076CED" w:rsidRDefault="00076CED" w:rsidP="00076CED">
                      <w:r>
                        <w:t>ZnS_sF</w:t>
                      </w:r>
                    </w:p>
                  </w:txbxContent>
                </v:textbox>
              </v:shape>
            </w:pict>
          </mc:Fallback>
        </mc:AlternateContent>
      </w:r>
      <w:r w:rsidR="00363677" w:rsidRPr="006111CD">
        <w:rPr>
          <w:noProof/>
          <w:lang w:val="it-IT" w:eastAsia="it-IT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38AD71F2" wp14:editId="70F9195E">
                <wp:simplePos x="0" y="0"/>
                <wp:positionH relativeFrom="column">
                  <wp:posOffset>3428365</wp:posOffset>
                </wp:positionH>
                <wp:positionV relativeFrom="paragraph">
                  <wp:posOffset>782955</wp:posOffset>
                </wp:positionV>
                <wp:extent cx="1132840" cy="292100"/>
                <wp:effectExtent l="0" t="0" r="0" b="0"/>
                <wp:wrapNone/>
                <wp:docPr id="21" name="Casella di testo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6845A5" w:rsidRDefault="006845A5" w:rsidP="006845A5">
                            <w:r>
                              <w:t>ZnS_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Casella di testo 21" o:spid="_x0000_s1040" type="#_x0000_t202" style="position:absolute;left:0;text-align:left;margin-left:269.95pt;margin-top:61.65pt;width:89.2pt;height:23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" filled="f" stroked="f">
                <v:textbox>
                  <w:txbxContent>
                    <w:p w:rsidR="006845A5" w:rsidRDefault="006845A5" w:rsidP="006845A5">
                      <w:r>
                        <w:t>ZnS_c</w:t>
                      </w:r>
                    </w:p>
                  </w:txbxContent>
                </v:textbox>
              </v:shape>
            </w:pict>
          </mc:Fallback>
        </mc:AlternateContent>
      </w:r>
      <w:r w:rsidR="00363677" w:rsidRPr="006111CD">
        <w:rPr>
          <w:noProof/>
          <w:lang w:val="it-IT" w:eastAsia="it-IT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1F4F1DCB" wp14:editId="3936A4ED">
                <wp:simplePos x="0" y="0"/>
                <wp:positionH relativeFrom="column">
                  <wp:posOffset>3392805</wp:posOffset>
                </wp:positionH>
                <wp:positionV relativeFrom="paragraph">
                  <wp:posOffset>1348105</wp:posOffset>
                </wp:positionV>
                <wp:extent cx="1132840" cy="292100"/>
                <wp:effectExtent l="0" t="0" r="0" b="0"/>
                <wp:wrapNone/>
                <wp:docPr id="15" name="Casella di testo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6845A5" w:rsidRDefault="006845A5" w:rsidP="006845A5">
                            <w:r>
                              <w:t>ZnS_s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Casella di testo 15" o:spid="_x0000_s1041" type="#_x0000_t202" style="position:absolute;left:0;text-align:left;margin-left:267.15pt;margin-top:106.15pt;width:89.2pt;height:23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" filled="f" stroked="f">
                <v:textbox>
                  <w:txbxContent>
                    <w:p w:rsidR="006845A5" w:rsidRDefault="006845A5" w:rsidP="006845A5">
                      <w:r>
                        <w:t>ZnS_sC</w:t>
                      </w:r>
                    </w:p>
                  </w:txbxContent>
                </v:textbox>
              </v:shape>
            </w:pict>
          </mc:Fallback>
        </mc:AlternateContent>
      </w:r>
      <w:r w:rsidR="006845A5" w:rsidRPr="006111CD">
        <w:rPr>
          <w:noProof/>
          <w:lang w:val="it-IT" w:eastAsia="it-IT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0061EA13" wp14:editId="475D8370">
                <wp:simplePos x="0" y="0"/>
                <wp:positionH relativeFrom="column">
                  <wp:posOffset>3431276</wp:posOffset>
                </wp:positionH>
                <wp:positionV relativeFrom="paragraph">
                  <wp:posOffset>1586230</wp:posOffset>
                </wp:positionV>
                <wp:extent cx="1132840" cy="292100"/>
                <wp:effectExtent l="0" t="0" r="0" b="0"/>
                <wp:wrapNone/>
                <wp:docPr id="14" name="Casella di test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076CED" w:rsidRDefault="00076CED" w:rsidP="00076CED">
                            <w:r>
                              <w:t>ZnS_n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Casella di testo 14" o:spid="_x0000_s1042" type="#_x0000_t202" style="position:absolute;left:0;text-align:left;margin-left:270.2pt;margin-top:124.9pt;width:89.2pt;height:23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" filled="f" stroked="f">
                <v:textbox>
                  <w:txbxContent>
                    <w:p w:rsidR="00076CED" w:rsidRDefault="00076CED" w:rsidP="00076CED">
                      <w:r>
                        <w:t>ZnS_nT</w:t>
                      </w:r>
                    </w:p>
                  </w:txbxContent>
                </v:textbox>
              </v:shape>
            </w:pict>
          </mc:Fallback>
        </mc:AlternateContent>
      </w:r>
      <w:r w:rsidR="006845A5" w:rsidRPr="006111CD">
        <w:rPr>
          <w:noProof/>
          <w:lang w:val="it-IT" w:eastAsia="it-IT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14099C8A" wp14:editId="4FC7066A">
                <wp:simplePos x="0" y="0"/>
                <wp:positionH relativeFrom="column">
                  <wp:posOffset>931545</wp:posOffset>
                </wp:positionH>
                <wp:positionV relativeFrom="paragraph">
                  <wp:posOffset>2784475</wp:posOffset>
                </wp:positionV>
                <wp:extent cx="1132840" cy="292100"/>
                <wp:effectExtent l="0" t="0" r="0" b="0"/>
                <wp:wrapNone/>
                <wp:docPr id="23" name="Casella di testo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32840" cy="2921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6845A5" w:rsidRPr="006845A5" w:rsidRDefault="006845A5" w:rsidP="006845A5">
                            <w:pPr>
                              <w:rPr>
                                <w:lang w:val="it-IT"/>
                              </w:rPr>
                            </w:pPr>
                            <w:r>
                              <w:rPr>
                                <w:lang w:val="it-IT"/>
                              </w:rPr>
                              <w:t>b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Casella di testo 23" o:spid="_x0000_s1043" type="#_x0000_t202" style="position:absolute;left:0;text-align:left;margin-left:73.35pt;margin-top:219.25pt;width:89.2pt;height:23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" filled="f" stroked="f">
                <v:textbox>
                  <w:txbxContent>
                    <w:p w:rsidR="006845A5" w:rsidRPr="006845A5" w:rsidRDefault="006845A5" w:rsidP="006845A5">
                      <w:pPr>
                        <w:rPr>
                          <w:lang w:val="it-IT"/>
                        </w:rPr>
                      </w:pPr>
                      <w:r>
                        <w:rPr>
                          <w:lang w:val="it-IT"/>
                        </w:rPr>
                        <w:t>b)</w:t>
                      </w:r>
                    </w:p>
                  </w:txbxContent>
                </v:textbox>
              </v:shape>
            </w:pict>
          </mc:Fallback>
        </mc:AlternateContent>
      </w:r>
      <w:r w:rsidR="00076CED">
        <w:rPr>
          <w:noProof/>
          <w:lang w:val="it-IT" w:eastAsia="it-IT"/>
        </w:rPr>
        <w:drawing>
          <wp:inline distT="0" distB="0" distL="0" distR="0" wp14:anchorId="553FC816" wp14:editId="0AEBDADF">
            <wp:extent cx="4320000" cy="3600000"/>
            <wp:effectExtent l="0" t="0" r="4445" b="635"/>
            <wp:docPr id="12" name="Grafico 1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:rsidR="006845A5" w:rsidRPr="006845A5" w:rsidRDefault="006845A5" w:rsidP="006845A5">
      <w:pPr>
        <w:pStyle w:val="CETBodytext"/>
      </w:pPr>
      <w:r w:rsidRPr="006845A5">
        <w:t xml:space="preserve">Figure </w:t>
      </w:r>
      <w:r>
        <w:t>3</w:t>
      </w:r>
      <w:r w:rsidRPr="006845A5">
        <w:t xml:space="preserve">: </w:t>
      </w:r>
      <w:r w:rsidR="00762B5F">
        <w:t>Photocatalytic a) degradation and b) mineralization of PNP usi</w:t>
      </w:r>
      <w:r w:rsidR="00EB42B9">
        <w:t>n</w:t>
      </w:r>
      <w:r w:rsidR="00762B5F">
        <w:t xml:space="preserve">g </w:t>
      </w:r>
      <w:proofErr w:type="spellStart"/>
      <w:r w:rsidRPr="006845A5">
        <w:t>ZnS_c</w:t>
      </w:r>
      <w:proofErr w:type="spellEnd"/>
      <w:r w:rsidRPr="006845A5">
        <w:t xml:space="preserve">, </w:t>
      </w:r>
      <w:proofErr w:type="spellStart"/>
      <w:r w:rsidRPr="006845A5">
        <w:t>ZnS_sC</w:t>
      </w:r>
      <w:proofErr w:type="spellEnd"/>
      <w:r w:rsidRPr="006845A5">
        <w:t xml:space="preserve">, </w:t>
      </w:r>
      <w:proofErr w:type="spellStart"/>
      <w:r w:rsidRPr="006845A5">
        <w:t>ZnS_nT</w:t>
      </w:r>
      <w:proofErr w:type="spellEnd"/>
      <w:r w:rsidRPr="006845A5">
        <w:t xml:space="preserve"> and </w:t>
      </w:r>
      <w:proofErr w:type="spellStart"/>
      <w:r w:rsidRPr="006845A5">
        <w:t>ZnS_sF</w:t>
      </w:r>
      <w:proofErr w:type="spellEnd"/>
      <w:r w:rsidR="00762B5F">
        <w:t xml:space="preserve"> </w:t>
      </w:r>
      <w:proofErr w:type="spellStart"/>
      <w:r w:rsidR="00762B5F">
        <w:t>phtocatalysts</w:t>
      </w:r>
      <w:proofErr w:type="spellEnd"/>
      <w:r w:rsidR="003807F5">
        <w:t>.</w:t>
      </w:r>
    </w:p>
    <w:p w:rsidR="005E1962" w:rsidRDefault="005E1962" w:rsidP="002F7628">
      <w:pPr>
        <w:pStyle w:val="CETBodytext"/>
        <w:rPr>
          <w:lang w:val="en-GB"/>
        </w:rPr>
      </w:pPr>
    </w:p>
    <w:p w:rsidR="00C12535" w:rsidRPr="00B57B36" w:rsidRDefault="00C12535" w:rsidP="009B3621">
      <w:pPr>
        <w:pStyle w:val="CETHeading1"/>
        <w:spacing w:before="0"/>
      </w:pPr>
      <w:r w:rsidRPr="00B57B36">
        <w:t>Conclusions</w:t>
      </w:r>
    </w:p>
    <w:p w:rsidR="00377767" w:rsidRDefault="0057063B" w:rsidP="0057063B">
      <w:pPr>
        <w:pStyle w:val="CETBodytext"/>
        <w:rPr>
          <w:lang w:val="en-GB"/>
        </w:rPr>
      </w:pPr>
      <w:r w:rsidRPr="0057063B">
        <w:rPr>
          <w:lang w:val="en-GB"/>
        </w:rPr>
        <w:t xml:space="preserve">In this work, </w:t>
      </w:r>
      <w:proofErr w:type="spellStart"/>
      <w:r w:rsidRPr="0001710E">
        <w:rPr>
          <w:lang w:val="en-GB"/>
        </w:rPr>
        <w:t>ZnS</w:t>
      </w:r>
      <w:proofErr w:type="spellEnd"/>
      <w:r w:rsidRPr="0001710E">
        <w:rPr>
          <w:lang w:val="en-GB"/>
        </w:rPr>
        <w:t xml:space="preserve"> </w:t>
      </w:r>
      <w:proofErr w:type="spellStart"/>
      <w:r w:rsidRPr="0001710E">
        <w:rPr>
          <w:lang w:val="en-GB"/>
        </w:rPr>
        <w:t>photocatalyst</w:t>
      </w:r>
      <w:proofErr w:type="spellEnd"/>
      <w:r w:rsidRPr="0001710E">
        <w:rPr>
          <w:lang w:val="en-GB"/>
        </w:rPr>
        <w:t xml:space="preserve"> </w:t>
      </w:r>
      <w:r>
        <w:rPr>
          <w:lang w:val="en-GB"/>
        </w:rPr>
        <w:t xml:space="preserve">was prepared </w:t>
      </w:r>
      <w:r w:rsidRPr="0001710E">
        <w:rPr>
          <w:lang w:val="en-GB"/>
        </w:rPr>
        <w:t xml:space="preserve">starting from </w:t>
      </w:r>
      <w:r>
        <w:rPr>
          <w:lang w:val="en-GB"/>
        </w:rPr>
        <w:t xml:space="preserve">commercial </w:t>
      </w:r>
      <w:r w:rsidRPr="0001710E">
        <w:rPr>
          <w:lang w:val="en-GB"/>
        </w:rPr>
        <w:t>ZnO</w:t>
      </w:r>
      <w:r>
        <w:rPr>
          <w:lang w:val="en-GB"/>
        </w:rPr>
        <w:t xml:space="preserve">, or ZnO synthetized </w:t>
      </w:r>
      <w:r w:rsidR="00377767">
        <w:rPr>
          <w:lang w:val="en-GB"/>
        </w:rPr>
        <w:t xml:space="preserve">using precipitation method. The corresponding </w:t>
      </w:r>
      <w:proofErr w:type="spellStart"/>
      <w:r w:rsidRPr="0001710E">
        <w:rPr>
          <w:lang w:val="en-GB"/>
        </w:rPr>
        <w:t>ZnS</w:t>
      </w:r>
      <w:proofErr w:type="spellEnd"/>
      <w:r w:rsidR="00377767">
        <w:rPr>
          <w:lang w:val="en-GB"/>
        </w:rPr>
        <w:t xml:space="preserve"> samples</w:t>
      </w:r>
      <w:r w:rsidRPr="0001710E">
        <w:rPr>
          <w:lang w:val="en-GB"/>
        </w:rPr>
        <w:t xml:space="preserve"> w</w:t>
      </w:r>
      <w:r w:rsidR="00377767">
        <w:rPr>
          <w:lang w:val="en-GB"/>
        </w:rPr>
        <w:t>ere</w:t>
      </w:r>
      <w:r w:rsidRPr="0001710E">
        <w:rPr>
          <w:lang w:val="en-GB"/>
        </w:rPr>
        <w:t xml:space="preserve"> then obtained by </w:t>
      </w:r>
      <w:proofErr w:type="spellStart"/>
      <w:r w:rsidRPr="0001710E">
        <w:rPr>
          <w:lang w:val="en-GB"/>
        </w:rPr>
        <w:t>sulfuration</w:t>
      </w:r>
      <w:proofErr w:type="spellEnd"/>
      <w:r w:rsidRPr="0001710E">
        <w:rPr>
          <w:lang w:val="en-GB"/>
        </w:rPr>
        <w:t xml:space="preserve"> of </w:t>
      </w:r>
      <w:proofErr w:type="spellStart"/>
      <w:r w:rsidRPr="0001710E">
        <w:rPr>
          <w:lang w:val="en-GB"/>
        </w:rPr>
        <w:t>ZnO</w:t>
      </w:r>
      <w:proofErr w:type="spellEnd"/>
      <w:r w:rsidRPr="0001710E">
        <w:rPr>
          <w:lang w:val="en-GB"/>
        </w:rPr>
        <w:t xml:space="preserve"> particles carried out at 450°C in presence of N</w:t>
      </w:r>
      <w:r w:rsidRPr="0001710E">
        <w:rPr>
          <w:vertAlign w:val="subscript"/>
          <w:lang w:val="en-GB"/>
        </w:rPr>
        <w:t>2</w:t>
      </w:r>
      <w:r w:rsidRPr="0001710E">
        <w:rPr>
          <w:lang w:val="en-GB"/>
        </w:rPr>
        <w:t xml:space="preserve"> gaseous stream containing H</w:t>
      </w:r>
      <w:r w:rsidRPr="0001710E">
        <w:rPr>
          <w:vertAlign w:val="subscript"/>
          <w:lang w:val="en-GB"/>
        </w:rPr>
        <w:t>2</w:t>
      </w:r>
      <w:r>
        <w:rPr>
          <w:lang w:val="en-GB"/>
        </w:rPr>
        <w:t xml:space="preserve">S at 5 </w:t>
      </w:r>
      <w:proofErr w:type="spellStart"/>
      <w:r>
        <w:rPr>
          <w:lang w:val="en-GB"/>
        </w:rPr>
        <w:t>vol</w:t>
      </w:r>
      <w:proofErr w:type="spellEnd"/>
      <w:r>
        <w:rPr>
          <w:lang w:val="en-GB"/>
        </w:rPr>
        <w:t xml:space="preserve">%. </w:t>
      </w:r>
      <w:r w:rsidR="00377767" w:rsidRPr="00377767">
        <w:rPr>
          <w:lang w:val="en-GB"/>
        </w:rPr>
        <w:t xml:space="preserve">The </w:t>
      </w:r>
      <w:r w:rsidR="00377767">
        <w:rPr>
          <w:lang w:val="en-GB"/>
        </w:rPr>
        <w:t>XRD results</w:t>
      </w:r>
      <w:r w:rsidR="00377767" w:rsidRPr="00377767">
        <w:rPr>
          <w:lang w:val="en-GB"/>
        </w:rPr>
        <w:t xml:space="preserve"> showed that</w:t>
      </w:r>
      <w:r w:rsidR="00377767">
        <w:rPr>
          <w:lang w:val="en-GB"/>
        </w:rPr>
        <w:t xml:space="preserve"> all samples ha</w:t>
      </w:r>
      <w:r w:rsidR="00EB42B9">
        <w:rPr>
          <w:lang w:val="en-GB"/>
        </w:rPr>
        <w:t>ve</w:t>
      </w:r>
      <w:r w:rsidR="00377767">
        <w:rPr>
          <w:lang w:val="en-GB"/>
        </w:rPr>
        <w:t xml:space="preserve"> high </w:t>
      </w:r>
      <w:r w:rsidR="00377767" w:rsidRPr="006C6BCF">
        <w:rPr>
          <w:lang w:val="en-GB"/>
        </w:rPr>
        <w:t>crystallinity</w:t>
      </w:r>
      <w:r w:rsidR="00377767">
        <w:rPr>
          <w:lang w:val="en-GB"/>
        </w:rPr>
        <w:t xml:space="preserve"> and no </w:t>
      </w:r>
      <w:r w:rsidR="00EB42B9">
        <w:t>impurities</w:t>
      </w:r>
      <w:r w:rsidR="00377767">
        <w:t xml:space="preserve"> are detectable. </w:t>
      </w:r>
      <w:r w:rsidR="00377767" w:rsidRPr="0057063B">
        <w:rPr>
          <w:lang w:val="en-GB"/>
        </w:rPr>
        <w:t xml:space="preserve">The best </w:t>
      </w:r>
      <w:r w:rsidR="00377767">
        <w:rPr>
          <w:lang w:val="en-GB"/>
        </w:rPr>
        <w:t xml:space="preserve">photocatalytic </w:t>
      </w:r>
      <w:r w:rsidR="00377767" w:rsidRPr="0057063B">
        <w:rPr>
          <w:lang w:val="en-GB"/>
        </w:rPr>
        <w:t xml:space="preserve">results </w:t>
      </w:r>
      <w:r w:rsidR="00377767">
        <w:rPr>
          <w:lang w:val="en-GB"/>
        </w:rPr>
        <w:t xml:space="preserve">in </w:t>
      </w:r>
      <w:r w:rsidR="00377767">
        <w:rPr>
          <w:lang w:val="en-GB"/>
        </w:rPr>
        <w:lastRenderedPageBreak/>
        <w:t xml:space="preserve">terms of degradation and mineralization of PNP </w:t>
      </w:r>
      <w:r w:rsidR="00377767" w:rsidRPr="0057063B">
        <w:rPr>
          <w:lang w:val="en-GB"/>
        </w:rPr>
        <w:t xml:space="preserve">were obtained on </w:t>
      </w:r>
      <w:proofErr w:type="spellStart"/>
      <w:r w:rsidR="00377767" w:rsidRPr="001C1391">
        <w:t>ZnS_sF</w:t>
      </w:r>
      <w:proofErr w:type="spellEnd"/>
      <w:r w:rsidR="00377767" w:rsidRPr="001C1391">
        <w:t xml:space="preserve"> </w:t>
      </w:r>
      <w:r w:rsidR="00377767" w:rsidRPr="0057063B">
        <w:rPr>
          <w:lang w:val="en-GB"/>
        </w:rPr>
        <w:t xml:space="preserve">sample, with a degradation of </w:t>
      </w:r>
      <w:r w:rsidR="00377767">
        <w:rPr>
          <w:lang w:val="en-GB"/>
        </w:rPr>
        <w:t>51</w:t>
      </w:r>
      <w:r w:rsidR="00377767" w:rsidRPr="0057063B">
        <w:rPr>
          <w:lang w:val="en-GB"/>
        </w:rPr>
        <w:t>%</w:t>
      </w:r>
      <w:r w:rsidR="00377767">
        <w:rPr>
          <w:lang w:val="en-GB"/>
        </w:rPr>
        <w:t xml:space="preserve"> and mineralization of 20% </w:t>
      </w:r>
      <w:r w:rsidR="00377767" w:rsidRPr="0057063B">
        <w:rPr>
          <w:lang w:val="en-GB"/>
        </w:rPr>
        <w:t xml:space="preserve">after </w:t>
      </w:r>
      <w:r w:rsidR="00377767">
        <w:rPr>
          <w:lang w:val="en-GB"/>
        </w:rPr>
        <w:t>240</w:t>
      </w:r>
      <w:r w:rsidR="00377767" w:rsidRPr="0057063B">
        <w:rPr>
          <w:lang w:val="en-GB"/>
        </w:rPr>
        <w:t xml:space="preserve"> min of UV irradiation.</w:t>
      </w:r>
      <w:r w:rsidR="00377767" w:rsidRPr="00377767">
        <w:rPr>
          <w:lang w:val="en-GB"/>
        </w:rPr>
        <w:t xml:space="preserve"> </w:t>
      </w:r>
      <w:r w:rsidR="00377767" w:rsidRPr="0057063B">
        <w:rPr>
          <w:lang w:val="en-GB"/>
        </w:rPr>
        <w:t xml:space="preserve">The </w:t>
      </w:r>
      <w:proofErr w:type="spellStart"/>
      <w:r w:rsidR="00377767" w:rsidRPr="001C1391">
        <w:t>ZnS_sF</w:t>
      </w:r>
      <w:proofErr w:type="spellEnd"/>
      <w:r w:rsidR="00377767" w:rsidRPr="0057063B">
        <w:rPr>
          <w:lang w:val="en-GB"/>
        </w:rPr>
        <w:t xml:space="preserve"> </w:t>
      </w:r>
      <w:proofErr w:type="spellStart"/>
      <w:r w:rsidR="00377767">
        <w:rPr>
          <w:lang w:val="en-GB"/>
        </w:rPr>
        <w:t>photocatalyst</w:t>
      </w:r>
      <w:proofErr w:type="spellEnd"/>
      <w:r w:rsidR="00377767">
        <w:rPr>
          <w:lang w:val="en-GB"/>
        </w:rPr>
        <w:t xml:space="preserve"> ha</w:t>
      </w:r>
      <w:r w:rsidR="00500565">
        <w:rPr>
          <w:lang w:val="en-GB"/>
        </w:rPr>
        <w:t>s</w:t>
      </w:r>
      <w:r w:rsidR="00377767">
        <w:rPr>
          <w:lang w:val="en-GB"/>
        </w:rPr>
        <w:t xml:space="preserve"> </w:t>
      </w:r>
      <w:r w:rsidR="00500565">
        <w:rPr>
          <w:lang w:val="en-GB"/>
        </w:rPr>
        <w:t>the lowest</w:t>
      </w:r>
      <w:r w:rsidR="00377767" w:rsidRPr="0057063B">
        <w:rPr>
          <w:lang w:val="en-GB"/>
        </w:rPr>
        <w:t xml:space="preserve"> band gap energy value</w:t>
      </w:r>
      <w:r w:rsidR="00377767">
        <w:rPr>
          <w:lang w:val="en-GB"/>
        </w:rPr>
        <w:t xml:space="preserve"> (2.5 eV)</w:t>
      </w:r>
      <w:r w:rsidR="00500565">
        <w:rPr>
          <w:lang w:val="en-GB"/>
        </w:rPr>
        <w:t xml:space="preserve"> together with the higher</w:t>
      </w:r>
      <w:r w:rsidR="000471EA">
        <w:rPr>
          <w:lang w:val="en-GB"/>
        </w:rPr>
        <w:t xml:space="preserve"> specific surface area (</w:t>
      </w:r>
      <w:r w:rsidR="000471EA" w:rsidRPr="00B93E89">
        <w:rPr>
          <w:lang w:val="en-GB"/>
        </w:rPr>
        <w:t xml:space="preserve">10 </w:t>
      </w:r>
      <w:r w:rsidR="000471EA" w:rsidRPr="00F15006">
        <w:t>m</w:t>
      </w:r>
      <w:r w:rsidR="000471EA" w:rsidRPr="00F15006">
        <w:rPr>
          <w:vertAlign w:val="superscript"/>
        </w:rPr>
        <w:t>2</w:t>
      </w:r>
      <w:r w:rsidR="000471EA">
        <w:t xml:space="preserve"> </w:t>
      </w:r>
      <w:r w:rsidR="000471EA" w:rsidRPr="00F15006">
        <w:t>g</w:t>
      </w:r>
      <w:r w:rsidR="000471EA" w:rsidRPr="00B93E89">
        <w:rPr>
          <w:vertAlign w:val="superscript"/>
        </w:rPr>
        <w:t>-1</w:t>
      </w:r>
      <w:r w:rsidR="000471EA">
        <w:rPr>
          <w:vertAlign w:val="superscript"/>
        </w:rPr>
        <w:t xml:space="preserve"> </w:t>
      </w:r>
      <w:r w:rsidR="000471EA">
        <w:t xml:space="preserve">) </w:t>
      </w:r>
      <w:r w:rsidR="00EC2132">
        <w:t xml:space="preserve">compared with the other prepared </w:t>
      </w:r>
      <w:proofErr w:type="spellStart"/>
      <w:r w:rsidR="00500565">
        <w:t>ZnS</w:t>
      </w:r>
      <w:proofErr w:type="spellEnd"/>
      <w:r w:rsidR="00500565">
        <w:t xml:space="preserve"> </w:t>
      </w:r>
      <w:r w:rsidR="00EC2132">
        <w:t>samples</w:t>
      </w:r>
      <w:r w:rsidR="00500565">
        <w:t xml:space="preserve">. These features </w:t>
      </w:r>
      <w:r w:rsidR="00500565" w:rsidRPr="0057063B">
        <w:rPr>
          <w:lang w:val="en-GB"/>
        </w:rPr>
        <w:t>permit</w:t>
      </w:r>
      <w:r w:rsidR="00377767" w:rsidRPr="0057063B">
        <w:rPr>
          <w:lang w:val="en-GB"/>
        </w:rPr>
        <w:t xml:space="preserve"> a more efficient electron/hole separation, enhancing</w:t>
      </w:r>
      <w:r w:rsidR="002A06FF">
        <w:rPr>
          <w:lang w:val="en-GB"/>
        </w:rPr>
        <w:t xml:space="preserve"> the photocatalytic reactivity towards the PNP removal from aqueous solutions. </w:t>
      </w:r>
      <w:r w:rsidR="00AE1D93">
        <w:rPr>
          <w:lang w:val="en-GB"/>
        </w:rPr>
        <w:t xml:space="preserve">Due to the value of band gap energy, further experimental studies should be directed to test the </w:t>
      </w:r>
      <w:proofErr w:type="spellStart"/>
      <w:r w:rsidR="00AE1D93" w:rsidRPr="001C1391">
        <w:t>ZnS_sF</w:t>
      </w:r>
      <w:proofErr w:type="spellEnd"/>
      <w:r w:rsidR="00AE1D93" w:rsidRPr="0057063B">
        <w:rPr>
          <w:lang w:val="en-GB"/>
        </w:rPr>
        <w:t xml:space="preserve"> </w:t>
      </w:r>
      <w:r w:rsidR="00AE1D93">
        <w:rPr>
          <w:lang w:val="en-GB"/>
        </w:rPr>
        <w:t>photocatalytic activity also under visible light.</w:t>
      </w:r>
      <w:bookmarkStart w:id="0" w:name="_GoBack"/>
      <w:bookmarkEnd w:id="0"/>
    </w:p>
    <w:p w:rsidR="00600535" w:rsidRPr="00B57B36" w:rsidRDefault="00600535" w:rsidP="00600535">
      <w:pPr>
        <w:pStyle w:val="CETReference"/>
      </w:pPr>
      <w:r w:rsidRPr="00B57B36">
        <w:t>References</w:t>
      </w:r>
    </w:p>
    <w:p w:rsidR="00CC248F" w:rsidRPr="009B3621" w:rsidRDefault="00A00D96" w:rsidP="009B3621">
      <w:pPr>
        <w:pStyle w:val="CETReferencetext"/>
        <w:spacing w:line="240" w:lineRule="auto"/>
        <w:rPr>
          <w:rFonts w:cs="Arial"/>
          <w:noProof/>
        </w:rPr>
      </w:pPr>
      <w:r w:rsidRPr="009B3621">
        <w:fldChar w:fldCharType="begin"/>
      </w:r>
      <w:r w:rsidRPr="009B3621">
        <w:instrText xml:space="preserve"> ADDIN EN.REFLIST </w:instrText>
      </w:r>
      <w:r w:rsidRPr="009B3621">
        <w:fldChar w:fldCharType="separate"/>
      </w:r>
      <w:bookmarkStart w:id="1" w:name="_ENREF_1"/>
      <w:r w:rsidR="00CC248F" w:rsidRPr="009B3621">
        <w:rPr>
          <w:rFonts w:cs="Arial"/>
          <w:noProof/>
        </w:rPr>
        <w:t>Ahmed, M. J. &amp; Theydan, S. K. 2015. Adsorptive removal of p-nitrophenol on microporous activated carbon by FeCl</w:t>
      </w:r>
      <w:r w:rsidR="00CC248F" w:rsidRPr="009B3621">
        <w:rPr>
          <w:rFonts w:cs="Arial"/>
          <w:noProof/>
          <w:vertAlign w:val="subscript"/>
        </w:rPr>
        <w:t>3</w:t>
      </w:r>
      <w:r w:rsidR="00CC248F" w:rsidRPr="009B3621">
        <w:rPr>
          <w:rFonts w:cs="Arial"/>
          <w:noProof/>
        </w:rPr>
        <w:t xml:space="preserve"> activation: equilibrium and kinetics studies. Desalination and Water Treatment, 55</w:t>
      </w:r>
      <w:r w:rsidR="00CC248F" w:rsidRPr="009B3621">
        <w:rPr>
          <w:rFonts w:cs="Arial"/>
          <w:b/>
          <w:noProof/>
        </w:rPr>
        <w:t>,</w:t>
      </w:r>
      <w:r w:rsidR="00CC248F" w:rsidRPr="009B3621">
        <w:rPr>
          <w:rFonts w:cs="Arial"/>
          <w:noProof/>
        </w:rPr>
        <w:t xml:space="preserve"> 522-531.</w:t>
      </w:r>
      <w:bookmarkEnd w:id="1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2" w:name="_ENREF_2"/>
      <w:r w:rsidRPr="009B3621">
        <w:rPr>
          <w:rFonts w:cs="Arial"/>
          <w:noProof/>
        </w:rPr>
        <w:t>Andreozzi, R., Caprio, V., Insola, A. &amp; Marotta, R. 1999. Advanced oxidation processes (AOP) for water purification and recovery. Catalysis Today, 53</w:t>
      </w:r>
      <w:r w:rsidRPr="009B3621">
        <w:rPr>
          <w:rFonts w:cs="Arial"/>
          <w:b/>
          <w:noProof/>
        </w:rPr>
        <w:t>,</w:t>
      </w:r>
      <w:r w:rsidRPr="009B3621">
        <w:rPr>
          <w:rFonts w:cs="Arial"/>
          <w:noProof/>
        </w:rPr>
        <w:t xml:space="preserve"> 51-59.</w:t>
      </w:r>
      <w:bookmarkEnd w:id="2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3" w:name="_ENREF_3"/>
      <w:r w:rsidRPr="009B3621">
        <w:rPr>
          <w:rFonts w:cs="Arial"/>
          <w:noProof/>
        </w:rPr>
        <w:t>Aslam, M., Ismail, I. M. I., Almeelbi, T., Salah, N., Chandrasekaran, S. &amp; Hameed, A. 2014. Enhanced photocatalytic activity of V</w:t>
      </w:r>
      <w:r w:rsidRPr="009B3621">
        <w:rPr>
          <w:rFonts w:cs="Arial"/>
          <w:noProof/>
          <w:vertAlign w:val="subscript"/>
        </w:rPr>
        <w:t>2</w:t>
      </w:r>
      <w:r w:rsidRPr="009B3621">
        <w:rPr>
          <w:rFonts w:cs="Arial"/>
          <w:noProof/>
        </w:rPr>
        <w:t>O</w:t>
      </w:r>
      <w:r w:rsidRPr="009B3621">
        <w:rPr>
          <w:rFonts w:cs="Arial"/>
          <w:noProof/>
          <w:vertAlign w:val="subscript"/>
        </w:rPr>
        <w:t>5</w:t>
      </w:r>
      <w:r w:rsidRPr="009B3621">
        <w:rPr>
          <w:rFonts w:cs="Arial"/>
          <w:noProof/>
        </w:rPr>
        <w:t>–ZnO composites for the mineralization of nitrophenols. Chemosphere, 117</w:t>
      </w:r>
      <w:r w:rsidRPr="009B3621">
        <w:rPr>
          <w:rFonts w:cs="Arial"/>
          <w:b/>
          <w:noProof/>
        </w:rPr>
        <w:t>,</w:t>
      </w:r>
      <w:r w:rsidRPr="009B3621">
        <w:rPr>
          <w:rFonts w:cs="Arial"/>
          <w:noProof/>
        </w:rPr>
        <w:t xml:space="preserve"> 115-123.</w:t>
      </w:r>
      <w:bookmarkEnd w:id="3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4" w:name="_ENREF_4"/>
      <w:r w:rsidRPr="009B3621">
        <w:rPr>
          <w:rFonts w:cs="Arial"/>
          <w:noProof/>
        </w:rPr>
        <w:t xml:space="preserve">Bazrafshan, E. 2016. </w:t>
      </w:r>
      <w:r w:rsidR="001C752B" w:rsidRPr="009B3621">
        <w:rPr>
          <w:rFonts w:cs="Arial"/>
          <w:noProof/>
        </w:rPr>
        <w:t>Application of adsorption process for phenolic compounds removal from aqueous environments: a systematic review</w:t>
      </w:r>
      <w:r w:rsidR="001C752B" w:rsidRPr="009B3621">
        <w:t xml:space="preserve"> </w:t>
      </w:r>
      <w:r w:rsidR="001C752B" w:rsidRPr="009B3621">
        <w:t xml:space="preserve">Global NEST Journal, 18 </w:t>
      </w:r>
      <w:r w:rsidR="001C752B" w:rsidRPr="009B3621">
        <w:t>(</w:t>
      </w:r>
      <w:r w:rsidR="001C752B" w:rsidRPr="009B3621">
        <w:t>1</w:t>
      </w:r>
      <w:r w:rsidR="001C752B" w:rsidRPr="009B3621">
        <w:t>)</w:t>
      </w:r>
      <w:r w:rsidR="001C752B" w:rsidRPr="009B3621">
        <w:t>, 146-163,</w:t>
      </w:r>
      <w:r w:rsidRPr="009B3621">
        <w:rPr>
          <w:rFonts w:cs="Arial"/>
          <w:noProof/>
        </w:rPr>
        <w:t>.</w:t>
      </w:r>
      <w:bookmarkEnd w:id="4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5" w:name="_ENREF_5"/>
      <w:r w:rsidRPr="009B3621">
        <w:rPr>
          <w:rFonts w:cs="Arial"/>
          <w:noProof/>
          <w:lang w:val="it-IT"/>
        </w:rPr>
        <w:t xml:space="preserve">D'Amato, C. A., Giovannetti, R., Zannotti, M., Rommozzi, E., Minicucci, M., Gunnella, R. &amp; Di Cicco, A. 2018. </w:t>
      </w:r>
      <w:r w:rsidRPr="009B3621">
        <w:rPr>
          <w:rFonts w:cs="Arial"/>
          <w:noProof/>
        </w:rPr>
        <w:t>Band Gap Implications on Nano-TiO</w:t>
      </w:r>
      <w:r w:rsidRPr="009B3621">
        <w:rPr>
          <w:rFonts w:ascii="Cambria Math" w:hAnsi="Cambria Math" w:cs="Cambria Math"/>
          <w:noProof/>
        </w:rPr>
        <w:t>₂</w:t>
      </w:r>
      <w:r w:rsidRPr="009B3621">
        <w:rPr>
          <w:rFonts w:cs="Arial"/>
          <w:noProof/>
        </w:rPr>
        <w:t xml:space="preserve"> Surface Modification with Ascorbic Acid for Visible Light-Active Polypropylene Coated Photocatalyst. Nanomaterials (Basel, Switzerland), 8</w:t>
      </w:r>
      <w:r w:rsidRPr="009B3621">
        <w:rPr>
          <w:rFonts w:cs="Arial"/>
          <w:b/>
          <w:noProof/>
        </w:rPr>
        <w:t>,</w:t>
      </w:r>
      <w:r w:rsidRPr="009B3621">
        <w:rPr>
          <w:rFonts w:cs="Arial"/>
          <w:noProof/>
        </w:rPr>
        <w:t xml:space="preserve"> 599.</w:t>
      </w:r>
      <w:bookmarkEnd w:id="5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6" w:name="_ENREF_6"/>
      <w:r w:rsidRPr="009B3621">
        <w:rPr>
          <w:rFonts w:cs="Arial"/>
          <w:noProof/>
        </w:rPr>
        <w:t>Dai, R., Chen, J., Lin, J., Xiao, S., Chen, S. &amp; Deng, Y. 2009. Reduction of nitro phenols using nitroreductase from E. coli in the presence of NADH. Journal of Hazardous Materials, 170</w:t>
      </w:r>
      <w:r w:rsidRPr="009B3621">
        <w:rPr>
          <w:rFonts w:cs="Arial"/>
          <w:b/>
          <w:noProof/>
        </w:rPr>
        <w:t>,</w:t>
      </w:r>
      <w:r w:rsidRPr="009B3621">
        <w:rPr>
          <w:rFonts w:cs="Arial"/>
          <w:noProof/>
        </w:rPr>
        <w:t xml:space="preserve"> 141-143.</w:t>
      </w:r>
      <w:bookmarkEnd w:id="6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7" w:name="_ENREF_7"/>
      <w:r w:rsidRPr="009B3621">
        <w:rPr>
          <w:rFonts w:cs="Arial"/>
          <w:noProof/>
        </w:rPr>
        <w:t>Galindo, C. &amp; Kalt, A. 1999. UV–H</w:t>
      </w:r>
      <w:r w:rsidRPr="009B3621">
        <w:rPr>
          <w:rFonts w:cs="Arial"/>
          <w:noProof/>
          <w:vertAlign w:val="subscript"/>
        </w:rPr>
        <w:t>2</w:t>
      </w:r>
      <w:r w:rsidRPr="009B3621">
        <w:rPr>
          <w:rFonts w:cs="Arial"/>
          <w:noProof/>
        </w:rPr>
        <w:t>O</w:t>
      </w:r>
      <w:r w:rsidRPr="009B3621">
        <w:rPr>
          <w:rFonts w:cs="Arial"/>
          <w:noProof/>
          <w:vertAlign w:val="subscript"/>
        </w:rPr>
        <w:t>2</w:t>
      </w:r>
      <w:r w:rsidRPr="009B3621">
        <w:rPr>
          <w:rFonts w:cs="Arial"/>
          <w:noProof/>
        </w:rPr>
        <w:t xml:space="preserve"> oxidation of monoazo dyes in aqueous media: a kinetic study. Dyes and Pigments, 40</w:t>
      </w:r>
      <w:r w:rsidRPr="009B3621">
        <w:rPr>
          <w:rFonts w:cs="Arial"/>
          <w:b/>
          <w:noProof/>
        </w:rPr>
        <w:t>,</w:t>
      </w:r>
      <w:r w:rsidRPr="009B3621">
        <w:rPr>
          <w:rFonts w:cs="Arial"/>
          <w:noProof/>
        </w:rPr>
        <w:t xml:space="preserve"> 27-35.</w:t>
      </w:r>
      <w:bookmarkEnd w:id="7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8" w:name="_ENREF_8"/>
      <w:r w:rsidRPr="009B3621">
        <w:rPr>
          <w:rFonts w:cs="Arial"/>
          <w:noProof/>
        </w:rPr>
        <w:t>Gota, K. &amp; Sundaramurthy, S. 2014. Removal of Phenol from Binary Aqueous Solutions with 4-Nitrophenol by Photocatalytic System</w:t>
      </w:r>
      <w:bookmarkEnd w:id="8"/>
      <w:r w:rsidR="001C752B" w:rsidRPr="009B3621">
        <w:rPr>
          <w:rFonts w:cs="Arial"/>
          <w:noProof/>
        </w:rPr>
        <w:t xml:space="preserve">, </w:t>
      </w:r>
      <w:r w:rsidR="001C752B" w:rsidRPr="009B3621">
        <w:t>3,</w:t>
      </w:r>
      <w:r w:rsidR="00CE0765" w:rsidRPr="009B3621">
        <w:t>69-72.</w:t>
      </w:r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9" w:name="_ENREF_9"/>
      <w:r w:rsidRPr="009B3621">
        <w:rPr>
          <w:rFonts w:cs="Arial"/>
          <w:noProof/>
        </w:rPr>
        <w:t>Hart, J. N., Cutini, M. &amp; Allan, N. L. 2014. Band Gap Modification of ZnO and ZnS through Solid Solution Formation for Applications in Photocatalysis. Energy Procedia, 60</w:t>
      </w:r>
      <w:r w:rsidRPr="009B3621">
        <w:rPr>
          <w:rFonts w:cs="Arial"/>
          <w:b/>
          <w:noProof/>
        </w:rPr>
        <w:t>,</w:t>
      </w:r>
      <w:r w:rsidRPr="009B3621">
        <w:rPr>
          <w:rFonts w:cs="Arial"/>
          <w:noProof/>
        </w:rPr>
        <w:t xml:space="preserve"> 32-36.</w:t>
      </w:r>
      <w:bookmarkEnd w:id="9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10" w:name="_ENREF_10"/>
      <w:r w:rsidRPr="009B3621">
        <w:rPr>
          <w:rFonts w:cs="Arial"/>
          <w:noProof/>
        </w:rPr>
        <w:t>Ivančev-Tumbas, I., Hobby, R., Küchle, B., Panglisch, S. &amp; Gimbel, R. 2008. p-Nitrophenol removal by combination of powdered activated carbon adsorption and ultrafiltration – comparison of different operational modes. Water Research, 42</w:t>
      </w:r>
      <w:r w:rsidRPr="009B3621">
        <w:rPr>
          <w:rFonts w:cs="Arial"/>
          <w:b/>
          <w:noProof/>
        </w:rPr>
        <w:t>,</w:t>
      </w:r>
      <w:r w:rsidRPr="009B3621">
        <w:rPr>
          <w:rFonts w:cs="Arial"/>
          <w:noProof/>
        </w:rPr>
        <w:t xml:space="preserve"> 4117-4124.</w:t>
      </w:r>
      <w:bookmarkEnd w:id="10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11" w:name="_ENREF_11"/>
      <w:r w:rsidRPr="009B3621">
        <w:rPr>
          <w:rFonts w:cs="Arial"/>
          <w:noProof/>
        </w:rPr>
        <w:t>Kumar, A. 2017. A Review on the Factors Affecting the Photocatalytic Degradation of Hazardous Materials</w:t>
      </w:r>
      <w:r w:rsidR="00CE0765" w:rsidRPr="009B3621">
        <w:rPr>
          <w:rFonts w:cs="Arial"/>
          <w:noProof/>
        </w:rPr>
        <w:t>,</w:t>
      </w:r>
      <w:r w:rsidR="00CE0765" w:rsidRPr="009B3621">
        <w:t xml:space="preserve"> </w:t>
      </w:r>
      <w:r w:rsidR="00CE0765" w:rsidRPr="009B3621">
        <w:t>Material Science &amp; Engineering International Journal</w:t>
      </w:r>
      <w:r w:rsidR="00CE0765" w:rsidRPr="009B3621">
        <w:t>,1(3), 1-10</w:t>
      </w:r>
      <w:r w:rsidRPr="009B3621">
        <w:rPr>
          <w:rFonts w:cs="Arial"/>
          <w:noProof/>
        </w:rPr>
        <w:t>.</w:t>
      </w:r>
      <w:bookmarkEnd w:id="11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12" w:name="_ENREF_12"/>
      <w:r w:rsidRPr="009B3621">
        <w:rPr>
          <w:rFonts w:cs="Arial"/>
          <w:noProof/>
        </w:rPr>
        <w:t>Martínková, L., Kotik, M., Marková, E. &amp; Homolka, L. 2016. Biodegradation of phenolic compounds by Basidiomycota and its phenol oxidases: A review. Chemosphere, 149</w:t>
      </w:r>
      <w:r w:rsidRPr="009B3621">
        <w:rPr>
          <w:rFonts w:cs="Arial"/>
          <w:b/>
          <w:noProof/>
        </w:rPr>
        <w:t>,</w:t>
      </w:r>
      <w:r w:rsidRPr="009B3621">
        <w:rPr>
          <w:rFonts w:cs="Arial"/>
          <w:noProof/>
        </w:rPr>
        <w:t xml:space="preserve"> 373-382.</w:t>
      </w:r>
      <w:bookmarkEnd w:id="12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13" w:name="_ENREF_13"/>
      <w:r w:rsidRPr="009B3621">
        <w:rPr>
          <w:rFonts w:cs="Arial"/>
          <w:noProof/>
        </w:rPr>
        <w:t>Narasimha Murthy, T., Suresh, P., Umabala, A. M. &amp; Prasada Rao, A. V. 2016. Visible light activated photocatalytic degradation of mono-, di- and tri - nitrophenols using Cu</w:t>
      </w:r>
      <w:r w:rsidRPr="009B3621">
        <w:rPr>
          <w:rFonts w:cs="Arial"/>
          <w:noProof/>
          <w:vertAlign w:val="subscript"/>
        </w:rPr>
        <w:t>2</w:t>
      </w:r>
      <w:r w:rsidRPr="009B3621">
        <w:rPr>
          <w:rFonts w:cs="Arial"/>
          <w:noProof/>
        </w:rPr>
        <w:t>O</w:t>
      </w:r>
      <w:r w:rsidR="003E7C6C" w:rsidRPr="009B3621">
        <w:rPr>
          <w:rFonts w:cs="Arial"/>
          <w:noProof/>
        </w:rPr>
        <w:t>,</w:t>
      </w:r>
      <w:r w:rsidR="003E7C6C" w:rsidRPr="009B3621">
        <w:t xml:space="preserve"> Der Pharma Chemica,</w:t>
      </w:r>
      <w:r w:rsidR="003E7C6C" w:rsidRPr="009B3621">
        <w:t>8 (6)</w:t>
      </w:r>
      <w:r w:rsidR="003E7C6C" w:rsidRPr="009B3621">
        <w:t xml:space="preserve">, </w:t>
      </w:r>
      <w:r w:rsidR="003E7C6C" w:rsidRPr="009B3621">
        <w:t>228-236</w:t>
      </w:r>
      <w:r w:rsidRPr="009B3621">
        <w:rPr>
          <w:rFonts w:cs="Arial"/>
          <w:noProof/>
        </w:rPr>
        <w:t>.</w:t>
      </w:r>
      <w:bookmarkEnd w:id="13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  <w:lang w:val="it-IT"/>
        </w:rPr>
      </w:pPr>
      <w:bookmarkStart w:id="14" w:name="_ENREF_14"/>
      <w:r w:rsidRPr="009B3621">
        <w:rPr>
          <w:rFonts w:cs="Arial"/>
          <w:noProof/>
        </w:rPr>
        <w:t xml:space="preserve">Nilsen, W. G. 1969. Raman Spectrum of Cubic ZnS. </w:t>
      </w:r>
      <w:r w:rsidRPr="009B3621">
        <w:rPr>
          <w:rFonts w:cs="Arial"/>
          <w:noProof/>
          <w:lang w:val="it-IT"/>
        </w:rPr>
        <w:t>Physical Review, 182</w:t>
      </w:r>
      <w:r w:rsidRPr="009B3621">
        <w:rPr>
          <w:rFonts w:cs="Arial"/>
          <w:b/>
          <w:noProof/>
          <w:lang w:val="it-IT"/>
        </w:rPr>
        <w:t>,</w:t>
      </w:r>
      <w:r w:rsidRPr="009B3621">
        <w:rPr>
          <w:rFonts w:cs="Arial"/>
          <w:noProof/>
          <w:lang w:val="it-IT"/>
        </w:rPr>
        <w:t xml:space="preserve"> 838-850.</w:t>
      </w:r>
      <w:bookmarkEnd w:id="14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15" w:name="_ENREF_15"/>
      <w:r w:rsidRPr="009B3621">
        <w:rPr>
          <w:rFonts w:cs="Arial"/>
          <w:noProof/>
          <w:lang w:val="it-IT"/>
        </w:rPr>
        <w:t xml:space="preserve">Palma, V., Barba, D., Vaiano, V., Colozzi, M., Palo, E., Barbato, L., Cortese, S. &amp; Miccio, M. 2018. </w:t>
      </w:r>
      <w:r w:rsidRPr="009B3621">
        <w:rPr>
          <w:rFonts w:cs="Arial"/>
          <w:noProof/>
        </w:rPr>
        <w:t>Catalytic oxidative decomposition of H2S for hydrogen production. Chemical Engineering Transactions, 70</w:t>
      </w:r>
      <w:r w:rsidRPr="009B3621">
        <w:rPr>
          <w:rFonts w:cs="Arial"/>
          <w:b/>
          <w:noProof/>
        </w:rPr>
        <w:t>,</w:t>
      </w:r>
      <w:r w:rsidRPr="009B3621">
        <w:rPr>
          <w:rFonts w:cs="Arial"/>
          <w:noProof/>
        </w:rPr>
        <w:t xml:space="preserve"> 325-330.</w:t>
      </w:r>
      <w:bookmarkEnd w:id="15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16" w:name="_ENREF_16"/>
      <w:r w:rsidRPr="009B3621">
        <w:rPr>
          <w:rFonts w:cs="Arial"/>
          <w:noProof/>
          <w:lang w:val="it-IT"/>
        </w:rPr>
        <w:t xml:space="preserve">Patrocinio, A. O. T., Schneider, J., França, M. D., Santos, L. M., Caixeta, B. P., Machado, A. E. H. &amp; Bahnemann, D. W. 2015. </w:t>
      </w:r>
      <w:r w:rsidRPr="009B3621">
        <w:rPr>
          <w:rFonts w:cs="Arial"/>
          <w:noProof/>
        </w:rPr>
        <w:t>Charge carrier dynamics and photocatalytic behavior of TiO2 nanopowders submitted to hydrothermal or conventional heat treatment. RSC Advances, 5</w:t>
      </w:r>
      <w:r w:rsidRPr="009B3621">
        <w:rPr>
          <w:rFonts w:cs="Arial"/>
          <w:b/>
          <w:noProof/>
        </w:rPr>
        <w:t>,</w:t>
      </w:r>
      <w:r w:rsidRPr="009B3621">
        <w:rPr>
          <w:rFonts w:cs="Arial"/>
          <w:noProof/>
        </w:rPr>
        <w:t xml:space="preserve"> 70536-70545.</w:t>
      </w:r>
      <w:bookmarkEnd w:id="16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17" w:name="_ENREF_17"/>
      <w:r w:rsidRPr="009B3621">
        <w:rPr>
          <w:rFonts w:cs="Arial"/>
          <w:noProof/>
        </w:rPr>
        <w:t>Sacco, O., Sannino, D. &amp; Vaiano, V. 2019. Packed Bed Photoreactor for the Removal of Water Pollutants Using Visible Light Emitting Diodes</w:t>
      </w:r>
      <w:r w:rsidR="003E7C6C" w:rsidRPr="009B3621">
        <w:rPr>
          <w:rFonts w:cs="Arial"/>
          <w:noProof/>
        </w:rPr>
        <w:t>, Applied Science, 9(3), 472-486</w:t>
      </w:r>
      <w:r w:rsidRPr="009B3621">
        <w:rPr>
          <w:rFonts w:cs="Arial"/>
          <w:noProof/>
        </w:rPr>
        <w:t>.</w:t>
      </w:r>
      <w:bookmarkEnd w:id="17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18" w:name="_ENREF_18"/>
      <w:r w:rsidRPr="009B3621">
        <w:rPr>
          <w:rFonts w:cs="Arial"/>
          <w:noProof/>
        </w:rPr>
        <w:t>Solanki, M., Sundaramurthy, S., Das, S. N. &amp; Shukla, K. 2013. Treatment of real textile wastewater using coagulation technology</w:t>
      </w:r>
      <w:r w:rsidR="00A719EA" w:rsidRPr="009B3621">
        <w:rPr>
          <w:rFonts w:cs="Arial"/>
          <w:noProof/>
        </w:rPr>
        <w:t>,</w:t>
      </w:r>
      <w:r w:rsidR="00A719EA" w:rsidRPr="009B3621">
        <w:t xml:space="preserve"> </w:t>
      </w:r>
      <w:r w:rsidR="00A719EA" w:rsidRPr="009B3621">
        <w:rPr>
          <w:rFonts w:cs="Arial"/>
          <w:noProof/>
        </w:rPr>
        <w:t>International Journal of ChemTech Research, 5(2),610-615</w:t>
      </w:r>
      <w:r w:rsidRPr="009B3621">
        <w:rPr>
          <w:rFonts w:cs="Arial"/>
          <w:noProof/>
        </w:rPr>
        <w:t>.</w:t>
      </w:r>
      <w:bookmarkEnd w:id="18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19" w:name="_ENREF_19"/>
      <w:r w:rsidRPr="009B3621">
        <w:rPr>
          <w:rFonts w:cs="Arial"/>
          <w:noProof/>
          <w:lang w:val="it-IT"/>
        </w:rPr>
        <w:t xml:space="preserve">Soltani, N., Saion, E., Hussein, M. Z., Erfani, M., Abedini, A., Bahmanrokh, G., Navasery, M. &amp; Vaziri, P. 2012. </w:t>
      </w:r>
      <w:r w:rsidRPr="009B3621">
        <w:rPr>
          <w:rFonts w:cs="Arial"/>
          <w:noProof/>
        </w:rPr>
        <w:t>Visible Light-Induced Degradation of Methylene Blue in the Presence of Photocatalytic ZnS and CdS Nanoparticles. International Journal of Molecular Sciences, 13</w:t>
      </w:r>
      <w:r w:rsidRPr="009B3621">
        <w:rPr>
          <w:rFonts w:cs="Arial"/>
          <w:b/>
          <w:noProof/>
        </w:rPr>
        <w:t>,</w:t>
      </w:r>
      <w:r w:rsidRPr="009B3621">
        <w:rPr>
          <w:rFonts w:cs="Arial"/>
          <w:noProof/>
        </w:rPr>
        <w:t xml:space="preserve"> 12242.</w:t>
      </w:r>
      <w:bookmarkEnd w:id="19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  <w:lang w:val="it-IT"/>
        </w:rPr>
      </w:pPr>
      <w:bookmarkStart w:id="20" w:name="_ENREF_20"/>
      <w:r w:rsidRPr="009B3621">
        <w:rPr>
          <w:rFonts w:cs="Arial"/>
          <w:noProof/>
        </w:rPr>
        <w:t xml:space="preserve">Soria, J., Sanz, J., Torralvo, M. J., Sobrados, I., Garlisi, C., Palmisano, G., Çetinkaya, S., Yurdakal, S. &amp; Augugliaro, V. 2017. The effect of the surface disordered layer on the photoreactivity of titania nanoparticles. </w:t>
      </w:r>
      <w:r w:rsidRPr="009B3621">
        <w:rPr>
          <w:rFonts w:cs="Arial"/>
          <w:noProof/>
          <w:lang w:val="it-IT"/>
        </w:rPr>
        <w:t>Applied Catalysis B: Environmental, 210</w:t>
      </w:r>
      <w:r w:rsidRPr="009B3621">
        <w:rPr>
          <w:rFonts w:cs="Arial"/>
          <w:b/>
          <w:noProof/>
          <w:lang w:val="it-IT"/>
        </w:rPr>
        <w:t>,</w:t>
      </w:r>
      <w:r w:rsidRPr="009B3621">
        <w:rPr>
          <w:rFonts w:cs="Arial"/>
          <w:noProof/>
          <w:lang w:val="it-IT"/>
        </w:rPr>
        <w:t xml:space="preserve"> 306-319.</w:t>
      </w:r>
      <w:bookmarkEnd w:id="20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21" w:name="_ENREF_21"/>
      <w:r w:rsidRPr="009B3621">
        <w:rPr>
          <w:rFonts w:cs="Arial"/>
          <w:noProof/>
          <w:lang w:val="it-IT"/>
        </w:rPr>
        <w:t xml:space="preserve">Vaiano, V., Matarangolo, M., Sacco, O. &amp; Sannino, D. 2017. </w:t>
      </w:r>
      <w:r w:rsidRPr="009B3621">
        <w:rPr>
          <w:rFonts w:cs="Arial"/>
          <w:noProof/>
        </w:rPr>
        <w:t>Photocatalytic removal of Eriochrome Black T dye over ZnO nanoparticles doped with Pr, Ce or Eu. Chemical Engineering Transactions, 57</w:t>
      </w:r>
      <w:r w:rsidRPr="009B3621">
        <w:rPr>
          <w:rFonts w:cs="Arial"/>
          <w:b/>
          <w:noProof/>
        </w:rPr>
        <w:t>,</w:t>
      </w:r>
      <w:r w:rsidRPr="009B3621">
        <w:rPr>
          <w:rFonts w:cs="Arial"/>
          <w:noProof/>
        </w:rPr>
        <w:t xml:space="preserve"> 625-630.</w:t>
      </w:r>
      <w:bookmarkEnd w:id="21"/>
    </w:p>
    <w:p w:rsidR="00CC248F" w:rsidRPr="009B3621" w:rsidRDefault="00CC248F" w:rsidP="009B3621">
      <w:pPr>
        <w:pStyle w:val="CETReferencetext"/>
        <w:spacing w:line="240" w:lineRule="auto"/>
        <w:rPr>
          <w:rFonts w:cs="Arial"/>
          <w:noProof/>
        </w:rPr>
      </w:pPr>
      <w:bookmarkStart w:id="22" w:name="_ENREF_22"/>
      <w:r w:rsidRPr="009B3621">
        <w:rPr>
          <w:rFonts w:cs="Arial"/>
          <w:noProof/>
        </w:rPr>
        <w:t>Zak, A. K., Razali, R., Majid, W. H. A. &amp; Darroudi, M. 2011. Synthesis and characterization of a narrow size distribution of zinc oxide nanoparticles. International journal of nanomedicine, 6</w:t>
      </w:r>
      <w:r w:rsidRPr="009B3621">
        <w:rPr>
          <w:rFonts w:cs="Arial"/>
          <w:b/>
          <w:noProof/>
        </w:rPr>
        <w:t>,</w:t>
      </w:r>
      <w:r w:rsidRPr="009B3621">
        <w:rPr>
          <w:rFonts w:cs="Arial"/>
          <w:noProof/>
        </w:rPr>
        <w:t xml:space="preserve"> 1399-1403.</w:t>
      </w:r>
      <w:bookmarkEnd w:id="22"/>
    </w:p>
    <w:p w:rsidR="004628D2" w:rsidRPr="009B3621" w:rsidRDefault="00CC248F" w:rsidP="009B3621">
      <w:pPr>
        <w:pStyle w:val="CETReferencetext"/>
        <w:spacing w:line="240" w:lineRule="auto"/>
      </w:pPr>
      <w:bookmarkStart w:id="23" w:name="_ENREF_23"/>
      <w:r w:rsidRPr="009B3621">
        <w:rPr>
          <w:rFonts w:cs="Arial"/>
          <w:noProof/>
        </w:rPr>
        <w:t>Zhang, J., Wang, Y., Zhang, J., Lin, Z., Huang, F. &amp; Yu, J. 2013. Enhanced Photocatalytic Hydrogen Production Activities of Au-Loaded ZnS Flowers. ACS Applied Materials &amp; Interfaces, 5</w:t>
      </w:r>
      <w:r w:rsidRPr="009B3621">
        <w:rPr>
          <w:rFonts w:cs="Arial"/>
          <w:b/>
          <w:noProof/>
        </w:rPr>
        <w:t>,</w:t>
      </w:r>
      <w:r w:rsidRPr="009B3621">
        <w:rPr>
          <w:rFonts w:cs="Arial"/>
          <w:noProof/>
        </w:rPr>
        <w:t xml:space="preserve"> 1031-1037.</w:t>
      </w:r>
      <w:bookmarkEnd w:id="23"/>
      <w:r w:rsidR="00AE1D93" w:rsidRPr="009B3621">
        <w:rPr>
          <w:rFonts w:cs="Arial"/>
          <w:noProof/>
        </w:rPr>
        <w:t xml:space="preserve"> </w:t>
      </w:r>
      <w:r w:rsidR="00A00D96" w:rsidRPr="009B3621">
        <w:fldChar w:fldCharType="end"/>
      </w:r>
    </w:p>
    <w:sectPr w:rsidR="004628D2" w:rsidRPr="009B3621" w:rsidSect="0077098D">
      <w:type w:val="continuous"/>
      <w:pgSz w:w="11906" w:h="16838" w:code="9"/>
      <w:pgMar w:top="1701" w:right="1418" w:bottom="1701" w:left="1701" w:header="1701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571C6" w:rsidRDefault="007571C6" w:rsidP="004F5E36">
      <w:r>
        <w:separator/>
      </w:r>
    </w:p>
  </w:endnote>
  <w:endnote w:type="continuationSeparator" w:id="0">
    <w:p w:rsidR="007571C6" w:rsidRDefault="007571C6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dvP6960">
    <w:altName w:val="Cambri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AdvTT3713a231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BookAntiqu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CaeciliaRm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HJLK O+ Gulliver RM">
    <w:altName w:val="Gulliver RM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MT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571C6" w:rsidRDefault="007571C6" w:rsidP="004F5E36">
      <w:r>
        <w:separator/>
      </w:r>
    </w:p>
  </w:footnote>
  <w:footnote w:type="continuationSeparator" w:id="0">
    <w:p w:rsidR="007571C6" w:rsidRDefault="007571C6" w:rsidP="004F5E3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558AF15E"/>
    <w:lvl w:ilvl="0">
      <w:start w:val="1"/>
      <w:numFmt w:val="decimal"/>
      <w:pStyle w:val="Numeroelenco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65EC884E"/>
    <w:lvl w:ilvl="0">
      <w:start w:val="1"/>
      <w:numFmt w:val="decimal"/>
      <w:pStyle w:val="Numeroelenco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408CBE96"/>
    <w:lvl w:ilvl="0">
      <w:start w:val="1"/>
      <w:numFmt w:val="decimal"/>
      <w:pStyle w:val="Numeroelenco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CFC0B388"/>
    <w:lvl w:ilvl="0">
      <w:start w:val="1"/>
      <w:numFmt w:val="decimal"/>
      <w:pStyle w:val="Numeroelenco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CA34EB48"/>
    <w:lvl w:ilvl="0">
      <w:start w:val="1"/>
      <w:numFmt w:val="bullet"/>
      <w:pStyle w:val="Puntoelenco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485C6BD6"/>
    <w:lvl w:ilvl="0">
      <w:start w:val="1"/>
      <w:numFmt w:val="bullet"/>
      <w:pStyle w:val="Puntoelenco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587A9968"/>
    <w:lvl w:ilvl="0">
      <w:start w:val="1"/>
      <w:numFmt w:val="bullet"/>
      <w:pStyle w:val="Puntoelenco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9ED27934"/>
    <w:lvl w:ilvl="0">
      <w:start w:val="1"/>
      <w:numFmt w:val="bullet"/>
      <w:pStyle w:val="Puntoelenco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5F4206A"/>
    <w:lvl w:ilvl="0">
      <w:start w:val="1"/>
      <w:numFmt w:val="decimal"/>
      <w:pStyle w:val="Numeroelenco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206ACE1A"/>
    <w:lvl w:ilvl="0">
      <w:start w:val="1"/>
      <w:numFmt w:val="bullet"/>
      <w:pStyle w:val="Puntoelenco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2438217E"/>
    <w:multiLevelType w:val="multilevel"/>
    <w:tmpl w:val="F17228D6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lasemplic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1">
    <w:nsid w:val="330B7370"/>
    <w:multiLevelType w:val="hybridMultilevel"/>
    <w:tmpl w:val="12E2AD3A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51E0394"/>
    <w:multiLevelType w:val="hybridMultilevel"/>
    <w:tmpl w:val="806658E2"/>
    <w:lvl w:ilvl="0" w:tplc="14B0F7A8">
      <w:start w:val="1"/>
      <w:numFmt w:val="bullet"/>
      <w:pStyle w:val="CETnumberingbullets"/>
      <w:lvlText w:val=""/>
      <w:lvlJc w:val="left"/>
      <w:pPr>
        <w:ind w:left="340" w:hanging="227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CB100E8"/>
    <w:multiLevelType w:val="hybridMultilevel"/>
    <w:tmpl w:val="6F34C070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50A87BA7"/>
    <w:multiLevelType w:val="hybridMultilevel"/>
    <w:tmpl w:val="1F6A8AD4"/>
    <w:lvl w:ilvl="0" w:tplc="14B0F7A8">
      <w:start w:val="1"/>
      <w:numFmt w:val="bullet"/>
      <w:lvlText w:val=""/>
      <w:lvlJc w:val="left"/>
      <w:pPr>
        <w:ind w:left="340" w:hanging="227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52217387"/>
    <w:multiLevelType w:val="hybridMultilevel"/>
    <w:tmpl w:val="C2AE185A"/>
    <w:lvl w:ilvl="0" w:tplc="14090011">
      <w:start w:val="1"/>
      <w:numFmt w:val="decimal"/>
      <w:lvlText w:val="%1)"/>
      <w:lvlJc w:val="left"/>
      <w:pPr>
        <w:ind w:left="340" w:hanging="227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7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662015B5"/>
    <w:multiLevelType w:val="hybridMultilevel"/>
    <w:tmpl w:val="CCDE094E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865266D"/>
    <w:multiLevelType w:val="hybridMultilevel"/>
    <w:tmpl w:val="F5BE3C4A"/>
    <w:lvl w:ilvl="0" w:tplc="9FC4D28C">
      <w:start w:val="1"/>
      <w:numFmt w:val="lowerLetter"/>
      <w:pStyle w:val="CETnumberinga"/>
      <w:lvlText w:val="%1."/>
      <w:lvlJc w:val="left"/>
      <w:pPr>
        <w:ind w:left="340" w:hanging="227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6"/>
  </w:num>
  <w:num w:numId="13">
    <w:abstractNumId w:val="12"/>
  </w:num>
  <w:num w:numId="14">
    <w:abstractNumId w:val="17"/>
  </w:num>
  <w:num w:numId="15">
    <w:abstractNumId w:val="19"/>
  </w:num>
  <w:num w:numId="16">
    <w:abstractNumId w:val="18"/>
  </w:num>
  <w:num w:numId="17">
    <w:abstractNumId w:val="11"/>
  </w:num>
  <w:num w:numId="18">
    <w:abstractNumId w:val="12"/>
    <w:lvlOverride w:ilvl="0">
      <w:startOverride w:val="1"/>
    </w:lvlOverride>
  </w:num>
  <w:num w:numId="19">
    <w:abstractNumId w:val="15"/>
  </w:num>
  <w:num w:numId="20">
    <w:abstractNumId w:val="14"/>
  </w:num>
  <w:num w:numId="21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styleLockTheme/>
  <w:styleLockQFSet/>
  <w:defaultTabStop w:val="708"/>
  <w:hyphenationZone w:val="283"/>
  <w:clickAndTypeStyle w:val="CETBodytext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I0NzezsDA3M7MwMTJW0lEKTi0uzszPAymwrAUAugS3I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Arial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psdx22fzttz54exz21vf9fhddvw0zpptfsp&quot;&gt;ZnS_campionidaniela_ICHEAP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3&lt;/item&gt;&lt;item&gt;24&lt;/item&gt;&lt;/record-ids&gt;&lt;/item&gt;&lt;/Libraries&gt;"/>
  </w:docVars>
  <w:rsids>
    <w:rsidRoot w:val="000E414A"/>
    <w:rsid w:val="000027C0"/>
    <w:rsid w:val="000052FB"/>
    <w:rsid w:val="00010F40"/>
    <w:rsid w:val="000117CB"/>
    <w:rsid w:val="00011928"/>
    <w:rsid w:val="00014245"/>
    <w:rsid w:val="0001710E"/>
    <w:rsid w:val="00021C53"/>
    <w:rsid w:val="0003148D"/>
    <w:rsid w:val="00042A1F"/>
    <w:rsid w:val="000471EA"/>
    <w:rsid w:val="00047D7F"/>
    <w:rsid w:val="00051566"/>
    <w:rsid w:val="00062A9A"/>
    <w:rsid w:val="00065058"/>
    <w:rsid w:val="00076CED"/>
    <w:rsid w:val="00081D74"/>
    <w:rsid w:val="00086C39"/>
    <w:rsid w:val="00090E39"/>
    <w:rsid w:val="00097B86"/>
    <w:rsid w:val="000A03B2"/>
    <w:rsid w:val="000A3B79"/>
    <w:rsid w:val="000A506C"/>
    <w:rsid w:val="000A6700"/>
    <w:rsid w:val="000D07F2"/>
    <w:rsid w:val="000D34BE"/>
    <w:rsid w:val="000E102F"/>
    <w:rsid w:val="000E36F1"/>
    <w:rsid w:val="000E3A73"/>
    <w:rsid w:val="000E414A"/>
    <w:rsid w:val="000F093C"/>
    <w:rsid w:val="000F16BD"/>
    <w:rsid w:val="000F787B"/>
    <w:rsid w:val="001176F8"/>
    <w:rsid w:val="0012091F"/>
    <w:rsid w:val="00126BC2"/>
    <w:rsid w:val="001308B6"/>
    <w:rsid w:val="0013121F"/>
    <w:rsid w:val="00131FAB"/>
    <w:rsid w:val="00131FE6"/>
    <w:rsid w:val="00132561"/>
    <w:rsid w:val="0013263F"/>
    <w:rsid w:val="00134DE4"/>
    <w:rsid w:val="0014034D"/>
    <w:rsid w:val="00145E35"/>
    <w:rsid w:val="00150E59"/>
    <w:rsid w:val="00152DE3"/>
    <w:rsid w:val="00155E57"/>
    <w:rsid w:val="00160169"/>
    <w:rsid w:val="00162642"/>
    <w:rsid w:val="00163BFA"/>
    <w:rsid w:val="00164A1E"/>
    <w:rsid w:val="00164CF9"/>
    <w:rsid w:val="00166C06"/>
    <w:rsid w:val="00171AF7"/>
    <w:rsid w:val="00184AD6"/>
    <w:rsid w:val="001946A6"/>
    <w:rsid w:val="001B0349"/>
    <w:rsid w:val="001B2522"/>
    <w:rsid w:val="001B65C1"/>
    <w:rsid w:val="001C1391"/>
    <w:rsid w:val="001C684B"/>
    <w:rsid w:val="001C752B"/>
    <w:rsid w:val="001D53FC"/>
    <w:rsid w:val="001F42A5"/>
    <w:rsid w:val="001F7B9D"/>
    <w:rsid w:val="00213C06"/>
    <w:rsid w:val="002224B4"/>
    <w:rsid w:val="002447EF"/>
    <w:rsid w:val="00247849"/>
    <w:rsid w:val="00251550"/>
    <w:rsid w:val="00252C1A"/>
    <w:rsid w:val="00263B05"/>
    <w:rsid w:val="0027221A"/>
    <w:rsid w:val="00275B61"/>
    <w:rsid w:val="00282656"/>
    <w:rsid w:val="00296B83"/>
    <w:rsid w:val="002A06FF"/>
    <w:rsid w:val="002A3D87"/>
    <w:rsid w:val="002B78CE"/>
    <w:rsid w:val="002C22BB"/>
    <w:rsid w:val="002C2FB6"/>
    <w:rsid w:val="002D010F"/>
    <w:rsid w:val="002D5BCD"/>
    <w:rsid w:val="002E75ED"/>
    <w:rsid w:val="002F7628"/>
    <w:rsid w:val="003009B7"/>
    <w:rsid w:val="00300E56"/>
    <w:rsid w:val="0030469C"/>
    <w:rsid w:val="00321CA6"/>
    <w:rsid w:val="00326472"/>
    <w:rsid w:val="003300EA"/>
    <w:rsid w:val="00334C09"/>
    <w:rsid w:val="003365E3"/>
    <w:rsid w:val="003541F4"/>
    <w:rsid w:val="00362A6D"/>
    <w:rsid w:val="00363677"/>
    <w:rsid w:val="003723D4"/>
    <w:rsid w:val="00377767"/>
    <w:rsid w:val="003807F5"/>
    <w:rsid w:val="00384CC8"/>
    <w:rsid w:val="003871FD"/>
    <w:rsid w:val="00392536"/>
    <w:rsid w:val="003A1E30"/>
    <w:rsid w:val="003A5B67"/>
    <w:rsid w:val="003A7D1C"/>
    <w:rsid w:val="003B304B"/>
    <w:rsid w:val="003B3146"/>
    <w:rsid w:val="003B363A"/>
    <w:rsid w:val="003B60F3"/>
    <w:rsid w:val="003E7C6C"/>
    <w:rsid w:val="003F015E"/>
    <w:rsid w:val="00400414"/>
    <w:rsid w:val="0041446B"/>
    <w:rsid w:val="0044329C"/>
    <w:rsid w:val="004577FE"/>
    <w:rsid w:val="00457B9C"/>
    <w:rsid w:val="0046164A"/>
    <w:rsid w:val="004628D2"/>
    <w:rsid w:val="00462DCD"/>
    <w:rsid w:val="004648AD"/>
    <w:rsid w:val="004703A9"/>
    <w:rsid w:val="004760DE"/>
    <w:rsid w:val="00485FA6"/>
    <w:rsid w:val="004960B0"/>
    <w:rsid w:val="004A004E"/>
    <w:rsid w:val="004A24CF"/>
    <w:rsid w:val="004B6721"/>
    <w:rsid w:val="004C3D1D"/>
    <w:rsid w:val="004C7913"/>
    <w:rsid w:val="004D4946"/>
    <w:rsid w:val="004E4DD6"/>
    <w:rsid w:val="004F5E36"/>
    <w:rsid w:val="00500565"/>
    <w:rsid w:val="005070B4"/>
    <w:rsid w:val="00507B47"/>
    <w:rsid w:val="00507CC9"/>
    <w:rsid w:val="005119A5"/>
    <w:rsid w:val="005215E3"/>
    <w:rsid w:val="005278B7"/>
    <w:rsid w:val="00532016"/>
    <w:rsid w:val="005346C8"/>
    <w:rsid w:val="005373F9"/>
    <w:rsid w:val="00543E7D"/>
    <w:rsid w:val="00546B05"/>
    <w:rsid w:val="00547A68"/>
    <w:rsid w:val="005531C9"/>
    <w:rsid w:val="0057063B"/>
    <w:rsid w:val="005768B1"/>
    <w:rsid w:val="00596465"/>
    <w:rsid w:val="005A757B"/>
    <w:rsid w:val="005B2110"/>
    <w:rsid w:val="005B61E6"/>
    <w:rsid w:val="005C77E1"/>
    <w:rsid w:val="005D1793"/>
    <w:rsid w:val="005D6A2F"/>
    <w:rsid w:val="005E1962"/>
    <w:rsid w:val="005E1A82"/>
    <w:rsid w:val="005E794C"/>
    <w:rsid w:val="005F0A28"/>
    <w:rsid w:val="005F0E5E"/>
    <w:rsid w:val="00600535"/>
    <w:rsid w:val="00610CD6"/>
    <w:rsid w:val="006111CD"/>
    <w:rsid w:val="00620DEE"/>
    <w:rsid w:val="00621F92"/>
    <w:rsid w:val="006240E4"/>
    <w:rsid w:val="00625639"/>
    <w:rsid w:val="00631B33"/>
    <w:rsid w:val="00635992"/>
    <w:rsid w:val="0064184D"/>
    <w:rsid w:val="006422CC"/>
    <w:rsid w:val="00660187"/>
    <w:rsid w:val="00660E3E"/>
    <w:rsid w:val="00662E74"/>
    <w:rsid w:val="00680C23"/>
    <w:rsid w:val="006845A5"/>
    <w:rsid w:val="00685541"/>
    <w:rsid w:val="00693766"/>
    <w:rsid w:val="006A3281"/>
    <w:rsid w:val="006B4888"/>
    <w:rsid w:val="006B5EC6"/>
    <w:rsid w:val="006C134B"/>
    <w:rsid w:val="006C2E45"/>
    <w:rsid w:val="006C359C"/>
    <w:rsid w:val="006C5579"/>
    <w:rsid w:val="006C6BCF"/>
    <w:rsid w:val="006E0574"/>
    <w:rsid w:val="006E2C3C"/>
    <w:rsid w:val="006E737D"/>
    <w:rsid w:val="006F1B6E"/>
    <w:rsid w:val="0070195D"/>
    <w:rsid w:val="00720A24"/>
    <w:rsid w:val="00732386"/>
    <w:rsid w:val="007447F3"/>
    <w:rsid w:val="00744C59"/>
    <w:rsid w:val="0075499F"/>
    <w:rsid w:val="007571C6"/>
    <w:rsid w:val="00762B5F"/>
    <w:rsid w:val="007661C8"/>
    <w:rsid w:val="0077098D"/>
    <w:rsid w:val="00776FAD"/>
    <w:rsid w:val="00786197"/>
    <w:rsid w:val="007931FA"/>
    <w:rsid w:val="007A7BBA"/>
    <w:rsid w:val="007B0C50"/>
    <w:rsid w:val="007C1A43"/>
    <w:rsid w:val="007E1DC6"/>
    <w:rsid w:val="00813288"/>
    <w:rsid w:val="008168FC"/>
    <w:rsid w:val="00824F11"/>
    <w:rsid w:val="00830608"/>
    <w:rsid w:val="00830996"/>
    <w:rsid w:val="008345F1"/>
    <w:rsid w:val="00865B07"/>
    <w:rsid w:val="008667EA"/>
    <w:rsid w:val="0087637F"/>
    <w:rsid w:val="008904B9"/>
    <w:rsid w:val="0089081D"/>
    <w:rsid w:val="00892AD5"/>
    <w:rsid w:val="00896D6C"/>
    <w:rsid w:val="008A1512"/>
    <w:rsid w:val="008C0882"/>
    <w:rsid w:val="008C78C1"/>
    <w:rsid w:val="008D12EF"/>
    <w:rsid w:val="008D32B9"/>
    <w:rsid w:val="008D433B"/>
    <w:rsid w:val="008E566E"/>
    <w:rsid w:val="0090161A"/>
    <w:rsid w:val="00901EB6"/>
    <w:rsid w:val="00904B50"/>
    <w:rsid w:val="00904C62"/>
    <w:rsid w:val="00910F74"/>
    <w:rsid w:val="00924DAC"/>
    <w:rsid w:val="00927058"/>
    <w:rsid w:val="009450CE"/>
    <w:rsid w:val="00946807"/>
    <w:rsid w:val="00947179"/>
    <w:rsid w:val="0095164B"/>
    <w:rsid w:val="00954090"/>
    <w:rsid w:val="009573E7"/>
    <w:rsid w:val="009635B9"/>
    <w:rsid w:val="00963E05"/>
    <w:rsid w:val="00967D54"/>
    <w:rsid w:val="00972FB1"/>
    <w:rsid w:val="00991D1B"/>
    <w:rsid w:val="00996483"/>
    <w:rsid w:val="00996F5A"/>
    <w:rsid w:val="009A0A3E"/>
    <w:rsid w:val="009B041A"/>
    <w:rsid w:val="009B3621"/>
    <w:rsid w:val="009C7C86"/>
    <w:rsid w:val="009D25E1"/>
    <w:rsid w:val="009D2FF7"/>
    <w:rsid w:val="009E7884"/>
    <w:rsid w:val="009E788A"/>
    <w:rsid w:val="009F0E08"/>
    <w:rsid w:val="009F4FF2"/>
    <w:rsid w:val="00A00318"/>
    <w:rsid w:val="00A00D96"/>
    <w:rsid w:val="00A1763D"/>
    <w:rsid w:val="00A17CEC"/>
    <w:rsid w:val="00A27EF0"/>
    <w:rsid w:val="00A42E62"/>
    <w:rsid w:val="00A50B20"/>
    <w:rsid w:val="00A51390"/>
    <w:rsid w:val="00A556F4"/>
    <w:rsid w:val="00A60D13"/>
    <w:rsid w:val="00A633DA"/>
    <w:rsid w:val="00A719EA"/>
    <w:rsid w:val="00A72745"/>
    <w:rsid w:val="00A76EFC"/>
    <w:rsid w:val="00A91010"/>
    <w:rsid w:val="00A97F29"/>
    <w:rsid w:val="00AA5708"/>
    <w:rsid w:val="00AA702E"/>
    <w:rsid w:val="00AA7815"/>
    <w:rsid w:val="00AB0964"/>
    <w:rsid w:val="00AB5011"/>
    <w:rsid w:val="00AC7368"/>
    <w:rsid w:val="00AD10CC"/>
    <w:rsid w:val="00AD16B9"/>
    <w:rsid w:val="00AD54CF"/>
    <w:rsid w:val="00AE1D93"/>
    <w:rsid w:val="00AE377D"/>
    <w:rsid w:val="00B17FBD"/>
    <w:rsid w:val="00B315A6"/>
    <w:rsid w:val="00B31813"/>
    <w:rsid w:val="00B33365"/>
    <w:rsid w:val="00B51F02"/>
    <w:rsid w:val="00B57B36"/>
    <w:rsid w:val="00B8686D"/>
    <w:rsid w:val="00B87684"/>
    <w:rsid w:val="00B93E89"/>
    <w:rsid w:val="00BA0319"/>
    <w:rsid w:val="00BA7DC0"/>
    <w:rsid w:val="00BC30C9"/>
    <w:rsid w:val="00BD3FF4"/>
    <w:rsid w:val="00BE3E58"/>
    <w:rsid w:val="00BF3EB1"/>
    <w:rsid w:val="00C01616"/>
    <w:rsid w:val="00C0162B"/>
    <w:rsid w:val="00C111CE"/>
    <w:rsid w:val="00C12535"/>
    <w:rsid w:val="00C27F91"/>
    <w:rsid w:val="00C30F8A"/>
    <w:rsid w:val="00C345B1"/>
    <w:rsid w:val="00C40142"/>
    <w:rsid w:val="00C45C8A"/>
    <w:rsid w:val="00C57182"/>
    <w:rsid w:val="00C57863"/>
    <w:rsid w:val="00C655FD"/>
    <w:rsid w:val="00C723ED"/>
    <w:rsid w:val="00C870A8"/>
    <w:rsid w:val="00C94434"/>
    <w:rsid w:val="00CA0D75"/>
    <w:rsid w:val="00CA1C95"/>
    <w:rsid w:val="00CA5A9C"/>
    <w:rsid w:val="00CC248F"/>
    <w:rsid w:val="00CD3517"/>
    <w:rsid w:val="00CD5A00"/>
    <w:rsid w:val="00CD5FE2"/>
    <w:rsid w:val="00CE0765"/>
    <w:rsid w:val="00CE1DDC"/>
    <w:rsid w:val="00CE7C68"/>
    <w:rsid w:val="00D02B4C"/>
    <w:rsid w:val="00D03E36"/>
    <w:rsid w:val="00D040C4"/>
    <w:rsid w:val="00D04671"/>
    <w:rsid w:val="00D359B4"/>
    <w:rsid w:val="00D403E5"/>
    <w:rsid w:val="00D57C84"/>
    <w:rsid w:val="00D6057D"/>
    <w:rsid w:val="00D64E2A"/>
    <w:rsid w:val="00D84576"/>
    <w:rsid w:val="00DA1399"/>
    <w:rsid w:val="00DA1870"/>
    <w:rsid w:val="00DA24C6"/>
    <w:rsid w:val="00DA4D7B"/>
    <w:rsid w:val="00DB36FB"/>
    <w:rsid w:val="00DD1AAE"/>
    <w:rsid w:val="00DE0D02"/>
    <w:rsid w:val="00DE264A"/>
    <w:rsid w:val="00DF2B05"/>
    <w:rsid w:val="00E02D18"/>
    <w:rsid w:val="00E041E7"/>
    <w:rsid w:val="00E07358"/>
    <w:rsid w:val="00E11689"/>
    <w:rsid w:val="00E23CA1"/>
    <w:rsid w:val="00E26995"/>
    <w:rsid w:val="00E352BE"/>
    <w:rsid w:val="00E409A8"/>
    <w:rsid w:val="00E5007B"/>
    <w:rsid w:val="00E50C12"/>
    <w:rsid w:val="00E51C9E"/>
    <w:rsid w:val="00E60644"/>
    <w:rsid w:val="00E65B91"/>
    <w:rsid w:val="00E7209D"/>
    <w:rsid w:val="00E7572E"/>
    <w:rsid w:val="00E77223"/>
    <w:rsid w:val="00E8528B"/>
    <w:rsid w:val="00E85B94"/>
    <w:rsid w:val="00E90066"/>
    <w:rsid w:val="00E978D0"/>
    <w:rsid w:val="00EA4613"/>
    <w:rsid w:val="00EA7F91"/>
    <w:rsid w:val="00EB1523"/>
    <w:rsid w:val="00EB40A2"/>
    <w:rsid w:val="00EB42B9"/>
    <w:rsid w:val="00EB56C9"/>
    <w:rsid w:val="00EC0E49"/>
    <w:rsid w:val="00EC2132"/>
    <w:rsid w:val="00EE0131"/>
    <w:rsid w:val="00EE0B69"/>
    <w:rsid w:val="00EF17D6"/>
    <w:rsid w:val="00F15006"/>
    <w:rsid w:val="00F155B2"/>
    <w:rsid w:val="00F30C64"/>
    <w:rsid w:val="00F32CDB"/>
    <w:rsid w:val="00F4483C"/>
    <w:rsid w:val="00F63A70"/>
    <w:rsid w:val="00F94EA9"/>
    <w:rsid w:val="00FA066C"/>
    <w:rsid w:val="00FA21D0"/>
    <w:rsid w:val="00FA5F5F"/>
    <w:rsid w:val="00FB730C"/>
    <w:rsid w:val="00FC2695"/>
    <w:rsid w:val="00FC3E03"/>
    <w:rsid w:val="00FC3FC1"/>
    <w:rsid w:val="00FD292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t-I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9" w:unhideWhenUsed="0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locked="1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Hyperlink" w:locked="1"/>
    <w:lsdException w:name="Strong" w:semiHidden="0" w:uiPriority="22" w:unhideWhenUsed="0"/>
    <w:lsdException w:name="Emphasis" w:semiHidden="0" w:uiPriority="20" w:unhideWhenUsed="0"/>
    <w:lsdException w:name="Table Simple 1" w:uiPriority="0"/>
    <w:lsdException w:name="Table Grid" w:locked="1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olo1">
    <w:name w:val="heading 1"/>
    <w:basedOn w:val="CETHeading1"/>
    <w:next w:val="Normale"/>
    <w:link w:val="Titolo1Carattere"/>
    <w:uiPriority w:val="9"/>
    <w:rsid w:val="004F5E36"/>
    <w:pPr>
      <w:tabs>
        <w:tab w:val="right" w:pos="7100"/>
      </w:tabs>
      <w:jc w:val="both"/>
      <w:outlineLvl w:val="0"/>
    </w:pPr>
    <w:rPr>
      <w:lang w:val="en-GB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qFormat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qFormat/>
    <w:rsid w:val="009E788A"/>
    <w:pPr>
      <w:keepNext/>
      <w:numPr>
        <w:ilvl w:val="1"/>
        <w:numId w:val="1"/>
      </w:numPr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qFormat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autoRedefine/>
    <w:qFormat/>
    <w:rsid w:val="00FA5F5F"/>
    <w:pPr>
      <w:keepNext/>
      <w:numPr>
        <w:ilvl w:val="2"/>
        <w:numId w:val="1"/>
      </w:numPr>
      <w:suppressAutoHyphens/>
      <w:spacing w:before="120" w:after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qFormat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asemplice1">
    <w:name w:val="Table Simple 1"/>
    <w:basedOn w:val="Tabellanormale"/>
    <w:semiHidden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qFormat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Caption">
    <w:name w:val="CET Caption"/>
    <w:link w:val="CETCaptionCarattere"/>
    <w:qFormat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character" w:customStyle="1" w:styleId="CETheadingxCarattere">
    <w:name w:val="CET headingx Carattere"/>
    <w:link w:val="CETheadingx"/>
    <w:rsid w:val="00FA5F5F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character" w:styleId="Rimandocommento">
    <w:name w:val="annotation reference"/>
    <w:basedOn w:val="Carpredefinitoparagrafo"/>
    <w:uiPriority w:val="99"/>
    <w:semiHidden/>
    <w:unhideWhenUsed/>
    <w:rsid w:val="004577FE"/>
    <w:rPr>
      <w:sz w:val="16"/>
      <w:szCs w:val="16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ia">
    <w:name w:val="Bibliography"/>
    <w:basedOn w:val="CETReferencetext"/>
    <w:uiPriority w:val="37"/>
    <w:unhideWhenUsed/>
    <w:rsid w:val="00631B33"/>
    <w:pPr>
      <w:spacing w:line="240" w:lineRule="auto"/>
      <w:ind w:left="720" w:hanging="720"/>
    </w:pPr>
  </w:style>
  <w:style w:type="paragraph" w:styleId="Corpodeltesto2">
    <w:name w:val="Body Text 2"/>
    <w:basedOn w:val="Normale"/>
    <w:link w:val="Corpodeltesto2Carattere"/>
    <w:uiPriority w:val="99"/>
    <w:semiHidden/>
    <w:unhideWhenUsed/>
    <w:rsid w:val="0003148D"/>
    <w:pPr>
      <w:spacing w:after="120" w:line="480" w:lineRule="auto"/>
    </w:pPr>
  </w:style>
  <w:style w:type="character" w:customStyle="1" w:styleId="Corpodeltesto2Carattere">
    <w:name w:val="Corpo del testo 2 Carattere"/>
    <w:basedOn w:val="Carpredefinitoparagrafo"/>
    <w:link w:val="Corpodeltesto2"/>
    <w:uiPriority w:val="99"/>
    <w:semiHidden/>
    <w:rsid w:val="0003148D"/>
  </w:style>
  <w:style w:type="paragraph" w:styleId="Corpodeltesto3">
    <w:name w:val="Body Text 3"/>
    <w:basedOn w:val="Normale"/>
    <w:link w:val="Corpodeltesto3Carattere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odeltesto3Carattere">
    <w:name w:val="Corpo del testo 3 Carattere"/>
    <w:basedOn w:val="Carpredefinitoparagrafo"/>
    <w:link w:val="Corpodeltesto3"/>
    <w:uiPriority w:val="99"/>
    <w:semiHidden/>
    <w:rsid w:val="0003148D"/>
    <w:rPr>
      <w:sz w:val="16"/>
      <w:szCs w:val="16"/>
    </w:rPr>
  </w:style>
  <w:style w:type="paragraph" w:styleId="Corpotesto">
    <w:name w:val="Body Text"/>
    <w:basedOn w:val="Normale"/>
    <w:link w:val="CorpotestoCarattere"/>
    <w:uiPriority w:val="99"/>
    <w:semiHidden/>
    <w:unhideWhenUsed/>
    <w:rsid w:val="0003148D"/>
    <w:pPr>
      <w:spacing w:after="120"/>
    </w:pPr>
  </w:style>
  <w:style w:type="character" w:customStyle="1" w:styleId="CorpotestoCarattere">
    <w:name w:val="Corpo testo Carattere"/>
    <w:basedOn w:val="Carpredefinitoparagrafo"/>
    <w:link w:val="Corpotesto"/>
    <w:uiPriority w:val="99"/>
    <w:semiHidden/>
    <w:rsid w:val="0003148D"/>
  </w:style>
  <w:style w:type="paragraph" w:styleId="Data">
    <w:name w:val="Date"/>
    <w:basedOn w:val="Normale"/>
    <w:next w:val="Normale"/>
    <w:link w:val="DataCarattere"/>
    <w:uiPriority w:val="99"/>
    <w:semiHidden/>
    <w:unhideWhenUsed/>
    <w:rsid w:val="0003148D"/>
  </w:style>
  <w:style w:type="character" w:customStyle="1" w:styleId="DataCarattere">
    <w:name w:val="Data Carattere"/>
    <w:basedOn w:val="Carpredefinitoparagrafo"/>
    <w:link w:val="Data"/>
    <w:uiPriority w:val="99"/>
    <w:semiHidden/>
    <w:rsid w:val="0003148D"/>
  </w:style>
  <w:style w:type="paragraph" w:styleId="Didascalia">
    <w:name w:val="caption"/>
    <w:basedOn w:val="Normale"/>
    <w:next w:val="Normale"/>
    <w:uiPriority w:val="35"/>
    <w:semiHidden/>
    <w:unhideWhenUsed/>
    <w:qFormat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Elenco">
    <w:name w:val="List"/>
    <w:basedOn w:val="Normale"/>
    <w:uiPriority w:val="99"/>
    <w:semiHidden/>
    <w:unhideWhenUsed/>
    <w:rsid w:val="0003148D"/>
    <w:pPr>
      <w:ind w:left="283" w:hanging="283"/>
      <w:contextualSpacing/>
    </w:pPr>
  </w:style>
  <w:style w:type="paragraph" w:styleId="Elenco2">
    <w:name w:val="List 2"/>
    <w:basedOn w:val="Normale"/>
    <w:uiPriority w:val="99"/>
    <w:semiHidden/>
    <w:unhideWhenUsed/>
    <w:rsid w:val="0003148D"/>
    <w:pPr>
      <w:ind w:left="566" w:hanging="283"/>
      <w:contextualSpacing/>
    </w:pPr>
  </w:style>
  <w:style w:type="paragraph" w:styleId="Elenco3">
    <w:name w:val="List 3"/>
    <w:basedOn w:val="Normale"/>
    <w:uiPriority w:val="99"/>
    <w:semiHidden/>
    <w:unhideWhenUsed/>
    <w:rsid w:val="0003148D"/>
    <w:pPr>
      <w:ind w:left="849" w:hanging="283"/>
      <w:contextualSpacing/>
    </w:pPr>
  </w:style>
  <w:style w:type="paragraph" w:styleId="Elenco4">
    <w:name w:val="List 4"/>
    <w:basedOn w:val="Normale"/>
    <w:uiPriority w:val="99"/>
    <w:semiHidden/>
    <w:unhideWhenUsed/>
    <w:rsid w:val="0003148D"/>
    <w:pPr>
      <w:ind w:left="1132" w:hanging="283"/>
      <w:contextualSpacing/>
    </w:pPr>
  </w:style>
  <w:style w:type="paragraph" w:styleId="Elenco5">
    <w:name w:val="List 5"/>
    <w:basedOn w:val="Normale"/>
    <w:uiPriority w:val="99"/>
    <w:semiHidden/>
    <w:unhideWhenUsed/>
    <w:rsid w:val="0003148D"/>
    <w:pPr>
      <w:ind w:left="1415" w:hanging="283"/>
      <w:contextualSpacing/>
    </w:pPr>
  </w:style>
  <w:style w:type="paragraph" w:styleId="Elencocontinua">
    <w:name w:val="List Continue"/>
    <w:basedOn w:val="Normale"/>
    <w:uiPriority w:val="99"/>
    <w:semiHidden/>
    <w:unhideWhenUsed/>
    <w:rsid w:val="0003148D"/>
    <w:pPr>
      <w:spacing w:after="120"/>
      <w:ind w:left="283"/>
      <w:contextualSpacing/>
    </w:pPr>
  </w:style>
  <w:style w:type="paragraph" w:styleId="Elencocontinua2">
    <w:name w:val="List Continue 2"/>
    <w:basedOn w:val="Normale"/>
    <w:uiPriority w:val="99"/>
    <w:semiHidden/>
    <w:unhideWhenUsed/>
    <w:rsid w:val="0003148D"/>
    <w:pPr>
      <w:spacing w:after="120"/>
      <w:ind w:left="566"/>
      <w:contextualSpacing/>
    </w:pPr>
  </w:style>
  <w:style w:type="paragraph" w:styleId="Elencocontinua3">
    <w:name w:val="List Continue 3"/>
    <w:basedOn w:val="Normale"/>
    <w:uiPriority w:val="99"/>
    <w:semiHidden/>
    <w:unhideWhenUsed/>
    <w:rsid w:val="0003148D"/>
    <w:pPr>
      <w:spacing w:after="120"/>
      <w:ind w:left="849"/>
      <w:contextualSpacing/>
    </w:pPr>
  </w:style>
  <w:style w:type="paragraph" w:styleId="Elencocontinua4">
    <w:name w:val="List Continue 4"/>
    <w:basedOn w:val="Normale"/>
    <w:uiPriority w:val="99"/>
    <w:semiHidden/>
    <w:unhideWhenUsed/>
    <w:rsid w:val="0003148D"/>
    <w:pPr>
      <w:spacing w:after="120"/>
      <w:ind w:left="1132"/>
      <w:contextualSpacing/>
    </w:pPr>
  </w:style>
  <w:style w:type="paragraph" w:styleId="Elencocontinua5">
    <w:name w:val="List Continue 5"/>
    <w:basedOn w:val="Normale"/>
    <w:uiPriority w:val="99"/>
    <w:semiHidden/>
    <w:unhideWhenUsed/>
    <w:rsid w:val="0003148D"/>
    <w:pPr>
      <w:spacing w:after="120"/>
      <w:ind w:left="1415"/>
      <w:contextualSpacing/>
    </w:pPr>
  </w:style>
  <w:style w:type="paragraph" w:styleId="Firma">
    <w:name w:val="Signature"/>
    <w:basedOn w:val="Normale"/>
    <w:link w:val="FirmaCarattere"/>
    <w:uiPriority w:val="99"/>
    <w:semiHidden/>
    <w:unhideWhenUsed/>
    <w:rsid w:val="0003148D"/>
    <w:pPr>
      <w:spacing w:line="240" w:lineRule="auto"/>
      <w:ind w:left="4252"/>
    </w:pPr>
  </w:style>
  <w:style w:type="character" w:customStyle="1" w:styleId="FirmaCarattere">
    <w:name w:val="Firma Carattere"/>
    <w:basedOn w:val="Carpredefinitoparagrafo"/>
    <w:link w:val="Firma"/>
    <w:uiPriority w:val="99"/>
    <w:semiHidden/>
    <w:rsid w:val="0003148D"/>
  </w:style>
  <w:style w:type="paragraph" w:styleId="Firmadipostaelettronica">
    <w:name w:val="E-mail Signature"/>
    <w:basedOn w:val="Normale"/>
    <w:link w:val="FirmadipostaelettronicaCarattere"/>
    <w:uiPriority w:val="99"/>
    <w:semiHidden/>
    <w:unhideWhenUsed/>
    <w:rsid w:val="0003148D"/>
    <w:pPr>
      <w:spacing w:line="240" w:lineRule="auto"/>
    </w:pPr>
  </w:style>
  <w:style w:type="character" w:customStyle="1" w:styleId="FirmadipostaelettronicaCarattere">
    <w:name w:val="Firma di posta elettronica Carattere"/>
    <w:basedOn w:val="Carpredefinitoparagrafo"/>
    <w:link w:val="Firmadipostaelettronica"/>
    <w:uiPriority w:val="99"/>
    <w:semiHidden/>
    <w:rsid w:val="0003148D"/>
  </w:style>
  <w:style w:type="paragraph" w:styleId="Formuladiapertura">
    <w:name w:val="Salutation"/>
    <w:basedOn w:val="Normale"/>
    <w:next w:val="Normale"/>
    <w:link w:val="FormuladiaperturaCarattere"/>
    <w:uiPriority w:val="99"/>
    <w:semiHidden/>
    <w:unhideWhenUsed/>
    <w:rsid w:val="0003148D"/>
  </w:style>
  <w:style w:type="character" w:customStyle="1" w:styleId="FormuladiaperturaCarattere">
    <w:name w:val="Formula di apertura Carattere"/>
    <w:basedOn w:val="Carpredefinitoparagrafo"/>
    <w:link w:val="Formuladiapertura"/>
    <w:uiPriority w:val="99"/>
    <w:semiHidden/>
    <w:rsid w:val="0003148D"/>
  </w:style>
  <w:style w:type="paragraph" w:styleId="Formuladichiusura">
    <w:name w:val="Closing"/>
    <w:basedOn w:val="Normale"/>
    <w:link w:val="FormuladichiusuraCarattere"/>
    <w:uiPriority w:val="99"/>
    <w:semiHidden/>
    <w:unhideWhenUsed/>
    <w:rsid w:val="0003148D"/>
    <w:pPr>
      <w:spacing w:line="240" w:lineRule="auto"/>
      <w:ind w:left="4252"/>
    </w:pPr>
  </w:style>
  <w:style w:type="character" w:customStyle="1" w:styleId="FormuladichiusuraCarattere">
    <w:name w:val="Formula di chiusura Carattere"/>
    <w:basedOn w:val="Carpredefinitoparagrafo"/>
    <w:link w:val="Formuladichiusura"/>
    <w:uiPriority w:val="99"/>
    <w:semiHidden/>
    <w:rsid w:val="0003148D"/>
  </w:style>
  <w:style w:type="paragraph" w:styleId="Indice1">
    <w:name w:val="index 1"/>
    <w:basedOn w:val="Normale"/>
    <w:next w:val="Normale"/>
    <w:autoRedefine/>
    <w:uiPriority w:val="99"/>
    <w:semiHidden/>
    <w:unhideWhenUsed/>
    <w:rsid w:val="0003148D"/>
    <w:pPr>
      <w:spacing w:line="240" w:lineRule="auto"/>
      <w:ind w:left="220" w:hanging="220"/>
    </w:pPr>
  </w:style>
  <w:style w:type="paragraph" w:styleId="Indice2">
    <w:name w:val="index 2"/>
    <w:basedOn w:val="Normale"/>
    <w:next w:val="Normale"/>
    <w:autoRedefine/>
    <w:uiPriority w:val="99"/>
    <w:semiHidden/>
    <w:unhideWhenUsed/>
    <w:rsid w:val="0003148D"/>
    <w:pPr>
      <w:spacing w:line="240" w:lineRule="auto"/>
      <w:ind w:left="440" w:hanging="220"/>
    </w:pPr>
  </w:style>
  <w:style w:type="paragraph" w:styleId="Indice3">
    <w:name w:val="index 3"/>
    <w:basedOn w:val="Normale"/>
    <w:next w:val="Normale"/>
    <w:autoRedefine/>
    <w:uiPriority w:val="99"/>
    <w:semiHidden/>
    <w:unhideWhenUsed/>
    <w:rsid w:val="0003148D"/>
    <w:pPr>
      <w:spacing w:line="240" w:lineRule="auto"/>
      <w:ind w:left="660" w:hanging="220"/>
    </w:pPr>
  </w:style>
  <w:style w:type="paragraph" w:styleId="Indice4">
    <w:name w:val="index 4"/>
    <w:basedOn w:val="Normale"/>
    <w:next w:val="Normale"/>
    <w:autoRedefine/>
    <w:uiPriority w:val="99"/>
    <w:semiHidden/>
    <w:unhideWhenUsed/>
    <w:rsid w:val="0003148D"/>
    <w:pPr>
      <w:spacing w:line="240" w:lineRule="auto"/>
      <w:ind w:left="880" w:hanging="220"/>
    </w:pPr>
  </w:style>
  <w:style w:type="paragraph" w:styleId="Indice5">
    <w:name w:val="index 5"/>
    <w:basedOn w:val="Normale"/>
    <w:next w:val="Normale"/>
    <w:autoRedefine/>
    <w:uiPriority w:val="99"/>
    <w:semiHidden/>
    <w:unhideWhenUsed/>
    <w:rsid w:val="0003148D"/>
    <w:pPr>
      <w:spacing w:line="240" w:lineRule="auto"/>
      <w:ind w:left="1100" w:hanging="220"/>
    </w:pPr>
  </w:style>
  <w:style w:type="paragraph" w:styleId="Indice6">
    <w:name w:val="index 6"/>
    <w:basedOn w:val="Normale"/>
    <w:next w:val="Normale"/>
    <w:autoRedefine/>
    <w:uiPriority w:val="99"/>
    <w:semiHidden/>
    <w:unhideWhenUsed/>
    <w:rsid w:val="0003148D"/>
    <w:pPr>
      <w:spacing w:line="240" w:lineRule="auto"/>
      <w:ind w:left="1320" w:hanging="220"/>
    </w:pPr>
  </w:style>
  <w:style w:type="paragraph" w:styleId="Indice7">
    <w:name w:val="index 7"/>
    <w:basedOn w:val="Normale"/>
    <w:next w:val="Normale"/>
    <w:autoRedefine/>
    <w:uiPriority w:val="99"/>
    <w:semiHidden/>
    <w:unhideWhenUsed/>
    <w:rsid w:val="0003148D"/>
    <w:pPr>
      <w:spacing w:line="240" w:lineRule="auto"/>
      <w:ind w:left="1540" w:hanging="220"/>
    </w:pPr>
  </w:style>
  <w:style w:type="paragraph" w:styleId="Indice8">
    <w:name w:val="index 8"/>
    <w:basedOn w:val="Normale"/>
    <w:next w:val="Normale"/>
    <w:autoRedefine/>
    <w:uiPriority w:val="99"/>
    <w:semiHidden/>
    <w:unhideWhenUsed/>
    <w:rsid w:val="0003148D"/>
    <w:pPr>
      <w:spacing w:line="240" w:lineRule="auto"/>
      <w:ind w:left="1760" w:hanging="220"/>
    </w:pPr>
  </w:style>
  <w:style w:type="paragraph" w:styleId="Indice9">
    <w:name w:val="index 9"/>
    <w:basedOn w:val="Normale"/>
    <w:next w:val="Normale"/>
    <w:autoRedefine/>
    <w:uiPriority w:val="99"/>
    <w:semiHidden/>
    <w:unhideWhenUsed/>
    <w:rsid w:val="0003148D"/>
    <w:pPr>
      <w:spacing w:line="240" w:lineRule="auto"/>
      <w:ind w:left="1980" w:hanging="220"/>
    </w:pPr>
  </w:style>
  <w:style w:type="paragraph" w:styleId="Indicedellefigure">
    <w:name w:val="table of figures"/>
    <w:basedOn w:val="Normale"/>
    <w:next w:val="Normale"/>
    <w:uiPriority w:val="99"/>
    <w:semiHidden/>
    <w:unhideWhenUsed/>
    <w:rsid w:val="0003148D"/>
  </w:style>
  <w:style w:type="paragraph" w:styleId="Indicefonti">
    <w:name w:val="table of authorities"/>
    <w:basedOn w:val="Normale"/>
    <w:next w:val="Normale"/>
    <w:uiPriority w:val="99"/>
    <w:semiHidden/>
    <w:unhideWhenUsed/>
    <w:rsid w:val="0003148D"/>
    <w:pPr>
      <w:ind w:left="220" w:hanging="220"/>
    </w:pPr>
  </w:style>
  <w:style w:type="paragraph" w:styleId="Indirizzodestinatario">
    <w:name w:val="envelope address"/>
    <w:basedOn w:val="Normale"/>
    <w:uiPriority w:val="99"/>
    <w:semiHidden/>
    <w:unhideWhenUs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irizzoHTML">
    <w:name w:val="HTML Address"/>
    <w:basedOn w:val="Normale"/>
    <w:link w:val="IndirizzoHTMLCarattere"/>
    <w:uiPriority w:val="99"/>
    <w:semiHidden/>
    <w:unhideWhenUsed/>
    <w:rsid w:val="0003148D"/>
    <w:pPr>
      <w:spacing w:line="240" w:lineRule="auto"/>
    </w:pPr>
    <w:rPr>
      <w:i/>
      <w:iCs/>
    </w:rPr>
  </w:style>
  <w:style w:type="character" w:customStyle="1" w:styleId="IndirizzoHTMLCarattere">
    <w:name w:val="Indirizzo HTML Carattere"/>
    <w:basedOn w:val="Carpredefinitoparagrafo"/>
    <w:link w:val="IndirizzoHTML"/>
    <w:uiPriority w:val="99"/>
    <w:semiHidden/>
    <w:rsid w:val="0003148D"/>
    <w:rPr>
      <w:i/>
      <w:iCs/>
    </w:rPr>
  </w:style>
  <w:style w:type="paragraph" w:styleId="Indirizzomittente">
    <w:name w:val="envelope return"/>
    <w:basedOn w:val="Normale"/>
    <w:uiPriority w:val="99"/>
    <w:semiHidden/>
    <w:unhideWhenUs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Intestazionemessaggio">
    <w:name w:val="Message Header"/>
    <w:basedOn w:val="Normale"/>
    <w:link w:val="IntestazionemessaggioCarattere"/>
    <w:uiPriority w:val="99"/>
    <w:semiHidden/>
    <w:unhideWhenUs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IntestazionemessaggioCarattere">
    <w:name w:val="Intestazione messaggio Carattere"/>
    <w:basedOn w:val="Carpredefinitoparagrafo"/>
    <w:link w:val="Intestazionemessaggio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Intestazionenota">
    <w:name w:val="Note Heading"/>
    <w:basedOn w:val="Normale"/>
    <w:next w:val="Normale"/>
    <w:link w:val="IntestazionenotaCarattere"/>
    <w:uiPriority w:val="99"/>
    <w:semiHidden/>
    <w:unhideWhenUsed/>
    <w:rsid w:val="0003148D"/>
    <w:pPr>
      <w:spacing w:line="240" w:lineRule="auto"/>
    </w:pPr>
  </w:style>
  <w:style w:type="character" w:customStyle="1" w:styleId="IntestazionenotaCarattere">
    <w:name w:val="Intestazione nota Carattere"/>
    <w:basedOn w:val="Carpredefinitoparagrafo"/>
    <w:link w:val="Intestazionenota"/>
    <w:uiPriority w:val="99"/>
    <w:semiHidden/>
    <w:rsid w:val="0003148D"/>
  </w:style>
  <w:style w:type="paragraph" w:styleId="Mappadocumento">
    <w:name w:val="Document Map"/>
    <w:basedOn w:val="Normale"/>
    <w:link w:val="MappadocumentoCarattere"/>
    <w:uiPriority w:val="99"/>
    <w:semiHidden/>
    <w:unhideWhenUs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padocumentoCarattere">
    <w:name w:val="Mappa documento Carattere"/>
    <w:basedOn w:val="Carpredefinitoparagrafo"/>
    <w:link w:val="Mappa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eWeb">
    <w:name w:val="Normal (Web)"/>
    <w:basedOn w:val="Normale"/>
    <w:uiPriority w:val="99"/>
    <w:semiHidden/>
    <w:unhideWhenUsed/>
    <w:rsid w:val="0003148D"/>
    <w:rPr>
      <w:sz w:val="24"/>
      <w:szCs w:val="24"/>
    </w:rPr>
  </w:style>
  <w:style w:type="paragraph" w:styleId="Numeroelenco">
    <w:name w:val="List Number"/>
    <w:basedOn w:val="Normale"/>
    <w:uiPriority w:val="99"/>
    <w:semiHidden/>
    <w:unhideWhenUsed/>
    <w:rsid w:val="0003148D"/>
    <w:pPr>
      <w:numPr>
        <w:numId w:val="2"/>
      </w:numPr>
      <w:contextualSpacing/>
    </w:pPr>
  </w:style>
  <w:style w:type="paragraph" w:styleId="Numeroelenco2">
    <w:name w:val="List Number 2"/>
    <w:basedOn w:val="Normale"/>
    <w:uiPriority w:val="99"/>
    <w:semiHidden/>
    <w:unhideWhenUsed/>
    <w:rsid w:val="0003148D"/>
    <w:pPr>
      <w:numPr>
        <w:numId w:val="3"/>
      </w:numPr>
      <w:contextualSpacing/>
    </w:pPr>
  </w:style>
  <w:style w:type="paragraph" w:styleId="Numeroelenco3">
    <w:name w:val="List Number 3"/>
    <w:basedOn w:val="Normale"/>
    <w:uiPriority w:val="99"/>
    <w:semiHidden/>
    <w:unhideWhenUsed/>
    <w:rsid w:val="0003148D"/>
    <w:pPr>
      <w:numPr>
        <w:numId w:val="4"/>
      </w:numPr>
      <w:contextualSpacing/>
    </w:pPr>
  </w:style>
  <w:style w:type="paragraph" w:styleId="Numeroelenco4">
    <w:name w:val="List Number 4"/>
    <w:basedOn w:val="Normale"/>
    <w:uiPriority w:val="99"/>
    <w:semiHidden/>
    <w:unhideWhenUsed/>
    <w:rsid w:val="0003148D"/>
    <w:pPr>
      <w:numPr>
        <w:numId w:val="5"/>
      </w:numPr>
      <w:contextualSpacing/>
    </w:pPr>
  </w:style>
  <w:style w:type="paragraph" w:styleId="Numeroelenco5">
    <w:name w:val="List Number 5"/>
    <w:basedOn w:val="Normale"/>
    <w:uiPriority w:val="99"/>
    <w:semiHidden/>
    <w:unhideWhenUsed/>
    <w:rsid w:val="0003148D"/>
    <w:pPr>
      <w:numPr>
        <w:numId w:val="6"/>
      </w:numPr>
      <w:contextualSpacing/>
    </w:p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rimorientrocorpodeltesto">
    <w:name w:val="Body Text First Indent"/>
    <w:basedOn w:val="Corpotesto"/>
    <w:link w:val="PrimorientrocorpodeltestoCarattere"/>
    <w:uiPriority w:val="99"/>
    <w:semiHidden/>
    <w:unhideWhenUsed/>
    <w:rsid w:val="0003148D"/>
    <w:pPr>
      <w:spacing w:after="200"/>
      <w:ind w:firstLine="360"/>
    </w:pPr>
  </w:style>
  <w:style w:type="character" w:customStyle="1" w:styleId="PrimorientrocorpodeltestoCarattere">
    <w:name w:val="Primo rientro corpo del testo Carattere"/>
    <w:basedOn w:val="CorpotestoCarattere"/>
    <w:link w:val="Primorientrocorpodeltesto"/>
    <w:uiPriority w:val="99"/>
    <w:semiHidden/>
    <w:rsid w:val="0003148D"/>
  </w:style>
  <w:style w:type="paragraph" w:styleId="Rientrocorpodeltesto">
    <w:name w:val="Body Text Indent"/>
    <w:basedOn w:val="Normale"/>
    <w:link w:val="RientrocorpodeltestoCarattere"/>
    <w:uiPriority w:val="99"/>
    <w:semiHidden/>
    <w:unhideWhenUsed/>
    <w:rsid w:val="0003148D"/>
    <w:pPr>
      <w:spacing w:after="120"/>
      <w:ind w:left="283"/>
    </w:pPr>
  </w:style>
  <w:style w:type="character" w:customStyle="1" w:styleId="RientrocorpodeltestoCarattere">
    <w:name w:val="Rientro corpo del testo Carattere"/>
    <w:basedOn w:val="Carpredefinitoparagrafo"/>
    <w:link w:val="Rientrocorpodeltesto"/>
    <w:uiPriority w:val="99"/>
    <w:semiHidden/>
    <w:rsid w:val="0003148D"/>
  </w:style>
  <w:style w:type="paragraph" w:styleId="Primorientrocorpodeltesto2">
    <w:name w:val="Body Text First Indent 2"/>
    <w:basedOn w:val="Rientrocorpodeltesto"/>
    <w:link w:val="Primorientrocorpodeltesto2Carattere"/>
    <w:uiPriority w:val="99"/>
    <w:semiHidden/>
    <w:unhideWhenUsed/>
    <w:rsid w:val="0003148D"/>
    <w:pPr>
      <w:spacing w:after="200"/>
      <w:ind w:left="360" w:firstLine="360"/>
    </w:pPr>
  </w:style>
  <w:style w:type="character" w:customStyle="1" w:styleId="Primorientrocorpodeltesto2Carattere">
    <w:name w:val="Primo rientro corpo del testo 2 Carattere"/>
    <w:basedOn w:val="RientrocorpodeltestoCarattere"/>
    <w:link w:val="Primorientrocorpodeltesto2"/>
    <w:uiPriority w:val="99"/>
    <w:semiHidden/>
    <w:rsid w:val="0003148D"/>
  </w:style>
  <w:style w:type="paragraph" w:styleId="Puntoelenco">
    <w:name w:val="List Bullet"/>
    <w:basedOn w:val="Normale"/>
    <w:uiPriority w:val="99"/>
    <w:semiHidden/>
    <w:unhideWhenUsed/>
    <w:rsid w:val="0003148D"/>
    <w:pPr>
      <w:numPr>
        <w:numId w:val="7"/>
      </w:numPr>
      <w:contextualSpacing/>
    </w:pPr>
  </w:style>
  <w:style w:type="paragraph" w:styleId="Puntoelenco2">
    <w:name w:val="List Bullet 2"/>
    <w:basedOn w:val="Normale"/>
    <w:uiPriority w:val="99"/>
    <w:semiHidden/>
    <w:unhideWhenUsed/>
    <w:rsid w:val="0003148D"/>
    <w:pPr>
      <w:numPr>
        <w:numId w:val="8"/>
      </w:numPr>
      <w:contextualSpacing/>
    </w:pPr>
  </w:style>
  <w:style w:type="paragraph" w:styleId="Puntoelenco3">
    <w:name w:val="List Bullet 3"/>
    <w:basedOn w:val="Normale"/>
    <w:uiPriority w:val="99"/>
    <w:semiHidden/>
    <w:unhideWhenUsed/>
    <w:rsid w:val="0003148D"/>
    <w:pPr>
      <w:numPr>
        <w:numId w:val="9"/>
      </w:numPr>
      <w:contextualSpacing/>
    </w:pPr>
  </w:style>
  <w:style w:type="paragraph" w:styleId="Puntoelenco4">
    <w:name w:val="List Bullet 4"/>
    <w:basedOn w:val="Normale"/>
    <w:uiPriority w:val="99"/>
    <w:semiHidden/>
    <w:unhideWhenUsed/>
    <w:rsid w:val="0003148D"/>
    <w:pPr>
      <w:numPr>
        <w:numId w:val="10"/>
      </w:numPr>
      <w:contextualSpacing/>
    </w:pPr>
  </w:style>
  <w:style w:type="paragraph" w:styleId="Puntoelenco5">
    <w:name w:val="List Bullet 5"/>
    <w:basedOn w:val="Normale"/>
    <w:uiPriority w:val="99"/>
    <w:semiHidden/>
    <w:unhideWhenUsed/>
    <w:rsid w:val="0003148D"/>
    <w:pPr>
      <w:numPr>
        <w:numId w:val="11"/>
      </w:numPr>
      <w:contextualSpacing/>
    </w:pPr>
  </w:style>
  <w:style w:type="paragraph" w:styleId="Rientrocorpodeltesto2">
    <w:name w:val="Body Text Indent 2"/>
    <w:basedOn w:val="Normale"/>
    <w:link w:val="Rientrocorpodeltesto2Carattere"/>
    <w:uiPriority w:val="99"/>
    <w:semiHidden/>
    <w:unhideWhenUsed/>
    <w:rsid w:val="0003148D"/>
    <w:pPr>
      <w:spacing w:after="120" w:line="480" w:lineRule="auto"/>
      <w:ind w:left="283"/>
    </w:pPr>
  </w:style>
  <w:style w:type="character" w:customStyle="1" w:styleId="Rientrocorpodeltesto2Carattere">
    <w:name w:val="Rientro corpo del testo 2 Carattere"/>
    <w:basedOn w:val="Carpredefinitoparagrafo"/>
    <w:link w:val="Rientrocorpodeltesto2"/>
    <w:uiPriority w:val="99"/>
    <w:semiHidden/>
    <w:rsid w:val="0003148D"/>
  </w:style>
  <w:style w:type="paragraph" w:styleId="Rientrocorpodeltesto3">
    <w:name w:val="Body Text Indent 3"/>
    <w:basedOn w:val="Normale"/>
    <w:link w:val="Rientrocorpodeltesto3Carattere"/>
    <w:uiPriority w:val="99"/>
    <w:semiHidden/>
    <w:unhideWhenUsed/>
    <w:rsid w:val="0003148D"/>
    <w:pPr>
      <w:spacing w:after="120"/>
      <w:ind w:left="283"/>
    </w:pPr>
    <w:rPr>
      <w:sz w:val="16"/>
      <w:szCs w:val="16"/>
    </w:rPr>
  </w:style>
  <w:style w:type="character" w:customStyle="1" w:styleId="Rientrocorpodeltesto3Carattere">
    <w:name w:val="Rientro corpo del testo 3 Carattere"/>
    <w:basedOn w:val="Carpredefinitoparagrafo"/>
    <w:link w:val="Rientrocorpodeltesto3"/>
    <w:uiPriority w:val="99"/>
    <w:semiHidden/>
    <w:rsid w:val="0003148D"/>
    <w:rPr>
      <w:sz w:val="16"/>
      <w:szCs w:val="16"/>
    </w:rPr>
  </w:style>
  <w:style w:type="paragraph" w:styleId="Rientronormale">
    <w:name w:val="Normal Indent"/>
    <w:basedOn w:val="Normale"/>
    <w:uiPriority w:val="99"/>
    <w:semiHidden/>
    <w:unhideWhenUsed/>
    <w:rsid w:val="0003148D"/>
    <w:pPr>
      <w:ind w:left="720"/>
    </w:pPr>
  </w:style>
  <w:style w:type="paragraph" w:styleId="Testocommento">
    <w:name w:val="annotation text"/>
    <w:basedOn w:val="Normale"/>
    <w:link w:val="TestocommentoCarattere"/>
    <w:uiPriority w:val="99"/>
    <w:unhideWhenUsed/>
    <w:rsid w:val="0003148D"/>
    <w:pPr>
      <w:spacing w:line="240" w:lineRule="auto"/>
    </w:pPr>
  </w:style>
  <w:style w:type="character" w:customStyle="1" w:styleId="TestocommentoCarattere">
    <w:name w:val="Testo commento Carattere"/>
    <w:basedOn w:val="Carpredefinitoparagrafo"/>
    <w:link w:val="Testocommento"/>
    <w:uiPriority w:val="99"/>
    <w:rsid w:val="0003148D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03148D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03148D"/>
    <w:rPr>
      <w:b/>
      <w:bCs/>
      <w:sz w:val="20"/>
      <w:szCs w:val="20"/>
    </w:rPr>
  </w:style>
  <w:style w:type="paragraph" w:styleId="Sommario1">
    <w:name w:val="toc 1"/>
    <w:basedOn w:val="Normale"/>
    <w:next w:val="Normale"/>
    <w:autoRedefine/>
    <w:uiPriority w:val="39"/>
    <w:semiHidden/>
    <w:unhideWhenUsed/>
    <w:rsid w:val="0003148D"/>
    <w:pPr>
      <w:spacing w:after="100"/>
    </w:pPr>
  </w:style>
  <w:style w:type="paragraph" w:styleId="Sommario2">
    <w:name w:val="toc 2"/>
    <w:basedOn w:val="Normale"/>
    <w:next w:val="Normale"/>
    <w:autoRedefine/>
    <w:uiPriority w:val="39"/>
    <w:semiHidden/>
    <w:unhideWhenUsed/>
    <w:rsid w:val="0003148D"/>
    <w:pPr>
      <w:spacing w:after="100"/>
      <w:ind w:left="220"/>
    </w:pPr>
  </w:style>
  <w:style w:type="paragraph" w:styleId="Sommario3">
    <w:name w:val="toc 3"/>
    <w:basedOn w:val="Normale"/>
    <w:next w:val="Normale"/>
    <w:autoRedefine/>
    <w:uiPriority w:val="39"/>
    <w:semiHidden/>
    <w:unhideWhenUsed/>
    <w:rsid w:val="0003148D"/>
    <w:pPr>
      <w:spacing w:after="100"/>
      <w:ind w:left="440"/>
    </w:pPr>
  </w:style>
  <w:style w:type="paragraph" w:styleId="Sommario4">
    <w:name w:val="toc 4"/>
    <w:basedOn w:val="Normale"/>
    <w:next w:val="Normale"/>
    <w:autoRedefine/>
    <w:uiPriority w:val="39"/>
    <w:semiHidden/>
    <w:unhideWhenUsed/>
    <w:rsid w:val="0003148D"/>
    <w:pPr>
      <w:spacing w:after="100"/>
      <w:ind w:left="660"/>
    </w:pPr>
  </w:style>
  <w:style w:type="paragraph" w:styleId="Sommario5">
    <w:name w:val="toc 5"/>
    <w:basedOn w:val="Normale"/>
    <w:next w:val="Normale"/>
    <w:autoRedefine/>
    <w:uiPriority w:val="39"/>
    <w:semiHidden/>
    <w:unhideWhenUsed/>
    <w:rsid w:val="0003148D"/>
    <w:pPr>
      <w:spacing w:after="100"/>
      <w:ind w:left="880"/>
    </w:pPr>
  </w:style>
  <w:style w:type="paragraph" w:styleId="Sommario6">
    <w:name w:val="toc 6"/>
    <w:basedOn w:val="Normale"/>
    <w:next w:val="Normale"/>
    <w:autoRedefine/>
    <w:uiPriority w:val="39"/>
    <w:semiHidden/>
    <w:unhideWhenUsed/>
    <w:rsid w:val="0003148D"/>
    <w:pPr>
      <w:spacing w:after="100"/>
      <w:ind w:left="1100"/>
    </w:pPr>
  </w:style>
  <w:style w:type="paragraph" w:styleId="Sommario7">
    <w:name w:val="toc 7"/>
    <w:basedOn w:val="Normale"/>
    <w:next w:val="Normale"/>
    <w:autoRedefine/>
    <w:uiPriority w:val="39"/>
    <w:semiHidden/>
    <w:unhideWhenUsed/>
    <w:rsid w:val="0003148D"/>
    <w:pPr>
      <w:spacing w:after="100"/>
      <w:ind w:left="1320"/>
    </w:pPr>
  </w:style>
  <w:style w:type="paragraph" w:styleId="Sommario8">
    <w:name w:val="toc 8"/>
    <w:basedOn w:val="Normale"/>
    <w:next w:val="Normale"/>
    <w:autoRedefine/>
    <w:uiPriority w:val="39"/>
    <w:semiHidden/>
    <w:unhideWhenUsed/>
    <w:rsid w:val="0003148D"/>
    <w:pPr>
      <w:spacing w:after="100"/>
      <w:ind w:left="1540"/>
    </w:pPr>
  </w:style>
  <w:style w:type="paragraph" w:styleId="Sommario9">
    <w:name w:val="toc 9"/>
    <w:basedOn w:val="Normale"/>
    <w:next w:val="Normale"/>
    <w:autoRedefine/>
    <w:uiPriority w:val="39"/>
    <w:semiHidden/>
    <w:unhideWhenUsed/>
    <w:rsid w:val="0003148D"/>
    <w:pPr>
      <w:spacing w:after="100"/>
      <w:ind w:left="1760"/>
    </w:pPr>
  </w:style>
  <w:style w:type="paragraph" w:styleId="Testodelblocco">
    <w:name w:val="Block Text"/>
    <w:basedOn w:val="Normale"/>
    <w:uiPriority w:val="99"/>
    <w:semiHidden/>
    <w:unhideWhenUs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stomacro">
    <w:name w:val="macro"/>
    <w:link w:val="TestomacroCarattere"/>
    <w:uiPriority w:val="99"/>
    <w:semiHidden/>
    <w:unhideWhenUs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stomacroCarattere">
    <w:name w:val="Testo macro Carattere"/>
    <w:basedOn w:val="Carpredefinitoparagrafo"/>
    <w:link w:val="Tes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stonormale">
    <w:name w:val="Plain Text"/>
    <w:basedOn w:val="Normale"/>
    <w:link w:val="TestonormaleCarattere"/>
    <w:uiPriority w:val="99"/>
    <w:semiHidden/>
    <w:unhideWhenUs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stonormaleCarattere">
    <w:name w:val="Testo normale Carattere"/>
    <w:basedOn w:val="Carpredefinitoparagrafo"/>
    <w:link w:val="Testonormale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rsid w:val="0003148D"/>
    <w:pPr>
      <w:spacing w:line="240" w:lineRule="auto"/>
    </w:p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03148D"/>
    <w:rPr>
      <w:sz w:val="20"/>
      <w:szCs w:val="20"/>
    </w:rPr>
  </w:style>
  <w:style w:type="paragraph" w:styleId="Testonotadichiusura">
    <w:name w:val="endnote text"/>
    <w:basedOn w:val="Normale"/>
    <w:link w:val="TestonotadichiusuraCarattere"/>
    <w:uiPriority w:val="99"/>
    <w:semiHidden/>
    <w:unhideWhenUsed/>
    <w:rsid w:val="0003148D"/>
    <w:pPr>
      <w:spacing w:line="240" w:lineRule="auto"/>
    </w:pPr>
  </w:style>
  <w:style w:type="character" w:customStyle="1" w:styleId="TestonotadichiusuraCarattere">
    <w:name w:val="Testo nota di chiusura Carattere"/>
    <w:basedOn w:val="Carpredefinitoparagrafo"/>
    <w:link w:val="Testonotadichiusura"/>
    <w:uiPriority w:val="99"/>
    <w:semiHidden/>
    <w:rsid w:val="0003148D"/>
    <w:rPr>
      <w:sz w:val="20"/>
      <w:szCs w:val="20"/>
    </w:rPr>
  </w:style>
  <w:style w:type="character" w:customStyle="1" w:styleId="Titolo1Carattere">
    <w:name w:val="Titolo 1 Carattere"/>
    <w:basedOn w:val="Carpredefinitoparagrafo"/>
    <w:link w:val="Tito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oloindice">
    <w:name w:val="index heading"/>
    <w:basedOn w:val="Normale"/>
    <w:next w:val="Indice1"/>
    <w:uiPriority w:val="99"/>
    <w:semiHidden/>
    <w:unhideWhenUsed/>
    <w:rsid w:val="0003148D"/>
    <w:rPr>
      <w:rFonts w:asciiTheme="majorHAnsi" w:eastAsiaTheme="majorEastAsia" w:hAnsiTheme="majorHAnsi" w:cstheme="majorBidi"/>
      <w:b/>
      <w:bCs/>
    </w:rPr>
  </w:style>
  <w:style w:type="paragraph" w:styleId="Titoloindicefonti">
    <w:name w:val="toa heading"/>
    <w:basedOn w:val="Normale"/>
    <w:next w:val="Normale"/>
    <w:uiPriority w:val="99"/>
    <w:semiHidden/>
    <w:unhideWhenUs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itolosommario">
    <w:name w:val="TOC Heading"/>
    <w:basedOn w:val="Titolo1"/>
    <w:next w:val="Normale"/>
    <w:uiPriority w:val="39"/>
    <w:semiHidden/>
    <w:unhideWhenUsed/>
    <w:qFormat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Carpredefinitoparagrafo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rsid w:val="00901EB6"/>
    <w:rPr>
      <w:b/>
    </w:rPr>
  </w:style>
  <w:style w:type="paragraph" w:customStyle="1" w:styleId="CETnumberingbullets">
    <w:name w:val="CET numbering (bullets)"/>
    <w:rsid w:val="008D433B"/>
    <w:pPr>
      <w:numPr>
        <w:numId w:val="13"/>
      </w:numPr>
      <w:spacing w:after="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B57B36"/>
    <w:pPr>
      <w:numPr>
        <w:numId w:val="14"/>
      </w:numPr>
      <w:spacing w:after="0" w:line="264" w:lineRule="auto"/>
      <w:ind w:left="340" w:hanging="22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B57B36"/>
    <w:pPr>
      <w:numPr>
        <w:numId w:val="15"/>
      </w:numPr>
      <w:spacing w:after="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Intestazione">
    <w:name w:val="header"/>
    <w:basedOn w:val="Normale"/>
    <w:link w:val="IntestazioneCarattere"/>
    <w:uiPriority w:val="99"/>
    <w:unhideWhenUs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dipagina">
    <w:name w:val="footer"/>
    <w:basedOn w:val="Normale"/>
    <w:link w:val="PidipaginaCarattere"/>
    <w:uiPriority w:val="99"/>
    <w:unhideWhenUs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gliatabella">
    <w:name w:val="Table Grid"/>
    <w:basedOn w:val="Tabellanormale"/>
    <w:uiPriority w:val="59"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llegamentoipertestuale">
    <w:name w:val="Hyperlink"/>
    <w:basedOn w:val="Carpredefinitoparagrafo"/>
    <w:uiPriority w:val="99"/>
    <w:unhideWhenUsed/>
    <w:rsid w:val="00904C62"/>
    <w:rPr>
      <w:color w:val="0000FF" w:themeColor="hyperlink"/>
      <w:u w:val="single"/>
    </w:rPr>
  </w:style>
  <w:style w:type="character" w:customStyle="1" w:styleId="eudoraheader">
    <w:name w:val="eudoraheader"/>
    <w:basedOn w:val="Carpredefinitoparagrafo"/>
    <w:rsid w:val="00904C62"/>
  </w:style>
  <w:style w:type="paragraph" w:customStyle="1" w:styleId="CETListbullets">
    <w:name w:val="CET List bullets"/>
    <w:qFormat/>
    <w:rsid w:val="004577FE"/>
    <w:pPr>
      <w:spacing w:after="0" w:line="264" w:lineRule="auto"/>
      <w:ind w:left="340" w:hanging="227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Referencetext">
    <w:name w:val="CET Reference text"/>
    <w:qFormat/>
    <w:rsid w:val="00600535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Tabletitle">
    <w:name w:val="CET Table title"/>
    <w:qFormat/>
    <w:rsid w:val="00600535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Acknowledgementstitle">
    <w:name w:val="CET Acknowledgements title"/>
    <w:next w:val="CETBodytext"/>
    <w:qFormat/>
    <w:rsid w:val="0060053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Equation">
    <w:name w:val="CET Equation"/>
    <w:basedOn w:val="CETBodytext"/>
    <w:next w:val="CETBodytext"/>
    <w:qFormat/>
    <w:rsid w:val="00600535"/>
    <w:pPr>
      <w:spacing w:before="120" w:after="120"/>
      <w:jc w:val="left"/>
    </w:pPr>
    <w:rPr>
      <w:lang w:val="en-GB"/>
    </w:rPr>
  </w:style>
  <w:style w:type="paragraph" w:customStyle="1" w:styleId="CETHeadingxx">
    <w:name w:val="CET Headingxx"/>
    <w:basedOn w:val="CETheadingx"/>
    <w:link w:val="CETHeadingxxChar"/>
    <w:qFormat/>
    <w:rsid w:val="00252C1A"/>
    <w:pPr>
      <w:numPr>
        <w:ilvl w:val="0"/>
        <w:numId w:val="0"/>
      </w:numPr>
      <w:spacing w:after="0"/>
    </w:pPr>
  </w:style>
  <w:style w:type="character" w:customStyle="1" w:styleId="CETHeadingxxChar">
    <w:name w:val="CET Headingxx Char"/>
    <w:basedOn w:val="CETheadingxCarattere"/>
    <w:link w:val="CETHeadingxx"/>
    <w:rsid w:val="00252C1A"/>
    <w:rPr>
      <w:rFonts w:ascii="Arial" w:eastAsia="Times New Roman" w:hAnsi="Arial" w:cs="Times New Roman"/>
      <w:b/>
      <w:sz w:val="18"/>
      <w:szCs w:val="20"/>
      <w:lang w:val="en-US"/>
    </w:rPr>
  </w:style>
  <w:style w:type="paragraph" w:styleId="Paragrafoelenco">
    <w:name w:val="List Paragraph"/>
    <w:basedOn w:val="Normale"/>
    <w:uiPriority w:val="34"/>
    <w:rsid w:val="000A506C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9" w:unhideWhenUsed="0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annotation reference" w:locked="1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Hyperlink" w:locked="1"/>
    <w:lsdException w:name="Strong" w:semiHidden="0" w:uiPriority="22" w:unhideWhenUsed="0"/>
    <w:lsdException w:name="Emphasis" w:semiHidden="0" w:uiPriority="20" w:unhideWhenUsed="0"/>
    <w:lsdException w:name="Table Simple 1" w:uiPriority="0"/>
    <w:lsdException w:name="Table Grid" w:locked="1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olo1">
    <w:name w:val="heading 1"/>
    <w:basedOn w:val="CETHeading1"/>
    <w:next w:val="Normale"/>
    <w:link w:val="Titolo1Carattere"/>
    <w:uiPriority w:val="9"/>
    <w:rsid w:val="004F5E36"/>
    <w:pPr>
      <w:tabs>
        <w:tab w:val="right" w:pos="7100"/>
      </w:tabs>
      <w:jc w:val="both"/>
      <w:outlineLvl w:val="0"/>
    </w:pPr>
    <w:rPr>
      <w:lang w:val="en-GB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qFormat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qFormat/>
    <w:rsid w:val="009E788A"/>
    <w:pPr>
      <w:keepNext/>
      <w:numPr>
        <w:ilvl w:val="1"/>
        <w:numId w:val="1"/>
      </w:numPr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qFormat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autoRedefine/>
    <w:qFormat/>
    <w:rsid w:val="00FA5F5F"/>
    <w:pPr>
      <w:keepNext/>
      <w:numPr>
        <w:ilvl w:val="2"/>
        <w:numId w:val="1"/>
      </w:numPr>
      <w:suppressAutoHyphens/>
      <w:spacing w:before="120" w:after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qFormat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asemplice1">
    <w:name w:val="Table Simple 1"/>
    <w:basedOn w:val="Tabellanormale"/>
    <w:semiHidden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qFormat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Caption">
    <w:name w:val="CET Caption"/>
    <w:link w:val="CETCaptionCarattere"/>
    <w:qFormat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character" w:customStyle="1" w:styleId="CETheadingxCarattere">
    <w:name w:val="CET headingx Carattere"/>
    <w:link w:val="CETheadingx"/>
    <w:rsid w:val="00FA5F5F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character" w:styleId="Rimandocommento">
    <w:name w:val="annotation reference"/>
    <w:basedOn w:val="Carpredefinitoparagrafo"/>
    <w:uiPriority w:val="99"/>
    <w:semiHidden/>
    <w:unhideWhenUsed/>
    <w:rsid w:val="004577FE"/>
    <w:rPr>
      <w:sz w:val="16"/>
      <w:szCs w:val="16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ia">
    <w:name w:val="Bibliography"/>
    <w:basedOn w:val="CETReferencetext"/>
    <w:uiPriority w:val="37"/>
    <w:unhideWhenUsed/>
    <w:rsid w:val="00631B33"/>
    <w:pPr>
      <w:spacing w:line="240" w:lineRule="auto"/>
      <w:ind w:left="720" w:hanging="720"/>
    </w:pPr>
  </w:style>
  <w:style w:type="paragraph" w:styleId="Corpodeltesto2">
    <w:name w:val="Body Text 2"/>
    <w:basedOn w:val="Normale"/>
    <w:link w:val="Corpodeltesto2Carattere"/>
    <w:uiPriority w:val="99"/>
    <w:semiHidden/>
    <w:unhideWhenUsed/>
    <w:rsid w:val="0003148D"/>
    <w:pPr>
      <w:spacing w:after="120" w:line="480" w:lineRule="auto"/>
    </w:pPr>
  </w:style>
  <w:style w:type="character" w:customStyle="1" w:styleId="Corpodeltesto2Carattere">
    <w:name w:val="Corpo del testo 2 Carattere"/>
    <w:basedOn w:val="Carpredefinitoparagrafo"/>
    <w:link w:val="Corpodeltesto2"/>
    <w:uiPriority w:val="99"/>
    <w:semiHidden/>
    <w:rsid w:val="0003148D"/>
  </w:style>
  <w:style w:type="paragraph" w:styleId="Corpodeltesto3">
    <w:name w:val="Body Text 3"/>
    <w:basedOn w:val="Normale"/>
    <w:link w:val="Corpodeltesto3Carattere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odeltesto3Carattere">
    <w:name w:val="Corpo del testo 3 Carattere"/>
    <w:basedOn w:val="Carpredefinitoparagrafo"/>
    <w:link w:val="Corpodeltesto3"/>
    <w:uiPriority w:val="99"/>
    <w:semiHidden/>
    <w:rsid w:val="0003148D"/>
    <w:rPr>
      <w:sz w:val="16"/>
      <w:szCs w:val="16"/>
    </w:rPr>
  </w:style>
  <w:style w:type="paragraph" w:styleId="Corpotesto">
    <w:name w:val="Body Text"/>
    <w:basedOn w:val="Normale"/>
    <w:link w:val="CorpotestoCarattere"/>
    <w:uiPriority w:val="99"/>
    <w:semiHidden/>
    <w:unhideWhenUsed/>
    <w:rsid w:val="0003148D"/>
    <w:pPr>
      <w:spacing w:after="120"/>
    </w:pPr>
  </w:style>
  <w:style w:type="character" w:customStyle="1" w:styleId="CorpotestoCarattere">
    <w:name w:val="Corpo testo Carattere"/>
    <w:basedOn w:val="Carpredefinitoparagrafo"/>
    <w:link w:val="Corpotesto"/>
    <w:uiPriority w:val="99"/>
    <w:semiHidden/>
    <w:rsid w:val="0003148D"/>
  </w:style>
  <w:style w:type="paragraph" w:styleId="Data">
    <w:name w:val="Date"/>
    <w:basedOn w:val="Normale"/>
    <w:next w:val="Normale"/>
    <w:link w:val="DataCarattere"/>
    <w:uiPriority w:val="99"/>
    <w:semiHidden/>
    <w:unhideWhenUsed/>
    <w:rsid w:val="0003148D"/>
  </w:style>
  <w:style w:type="character" w:customStyle="1" w:styleId="DataCarattere">
    <w:name w:val="Data Carattere"/>
    <w:basedOn w:val="Carpredefinitoparagrafo"/>
    <w:link w:val="Data"/>
    <w:uiPriority w:val="99"/>
    <w:semiHidden/>
    <w:rsid w:val="0003148D"/>
  </w:style>
  <w:style w:type="paragraph" w:styleId="Didascalia">
    <w:name w:val="caption"/>
    <w:basedOn w:val="Normale"/>
    <w:next w:val="Normale"/>
    <w:uiPriority w:val="35"/>
    <w:semiHidden/>
    <w:unhideWhenUsed/>
    <w:qFormat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Elenco">
    <w:name w:val="List"/>
    <w:basedOn w:val="Normale"/>
    <w:uiPriority w:val="99"/>
    <w:semiHidden/>
    <w:unhideWhenUsed/>
    <w:rsid w:val="0003148D"/>
    <w:pPr>
      <w:ind w:left="283" w:hanging="283"/>
      <w:contextualSpacing/>
    </w:pPr>
  </w:style>
  <w:style w:type="paragraph" w:styleId="Elenco2">
    <w:name w:val="List 2"/>
    <w:basedOn w:val="Normale"/>
    <w:uiPriority w:val="99"/>
    <w:semiHidden/>
    <w:unhideWhenUsed/>
    <w:rsid w:val="0003148D"/>
    <w:pPr>
      <w:ind w:left="566" w:hanging="283"/>
      <w:contextualSpacing/>
    </w:pPr>
  </w:style>
  <w:style w:type="paragraph" w:styleId="Elenco3">
    <w:name w:val="List 3"/>
    <w:basedOn w:val="Normale"/>
    <w:uiPriority w:val="99"/>
    <w:semiHidden/>
    <w:unhideWhenUsed/>
    <w:rsid w:val="0003148D"/>
    <w:pPr>
      <w:ind w:left="849" w:hanging="283"/>
      <w:contextualSpacing/>
    </w:pPr>
  </w:style>
  <w:style w:type="paragraph" w:styleId="Elenco4">
    <w:name w:val="List 4"/>
    <w:basedOn w:val="Normale"/>
    <w:uiPriority w:val="99"/>
    <w:semiHidden/>
    <w:unhideWhenUsed/>
    <w:rsid w:val="0003148D"/>
    <w:pPr>
      <w:ind w:left="1132" w:hanging="283"/>
      <w:contextualSpacing/>
    </w:pPr>
  </w:style>
  <w:style w:type="paragraph" w:styleId="Elenco5">
    <w:name w:val="List 5"/>
    <w:basedOn w:val="Normale"/>
    <w:uiPriority w:val="99"/>
    <w:semiHidden/>
    <w:unhideWhenUsed/>
    <w:rsid w:val="0003148D"/>
    <w:pPr>
      <w:ind w:left="1415" w:hanging="283"/>
      <w:contextualSpacing/>
    </w:pPr>
  </w:style>
  <w:style w:type="paragraph" w:styleId="Elencocontinua">
    <w:name w:val="List Continue"/>
    <w:basedOn w:val="Normale"/>
    <w:uiPriority w:val="99"/>
    <w:semiHidden/>
    <w:unhideWhenUsed/>
    <w:rsid w:val="0003148D"/>
    <w:pPr>
      <w:spacing w:after="120"/>
      <w:ind w:left="283"/>
      <w:contextualSpacing/>
    </w:pPr>
  </w:style>
  <w:style w:type="paragraph" w:styleId="Elencocontinua2">
    <w:name w:val="List Continue 2"/>
    <w:basedOn w:val="Normale"/>
    <w:uiPriority w:val="99"/>
    <w:semiHidden/>
    <w:unhideWhenUsed/>
    <w:rsid w:val="0003148D"/>
    <w:pPr>
      <w:spacing w:after="120"/>
      <w:ind w:left="566"/>
      <w:contextualSpacing/>
    </w:pPr>
  </w:style>
  <w:style w:type="paragraph" w:styleId="Elencocontinua3">
    <w:name w:val="List Continue 3"/>
    <w:basedOn w:val="Normale"/>
    <w:uiPriority w:val="99"/>
    <w:semiHidden/>
    <w:unhideWhenUsed/>
    <w:rsid w:val="0003148D"/>
    <w:pPr>
      <w:spacing w:after="120"/>
      <w:ind w:left="849"/>
      <w:contextualSpacing/>
    </w:pPr>
  </w:style>
  <w:style w:type="paragraph" w:styleId="Elencocontinua4">
    <w:name w:val="List Continue 4"/>
    <w:basedOn w:val="Normale"/>
    <w:uiPriority w:val="99"/>
    <w:semiHidden/>
    <w:unhideWhenUsed/>
    <w:rsid w:val="0003148D"/>
    <w:pPr>
      <w:spacing w:after="120"/>
      <w:ind w:left="1132"/>
      <w:contextualSpacing/>
    </w:pPr>
  </w:style>
  <w:style w:type="paragraph" w:styleId="Elencocontinua5">
    <w:name w:val="List Continue 5"/>
    <w:basedOn w:val="Normale"/>
    <w:uiPriority w:val="99"/>
    <w:semiHidden/>
    <w:unhideWhenUsed/>
    <w:rsid w:val="0003148D"/>
    <w:pPr>
      <w:spacing w:after="120"/>
      <w:ind w:left="1415"/>
      <w:contextualSpacing/>
    </w:pPr>
  </w:style>
  <w:style w:type="paragraph" w:styleId="Firma">
    <w:name w:val="Signature"/>
    <w:basedOn w:val="Normale"/>
    <w:link w:val="FirmaCarattere"/>
    <w:uiPriority w:val="99"/>
    <w:semiHidden/>
    <w:unhideWhenUsed/>
    <w:rsid w:val="0003148D"/>
    <w:pPr>
      <w:spacing w:line="240" w:lineRule="auto"/>
      <w:ind w:left="4252"/>
    </w:pPr>
  </w:style>
  <w:style w:type="character" w:customStyle="1" w:styleId="FirmaCarattere">
    <w:name w:val="Firma Carattere"/>
    <w:basedOn w:val="Carpredefinitoparagrafo"/>
    <w:link w:val="Firma"/>
    <w:uiPriority w:val="99"/>
    <w:semiHidden/>
    <w:rsid w:val="0003148D"/>
  </w:style>
  <w:style w:type="paragraph" w:styleId="Firmadipostaelettronica">
    <w:name w:val="E-mail Signature"/>
    <w:basedOn w:val="Normale"/>
    <w:link w:val="FirmadipostaelettronicaCarattere"/>
    <w:uiPriority w:val="99"/>
    <w:semiHidden/>
    <w:unhideWhenUsed/>
    <w:rsid w:val="0003148D"/>
    <w:pPr>
      <w:spacing w:line="240" w:lineRule="auto"/>
    </w:pPr>
  </w:style>
  <w:style w:type="character" w:customStyle="1" w:styleId="FirmadipostaelettronicaCarattere">
    <w:name w:val="Firma di posta elettronica Carattere"/>
    <w:basedOn w:val="Carpredefinitoparagrafo"/>
    <w:link w:val="Firmadipostaelettronica"/>
    <w:uiPriority w:val="99"/>
    <w:semiHidden/>
    <w:rsid w:val="0003148D"/>
  </w:style>
  <w:style w:type="paragraph" w:styleId="Formuladiapertura">
    <w:name w:val="Salutation"/>
    <w:basedOn w:val="Normale"/>
    <w:next w:val="Normale"/>
    <w:link w:val="FormuladiaperturaCarattere"/>
    <w:uiPriority w:val="99"/>
    <w:semiHidden/>
    <w:unhideWhenUsed/>
    <w:rsid w:val="0003148D"/>
  </w:style>
  <w:style w:type="character" w:customStyle="1" w:styleId="FormuladiaperturaCarattere">
    <w:name w:val="Formula di apertura Carattere"/>
    <w:basedOn w:val="Carpredefinitoparagrafo"/>
    <w:link w:val="Formuladiapertura"/>
    <w:uiPriority w:val="99"/>
    <w:semiHidden/>
    <w:rsid w:val="0003148D"/>
  </w:style>
  <w:style w:type="paragraph" w:styleId="Formuladichiusura">
    <w:name w:val="Closing"/>
    <w:basedOn w:val="Normale"/>
    <w:link w:val="FormuladichiusuraCarattere"/>
    <w:uiPriority w:val="99"/>
    <w:semiHidden/>
    <w:unhideWhenUsed/>
    <w:rsid w:val="0003148D"/>
    <w:pPr>
      <w:spacing w:line="240" w:lineRule="auto"/>
      <w:ind w:left="4252"/>
    </w:pPr>
  </w:style>
  <w:style w:type="character" w:customStyle="1" w:styleId="FormuladichiusuraCarattere">
    <w:name w:val="Formula di chiusura Carattere"/>
    <w:basedOn w:val="Carpredefinitoparagrafo"/>
    <w:link w:val="Formuladichiusura"/>
    <w:uiPriority w:val="99"/>
    <w:semiHidden/>
    <w:rsid w:val="0003148D"/>
  </w:style>
  <w:style w:type="paragraph" w:styleId="Indice1">
    <w:name w:val="index 1"/>
    <w:basedOn w:val="Normale"/>
    <w:next w:val="Normale"/>
    <w:autoRedefine/>
    <w:uiPriority w:val="99"/>
    <w:semiHidden/>
    <w:unhideWhenUsed/>
    <w:rsid w:val="0003148D"/>
    <w:pPr>
      <w:spacing w:line="240" w:lineRule="auto"/>
      <w:ind w:left="220" w:hanging="220"/>
    </w:pPr>
  </w:style>
  <w:style w:type="paragraph" w:styleId="Indice2">
    <w:name w:val="index 2"/>
    <w:basedOn w:val="Normale"/>
    <w:next w:val="Normale"/>
    <w:autoRedefine/>
    <w:uiPriority w:val="99"/>
    <w:semiHidden/>
    <w:unhideWhenUsed/>
    <w:rsid w:val="0003148D"/>
    <w:pPr>
      <w:spacing w:line="240" w:lineRule="auto"/>
      <w:ind w:left="440" w:hanging="220"/>
    </w:pPr>
  </w:style>
  <w:style w:type="paragraph" w:styleId="Indice3">
    <w:name w:val="index 3"/>
    <w:basedOn w:val="Normale"/>
    <w:next w:val="Normale"/>
    <w:autoRedefine/>
    <w:uiPriority w:val="99"/>
    <w:semiHidden/>
    <w:unhideWhenUsed/>
    <w:rsid w:val="0003148D"/>
    <w:pPr>
      <w:spacing w:line="240" w:lineRule="auto"/>
      <w:ind w:left="660" w:hanging="220"/>
    </w:pPr>
  </w:style>
  <w:style w:type="paragraph" w:styleId="Indice4">
    <w:name w:val="index 4"/>
    <w:basedOn w:val="Normale"/>
    <w:next w:val="Normale"/>
    <w:autoRedefine/>
    <w:uiPriority w:val="99"/>
    <w:semiHidden/>
    <w:unhideWhenUsed/>
    <w:rsid w:val="0003148D"/>
    <w:pPr>
      <w:spacing w:line="240" w:lineRule="auto"/>
      <w:ind w:left="880" w:hanging="220"/>
    </w:pPr>
  </w:style>
  <w:style w:type="paragraph" w:styleId="Indice5">
    <w:name w:val="index 5"/>
    <w:basedOn w:val="Normale"/>
    <w:next w:val="Normale"/>
    <w:autoRedefine/>
    <w:uiPriority w:val="99"/>
    <w:semiHidden/>
    <w:unhideWhenUsed/>
    <w:rsid w:val="0003148D"/>
    <w:pPr>
      <w:spacing w:line="240" w:lineRule="auto"/>
      <w:ind w:left="1100" w:hanging="220"/>
    </w:pPr>
  </w:style>
  <w:style w:type="paragraph" w:styleId="Indice6">
    <w:name w:val="index 6"/>
    <w:basedOn w:val="Normale"/>
    <w:next w:val="Normale"/>
    <w:autoRedefine/>
    <w:uiPriority w:val="99"/>
    <w:semiHidden/>
    <w:unhideWhenUsed/>
    <w:rsid w:val="0003148D"/>
    <w:pPr>
      <w:spacing w:line="240" w:lineRule="auto"/>
      <w:ind w:left="1320" w:hanging="220"/>
    </w:pPr>
  </w:style>
  <w:style w:type="paragraph" w:styleId="Indice7">
    <w:name w:val="index 7"/>
    <w:basedOn w:val="Normale"/>
    <w:next w:val="Normale"/>
    <w:autoRedefine/>
    <w:uiPriority w:val="99"/>
    <w:semiHidden/>
    <w:unhideWhenUsed/>
    <w:rsid w:val="0003148D"/>
    <w:pPr>
      <w:spacing w:line="240" w:lineRule="auto"/>
      <w:ind w:left="1540" w:hanging="220"/>
    </w:pPr>
  </w:style>
  <w:style w:type="paragraph" w:styleId="Indice8">
    <w:name w:val="index 8"/>
    <w:basedOn w:val="Normale"/>
    <w:next w:val="Normale"/>
    <w:autoRedefine/>
    <w:uiPriority w:val="99"/>
    <w:semiHidden/>
    <w:unhideWhenUsed/>
    <w:rsid w:val="0003148D"/>
    <w:pPr>
      <w:spacing w:line="240" w:lineRule="auto"/>
      <w:ind w:left="1760" w:hanging="220"/>
    </w:pPr>
  </w:style>
  <w:style w:type="paragraph" w:styleId="Indice9">
    <w:name w:val="index 9"/>
    <w:basedOn w:val="Normale"/>
    <w:next w:val="Normale"/>
    <w:autoRedefine/>
    <w:uiPriority w:val="99"/>
    <w:semiHidden/>
    <w:unhideWhenUsed/>
    <w:rsid w:val="0003148D"/>
    <w:pPr>
      <w:spacing w:line="240" w:lineRule="auto"/>
      <w:ind w:left="1980" w:hanging="220"/>
    </w:pPr>
  </w:style>
  <w:style w:type="paragraph" w:styleId="Indicedellefigure">
    <w:name w:val="table of figures"/>
    <w:basedOn w:val="Normale"/>
    <w:next w:val="Normale"/>
    <w:uiPriority w:val="99"/>
    <w:semiHidden/>
    <w:unhideWhenUsed/>
    <w:rsid w:val="0003148D"/>
  </w:style>
  <w:style w:type="paragraph" w:styleId="Indicefonti">
    <w:name w:val="table of authorities"/>
    <w:basedOn w:val="Normale"/>
    <w:next w:val="Normale"/>
    <w:uiPriority w:val="99"/>
    <w:semiHidden/>
    <w:unhideWhenUsed/>
    <w:rsid w:val="0003148D"/>
    <w:pPr>
      <w:ind w:left="220" w:hanging="220"/>
    </w:pPr>
  </w:style>
  <w:style w:type="paragraph" w:styleId="Indirizzodestinatario">
    <w:name w:val="envelope address"/>
    <w:basedOn w:val="Normale"/>
    <w:uiPriority w:val="99"/>
    <w:semiHidden/>
    <w:unhideWhenUs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irizzoHTML">
    <w:name w:val="HTML Address"/>
    <w:basedOn w:val="Normale"/>
    <w:link w:val="IndirizzoHTMLCarattere"/>
    <w:uiPriority w:val="99"/>
    <w:semiHidden/>
    <w:unhideWhenUsed/>
    <w:rsid w:val="0003148D"/>
    <w:pPr>
      <w:spacing w:line="240" w:lineRule="auto"/>
    </w:pPr>
    <w:rPr>
      <w:i/>
      <w:iCs/>
    </w:rPr>
  </w:style>
  <w:style w:type="character" w:customStyle="1" w:styleId="IndirizzoHTMLCarattere">
    <w:name w:val="Indirizzo HTML Carattere"/>
    <w:basedOn w:val="Carpredefinitoparagrafo"/>
    <w:link w:val="IndirizzoHTML"/>
    <w:uiPriority w:val="99"/>
    <w:semiHidden/>
    <w:rsid w:val="0003148D"/>
    <w:rPr>
      <w:i/>
      <w:iCs/>
    </w:rPr>
  </w:style>
  <w:style w:type="paragraph" w:styleId="Indirizzomittente">
    <w:name w:val="envelope return"/>
    <w:basedOn w:val="Normale"/>
    <w:uiPriority w:val="99"/>
    <w:semiHidden/>
    <w:unhideWhenUs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Intestazionemessaggio">
    <w:name w:val="Message Header"/>
    <w:basedOn w:val="Normale"/>
    <w:link w:val="IntestazionemessaggioCarattere"/>
    <w:uiPriority w:val="99"/>
    <w:semiHidden/>
    <w:unhideWhenUs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IntestazionemessaggioCarattere">
    <w:name w:val="Intestazione messaggio Carattere"/>
    <w:basedOn w:val="Carpredefinitoparagrafo"/>
    <w:link w:val="Intestazionemessaggio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Intestazionenota">
    <w:name w:val="Note Heading"/>
    <w:basedOn w:val="Normale"/>
    <w:next w:val="Normale"/>
    <w:link w:val="IntestazionenotaCarattere"/>
    <w:uiPriority w:val="99"/>
    <w:semiHidden/>
    <w:unhideWhenUsed/>
    <w:rsid w:val="0003148D"/>
    <w:pPr>
      <w:spacing w:line="240" w:lineRule="auto"/>
    </w:pPr>
  </w:style>
  <w:style w:type="character" w:customStyle="1" w:styleId="IntestazionenotaCarattere">
    <w:name w:val="Intestazione nota Carattere"/>
    <w:basedOn w:val="Carpredefinitoparagrafo"/>
    <w:link w:val="Intestazionenota"/>
    <w:uiPriority w:val="99"/>
    <w:semiHidden/>
    <w:rsid w:val="0003148D"/>
  </w:style>
  <w:style w:type="paragraph" w:styleId="Mappadocumento">
    <w:name w:val="Document Map"/>
    <w:basedOn w:val="Normale"/>
    <w:link w:val="MappadocumentoCarattere"/>
    <w:uiPriority w:val="99"/>
    <w:semiHidden/>
    <w:unhideWhenUs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padocumentoCarattere">
    <w:name w:val="Mappa documento Carattere"/>
    <w:basedOn w:val="Carpredefinitoparagrafo"/>
    <w:link w:val="Mappa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eWeb">
    <w:name w:val="Normal (Web)"/>
    <w:basedOn w:val="Normale"/>
    <w:uiPriority w:val="99"/>
    <w:semiHidden/>
    <w:unhideWhenUsed/>
    <w:rsid w:val="0003148D"/>
    <w:rPr>
      <w:sz w:val="24"/>
      <w:szCs w:val="24"/>
    </w:rPr>
  </w:style>
  <w:style w:type="paragraph" w:styleId="Numeroelenco">
    <w:name w:val="List Number"/>
    <w:basedOn w:val="Normale"/>
    <w:uiPriority w:val="99"/>
    <w:semiHidden/>
    <w:unhideWhenUsed/>
    <w:rsid w:val="0003148D"/>
    <w:pPr>
      <w:numPr>
        <w:numId w:val="2"/>
      </w:numPr>
      <w:contextualSpacing/>
    </w:pPr>
  </w:style>
  <w:style w:type="paragraph" w:styleId="Numeroelenco2">
    <w:name w:val="List Number 2"/>
    <w:basedOn w:val="Normale"/>
    <w:uiPriority w:val="99"/>
    <w:semiHidden/>
    <w:unhideWhenUsed/>
    <w:rsid w:val="0003148D"/>
    <w:pPr>
      <w:numPr>
        <w:numId w:val="3"/>
      </w:numPr>
      <w:contextualSpacing/>
    </w:pPr>
  </w:style>
  <w:style w:type="paragraph" w:styleId="Numeroelenco3">
    <w:name w:val="List Number 3"/>
    <w:basedOn w:val="Normale"/>
    <w:uiPriority w:val="99"/>
    <w:semiHidden/>
    <w:unhideWhenUsed/>
    <w:rsid w:val="0003148D"/>
    <w:pPr>
      <w:numPr>
        <w:numId w:val="4"/>
      </w:numPr>
      <w:contextualSpacing/>
    </w:pPr>
  </w:style>
  <w:style w:type="paragraph" w:styleId="Numeroelenco4">
    <w:name w:val="List Number 4"/>
    <w:basedOn w:val="Normale"/>
    <w:uiPriority w:val="99"/>
    <w:semiHidden/>
    <w:unhideWhenUsed/>
    <w:rsid w:val="0003148D"/>
    <w:pPr>
      <w:numPr>
        <w:numId w:val="5"/>
      </w:numPr>
      <w:contextualSpacing/>
    </w:pPr>
  </w:style>
  <w:style w:type="paragraph" w:styleId="Numeroelenco5">
    <w:name w:val="List Number 5"/>
    <w:basedOn w:val="Normale"/>
    <w:uiPriority w:val="99"/>
    <w:semiHidden/>
    <w:unhideWhenUsed/>
    <w:rsid w:val="0003148D"/>
    <w:pPr>
      <w:numPr>
        <w:numId w:val="6"/>
      </w:numPr>
      <w:contextualSpacing/>
    </w:p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rimorientrocorpodeltesto">
    <w:name w:val="Body Text First Indent"/>
    <w:basedOn w:val="Corpotesto"/>
    <w:link w:val="PrimorientrocorpodeltestoCarattere"/>
    <w:uiPriority w:val="99"/>
    <w:semiHidden/>
    <w:unhideWhenUsed/>
    <w:rsid w:val="0003148D"/>
    <w:pPr>
      <w:spacing w:after="200"/>
      <w:ind w:firstLine="360"/>
    </w:pPr>
  </w:style>
  <w:style w:type="character" w:customStyle="1" w:styleId="PrimorientrocorpodeltestoCarattere">
    <w:name w:val="Primo rientro corpo del testo Carattere"/>
    <w:basedOn w:val="CorpotestoCarattere"/>
    <w:link w:val="Primorientrocorpodeltesto"/>
    <w:uiPriority w:val="99"/>
    <w:semiHidden/>
    <w:rsid w:val="0003148D"/>
  </w:style>
  <w:style w:type="paragraph" w:styleId="Rientrocorpodeltesto">
    <w:name w:val="Body Text Indent"/>
    <w:basedOn w:val="Normale"/>
    <w:link w:val="RientrocorpodeltestoCarattere"/>
    <w:uiPriority w:val="99"/>
    <w:semiHidden/>
    <w:unhideWhenUsed/>
    <w:rsid w:val="0003148D"/>
    <w:pPr>
      <w:spacing w:after="120"/>
      <w:ind w:left="283"/>
    </w:pPr>
  </w:style>
  <w:style w:type="character" w:customStyle="1" w:styleId="RientrocorpodeltestoCarattere">
    <w:name w:val="Rientro corpo del testo Carattere"/>
    <w:basedOn w:val="Carpredefinitoparagrafo"/>
    <w:link w:val="Rientrocorpodeltesto"/>
    <w:uiPriority w:val="99"/>
    <w:semiHidden/>
    <w:rsid w:val="0003148D"/>
  </w:style>
  <w:style w:type="paragraph" w:styleId="Primorientrocorpodeltesto2">
    <w:name w:val="Body Text First Indent 2"/>
    <w:basedOn w:val="Rientrocorpodeltesto"/>
    <w:link w:val="Primorientrocorpodeltesto2Carattere"/>
    <w:uiPriority w:val="99"/>
    <w:semiHidden/>
    <w:unhideWhenUsed/>
    <w:rsid w:val="0003148D"/>
    <w:pPr>
      <w:spacing w:after="200"/>
      <w:ind w:left="360" w:firstLine="360"/>
    </w:pPr>
  </w:style>
  <w:style w:type="character" w:customStyle="1" w:styleId="Primorientrocorpodeltesto2Carattere">
    <w:name w:val="Primo rientro corpo del testo 2 Carattere"/>
    <w:basedOn w:val="RientrocorpodeltestoCarattere"/>
    <w:link w:val="Primorientrocorpodeltesto2"/>
    <w:uiPriority w:val="99"/>
    <w:semiHidden/>
    <w:rsid w:val="0003148D"/>
  </w:style>
  <w:style w:type="paragraph" w:styleId="Puntoelenco">
    <w:name w:val="List Bullet"/>
    <w:basedOn w:val="Normale"/>
    <w:uiPriority w:val="99"/>
    <w:semiHidden/>
    <w:unhideWhenUsed/>
    <w:rsid w:val="0003148D"/>
    <w:pPr>
      <w:numPr>
        <w:numId w:val="7"/>
      </w:numPr>
      <w:contextualSpacing/>
    </w:pPr>
  </w:style>
  <w:style w:type="paragraph" w:styleId="Puntoelenco2">
    <w:name w:val="List Bullet 2"/>
    <w:basedOn w:val="Normale"/>
    <w:uiPriority w:val="99"/>
    <w:semiHidden/>
    <w:unhideWhenUsed/>
    <w:rsid w:val="0003148D"/>
    <w:pPr>
      <w:numPr>
        <w:numId w:val="8"/>
      </w:numPr>
      <w:contextualSpacing/>
    </w:pPr>
  </w:style>
  <w:style w:type="paragraph" w:styleId="Puntoelenco3">
    <w:name w:val="List Bullet 3"/>
    <w:basedOn w:val="Normale"/>
    <w:uiPriority w:val="99"/>
    <w:semiHidden/>
    <w:unhideWhenUsed/>
    <w:rsid w:val="0003148D"/>
    <w:pPr>
      <w:numPr>
        <w:numId w:val="9"/>
      </w:numPr>
      <w:contextualSpacing/>
    </w:pPr>
  </w:style>
  <w:style w:type="paragraph" w:styleId="Puntoelenco4">
    <w:name w:val="List Bullet 4"/>
    <w:basedOn w:val="Normale"/>
    <w:uiPriority w:val="99"/>
    <w:semiHidden/>
    <w:unhideWhenUsed/>
    <w:rsid w:val="0003148D"/>
    <w:pPr>
      <w:numPr>
        <w:numId w:val="10"/>
      </w:numPr>
      <w:contextualSpacing/>
    </w:pPr>
  </w:style>
  <w:style w:type="paragraph" w:styleId="Puntoelenco5">
    <w:name w:val="List Bullet 5"/>
    <w:basedOn w:val="Normale"/>
    <w:uiPriority w:val="99"/>
    <w:semiHidden/>
    <w:unhideWhenUsed/>
    <w:rsid w:val="0003148D"/>
    <w:pPr>
      <w:numPr>
        <w:numId w:val="11"/>
      </w:numPr>
      <w:contextualSpacing/>
    </w:pPr>
  </w:style>
  <w:style w:type="paragraph" w:styleId="Rientrocorpodeltesto2">
    <w:name w:val="Body Text Indent 2"/>
    <w:basedOn w:val="Normale"/>
    <w:link w:val="Rientrocorpodeltesto2Carattere"/>
    <w:uiPriority w:val="99"/>
    <w:semiHidden/>
    <w:unhideWhenUsed/>
    <w:rsid w:val="0003148D"/>
    <w:pPr>
      <w:spacing w:after="120" w:line="480" w:lineRule="auto"/>
      <w:ind w:left="283"/>
    </w:pPr>
  </w:style>
  <w:style w:type="character" w:customStyle="1" w:styleId="Rientrocorpodeltesto2Carattere">
    <w:name w:val="Rientro corpo del testo 2 Carattere"/>
    <w:basedOn w:val="Carpredefinitoparagrafo"/>
    <w:link w:val="Rientrocorpodeltesto2"/>
    <w:uiPriority w:val="99"/>
    <w:semiHidden/>
    <w:rsid w:val="0003148D"/>
  </w:style>
  <w:style w:type="paragraph" w:styleId="Rientrocorpodeltesto3">
    <w:name w:val="Body Text Indent 3"/>
    <w:basedOn w:val="Normale"/>
    <w:link w:val="Rientrocorpodeltesto3Carattere"/>
    <w:uiPriority w:val="99"/>
    <w:semiHidden/>
    <w:unhideWhenUsed/>
    <w:rsid w:val="0003148D"/>
    <w:pPr>
      <w:spacing w:after="120"/>
      <w:ind w:left="283"/>
    </w:pPr>
    <w:rPr>
      <w:sz w:val="16"/>
      <w:szCs w:val="16"/>
    </w:rPr>
  </w:style>
  <w:style w:type="character" w:customStyle="1" w:styleId="Rientrocorpodeltesto3Carattere">
    <w:name w:val="Rientro corpo del testo 3 Carattere"/>
    <w:basedOn w:val="Carpredefinitoparagrafo"/>
    <w:link w:val="Rientrocorpodeltesto3"/>
    <w:uiPriority w:val="99"/>
    <w:semiHidden/>
    <w:rsid w:val="0003148D"/>
    <w:rPr>
      <w:sz w:val="16"/>
      <w:szCs w:val="16"/>
    </w:rPr>
  </w:style>
  <w:style w:type="paragraph" w:styleId="Rientronormale">
    <w:name w:val="Normal Indent"/>
    <w:basedOn w:val="Normale"/>
    <w:uiPriority w:val="99"/>
    <w:semiHidden/>
    <w:unhideWhenUsed/>
    <w:rsid w:val="0003148D"/>
    <w:pPr>
      <w:ind w:left="720"/>
    </w:pPr>
  </w:style>
  <w:style w:type="paragraph" w:styleId="Testocommento">
    <w:name w:val="annotation text"/>
    <w:basedOn w:val="Normale"/>
    <w:link w:val="TestocommentoCarattere"/>
    <w:uiPriority w:val="99"/>
    <w:unhideWhenUsed/>
    <w:rsid w:val="0003148D"/>
    <w:pPr>
      <w:spacing w:line="240" w:lineRule="auto"/>
    </w:pPr>
  </w:style>
  <w:style w:type="character" w:customStyle="1" w:styleId="TestocommentoCarattere">
    <w:name w:val="Testo commento Carattere"/>
    <w:basedOn w:val="Carpredefinitoparagrafo"/>
    <w:link w:val="Testocommento"/>
    <w:uiPriority w:val="99"/>
    <w:rsid w:val="0003148D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03148D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03148D"/>
    <w:rPr>
      <w:b/>
      <w:bCs/>
      <w:sz w:val="20"/>
      <w:szCs w:val="20"/>
    </w:rPr>
  </w:style>
  <w:style w:type="paragraph" w:styleId="Sommario1">
    <w:name w:val="toc 1"/>
    <w:basedOn w:val="Normale"/>
    <w:next w:val="Normale"/>
    <w:autoRedefine/>
    <w:uiPriority w:val="39"/>
    <w:semiHidden/>
    <w:unhideWhenUsed/>
    <w:rsid w:val="0003148D"/>
    <w:pPr>
      <w:spacing w:after="100"/>
    </w:pPr>
  </w:style>
  <w:style w:type="paragraph" w:styleId="Sommario2">
    <w:name w:val="toc 2"/>
    <w:basedOn w:val="Normale"/>
    <w:next w:val="Normale"/>
    <w:autoRedefine/>
    <w:uiPriority w:val="39"/>
    <w:semiHidden/>
    <w:unhideWhenUsed/>
    <w:rsid w:val="0003148D"/>
    <w:pPr>
      <w:spacing w:after="100"/>
      <w:ind w:left="220"/>
    </w:pPr>
  </w:style>
  <w:style w:type="paragraph" w:styleId="Sommario3">
    <w:name w:val="toc 3"/>
    <w:basedOn w:val="Normale"/>
    <w:next w:val="Normale"/>
    <w:autoRedefine/>
    <w:uiPriority w:val="39"/>
    <w:semiHidden/>
    <w:unhideWhenUsed/>
    <w:rsid w:val="0003148D"/>
    <w:pPr>
      <w:spacing w:after="100"/>
      <w:ind w:left="440"/>
    </w:pPr>
  </w:style>
  <w:style w:type="paragraph" w:styleId="Sommario4">
    <w:name w:val="toc 4"/>
    <w:basedOn w:val="Normale"/>
    <w:next w:val="Normale"/>
    <w:autoRedefine/>
    <w:uiPriority w:val="39"/>
    <w:semiHidden/>
    <w:unhideWhenUsed/>
    <w:rsid w:val="0003148D"/>
    <w:pPr>
      <w:spacing w:after="100"/>
      <w:ind w:left="660"/>
    </w:pPr>
  </w:style>
  <w:style w:type="paragraph" w:styleId="Sommario5">
    <w:name w:val="toc 5"/>
    <w:basedOn w:val="Normale"/>
    <w:next w:val="Normale"/>
    <w:autoRedefine/>
    <w:uiPriority w:val="39"/>
    <w:semiHidden/>
    <w:unhideWhenUsed/>
    <w:rsid w:val="0003148D"/>
    <w:pPr>
      <w:spacing w:after="100"/>
      <w:ind w:left="880"/>
    </w:pPr>
  </w:style>
  <w:style w:type="paragraph" w:styleId="Sommario6">
    <w:name w:val="toc 6"/>
    <w:basedOn w:val="Normale"/>
    <w:next w:val="Normale"/>
    <w:autoRedefine/>
    <w:uiPriority w:val="39"/>
    <w:semiHidden/>
    <w:unhideWhenUsed/>
    <w:rsid w:val="0003148D"/>
    <w:pPr>
      <w:spacing w:after="100"/>
      <w:ind w:left="1100"/>
    </w:pPr>
  </w:style>
  <w:style w:type="paragraph" w:styleId="Sommario7">
    <w:name w:val="toc 7"/>
    <w:basedOn w:val="Normale"/>
    <w:next w:val="Normale"/>
    <w:autoRedefine/>
    <w:uiPriority w:val="39"/>
    <w:semiHidden/>
    <w:unhideWhenUsed/>
    <w:rsid w:val="0003148D"/>
    <w:pPr>
      <w:spacing w:after="100"/>
      <w:ind w:left="1320"/>
    </w:pPr>
  </w:style>
  <w:style w:type="paragraph" w:styleId="Sommario8">
    <w:name w:val="toc 8"/>
    <w:basedOn w:val="Normale"/>
    <w:next w:val="Normale"/>
    <w:autoRedefine/>
    <w:uiPriority w:val="39"/>
    <w:semiHidden/>
    <w:unhideWhenUsed/>
    <w:rsid w:val="0003148D"/>
    <w:pPr>
      <w:spacing w:after="100"/>
      <w:ind w:left="1540"/>
    </w:pPr>
  </w:style>
  <w:style w:type="paragraph" w:styleId="Sommario9">
    <w:name w:val="toc 9"/>
    <w:basedOn w:val="Normale"/>
    <w:next w:val="Normale"/>
    <w:autoRedefine/>
    <w:uiPriority w:val="39"/>
    <w:semiHidden/>
    <w:unhideWhenUsed/>
    <w:rsid w:val="0003148D"/>
    <w:pPr>
      <w:spacing w:after="100"/>
      <w:ind w:left="1760"/>
    </w:pPr>
  </w:style>
  <w:style w:type="paragraph" w:styleId="Testodelblocco">
    <w:name w:val="Block Text"/>
    <w:basedOn w:val="Normale"/>
    <w:uiPriority w:val="99"/>
    <w:semiHidden/>
    <w:unhideWhenUs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stomacro">
    <w:name w:val="macro"/>
    <w:link w:val="TestomacroCarattere"/>
    <w:uiPriority w:val="99"/>
    <w:semiHidden/>
    <w:unhideWhenUs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stomacroCarattere">
    <w:name w:val="Testo macro Carattere"/>
    <w:basedOn w:val="Carpredefinitoparagrafo"/>
    <w:link w:val="Tes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stonormale">
    <w:name w:val="Plain Text"/>
    <w:basedOn w:val="Normale"/>
    <w:link w:val="TestonormaleCarattere"/>
    <w:uiPriority w:val="99"/>
    <w:semiHidden/>
    <w:unhideWhenUs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stonormaleCarattere">
    <w:name w:val="Testo normale Carattere"/>
    <w:basedOn w:val="Carpredefinitoparagrafo"/>
    <w:link w:val="Testonormale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rsid w:val="0003148D"/>
    <w:pPr>
      <w:spacing w:line="240" w:lineRule="auto"/>
    </w:p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03148D"/>
    <w:rPr>
      <w:sz w:val="20"/>
      <w:szCs w:val="20"/>
    </w:rPr>
  </w:style>
  <w:style w:type="paragraph" w:styleId="Testonotadichiusura">
    <w:name w:val="endnote text"/>
    <w:basedOn w:val="Normale"/>
    <w:link w:val="TestonotadichiusuraCarattere"/>
    <w:uiPriority w:val="99"/>
    <w:semiHidden/>
    <w:unhideWhenUsed/>
    <w:rsid w:val="0003148D"/>
    <w:pPr>
      <w:spacing w:line="240" w:lineRule="auto"/>
    </w:pPr>
  </w:style>
  <w:style w:type="character" w:customStyle="1" w:styleId="TestonotadichiusuraCarattere">
    <w:name w:val="Testo nota di chiusura Carattere"/>
    <w:basedOn w:val="Carpredefinitoparagrafo"/>
    <w:link w:val="Testonotadichiusura"/>
    <w:uiPriority w:val="99"/>
    <w:semiHidden/>
    <w:rsid w:val="0003148D"/>
    <w:rPr>
      <w:sz w:val="20"/>
      <w:szCs w:val="20"/>
    </w:rPr>
  </w:style>
  <w:style w:type="character" w:customStyle="1" w:styleId="Titolo1Carattere">
    <w:name w:val="Titolo 1 Carattere"/>
    <w:basedOn w:val="Carpredefinitoparagrafo"/>
    <w:link w:val="Tito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oloindice">
    <w:name w:val="index heading"/>
    <w:basedOn w:val="Normale"/>
    <w:next w:val="Indice1"/>
    <w:uiPriority w:val="99"/>
    <w:semiHidden/>
    <w:unhideWhenUsed/>
    <w:rsid w:val="0003148D"/>
    <w:rPr>
      <w:rFonts w:asciiTheme="majorHAnsi" w:eastAsiaTheme="majorEastAsia" w:hAnsiTheme="majorHAnsi" w:cstheme="majorBidi"/>
      <w:b/>
      <w:bCs/>
    </w:rPr>
  </w:style>
  <w:style w:type="paragraph" w:styleId="Titoloindicefonti">
    <w:name w:val="toa heading"/>
    <w:basedOn w:val="Normale"/>
    <w:next w:val="Normale"/>
    <w:uiPriority w:val="99"/>
    <w:semiHidden/>
    <w:unhideWhenUs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itolosommario">
    <w:name w:val="TOC Heading"/>
    <w:basedOn w:val="Titolo1"/>
    <w:next w:val="Normale"/>
    <w:uiPriority w:val="39"/>
    <w:semiHidden/>
    <w:unhideWhenUsed/>
    <w:qFormat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Carpredefinitoparagrafo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rsid w:val="00901EB6"/>
    <w:rPr>
      <w:b/>
    </w:rPr>
  </w:style>
  <w:style w:type="paragraph" w:customStyle="1" w:styleId="CETnumberingbullets">
    <w:name w:val="CET numbering (bullets)"/>
    <w:rsid w:val="008D433B"/>
    <w:pPr>
      <w:numPr>
        <w:numId w:val="13"/>
      </w:numPr>
      <w:spacing w:after="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B57B36"/>
    <w:pPr>
      <w:numPr>
        <w:numId w:val="14"/>
      </w:numPr>
      <w:spacing w:after="0" w:line="264" w:lineRule="auto"/>
      <w:ind w:left="340" w:hanging="22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B57B36"/>
    <w:pPr>
      <w:numPr>
        <w:numId w:val="15"/>
      </w:numPr>
      <w:spacing w:after="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Intestazione">
    <w:name w:val="header"/>
    <w:basedOn w:val="Normale"/>
    <w:link w:val="IntestazioneCarattere"/>
    <w:uiPriority w:val="99"/>
    <w:unhideWhenUs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dipagina">
    <w:name w:val="footer"/>
    <w:basedOn w:val="Normale"/>
    <w:link w:val="PidipaginaCarattere"/>
    <w:uiPriority w:val="99"/>
    <w:unhideWhenUs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gliatabella">
    <w:name w:val="Table Grid"/>
    <w:basedOn w:val="Tabellanormale"/>
    <w:uiPriority w:val="59"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llegamentoipertestuale">
    <w:name w:val="Hyperlink"/>
    <w:basedOn w:val="Carpredefinitoparagrafo"/>
    <w:uiPriority w:val="99"/>
    <w:unhideWhenUsed/>
    <w:rsid w:val="00904C62"/>
    <w:rPr>
      <w:color w:val="0000FF" w:themeColor="hyperlink"/>
      <w:u w:val="single"/>
    </w:rPr>
  </w:style>
  <w:style w:type="character" w:customStyle="1" w:styleId="eudoraheader">
    <w:name w:val="eudoraheader"/>
    <w:basedOn w:val="Carpredefinitoparagrafo"/>
    <w:rsid w:val="00904C62"/>
  </w:style>
  <w:style w:type="paragraph" w:customStyle="1" w:styleId="CETListbullets">
    <w:name w:val="CET List bullets"/>
    <w:qFormat/>
    <w:rsid w:val="004577FE"/>
    <w:pPr>
      <w:spacing w:after="0" w:line="264" w:lineRule="auto"/>
      <w:ind w:left="340" w:hanging="227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Referencetext">
    <w:name w:val="CET Reference text"/>
    <w:qFormat/>
    <w:rsid w:val="00600535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Tabletitle">
    <w:name w:val="CET Table title"/>
    <w:qFormat/>
    <w:rsid w:val="00600535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Acknowledgementstitle">
    <w:name w:val="CET Acknowledgements title"/>
    <w:next w:val="CETBodytext"/>
    <w:qFormat/>
    <w:rsid w:val="0060053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Equation">
    <w:name w:val="CET Equation"/>
    <w:basedOn w:val="CETBodytext"/>
    <w:next w:val="CETBodytext"/>
    <w:qFormat/>
    <w:rsid w:val="00600535"/>
    <w:pPr>
      <w:spacing w:before="120" w:after="120"/>
      <w:jc w:val="left"/>
    </w:pPr>
    <w:rPr>
      <w:lang w:val="en-GB"/>
    </w:rPr>
  </w:style>
  <w:style w:type="paragraph" w:customStyle="1" w:styleId="CETHeadingxx">
    <w:name w:val="CET Headingxx"/>
    <w:basedOn w:val="CETheadingx"/>
    <w:link w:val="CETHeadingxxChar"/>
    <w:qFormat/>
    <w:rsid w:val="00252C1A"/>
    <w:pPr>
      <w:numPr>
        <w:ilvl w:val="0"/>
        <w:numId w:val="0"/>
      </w:numPr>
      <w:spacing w:after="0"/>
    </w:pPr>
  </w:style>
  <w:style w:type="character" w:customStyle="1" w:styleId="CETHeadingxxChar">
    <w:name w:val="CET Headingxx Char"/>
    <w:basedOn w:val="CETheadingxCarattere"/>
    <w:link w:val="CETHeadingxx"/>
    <w:rsid w:val="00252C1A"/>
    <w:rPr>
      <w:rFonts w:ascii="Arial" w:eastAsia="Times New Roman" w:hAnsi="Arial" w:cs="Times New Roman"/>
      <w:b/>
      <w:sz w:val="18"/>
      <w:szCs w:val="20"/>
      <w:lang w:val="en-US"/>
    </w:rPr>
  </w:style>
  <w:style w:type="paragraph" w:styleId="Paragrafoelenco">
    <w:name w:val="List Paragraph"/>
    <w:basedOn w:val="Normale"/>
    <w:uiPriority w:val="34"/>
    <w:rsid w:val="000A506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3457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60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825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8832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3321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735042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305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0123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1461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285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991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08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406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57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08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065976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chart" Target="charts/chart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chart" Target="charts/chart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hart" Target="charts/chart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2.jpeg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chart" Target="charts/chart4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package" Target="../embeddings/Microsoft_Excel_Worksheet1.xlsx"/><Relationship Id="rId1" Type="http://schemas.openxmlformats.org/officeDocument/2006/relationships/themeOverride" Target="../theme/themeOverride1.xm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Utente%20principale\Dropbox\Campioni%20Daniela_ZnS\Articolo%20ICHEAP2019\XRD\Grafici.xlsx" TargetMode="External"/></Relationships>
</file>

<file path=word/charts/_rels/chart3.xml.rels><?xml version="1.0" encoding="UTF-8" standalone="yes"?>
<Relationships xmlns="http://schemas.openxmlformats.org/package/2006/relationships"><Relationship Id="rId2" Type="http://schemas.openxmlformats.org/officeDocument/2006/relationships/package" Target="../embeddings/Microsoft_Excel_Worksheet2.xlsx"/><Relationship Id="rId1" Type="http://schemas.openxmlformats.org/officeDocument/2006/relationships/themeOverride" Target="../theme/themeOverride2.xml"/></Relationships>
</file>

<file path=word/charts/_rels/chart4.xml.rels><?xml version="1.0" encoding="UTF-8" standalone="yes"?>
<Relationships xmlns="http://schemas.openxmlformats.org/package/2006/relationships"><Relationship Id="rId2" Type="http://schemas.openxmlformats.org/officeDocument/2006/relationships/package" Target="../embeddings/Microsoft_Excel_Worksheet3.xlsx"/><Relationship Id="rId1" Type="http://schemas.openxmlformats.org/officeDocument/2006/relationships/themeOverride" Target="../theme/themeOverride3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it-IT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plotArea>
      <c:layout>
        <c:manualLayout>
          <c:layoutTarget val="inner"/>
          <c:xMode val="edge"/>
          <c:yMode val="edge"/>
          <c:x val="0.10299648383582791"/>
          <c:y val="6.346711466448722E-2"/>
          <c:w val="0.83162805041014776"/>
          <c:h val="0.83248834134123839"/>
        </c:manualLayout>
      </c:layout>
      <c:scatterChart>
        <c:scatterStyle val="smoothMarker"/>
        <c:varyColors val="0"/>
        <c:ser>
          <c:idx val="1"/>
          <c:order val="1"/>
          <c:tx>
            <c:strRef>
              <c:f>Foglio1!$AC$1</c:f>
              <c:strCache>
                <c:ptCount val="1"/>
                <c:pt idx="0">
                  <c:v>zns da solfato</c:v>
                </c:pt>
              </c:strCache>
            </c:strRef>
          </c:tx>
          <c:spPr>
            <a:ln w="22225">
              <a:solidFill>
                <a:schemeClr val="tx1"/>
              </a:solidFill>
              <a:prstDash val="sysDash"/>
            </a:ln>
          </c:spPr>
          <c:marker>
            <c:symbol val="none"/>
          </c:marker>
          <c:xVal>
            <c:numRef>
              <c:f>Foglio1!$Z:$Z</c:f>
              <c:numCache>
                <c:formatCode>General</c:formatCode>
                <c:ptCount val="1048576"/>
                <c:pt idx="0">
                  <c:v>2000.39868</c:v>
                </c:pt>
                <c:pt idx="1">
                  <c:v>1998.81251</c:v>
                </c:pt>
                <c:pt idx="2">
                  <c:v>1997.2263399999999</c:v>
                </c:pt>
                <c:pt idx="3">
                  <c:v>1995.6401599999999</c:v>
                </c:pt>
                <c:pt idx="4">
                  <c:v>1994.0539900000001</c:v>
                </c:pt>
                <c:pt idx="5">
                  <c:v>1992.4678200000001</c:v>
                </c:pt>
                <c:pt idx="6">
                  <c:v>1990.88165</c:v>
                </c:pt>
                <c:pt idx="7">
                  <c:v>1989.29547</c:v>
                </c:pt>
                <c:pt idx="8">
                  <c:v>1987.7093</c:v>
                </c:pt>
                <c:pt idx="9">
                  <c:v>1986.1231299999999</c:v>
                </c:pt>
                <c:pt idx="10">
                  <c:v>1984.5369599999999</c:v>
                </c:pt>
                <c:pt idx="11">
                  <c:v>1982.9507799999999</c:v>
                </c:pt>
                <c:pt idx="12">
                  <c:v>1981.3646100000001</c:v>
                </c:pt>
                <c:pt idx="13">
                  <c:v>1979.77844</c:v>
                </c:pt>
                <c:pt idx="14">
                  <c:v>1978.19227</c:v>
                </c:pt>
                <c:pt idx="15">
                  <c:v>1976.60609</c:v>
                </c:pt>
                <c:pt idx="16">
                  <c:v>1975.01992</c:v>
                </c:pt>
                <c:pt idx="17">
                  <c:v>1973.4337499999999</c:v>
                </c:pt>
                <c:pt idx="18">
                  <c:v>1971.8475800000001</c:v>
                </c:pt>
                <c:pt idx="19">
                  <c:v>1970.2614000000001</c:v>
                </c:pt>
                <c:pt idx="20">
                  <c:v>1968.6752300000001</c:v>
                </c:pt>
                <c:pt idx="21">
                  <c:v>1967.08906</c:v>
                </c:pt>
                <c:pt idx="22">
                  <c:v>1965.50289</c:v>
                </c:pt>
                <c:pt idx="23">
                  <c:v>1963.91671</c:v>
                </c:pt>
                <c:pt idx="24">
                  <c:v>1962.3305399999999</c:v>
                </c:pt>
                <c:pt idx="25">
                  <c:v>1960.7443699999999</c:v>
                </c:pt>
                <c:pt idx="26">
                  <c:v>1959.1582000000001</c:v>
                </c:pt>
                <c:pt idx="27">
                  <c:v>1957.5720200000001</c:v>
                </c:pt>
                <c:pt idx="28">
                  <c:v>1955.98585</c:v>
                </c:pt>
                <c:pt idx="29">
                  <c:v>1954.39968</c:v>
                </c:pt>
                <c:pt idx="30">
                  <c:v>1952.81351</c:v>
                </c:pt>
                <c:pt idx="31">
                  <c:v>1951.2273299999999</c:v>
                </c:pt>
                <c:pt idx="32">
                  <c:v>1949.6411599999999</c:v>
                </c:pt>
                <c:pt idx="33">
                  <c:v>1948.0549900000001</c:v>
                </c:pt>
                <c:pt idx="34">
                  <c:v>1946.4688100000001</c:v>
                </c:pt>
                <c:pt idx="35">
                  <c:v>1944.88264</c:v>
                </c:pt>
                <c:pt idx="36">
                  <c:v>1943.29647</c:v>
                </c:pt>
                <c:pt idx="37">
                  <c:v>1941.7103</c:v>
                </c:pt>
                <c:pt idx="38">
                  <c:v>1940.1241299999999</c:v>
                </c:pt>
                <c:pt idx="39">
                  <c:v>1938.5379499999999</c:v>
                </c:pt>
                <c:pt idx="40">
                  <c:v>1936.9517800000001</c:v>
                </c:pt>
                <c:pt idx="41">
                  <c:v>1935.3656100000001</c:v>
                </c:pt>
                <c:pt idx="42">
                  <c:v>1933.77943</c:v>
                </c:pt>
                <c:pt idx="43">
                  <c:v>1932.19326</c:v>
                </c:pt>
                <c:pt idx="44">
                  <c:v>1930.60709</c:v>
                </c:pt>
                <c:pt idx="45">
                  <c:v>1929.0209199999999</c:v>
                </c:pt>
                <c:pt idx="46">
                  <c:v>1927.4347399999999</c:v>
                </c:pt>
                <c:pt idx="47">
                  <c:v>1925.8485700000001</c:v>
                </c:pt>
                <c:pt idx="48">
                  <c:v>1924.2624000000001</c:v>
                </c:pt>
                <c:pt idx="49">
                  <c:v>1922.67623</c:v>
                </c:pt>
                <c:pt idx="50">
                  <c:v>1921.09005</c:v>
                </c:pt>
                <c:pt idx="51">
                  <c:v>1919.50388</c:v>
                </c:pt>
                <c:pt idx="52">
                  <c:v>1917.9177099999999</c:v>
                </c:pt>
                <c:pt idx="53">
                  <c:v>1916.3315399999999</c:v>
                </c:pt>
                <c:pt idx="54">
                  <c:v>1914.7453599999999</c:v>
                </c:pt>
                <c:pt idx="55">
                  <c:v>1913.1591900000001</c:v>
                </c:pt>
                <c:pt idx="56">
                  <c:v>1911.57302</c:v>
                </c:pt>
                <c:pt idx="57">
                  <c:v>1909.98685</c:v>
                </c:pt>
                <c:pt idx="58">
                  <c:v>1908.40067</c:v>
                </c:pt>
                <c:pt idx="59">
                  <c:v>1906.8145</c:v>
                </c:pt>
                <c:pt idx="60">
                  <c:v>1905.2283299999999</c:v>
                </c:pt>
                <c:pt idx="61">
                  <c:v>1903.6421600000001</c:v>
                </c:pt>
                <c:pt idx="62">
                  <c:v>1902.0559800000001</c:v>
                </c:pt>
                <c:pt idx="63">
                  <c:v>1900.4698100000001</c:v>
                </c:pt>
                <c:pt idx="64">
                  <c:v>1898.88364</c:v>
                </c:pt>
                <c:pt idx="65">
                  <c:v>1897.29747</c:v>
                </c:pt>
                <c:pt idx="66">
                  <c:v>1895.71129</c:v>
                </c:pt>
                <c:pt idx="67">
                  <c:v>1894.1251199999999</c:v>
                </c:pt>
                <c:pt idx="68">
                  <c:v>1892.5389500000001</c:v>
                </c:pt>
                <c:pt idx="69">
                  <c:v>1890.9527800000001</c:v>
                </c:pt>
                <c:pt idx="70">
                  <c:v>1889.3666000000001</c:v>
                </c:pt>
                <c:pt idx="71">
                  <c:v>1887.78043</c:v>
                </c:pt>
                <c:pt idx="72">
                  <c:v>1886.19426</c:v>
                </c:pt>
                <c:pt idx="73">
                  <c:v>1884.6080899999999</c:v>
                </c:pt>
                <c:pt idx="74">
                  <c:v>1883.0219099999999</c:v>
                </c:pt>
                <c:pt idx="75">
                  <c:v>1881.4357399999999</c:v>
                </c:pt>
                <c:pt idx="76">
                  <c:v>1879.8495700000001</c:v>
                </c:pt>
                <c:pt idx="77">
                  <c:v>1878.2633900000001</c:v>
                </c:pt>
                <c:pt idx="78">
                  <c:v>1876.67722</c:v>
                </c:pt>
                <c:pt idx="79">
                  <c:v>1875.09105</c:v>
                </c:pt>
                <c:pt idx="80">
                  <c:v>1873.50488</c:v>
                </c:pt>
                <c:pt idx="81">
                  <c:v>1871.9187099999999</c:v>
                </c:pt>
                <c:pt idx="82">
                  <c:v>1870.3325299999999</c:v>
                </c:pt>
                <c:pt idx="83">
                  <c:v>1868.7463600000001</c:v>
                </c:pt>
                <c:pt idx="84">
                  <c:v>1867.1601900000001</c:v>
                </c:pt>
                <c:pt idx="85">
                  <c:v>1865.57401</c:v>
                </c:pt>
                <c:pt idx="86">
                  <c:v>1863.98784</c:v>
                </c:pt>
                <c:pt idx="87">
                  <c:v>1862.40167</c:v>
                </c:pt>
                <c:pt idx="88">
                  <c:v>1860.8154999999999</c:v>
                </c:pt>
                <c:pt idx="89">
                  <c:v>1859.2293199999999</c:v>
                </c:pt>
                <c:pt idx="90">
                  <c:v>1857.6431500000001</c:v>
                </c:pt>
                <c:pt idx="91">
                  <c:v>1856.0569800000001</c:v>
                </c:pt>
                <c:pt idx="92">
                  <c:v>1854.47081</c:v>
                </c:pt>
                <c:pt idx="93">
                  <c:v>1852.88463</c:v>
                </c:pt>
                <c:pt idx="94">
                  <c:v>1851.29846</c:v>
                </c:pt>
                <c:pt idx="95">
                  <c:v>1849.7122899999999</c:v>
                </c:pt>
                <c:pt idx="96">
                  <c:v>1848.1261199999999</c:v>
                </c:pt>
                <c:pt idx="97">
                  <c:v>1846.5399399999999</c:v>
                </c:pt>
                <c:pt idx="98">
                  <c:v>1844.9537700000001</c:v>
                </c:pt>
                <c:pt idx="99">
                  <c:v>1843.3676</c:v>
                </c:pt>
                <c:pt idx="100">
                  <c:v>1841.78143</c:v>
                </c:pt>
                <c:pt idx="101">
                  <c:v>1840.19525</c:v>
                </c:pt>
                <c:pt idx="102">
                  <c:v>1838.6090799999999</c:v>
                </c:pt>
                <c:pt idx="103">
                  <c:v>1837.0229099999999</c:v>
                </c:pt>
                <c:pt idx="104">
                  <c:v>1835.4367400000001</c:v>
                </c:pt>
                <c:pt idx="105">
                  <c:v>1833.8505600000001</c:v>
                </c:pt>
                <c:pt idx="106">
                  <c:v>1832.26439</c:v>
                </c:pt>
                <c:pt idx="107">
                  <c:v>1830.67822</c:v>
                </c:pt>
                <c:pt idx="108">
                  <c:v>1829.09205</c:v>
                </c:pt>
                <c:pt idx="109">
                  <c:v>1827.50587</c:v>
                </c:pt>
                <c:pt idx="110">
                  <c:v>1825.9196999999999</c:v>
                </c:pt>
                <c:pt idx="111">
                  <c:v>1824.3335300000001</c:v>
                </c:pt>
                <c:pt idx="112">
                  <c:v>1822.7473600000001</c:v>
                </c:pt>
                <c:pt idx="113">
                  <c:v>1821.1611800000001</c:v>
                </c:pt>
                <c:pt idx="114">
                  <c:v>1819.57501</c:v>
                </c:pt>
                <c:pt idx="115">
                  <c:v>1817.98884</c:v>
                </c:pt>
                <c:pt idx="116">
                  <c:v>1816.4026699999999</c:v>
                </c:pt>
                <c:pt idx="117">
                  <c:v>1814.8164899999999</c:v>
                </c:pt>
                <c:pt idx="118">
                  <c:v>1813.2303199999999</c:v>
                </c:pt>
                <c:pt idx="119">
                  <c:v>1811.6441500000001</c:v>
                </c:pt>
                <c:pt idx="120">
                  <c:v>1810.0579700000001</c:v>
                </c:pt>
                <c:pt idx="121">
                  <c:v>1808.4718</c:v>
                </c:pt>
                <c:pt idx="122">
                  <c:v>1806.88563</c:v>
                </c:pt>
                <c:pt idx="123">
                  <c:v>1805.29946</c:v>
                </c:pt>
                <c:pt idx="124">
                  <c:v>1803.7132899999999</c:v>
                </c:pt>
                <c:pt idx="125">
                  <c:v>1802.1271099999999</c:v>
                </c:pt>
                <c:pt idx="126">
                  <c:v>1800.5409400000001</c:v>
                </c:pt>
                <c:pt idx="127">
                  <c:v>1798.9547700000001</c:v>
                </c:pt>
                <c:pt idx="128">
                  <c:v>1797.36859</c:v>
                </c:pt>
                <c:pt idx="129">
                  <c:v>1795.78242</c:v>
                </c:pt>
                <c:pt idx="130">
                  <c:v>1794.19625</c:v>
                </c:pt>
                <c:pt idx="131">
                  <c:v>1792.6100799999999</c:v>
                </c:pt>
                <c:pt idx="132">
                  <c:v>1791.0239099999999</c:v>
                </c:pt>
                <c:pt idx="133">
                  <c:v>1789.4377300000001</c:v>
                </c:pt>
                <c:pt idx="134">
                  <c:v>1787.8515600000001</c:v>
                </c:pt>
                <c:pt idx="135">
                  <c:v>1786.26539</c:v>
                </c:pt>
                <c:pt idx="136">
                  <c:v>1784.67921</c:v>
                </c:pt>
                <c:pt idx="137">
                  <c:v>1783.09304</c:v>
                </c:pt>
                <c:pt idx="138">
                  <c:v>1781.5068699999999</c:v>
                </c:pt>
                <c:pt idx="139">
                  <c:v>1779.9206999999999</c:v>
                </c:pt>
                <c:pt idx="140">
                  <c:v>1778.3345200000001</c:v>
                </c:pt>
                <c:pt idx="141">
                  <c:v>1776.7483500000001</c:v>
                </c:pt>
                <c:pt idx="142">
                  <c:v>1775.16218</c:v>
                </c:pt>
                <c:pt idx="143">
                  <c:v>1773.57601</c:v>
                </c:pt>
                <c:pt idx="144">
                  <c:v>1771.98983</c:v>
                </c:pt>
                <c:pt idx="145">
                  <c:v>1770.4036599999999</c:v>
                </c:pt>
                <c:pt idx="146">
                  <c:v>1768.8174899999999</c:v>
                </c:pt>
                <c:pt idx="147">
                  <c:v>1767.2313200000001</c:v>
                </c:pt>
                <c:pt idx="148">
                  <c:v>1765.6451400000001</c:v>
                </c:pt>
                <c:pt idx="149">
                  <c:v>1764.05897</c:v>
                </c:pt>
                <c:pt idx="150">
                  <c:v>1762.4728</c:v>
                </c:pt>
                <c:pt idx="151">
                  <c:v>1760.88663</c:v>
                </c:pt>
                <c:pt idx="152">
                  <c:v>1759.30045</c:v>
                </c:pt>
                <c:pt idx="153">
                  <c:v>1757.7142799999999</c:v>
                </c:pt>
                <c:pt idx="154">
                  <c:v>1756.1281100000001</c:v>
                </c:pt>
                <c:pt idx="155">
                  <c:v>1754.5419400000001</c:v>
                </c:pt>
                <c:pt idx="156">
                  <c:v>1752.9557600000001</c:v>
                </c:pt>
                <c:pt idx="157">
                  <c:v>1751.36959</c:v>
                </c:pt>
                <c:pt idx="158">
                  <c:v>1749.78342</c:v>
                </c:pt>
                <c:pt idx="159">
                  <c:v>1748.1972499999999</c:v>
                </c:pt>
                <c:pt idx="160">
                  <c:v>1746.6110699999999</c:v>
                </c:pt>
                <c:pt idx="161">
                  <c:v>1745.0248999999999</c:v>
                </c:pt>
                <c:pt idx="162">
                  <c:v>1743.4387300000001</c:v>
                </c:pt>
                <c:pt idx="163">
                  <c:v>1741.85256</c:v>
                </c:pt>
                <c:pt idx="164">
                  <c:v>1740.26638</c:v>
                </c:pt>
                <c:pt idx="165">
                  <c:v>1738.68021</c:v>
                </c:pt>
                <c:pt idx="166">
                  <c:v>1737.0940399999999</c:v>
                </c:pt>
                <c:pt idx="167">
                  <c:v>1735.5078699999999</c:v>
                </c:pt>
                <c:pt idx="168">
                  <c:v>1733.9216899999999</c:v>
                </c:pt>
                <c:pt idx="169">
                  <c:v>1732.3355200000001</c:v>
                </c:pt>
                <c:pt idx="170">
                  <c:v>1730.74935</c:v>
                </c:pt>
                <c:pt idx="171">
                  <c:v>1729.16317</c:v>
                </c:pt>
                <c:pt idx="172">
                  <c:v>1727.577</c:v>
                </c:pt>
                <c:pt idx="173">
                  <c:v>1725.99083</c:v>
                </c:pt>
                <c:pt idx="174">
                  <c:v>1724.4046599999999</c:v>
                </c:pt>
                <c:pt idx="175">
                  <c:v>1722.8184900000001</c:v>
                </c:pt>
                <c:pt idx="176">
                  <c:v>1721.2323100000001</c:v>
                </c:pt>
                <c:pt idx="177">
                  <c:v>1719.6461400000001</c:v>
                </c:pt>
                <c:pt idx="178">
                  <c:v>1718.05997</c:v>
                </c:pt>
                <c:pt idx="179">
                  <c:v>1716.4738</c:v>
                </c:pt>
                <c:pt idx="180">
                  <c:v>1714.88762</c:v>
                </c:pt>
                <c:pt idx="181">
                  <c:v>1713.3014499999999</c:v>
                </c:pt>
                <c:pt idx="182">
                  <c:v>1711.7152799999999</c:v>
                </c:pt>
                <c:pt idx="183">
                  <c:v>1710.1291000000001</c:v>
                </c:pt>
                <c:pt idx="184">
                  <c:v>1708.5429300000001</c:v>
                </c:pt>
                <c:pt idx="185">
                  <c:v>1706.95676</c:v>
                </c:pt>
                <c:pt idx="186">
                  <c:v>1705.37059</c:v>
                </c:pt>
                <c:pt idx="187">
                  <c:v>1703.78441</c:v>
                </c:pt>
                <c:pt idx="188">
                  <c:v>1702.1982399999999</c:v>
                </c:pt>
                <c:pt idx="189">
                  <c:v>1700.6120699999999</c:v>
                </c:pt>
                <c:pt idx="190">
                  <c:v>1699.0259000000001</c:v>
                </c:pt>
                <c:pt idx="191">
                  <c:v>1697.4397200000001</c:v>
                </c:pt>
                <c:pt idx="192">
                  <c:v>1695.85355</c:v>
                </c:pt>
                <c:pt idx="193">
                  <c:v>1694.26738</c:v>
                </c:pt>
                <c:pt idx="194">
                  <c:v>1692.68121</c:v>
                </c:pt>
                <c:pt idx="195">
                  <c:v>1691.09503</c:v>
                </c:pt>
                <c:pt idx="196">
                  <c:v>1689.5088599999999</c:v>
                </c:pt>
                <c:pt idx="197">
                  <c:v>1687.9226900000001</c:v>
                </c:pt>
                <c:pt idx="198">
                  <c:v>1686.3365200000001</c:v>
                </c:pt>
                <c:pt idx="199">
                  <c:v>1684.7503400000001</c:v>
                </c:pt>
                <c:pt idx="200">
                  <c:v>1683.16417</c:v>
                </c:pt>
                <c:pt idx="201">
                  <c:v>1681.578</c:v>
                </c:pt>
                <c:pt idx="202">
                  <c:v>1679.9918299999999</c:v>
                </c:pt>
                <c:pt idx="203">
                  <c:v>1678.4056499999999</c:v>
                </c:pt>
                <c:pt idx="204">
                  <c:v>1676.8194800000001</c:v>
                </c:pt>
                <c:pt idx="205">
                  <c:v>1675.2333100000001</c:v>
                </c:pt>
                <c:pt idx="206">
                  <c:v>1673.64714</c:v>
                </c:pt>
                <c:pt idx="207">
                  <c:v>1672.06096</c:v>
                </c:pt>
                <c:pt idx="208">
                  <c:v>1670.47479</c:v>
                </c:pt>
                <c:pt idx="209">
                  <c:v>1668.8886199999999</c:v>
                </c:pt>
                <c:pt idx="210">
                  <c:v>1667.3024499999999</c:v>
                </c:pt>
                <c:pt idx="211">
                  <c:v>1665.7162699999999</c:v>
                </c:pt>
                <c:pt idx="212">
                  <c:v>1664.1301000000001</c:v>
                </c:pt>
                <c:pt idx="213">
                  <c:v>1662.54393</c:v>
                </c:pt>
                <c:pt idx="214">
                  <c:v>1660.95775</c:v>
                </c:pt>
                <c:pt idx="215">
                  <c:v>1659.37158</c:v>
                </c:pt>
                <c:pt idx="216">
                  <c:v>1657.78541</c:v>
                </c:pt>
                <c:pt idx="217">
                  <c:v>1656.1992399999999</c:v>
                </c:pt>
                <c:pt idx="218">
                  <c:v>1654.6130700000001</c:v>
                </c:pt>
                <c:pt idx="219">
                  <c:v>1653.0268900000001</c:v>
                </c:pt>
                <c:pt idx="220">
                  <c:v>1651.4407200000001</c:v>
                </c:pt>
                <c:pt idx="221">
                  <c:v>1649.85455</c:v>
                </c:pt>
                <c:pt idx="222">
                  <c:v>1648.26838</c:v>
                </c:pt>
                <c:pt idx="223">
                  <c:v>1646.6822</c:v>
                </c:pt>
                <c:pt idx="224">
                  <c:v>1645.0960299999999</c:v>
                </c:pt>
                <c:pt idx="225">
                  <c:v>1643.5098599999999</c:v>
                </c:pt>
                <c:pt idx="226">
                  <c:v>1641.9236900000001</c:v>
                </c:pt>
                <c:pt idx="227">
                  <c:v>1640.3375100000001</c:v>
                </c:pt>
                <c:pt idx="228">
                  <c:v>1638.75134</c:v>
                </c:pt>
                <c:pt idx="229">
                  <c:v>1637.16517</c:v>
                </c:pt>
                <c:pt idx="230">
                  <c:v>1635.57899</c:v>
                </c:pt>
                <c:pt idx="231">
                  <c:v>1633.9928199999999</c:v>
                </c:pt>
                <c:pt idx="232">
                  <c:v>1632.4066499999999</c:v>
                </c:pt>
                <c:pt idx="233">
                  <c:v>1630.8204800000001</c:v>
                </c:pt>
                <c:pt idx="234">
                  <c:v>1629.2343000000001</c:v>
                </c:pt>
                <c:pt idx="235">
                  <c:v>1627.64813</c:v>
                </c:pt>
                <c:pt idx="236">
                  <c:v>1626.06196</c:v>
                </c:pt>
                <c:pt idx="237">
                  <c:v>1624.47579</c:v>
                </c:pt>
                <c:pt idx="238">
                  <c:v>1622.8896099999999</c:v>
                </c:pt>
                <c:pt idx="239">
                  <c:v>1621.3034399999999</c:v>
                </c:pt>
                <c:pt idx="240">
                  <c:v>1619.7172700000001</c:v>
                </c:pt>
                <c:pt idx="241">
                  <c:v>1618.1311000000001</c:v>
                </c:pt>
                <c:pt idx="242">
                  <c:v>1616.54492</c:v>
                </c:pt>
                <c:pt idx="243">
                  <c:v>1614.95875</c:v>
                </c:pt>
                <c:pt idx="244">
                  <c:v>1613.37258</c:v>
                </c:pt>
                <c:pt idx="245">
                  <c:v>1611.7864099999999</c:v>
                </c:pt>
                <c:pt idx="246">
                  <c:v>1610.2002299999999</c:v>
                </c:pt>
                <c:pt idx="247">
                  <c:v>1608.6140600000001</c:v>
                </c:pt>
                <c:pt idx="248">
                  <c:v>1607.0278900000001</c:v>
                </c:pt>
                <c:pt idx="249">
                  <c:v>1605.44172</c:v>
                </c:pt>
                <c:pt idx="250">
                  <c:v>1603.85554</c:v>
                </c:pt>
                <c:pt idx="251">
                  <c:v>1602.26937</c:v>
                </c:pt>
                <c:pt idx="252">
                  <c:v>1600.6831999999999</c:v>
                </c:pt>
                <c:pt idx="253">
                  <c:v>1599.0970299999999</c:v>
                </c:pt>
                <c:pt idx="254">
                  <c:v>1597.5108499999999</c:v>
                </c:pt>
                <c:pt idx="255">
                  <c:v>1595.9246800000001</c:v>
                </c:pt>
                <c:pt idx="256">
                  <c:v>1594.33851</c:v>
                </c:pt>
                <c:pt idx="257">
                  <c:v>1592.75234</c:v>
                </c:pt>
                <c:pt idx="258">
                  <c:v>1591.16616</c:v>
                </c:pt>
                <c:pt idx="259">
                  <c:v>1589.57999</c:v>
                </c:pt>
                <c:pt idx="260">
                  <c:v>1587.9938199999999</c:v>
                </c:pt>
                <c:pt idx="261">
                  <c:v>1586.4076500000001</c:v>
                </c:pt>
                <c:pt idx="262">
                  <c:v>1584.8214700000001</c:v>
                </c:pt>
                <c:pt idx="263">
                  <c:v>1583.2353000000001</c:v>
                </c:pt>
                <c:pt idx="264">
                  <c:v>1581.64913</c:v>
                </c:pt>
                <c:pt idx="265">
                  <c:v>1580.06296</c:v>
                </c:pt>
                <c:pt idx="266">
                  <c:v>1578.47678</c:v>
                </c:pt>
                <c:pt idx="267">
                  <c:v>1576.8906099999999</c:v>
                </c:pt>
                <c:pt idx="268">
                  <c:v>1575.3044400000001</c:v>
                </c:pt>
                <c:pt idx="269">
                  <c:v>1573.7182700000001</c:v>
                </c:pt>
                <c:pt idx="270">
                  <c:v>1572.1320900000001</c:v>
                </c:pt>
                <c:pt idx="271">
                  <c:v>1570.54592</c:v>
                </c:pt>
                <c:pt idx="272">
                  <c:v>1568.95975</c:v>
                </c:pt>
                <c:pt idx="273">
                  <c:v>1567.3735799999999</c:v>
                </c:pt>
                <c:pt idx="274">
                  <c:v>1565.7873999999999</c:v>
                </c:pt>
                <c:pt idx="275">
                  <c:v>1564.2012299999999</c:v>
                </c:pt>
                <c:pt idx="276">
                  <c:v>1562.6150600000001</c:v>
                </c:pt>
                <c:pt idx="277">
                  <c:v>1561.0288800000001</c:v>
                </c:pt>
                <c:pt idx="278">
                  <c:v>1559.44271</c:v>
                </c:pt>
                <c:pt idx="279">
                  <c:v>1557.85654</c:v>
                </c:pt>
                <c:pt idx="280">
                  <c:v>1556.27037</c:v>
                </c:pt>
                <c:pt idx="281">
                  <c:v>1554.6841899999999</c:v>
                </c:pt>
                <c:pt idx="282">
                  <c:v>1553.0980199999999</c:v>
                </c:pt>
                <c:pt idx="283">
                  <c:v>1551.5118500000001</c:v>
                </c:pt>
                <c:pt idx="284">
                  <c:v>1549.9256800000001</c:v>
                </c:pt>
                <c:pt idx="285">
                  <c:v>1548.3395</c:v>
                </c:pt>
                <c:pt idx="286">
                  <c:v>1546.75333</c:v>
                </c:pt>
                <c:pt idx="287">
                  <c:v>1545.16716</c:v>
                </c:pt>
                <c:pt idx="288">
                  <c:v>1543.5809899999999</c:v>
                </c:pt>
                <c:pt idx="289">
                  <c:v>1541.9948099999999</c:v>
                </c:pt>
                <c:pt idx="290">
                  <c:v>1540.4086400000001</c:v>
                </c:pt>
                <c:pt idx="291">
                  <c:v>1538.8224700000001</c:v>
                </c:pt>
                <c:pt idx="292">
                  <c:v>1537.2363</c:v>
                </c:pt>
                <c:pt idx="293">
                  <c:v>1535.65012</c:v>
                </c:pt>
                <c:pt idx="294">
                  <c:v>1534.06395</c:v>
                </c:pt>
                <c:pt idx="295">
                  <c:v>1532.4777799999999</c:v>
                </c:pt>
                <c:pt idx="296">
                  <c:v>1530.8916099999999</c:v>
                </c:pt>
                <c:pt idx="297">
                  <c:v>1529.3054299999999</c:v>
                </c:pt>
                <c:pt idx="298">
                  <c:v>1527.7192600000001</c:v>
                </c:pt>
                <c:pt idx="299">
                  <c:v>1526.13309</c:v>
                </c:pt>
                <c:pt idx="300">
                  <c:v>1524.54692</c:v>
                </c:pt>
                <c:pt idx="301">
                  <c:v>1522.96074</c:v>
                </c:pt>
                <c:pt idx="302">
                  <c:v>1521.3745699999999</c:v>
                </c:pt>
                <c:pt idx="303">
                  <c:v>1519.7883999999999</c:v>
                </c:pt>
                <c:pt idx="304">
                  <c:v>1518.2022300000001</c:v>
                </c:pt>
                <c:pt idx="305">
                  <c:v>1516.6160500000001</c:v>
                </c:pt>
                <c:pt idx="306">
                  <c:v>1515.02988</c:v>
                </c:pt>
                <c:pt idx="307">
                  <c:v>1513.44371</c:v>
                </c:pt>
                <c:pt idx="308">
                  <c:v>1511.85754</c:v>
                </c:pt>
                <c:pt idx="309">
                  <c:v>1510.27136</c:v>
                </c:pt>
                <c:pt idx="310">
                  <c:v>1508.6851899999999</c:v>
                </c:pt>
                <c:pt idx="311">
                  <c:v>1507.0990200000001</c:v>
                </c:pt>
                <c:pt idx="312">
                  <c:v>1505.5128500000001</c:v>
                </c:pt>
                <c:pt idx="313">
                  <c:v>1503.9266700000001</c:v>
                </c:pt>
                <c:pt idx="314">
                  <c:v>1502.3405</c:v>
                </c:pt>
                <c:pt idx="315">
                  <c:v>1500.75433</c:v>
                </c:pt>
                <c:pt idx="316">
                  <c:v>1499.1681599999999</c:v>
                </c:pt>
                <c:pt idx="317">
                  <c:v>1497.5819799999999</c:v>
                </c:pt>
                <c:pt idx="318">
                  <c:v>1495.9958099999999</c:v>
                </c:pt>
                <c:pt idx="319">
                  <c:v>1494.4096400000001</c:v>
                </c:pt>
                <c:pt idx="320">
                  <c:v>1492.8234600000001</c:v>
                </c:pt>
                <c:pt idx="321">
                  <c:v>1491.23729</c:v>
                </c:pt>
                <c:pt idx="322">
                  <c:v>1489.65112</c:v>
                </c:pt>
                <c:pt idx="323">
                  <c:v>1488.06495</c:v>
                </c:pt>
                <c:pt idx="324">
                  <c:v>1486.4787799999999</c:v>
                </c:pt>
                <c:pt idx="325">
                  <c:v>1484.8925999999999</c:v>
                </c:pt>
                <c:pt idx="326">
                  <c:v>1483.3064300000001</c:v>
                </c:pt>
                <c:pt idx="327">
                  <c:v>1481.7202600000001</c:v>
                </c:pt>
                <c:pt idx="328">
                  <c:v>1480.13408</c:v>
                </c:pt>
                <c:pt idx="329">
                  <c:v>1478.54791</c:v>
                </c:pt>
                <c:pt idx="330">
                  <c:v>1476.96174</c:v>
                </c:pt>
                <c:pt idx="331">
                  <c:v>1475.3755699999999</c:v>
                </c:pt>
                <c:pt idx="332">
                  <c:v>1473.7893899999999</c:v>
                </c:pt>
                <c:pt idx="333">
                  <c:v>1472.2032200000001</c:v>
                </c:pt>
                <c:pt idx="334">
                  <c:v>1470.6170500000001</c:v>
                </c:pt>
                <c:pt idx="335">
                  <c:v>1469.03088</c:v>
                </c:pt>
                <c:pt idx="336">
                  <c:v>1467.4447</c:v>
                </c:pt>
                <c:pt idx="337">
                  <c:v>1465.85853</c:v>
                </c:pt>
                <c:pt idx="338">
                  <c:v>1464.2723599999999</c:v>
                </c:pt>
                <c:pt idx="339">
                  <c:v>1462.6861899999999</c:v>
                </c:pt>
                <c:pt idx="340">
                  <c:v>1461.1000100000001</c:v>
                </c:pt>
                <c:pt idx="341">
                  <c:v>1459.5138400000001</c:v>
                </c:pt>
                <c:pt idx="342">
                  <c:v>1457.92767</c:v>
                </c:pt>
                <c:pt idx="343">
                  <c:v>1456.3415</c:v>
                </c:pt>
                <c:pt idx="344">
                  <c:v>1454.75532</c:v>
                </c:pt>
                <c:pt idx="345">
                  <c:v>1453.1691499999999</c:v>
                </c:pt>
                <c:pt idx="346">
                  <c:v>1451.5829799999999</c:v>
                </c:pt>
                <c:pt idx="347">
                  <c:v>1449.9968100000001</c:v>
                </c:pt>
                <c:pt idx="348">
                  <c:v>1448.4106300000001</c:v>
                </c:pt>
                <c:pt idx="349">
                  <c:v>1446.82446</c:v>
                </c:pt>
                <c:pt idx="350">
                  <c:v>1445.23829</c:v>
                </c:pt>
                <c:pt idx="351">
                  <c:v>1443.65212</c:v>
                </c:pt>
                <c:pt idx="352">
                  <c:v>1442.06594</c:v>
                </c:pt>
                <c:pt idx="353">
                  <c:v>1440.4797699999999</c:v>
                </c:pt>
                <c:pt idx="354">
                  <c:v>1438.8936000000001</c:v>
                </c:pt>
                <c:pt idx="355">
                  <c:v>1437.3074300000001</c:v>
                </c:pt>
                <c:pt idx="356">
                  <c:v>1435.7212500000001</c:v>
                </c:pt>
                <c:pt idx="357">
                  <c:v>1434.13508</c:v>
                </c:pt>
                <c:pt idx="358">
                  <c:v>1432.54891</c:v>
                </c:pt>
                <c:pt idx="359">
                  <c:v>1430.9627399999999</c:v>
                </c:pt>
                <c:pt idx="360">
                  <c:v>1429.3765599999999</c:v>
                </c:pt>
                <c:pt idx="361">
                  <c:v>1427.7903899999999</c:v>
                </c:pt>
                <c:pt idx="362">
                  <c:v>1426.2042200000001</c:v>
                </c:pt>
                <c:pt idx="363">
                  <c:v>1424.6180400000001</c:v>
                </c:pt>
                <c:pt idx="364">
                  <c:v>1423.03187</c:v>
                </c:pt>
                <c:pt idx="365">
                  <c:v>1421.4457</c:v>
                </c:pt>
                <c:pt idx="366">
                  <c:v>1419.8595299999999</c:v>
                </c:pt>
                <c:pt idx="367">
                  <c:v>1418.2733599999999</c:v>
                </c:pt>
                <c:pt idx="368">
                  <c:v>1416.6871799999999</c:v>
                </c:pt>
                <c:pt idx="369">
                  <c:v>1415.1010100000001</c:v>
                </c:pt>
                <c:pt idx="370">
                  <c:v>1413.51484</c:v>
                </c:pt>
                <c:pt idx="371">
                  <c:v>1411.92866</c:v>
                </c:pt>
                <c:pt idx="372">
                  <c:v>1410.34249</c:v>
                </c:pt>
                <c:pt idx="373">
                  <c:v>1408.75632</c:v>
                </c:pt>
                <c:pt idx="374">
                  <c:v>1407.1701499999999</c:v>
                </c:pt>
                <c:pt idx="375">
                  <c:v>1405.5839699999999</c:v>
                </c:pt>
                <c:pt idx="376">
                  <c:v>1403.9978000000001</c:v>
                </c:pt>
                <c:pt idx="377">
                  <c:v>1402.4116300000001</c:v>
                </c:pt>
                <c:pt idx="378">
                  <c:v>1400.82546</c:v>
                </c:pt>
                <c:pt idx="379">
                  <c:v>1399.23928</c:v>
                </c:pt>
                <c:pt idx="380">
                  <c:v>1397.65311</c:v>
                </c:pt>
                <c:pt idx="381">
                  <c:v>1396.0669399999999</c:v>
                </c:pt>
                <c:pt idx="382">
                  <c:v>1394.4807699999999</c:v>
                </c:pt>
                <c:pt idx="383">
                  <c:v>1392.8945900000001</c:v>
                </c:pt>
                <c:pt idx="384">
                  <c:v>1391.3084200000001</c:v>
                </c:pt>
                <c:pt idx="385">
                  <c:v>1389.72225</c:v>
                </c:pt>
                <c:pt idx="386">
                  <c:v>1388.13608</c:v>
                </c:pt>
                <c:pt idx="387">
                  <c:v>1386.5499</c:v>
                </c:pt>
                <c:pt idx="388">
                  <c:v>1384.9637299999999</c:v>
                </c:pt>
                <c:pt idx="389">
                  <c:v>1383.3775599999999</c:v>
                </c:pt>
                <c:pt idx="390">
                  <c:v>1381.7913900000001</c:v>
                </c:pt>
                <c:pt idx="391">
                  <c:v>1380.2052100000001</c:v>
                </c:pt>
                <c:pt idx="392">
                  <c:v>1378.61904</c:v>
                </c:pt>
                <c:pt idx="393">
                  <c:v>1377.03287</c:v>
                </c:pt>
                <c:pt idx="394">
                  <c:v>1375.4467</c:v>
                </c:pt>
                <c:pt idx="395">
                  <c:v>1373.86052</c:v>
                </c:pt>
                <c:pt idx="396">
                  <c:v>1372.2743499999999</c:v>
                </c:pt>
                <c:pt idx="397">
                  <c:v>1370.6881800000001</c:v>
                </c:pt>
                <c:pt idx="398">
                  <c:v>1369.1020100000001</c:v>
                </c:pt>
                <c:pt idx="399">
                  <c:v>1367.5158300000001</c:v>
                </c:pt>
                <c:pt idx="400">
                  <c:v>1365.92966</c:v>
                </c:pt>
                <c:pt idx="401">
                  <c:v>1364.34349</c:v>
                </c:pt>
                <c:pt idx="402">
                  <c:v>1362.7573199999999</c:v>
                </c:pt>
                <c:pt idx="403">
                  <c:v>1361.1711399999999</c:v>
                </c:pt>
                <c:pt idx="404">
                  <c:v>1359.5849700000001</c:v>
                </c:pt>
                <c:pt idx="405">
                  <c:v>1357.9988000000001</c:v>
                </c:pt>
                <c:pt idx="406">
                  <c:v>1356.4126200000001</c:v>
                </c:pt>
                <c:pt idx="407">
                  <c:v>1354.82645</c:v>
                </c:pt>
                <c:pt idx="408">
                  <c:v>1353.24028</c:v>
                </c:pt>
                <c:pt idx="409">
                  <c:v>1351.6541099999999</c:v>
                </c:pt>
                <c:pt idx="410">
                  <c:v>1350.0679399999999</c:v>
                </c:pt>
                <c:pt idx="411">
                  <c:v>1348.4817599999999</c:v>
                </c:pt>
                <c:pt idx="412">
                  <c:v>1346.8955900000001</c:v>
                </c:pt>
                <c:pt idx="413">
                  <c:v>1345.30942</c:v>
                </c:pt>
                <c:pt idx="414">
                  <c:v>1343.72324</c:v>
                </c:pt>
                <c:pt idx="415">
                  <c:v>1342.13707</c:v>
                </c:pt>
                <c:pt idx="416">
                  <c:v>1340.5509</c:v>
                </c:pt>
                <c:pt idx="417">
                  <c:v>1338.9647299999999</c:v>
                </c:pt>
                <c:pt idx="418">
                  <c:v>1337.3785600000001</c:v>
                </c:pt>
                <c:pt idx="419">
                  <c:v>1335.7923800000001</c:v>
                </c:pt>
                <c:pt idx="420">
                  <c:v>1334.2062100000001</c:v>
                </c:pt>
                <c:pt idx="421">
                  <c:v>1332.62004</c:v>
                </c:pt>
                <c:pt idx="422">
                  <c:v>1331.03386</c:v>
                </c:pt>
                <c:pt idx="423">
                  <c:v>1329.44769</c:v>
                </c:pt>
                <c:pt idx="424">
                  <c:v>1327.8615199999999</c:v>
                </c:pt>
                <c:pt idx="425">
                  <c:v>1326.2753499999999</c:v>
                </c:pt>
                <c:pt idx="426">
                  <c:v>1324.6891700000001</c:v>
                </c:pt>
                <c:pt idx="427">
                  <c:v>1323.1030000000001</c:v>
                </c:pt>
                <c:pt idx="428">
                  <c:v>1321.51683</c:v>
                </c:pt>
                <c:pt idx="429">
                  <c:v>1319.93066</c:v>
                </c:pt>
                <c:pt idx="430">
                  <c:v>1318.34448</c:v>
                </c:pt>
                <c:pt idx="431">
                  <c:v>1316.7583099999999</c:v>
                </c:pt>
                <c:pt idx="432">
                  <c:v>1315.1721399999999</c:v>
                </c:pt>
                <c:pt idx="433">
                  <c:v>1313.5859700000001</c:v>
                </c:pt>
                <c:pt idx="434">
                  <c:v>1311.9997900000001</c:v>
                </c:pt>
                <c:pt idx="435">
                  <c:v>1310.41362</c:v>
                </c:pt>
                <c:pt idx="436">
                  <c:v>1308.82745</c:v>
                </c:pt>
                <c:pt idx="437">
                  <c:v>1307.24128</c:v>
                </c:pt>
                <c:pt idx="438">
                  <c:v>1305.6550999999999</c:v>
                </c:pt>
                <c:pt idx="439">
                  <c:v>1304.0689299999999</c:v>
                </c:pt>
                <c:pt idx="440">
                  <c:v>1302.4827600000001</c:v>
                </c:pt>
                <c:pt idx="441">
                  <c:v>1300.8965900000001</c:v>
                </c:pt>
                <c:pt idx="442">
                  <c:v>1299.31041</c:v>
                </c:pt>
                <c:pt idx="443">
                  <c:v>1297.72424</c:v>
                </c:pt>
                <c:pt idx="444">
                  <c:v>1296.13807</c:v>
                </c:pt>
                <c:pt idx="445">
                  <c:v>1294.5518999999999</c:v>
                </c:pt>
                <c:pt idx="446">
                  <c:v>1292.9657199999999</c:v>
                </c:pt>
                <c:pt idx="447">
                  <c:v>1291.3795500000001</c:v>
                </c:pt>
                <c:pt idx="448">
                  <c:v>1289.7933800000001</c:v>
                </c:pt>
                <c:pt idx="449">
                  <c:v>1288.2072000000001</c:v>
                </c:pt>
                <c:pt idx="450">
                  <c:v>1286.62103</c:v>
                </c:pt>
                <c:pt idx="451">
                  <c:v>1285.03486</c:v>
                </c:pt>
                <c:pt idx="452">
                  <c:v>1283.4486899999999</c:v>
                </c:pt>
                <c:pt idx="453">
                  <c:v>1281.8625199999999</c:v>
                </c:pt>
                <c:pt idx="454">
                  <c:v>1280.2763399999999</c:v>
                </c:pt>
                <c:pt idx="455">
                  <c:v>1278.6901700000001</c:v>
                </c:pt>
                <c:pt idx="456">
                  <c:v>1277.104</c:v>
                </c:pt>
                <c:pt idx="457">
                  <c:v>1275.51782</c:v>
                </c:pt>
                <c:pt idx="458">
                  <c:v>1273.93165</c:v>
                </c:pt>
                <c:pt idx="459">
                  <c:v>1272.34548</c:v>
                </c:pt>
                <c:pt idx="460">
                  <c:v>1270.7593099999999</c:v>
                </c:pt>
                <c:pt idx="461">
                  <c:v>1269.1731400000001</c:v>
                </c:pt>
                <c:pt idx="462">
                  <c:v>1267.5869600000001</c:v>
                </c:pt>
                <c:pt idx="463">
                  <c:v>1266.0007900000001</c:v>
                </c:pt>
                <c:pt idx="464">
                  <c:v>1264.41462</c:v>
                </c:pt>
                <c:pt idx="465">
                  <c:v>1262.82845</c:v>
                </c:pt>
                <c:pt idx="466">
                  <c:v>1261.24227</c:v>
                </c:pt>
                <c:pt idx="467">
                  <c:v>1259.6560999999999</c:v>
                </c:pt>
                <c:pt idx="468">
                  <c:v>1258.0699300000001</c:v>
                </c:pt>
                <c:pt idx="469">
                  <c:v>1256.4837500000001</c:v>
                </c:pt>
                <c:pt idx="470">
                  <c:v>1254.8975800000001</c:v>
                </c:pt>
                <c:pt idx="471">
                  <c:v>1253.31141</c:v>
                </c:pt>
                <c:pt idx="472">
                  <c:v>1251.72524</c:v>
                </c:pt>
                <c:pt idx="473">
                  <c:v>1250.13906</c:v>
                </c:pt>
                <c:pt idx="474">
                  <c:v>1248.5528899999999</c:v>
                </c:pt>
                <c:pt idx="475">
                  <c:v>1246.9667199999999</c:v>
                </c:pt>
                <c:pt idx="476">
                  <c:v>1245.3805500000001</c:v>
                </c:pt>
                <c:pt idx="477">
                  <c:v>1243.7943700000001</c:v>
                </c:pt>
                <c:pt idx="478">
                  <c:v>1242.2082</c:v>
                </c:pt>
                <c:pt idx="479">
                  <c:v>1240.62203</c:v>
                </c:pt>
                <c:pt idx="480">
                  <c:v>1239.03586</c:v>
                </c:pt>
                <c:pt idx="481">
                  <c:v>1237.4496799999999</c:v>
                </c:pt>
                <c:pt idx="482">
                  <c:v>1235.8635099999999</c:v>
                </c:pt>
                <c:pt idx="483">
                  <c:v>1234.2773400000001</c:v>
                </c:pt>
                <c:pt idx="484">
                  <c:v>1232.6911700000001</c:v>
                </c:pt>
                <c:pt idx="485">
                  <c:v>1231.10499</c:v>
                </c:pt>
                <c:pt idx="486">
                  <c:v>1229.51882</c:v>
                </c:pt>
                <c:pt idx="487">
                  <c:v>1227.93265</c:v>
                </c:pt>
                <c:pt idx="488">
                  <c:v>1226.3464799999999</c:v>
                </c:pt>
                <c:pt idx="489">
                  <c:v>1224.7602999999999</c:v>
                </c:pt>
                <c:pt idx="490">
                  <c:v>1223.1741300000001</c:v>
                </c:pt>
                <c:pt idx="491">
                  <c:v>1221.5879600000001</c:v>
                </c:pt>
                <c:pt idx="492">
                  <c:v>1220.00179</c:v>
                </c:pt>
                <c:pt idx="493">
                  <c:v>1218.41561</c:v>
                </c:pt>
                <c:pt idx="494">
                  <c:v>1216.82944</c:v>
                </c:pt>
                <c:pt idx="495">
                  <c:v>1215.2432699999999</c:v>
                </c:pt>
                <c:pt idx="496">
                  <c:v>1213.6570999999999</c:v>
                </c:pt>
                <c:pt idx="497">
                  <c:v>1212.0709199999999</c:v>
                </c:pt>
                <c:pt idx="498">
                  <c:v>1210.4847500000001</c:v>
                </c:pt>
                <c:pt idx="499">
                  <c:v>1208.89858</c:v>
                </c:pt>
                <c:pt idx="500">
                  <c:v>1207.3124</c:v>
                </c:pt>
                <c:pt idx="501">
                  <c:v>1205.72623</c:v>
                </c:pt>
                <c:pt idx="502">
                  <c:v>1204.1400599999999</c:v>
                </c:pt>
                <c:pt idx="503">
                  <c:v>1202.5538899999999</c:v>
                </c:pt>
                <c:pt idx="504">
                  <c:v>1200.9677200000001</c:v>
                </c:pt>
                <c:pt idx="505">
                  <c:v>1199.3815400000001</c:v>
                </c:pt>
                <c:pt idx="506">
                  <c:v>1197.79537</c:v>
                </c:pt>
                <c:pt idx="507">
                  <c:v>1196.2092</c:v>
                </c:pt>
                <c:pt idx="508">
                  <c:v>1194.62303</c:v>
                </c:pt>
                <c:pt idx="509">
                  <c:v>1193.03685</c:v>
                </c:pt>
                <c:pt idx="510">
                  <c:v>1191.4506799999999</c:v>
                </c:pt>
                <c:pt idx="511">
                  <c:v>1189.8645100000001</c:v>
                </c:pt>
                <c:pt idx="512">
                  <c:v>1188.2783400000001</c:v>
                </c:pt>
                <c:pt idx="513">
                  <c:v>1186.6921600000001</c:v>
                </c:pt>
                <c:pt idx="514">
                  <c:v>1185.10599</c:v>
                </c:pt>
                <c:pt idx="515">
                  <c:v>1183.51982</c:v>
                </c:pt>
                <c:pt idx="516">
                  <c:v>1181.93364</c:v>
                </c:pt>
                <c:pt idx="517">
                  <c:v>1180.3474699999999</c:v>
                </c:pt>
                <c:pt idx="518">
                  <c:v>1178.7612999999999</c:v>
                </c:pt>
                <c:pt idx="519">
                  <c:v>1177.1751300000001</c:v>
                </c:pt>
                <c:pt idx="520">
                  <c:v>1175.5889500000001</c:v>
                </c:pt>
                <c:pt idx="521">
                  <c:v>1174.00278</c:v>
                </c:pt>
                <c:pt idx="522">
                  <c:v>1172.41661</c:v>
                </c:pt>
                <c:pt idx="523">
                  <c:v>1170.83044</c:v>
                </c:pt>
                <c:pt idx="524">
                  <c:v>1169.2442599999999</c:v>
                </c:pt>
                <c:pt idx="525">
                  <c:v>1167.6580899999999</c:v>
                </c:pt>
                <c:pt idx="526">
                  <c:v>1166.0719200000001</c:v>
                </c:pt>
                <c:pt idx="527">
                  <c:v>1164.4857500000001</c:v>
                </c:pt>
                <c:pt idx="528">
                  <c:v>1162.89957</c:v>
                </c:pt>
                <c:pt idx="529">
                  <c:v>1161.3134</c:v>
                </c:pt>
                <c:pt idx="530">
                  <c:v>1159.72723</c:v>
                </c:pt>
                <c:pt idx="531">
                  <c:v>1158.1410599999999</c:v>
                </c:pt>
                <c:pt idx="532">
                  <c:v>1156.5548799999999</c:v>
                </c:pt>
                <c:pt idx="533">
                  <c:v>1154.9687100000001</c:v>
                </c:pt>
                <c:pt idx="534">
                  <c:v>1153.3825400000001</c:v>
                </c:pt>
                <c:pt idx="535">
                  <c:v>1151.79637</c:v>
                </c:pt>
                <c:pt idx="536">
                  <c:v>1150.21019</c:v>
                </c:pt>
                <c:pt idx="537">
                  <c:v>1148.62402</c:v>
                </c:pt>
                <c:pt idx="538">
                  <c:v>1147.0378499999999</c:v>
                </c:pt>
                <c:pt idx="539">
                  <c:v>1145.4516799999999</c:v>
                </c:pt>
                <c:pt idx="540">
                  <c:v>1143.8655000000001</c:v>
                </c:pt>
                <c:pt idx="541">
                  <c:v>1142.2793300000001</c:v>
                </c:pt>
                <c:pt idx="542">
                  <c:v>1140.69316</c:v>
                </c:pt>
                <c:pt idx="543">
                  <c:v>1139.10698</c:v>
                </c:pt>
                <c:pt idx="544">
                  <c:v>1137.52081</c:v>
                </c:pt>
                <c:pt idx="545">
                  <c:v>1135.9346399999999</c:v>
                </c:pt>
                <c:pt idx="546">
                  <c:v>1134.3484699999999</c:v>
                </c:pt>
                <c:pt idx="547">
                  <c:v>1132.7623000000001</c:v>
                </c:pt>
                <c:pt idx="548">
                  <c:v>1131.1761200000001</c:v>
                </c:pt>
                <c:pt idx="549">
                  <c:v>1129.58995</c:v>
                </c:pt>
                <c:pt idx="550">
                  <c:v>1128.00378</c:v>
                </c:pt>
                <c:pt idx="551">
                  <c:v>1126.41761</c:v>
                </c:pt>
                <c:pt idx="552">
                  <c:v>1124.83143</c:v>
                </c:pt>
                <c:pt idx="553">
                  <c:v>1123.2452599999999</c:v>
                </c:pt>
                <c:pt idx="554">
                  <c:v>1121.6590900000001</c:v>
                </c:pt>
                <c:pt idx="555">
                  <c:v>1120.0729200000001</c:v>
                </c:pt>
                <c:pt idx="556">
                  <c:v>1118.4867400000001</c:v>
                </c:pt>
                <c:pt idx="557">
                  <c:v>1116.90057</c:v>
                </c:pt>
                <c:pt idx="558">
                  <c:v>1115.3144</c:v>
                </c:pt>
                <c:pt idx="559">
                  <c:v>1113.7282299999999</c:v>
                </c:pt>
                <c:pt idx="560">
                  <c:v>1112.1420499999999</c:v>
                </c:pt>
                <c:pt idx="561">
                  <c:v>1110.5558799999999</c:v>
                </c:pt>
                <c:pt idx="562">
                  <c:v>1108.9697100000001</c:v>
                </c:pt>
                <c:pt idx="563">
                  <c:v>1107.3835300000001</c:v>
                </c:pt>
                <c:pt idx="564">
                  <c:v>1105.79736</c:v>
                </c:pt>
                <c:pt idx="565">
                  <c:v>1104.21119</c:v>
                </c:pt>
                <c:pt idx="566">
                  <c:v>1102.6250199999999</c:v>
                </c:pt>
                <c:pt idx="567">
                  <c:v>1101.0388399999999</c:v>
                </c:pt>
                <c:pt idx="568">
                  <c:v>1099.4526699999999</c:v>
                </c:pt>
                <c:pt idx="569">
                  <c:v>1097.8665000000001</c:v>
                </c:pt>
                <c:pt idx="570">
                  <c:v>1096.28033</c:v>
                </c:pt>
                <c:pt idx="571">
                  <c:v>1094.69415</c:v>
                </c:pt>
                <c:pt idx="572">
                  <c:v>1093.10798</c:v>
                </c:pt>
                <c:pt idx="573">
                  <c:v>1091.52181</c:v>
                </c:pt>
                <c:pt idx="574">
                  <c:v>1089.9356399999999</c:v>
                </c:pt>
                <c:pt idx="575">
                  <c:v>1088.3494599999999</c:v>
                </c:pt>
                <c:pt idx="576">
                  <c:v>1086.7632900000001</c:v>
                </c:pt>
                <c:pt idx="577">
                  <c:v>1085.1771200000001</c:v>
                </c:pt>
                <c:pt idx="578">
                  <c:v>1083.59095</c:v>
                </c:pt>
                <c:pt idx="579">
                  <c:v>1082.00477</c:v>
                </c:pt>
                <c:pt idx="580">
                  <c:v>1080.4186</c:v>
                </c:pt>
                <c:pt idx="581">
                  <c:v>1078.8324299999999</c:v>
                </c:pt>
                <c:pt idx="582">
                  <c:v>1077.2462599999999</c:v>
                </c:pt>
                <c:pt idx="583">
                  <c:v>1075.6600800000001</c:v>
                </c:pt>
                <c:pt idx="584">
                  <c:v>1074.0739100000001</c:v>
                </c:pt>
                <c:pt idx="585">
                  <c:v>1072.48774</c:v>
                </c:pt>
                <c:pt idx="586">
                  <c:v>1070.90157</c:v>
                </c:pt>
                <c:pt idx="587">
                  <c:v>1069.31539</c:v>
                </c:pt>
                <c:pt idx="588">
                  <c:v>1067.7292199999999</c:v>
                </c:pt>
                <c:pt idx="589">
                  <c:v>1066.1430499999999</c:v>
                </c:pt>
                <c:pt idx="590">
                  <c:v>1064.5568800000001</c:v>
                </c:pt>
                <c:pt idx="591">
                  <c:v>1062.9707000000001</c:v>
                </c:pt>
                <c:pt idx="592">
                  <c:v>1061.38453</c:v>
                </c:pt>
                <c:pt idx="593">
                  <c:v>1059.79836</c:v>
                </c:pt>
                <c:pt idx="594">
                  <c:v>1058.21219</c:v>
                </c:pt>
                <c:pt idx="595">
                  <c:v>1056.62601</c:v>
                </c:pt>
                <c:pt idx="596">
                  <c:v>1055.0398399999999</c:v>
                </c:pt>
                <c:pt idx="597">
                  <c:v>1053.4536700000001</c:v>
                </c:pt>
                <c:pt idx="598">
                  <c:v>1051.8675000000001</c:v>
                </c:pt>
                <c:pt idx="599">
                  <c:v>1050.2813200000001</c:v>
                </c:pt>
                <c:pt idx="600">
                  <c:v>1048.69515</c:v>
                </c:pt>
                <c:pt idx="601">
                  <c:v>1047.10898</c:v>
                </c:pt>
                <c:pt idx="602">
                  <c:v>1045.5228099999999</c:v>
                </c:pt>
                <c:pt idx="603">
                  <c:v>1043.9366299999999</c:v>
                </c:pt>
                <c:pt idx="604">
                  <c:v>1042.3504600000001</c:v>
                </c:pt>
                <c:pt idx="605">
                  <c:v>1040.7642900000001</c:v>
                </c:pt>
                <c:pt idx="606">
                  <c:v>1039.1781100000001</c:v>
                </c:pt>
                <c:pt idx="607">
                  <c:v>1037.59194</c:v>
                </c:pt>
                <c:pt idx="608">
                  <c:v>1036.00577</c:v>
                </c:pt>
                <c:pt idx="609">
                  <c:v>1034.4195999999999</c:v>
                </c:pt>
                <c:pt idx="610">
                  <c:v>1032.8334199999999</c:v>
                </c:pt>
                <c:pt idx="611">
                  <c:v>1031.2472499999999</c:v>
                </c:pt>
                <c:pt idx="612">
                  <c:v>1029.6610800000001</c:v>
                </c:pt>
                <c:pt idx="613">
                  <c:v>1028.07491</c:v>
                </c:pt>
                <c:pt idx="614">
                  <c:v>1026.48873</c:v>
                </c:pt>
                <c:pt idx="615">
                  <c:v>1024.90256</c:v>
                </c:pt>
                <c:pt idx="616">
                  <c:v>1023.31639</c:v>
                </c:pt>
                <c:pt idx="617">
                  <c:v>1021.73022</c:v>
                </c:pt>
                <c:pt idx="618">
                  <c:v>1020.14404</c:v>
                </c:pt>
                <c:pt idx="619">
                  <c:v>1018.55787</c:v>
                </c:pt>
                <c:pt idx="620">
                  <c:v>1016.9717000000001</c:v>
                </c:pt>
                <c:pt idx="621">
                  <c:v>1015.38553</c:v>
                </c:pt>
                <c:pt idx="622">
                  <c:v>1013.79935</c:v>
                </c:pt>
                <c:pt idx="623">
                  <c:v>1012.21318</c:v>
                </c:pt>
                <c:pt idx="624">
                  <c:v>1010.62701</c:v>
                </c:pt>
                <c:pt idx="625">
                  <c:v>1009.04084</c:v>
                </c:pt>
                <c:pt idx="626">
                  <c:v>1007.45466</c:v>
                </c:pt>
                <c:pt idx="627">
                  <c:v>1005.86849</c:v>
                </c:pt>
                <c:pt idx="628">
                  <c:v>1004.28232</c:v>
                </c:pt>
                <c:pt idx="629">
                  <c:v>1002.69615</c:v>
                </c:pt>
                <c:pt idx="630">
                  <c:v>1001.10997</c:v>
                </c:pt>
                <c:pt idx="631">
                  <c:v>999.52380000000005</c:v>
                </c:pt>
                <c:pt idx="632">
                  <c:v>997.93763000000001</c:v>
                </c:pt>
                <c:pt idx="633">
                  <c:v>996.35145999999997</c:v>
                </c:pt>
                <c:pt idx="634">
                  <c:v>994.76527999999996</c:v>
                </c:pt>
                <c:pt idx="635">
                  <c:v>993.17911000000004</c:v>
                </c:pt>
                <c:pt idx="636">
                  <c:v>991.59294</c:v>
                </c:pt>
                <c:pt idx="637">
                  <c:v>990.00675999999999</c:v>
                </c:pt>
                <c:pt idx="638">
                  <c:v>988.42058999999995</c:v>
                </c:pt>
                <c:pt idx="639">
                  <c:v>986.83442000000002</c:v>
                </c:pt>
                <c:pt idx="640">
                  <c:v>985.24824999999998</c:v>
                </c:pt>
                <c:pt idx="641">
                  <c:v>983.66206999999997</c:v>
                </c:pt>
                <c:pt idx="642">
                  <c:v>982.07590000000005</c:v>
                </c:pt>
                <c:pt idx="643">
                  <c:v>980.48973000000001</c:v>
                </c:pt>
                <c:pt idx="644">
                  <c:v>978.90355999999997</c:v>
                </c:pt>
                <c:pt idx="645">
                  <c:v>977.31737999999996</c:v>
                </c:pt>
                <c:pt idx="646">
                  <c:v>975.73121000000003</c:v>
                </c:pt>
                <c:pt idx="647">
                  <c:v>974.14503999999999</c:v>
                </c:pt>
                <c:pt idx="648">
                  <c:v>972.55886999999996</c:v>
                </c:pt>
                <c:pt idx="649">
                  <c:v>970.97270000000003</c:v>
                </c:pt>
                <c:pt idx="650">
                  <c:v>969.38652000000002</c:v>
                </c:pt>
                <c:pt idx="651">
                  <c:v>967.80034999999998</c:v>
                </c:pt>
                <c:pt idx="652">
                  <c:v>966.21418000000006</c:v>
                </c:pt>
                <c:pt idx="653">
                  <c:v>964.62801000000002</c:v>
                </c:pt>
                <c:pt idx="654">
                  <c:v>963.04183</c:v>
                </c:pt>
                <c:pt idx="655">
                  <c:v>961.45565999999997</c:v>
                </c:pt>
                <c:pt idx="656">
                  <c:v>959.86949000000004</c:v>
                </c:pt>
                <c:pt idx="657">
                  <c:v>958.28331000000003</c:v>
                </c:pt>
                <c:pt idx="658">
                  <c:v>956.69713999999999</c:v>
                </c:pt>
                <c:pt idx="659">
                  <c:v>955.11096999999995</c:v>
                </c:pt>
                <c:pt idx="660">
                  <c:v>953.52480000000003</c:v>
                </c:pt>
                <c:pt idx="661">
                  <c:v>951.93862000000001</c:v>
                </c:pt>
                <c:pt idx="662">
                  <c:v>950.35244999999998</c:v>
                </c:pt>
                <c:pt idx="663">
                  <c:v>948.76628000000005</c:v>
                </c:pt>
                <c:pt idx="664">
                  <c:v>947.18011000000001</c:v>
                </c:pt>
                <c:pt idx="665">
                  <c:v>945.59393</c:v>
                </c:pt>
                <c:pt idx="666">
                  <c:v>944.00775999999996</c:v>
                </c:pt>
                <c:pt idx="667">
                  <c:v>942.42159000000004</c:v>
                </c:pt>
                <c:pt idx="668">
                  <c:v>940.83542</c:v>
                </c:pt>
                <c:pt idx="669">
                  <c:v>939.24923999999999</c:v>
                </c:pt>
                <c:pt idx="670">
                  <c:v>937.66306999999995</c:v>
                </c:pt>
                <c:pt idx="671">
                  <c:v>936.07690000000002</c:v>
                </c:pt>
                <c:pt idx="672">
                  <c:v>934.49072999999999</c:v>
                </c:pt>
                <c:pt idx="673">
                  <c:v>932.90454999999997</c:v>
                </c:pt>
                <c:pt idx="674">
                  <c:v>931.31838000000005</c:v>
                </c:pt>
                <c:pt idx="675">
                  <c:v>929.73221000000001</c:v>
                </c:pt>
                <c:pt idx="676">
                  <c:v>928.14603999999997</c:v>
                </c:pt>
                <c:pt idx="677">
                  <c:v>926.55985999999996</c:v>
                </c:pt>
                <c:pt idx="678">
                  <c:v>924.97369000000003</c:v>
                </c:pt>
                <c:pt idx="679">
                  <c:v>923.38751999999999</c:v>
                </c:pt>
                <c:pt idx="680">
                  <c:v>921.80134999999996</c:v>
                </c:pt>
                <c:pt idx="681">
                  <c:v>920.21516999999994</c:v>
                </c:pt>
                <c:pt idx="682">
                  <c:v>918.62900000000002</c:v>
                </c:pt>
                <c:pt idx="683">
                  <c:v>917.04282999999998</c:v>
                </c:pt>
                <c:pt idx="684">
                  <c:v>915.45664999999997</c:v>
                </c:pt>
                <c:pt idx="685">
                  <c:v>913.87048000000004</c:v>
                </c:pt>
                <c:pt idx="686">
                  <c:v>912.28431</c:v>
                </c:pt>
                <c:pt idx="687">
                  <c:v>910.69813999999997</c:v>
                </c:pt>
                <c:pt idx="688">
                  <c:v>909.11197000000004</c:v>
                </c:pt>
                <c:pt idx="689">
                  <c:v>907.52579000000003</c:v>
                </c:pt>
                <c:pt idx="690">
                  <c:v>905.93961999999999</c:v>
                </c:pt>
                <c:pt idx="691">
                  <c:v>904.35344999999995</c:v>
                </c:pt>
                <c:pt idx="692">
                  <c:v>902.76728000000003</c:v>
                </c:pt>
                <c:pt idx="693">
                  <c:v>901.18110000000001</c:v>
                </c:pt>
                <c:pt idx="694">
                  <c:v>899.59492999999998</c:v>
                </c:pt>
                <c:pt idx="695">
                  <c:v>898.00876000000005</c:v>
                </c:pt>
                <c:pt idx="696">
                  <c:v>896.42259000000001</c:v>
                </c:pt>
                <c:pt idx="697">
                  <c:v>894.83641</c:v>
                </c:pt>
                <c:pt idx="698">
                  <c:v>893.25023999999996</c:v>
                </c:pt>
                <c:pt idx="699">
                  <c:v>891.66407000000004</c:v>
                </c:pt>
                <c:pt idx="700">
                  <c:v>890.0779</c:v>
                </c:pt>
                <c:pt idx="701">
                  <c:v>888.49171999999999</c:v>
                </c:pt>
                <c:pt idx="702">
                  <c:v>886.90554999999995</c:v>
                </c:pt>
                <c:pt idx="703">
                  <c:v>885.31938000000002</c:v>
                </c:pt>
                <c:pt idx="704">
                  <c:v>883.73320000000001</c:v>
                </c:pt>
                <c:pt idx="705">
                  <c:v>882.14702999999997</c:v>
                </c:pt>
                <c:pt idx="706">
                  <c:v>880.56086000000005</c:v>
                </c:pt>
                <c:pt idx="707">
                  <c:v>878.97469000000001</c:v>
                </c:pt>
                <c:pt idx="708">
                  <c:v>877.38851</c:v>
                </c:pt>
                <c:pt idx="709">
                  <c:v>875.80233999999996</c:v>
                </c:pt>
                <c:pt idx="710">
                  <c:v>874.21617000000003</c:v>
                </c:pt>
                <c:pt idx="711">
                  <c:v>872.63</c:v>
                </c:pt>
                <c:pt idx="712">
                  <c:v>871.04381999999998</c:v>
                </c:pt>
                <c:pt idx="713">
                  <c:v>869.45764999999994</c:v>
                </c:pt>
                <c:pt idx="714">
                  <c:v>867.87148000000002</c:v>
                </c:pt>
                <c:pt idx="715">
                  <c:v>866.28530999999998</c:v>
                </c:pt>
                <c:pt idx="716">
                  <c:v>864.69912999999997</c:v>
                </c:pt>
                <c:pt idx="717">
                  <c:v>863.11296000000004</c:v>
                </c:pt>
                <c:pt idx="718">
                  <c:v>861.52679000000001</c:v>
                </c:pt>
                <c:pt idx="719">
                  <c:v>859.94061999999997</c:v>
                </c:pt>
                <c:pt idx="720">
                  <c:v>858.35443999999995</c:v>
                </c:pt>
                <c:pt idx="721">
                  <c:v>856.76827000000003</c:v>
                </c:pt>
                <c:pt idx="722">
                  <c:v>855.18209999999999</c:v>
                </c:pt>
                <c:pt idx="723">
                  <c:v>853.59592999999995</c:v>
                </c:pt>
                <c:pt idx="724">
                  <c:v>852.00975000000005</c:v>
                </c:pt>
                <c:pt idx="725">
                  <c:v>850.42358000000002</c:v>
                </c:pt>
                <c:pt idx="726">
                  <c:v>848.83740999999998</c:v>
                </c:pt>
                <c:pt idx="727">
                  <c:v>847.25124000000005</c:v>
                </c:pt>
                <c:pt idx="728">
                  <c:v>845.66506000000004</c:v>
                </c:pt>
                <c:pt idx="729">
                  <c:v>844.07889</c:v>
                </c:pt>
                <c:pt idx="730">
                  <c:v>842.49271999999996</c:v>
                </c:pt>
                <c:pt idx="731">
                  <c:v>840.90655000000004</c:v>
                </c:pt>
                <c:pt idx="732">
                  <c:v>839.32037000000003</c:v>
                </c:pt>
                <c:pt idx="733">
                  <c:v>837.73419999999999</c:v>
                </c:pt>
                <c:pt idx="734">
                  <c:v>836.14802999999995</c:v>
                </c:pt>
                <c:pt idx="735">
                  <c:v>834.56186000000002</c:v>
                </c:pt>
                <c:pt idx="736">
                  <c:v>832.97568000000001</c:v>
                </c:pt>
                <c:pt idx="737">
                  <c:v>831.38950999999997</c:v>
                </c:pt>
                <c:pt idx="738">
                  <c:v>829.80334000000005</c:v>
                </c:pt>
                <c:pt idx="739">
                  <c:v>828.21717000000001</c:v>
                </c:pt>
                <c:pt idx="740">
                  <c:v>826.63099</c:v>
                </c:pt>
                <c:pt idx="741">
                  <c:v>825.04481999999996</c:v>
                </c:pt>
                <c:pt idx="742">
                  <c:v>823.45865000000003</c:v>
                </c:pt>
                <c:pt idx="743">
                  <c:v>821.87248</c:v>
                </c:pt>
                <c:pt idx="744">
                  <c:v>820.28629999999998</c:v>
                </c:pt>
                <c:pt idx="745">
                  <c:v>818.70012999999994</c:v>
                </c:pt>
                <c:pt idx="746">
                  <c:v>817.11396000000002</c:v>
                </c:pt>
                <c:pt idx="747">
                  <c:v>815.52778000000001</c:v>
                </c:pt>
                <c:pt idx="748">
                  <c:v>813.94160999999997</c:v>
                </c:pt>
                <c:pt idx="749">
                  <c:v>812.35544000000004</c:v>
                </c:pt>
                <c:pt idx="750">
                  <c:v>810.76927000000001</c:v>
                </c:pt>
                <c:pt idx="751">
                  <c:v>809.18308999999999</c:v>
                </c:pt>
                <c:pt idx="752">
                  <c:v>807.59691999999995</c:v>
                </c:pt>
                <c:pt idx="753">
                  <c:v>806.01075000000003</c:v>
                </c:pt>
                <c:pt idx="754">
                  <c:v>804.42457999999999</c:v>
                </c:pt>
                <c:pt idx="755">
                  <c:v>802.83839999999998</c:v>
                </c:pt>
                <c:pt idx="756">
                  <c:v>801.25223000000005</c:v>
                </c:pt>
                <c:pt idx="757">
                  <c:v>799.66606000000002</c:v>
                </c:pt>
                <c:pt idx="758">
                  <c:v>798.07988999999998</c:v>
                </c:pt>
                <c:pt idx="759">
                  <c:v>796.49370999999996</c:v>
                </c:pt>
                <c:pt idx="760">
                  <c:v>794.90754000000004</c:v>
                </c:pt>
                <c:pt idx="761">
                  <c:v>793.32137</c:v>
                </c:pt>
                <c:pt idx="762">
                  <c:v>791.73519999999996</c:v>
                </c:pt>
                <c:pt idx="763">
                  <c:v>790.14901999999995</c:v>
                </c:pt>
                <c:pt idx="764">
                  <c:v>788.56285000000003</c:v>
                </c:pt>
                <c:pt idx="765">
                  <c:v>786.97667999999999</c:v>
                </c:pt>
                <c:pt idx="766">
                  <c:v>785.39050999999995</c:v>
                </c:pt>
                <c:pt idx="767">
                  <c:v>783.80433000000005</c:v>
                </c:pt>
                <c:pt idx="768">
                  <c:v>782.21816000000001</c:v>
                </c:pt>
                <c:pt idx="769">
                  <c:v>780.63198999999997</c:v>
                </c:pt>
                <c:pt idx="770">
                  <c:v>779.04582000000005</c:v>
                </c:pt>
                <c:pt idx="771">
                  <c:v>777.45964000000004</c:v>
                </c:pt>
                <c:pt idx="772">
                  <c:v>775.87347</c:v>
                </c:pt>
                <c:pt idx="773">
                  <c:v>774.28729999999996</c:v>
                </c:pt>
                <c:pt idx="774">
                  <c:v>772.70113000000003</c:v>
                </c:pt>
                <c:pt idx="775">
                  <c:v>771.11495000000002</c:v>
                </c:pt>
                <c:pt idx="776">
                  <c:v>769.52877999999998</c:v>
                </c:pt>
                <c:pt idx="777">
                  <c:v>767.94260999999995</c:v>
                </c:pt>
                <c:pt idx="778">
                  <c:v>766.35644000000002</c:v>
                </c:pt>
                <c:pt idx="779">
                  <c:v>764.77026000000001</c:v>
                </c:pt>
                <c:pt idx="780">
                  <c:v>763.18408999999997</c:v>
                </c:pt>
                <c:pt idx="781">
                  <c:v>761.59792000000004</c:v>
                </c:pt>
                <c:pt idx="782">
                  <c:v>760.01175000000001</c:v>
                </c:pt>
                <c:pt idx="783">
                  <c:v>758.42556999999999</c:v>
                </c:pt>
                <c:pt idx="784">
                  <c:v>756.83939999999996</c:v>
                </c:pt>
                <c:pt idx="785">
                  <c:v>755.25323000000003</c:v>
                </c:pt>
                <c:pt idx="786">
                  <c:v>753.66705999999999</c:v>
                </c:pt>
                <c:pt idx="787">
                  <c:v>752.08087999999998</c:v>
                </c:pt>
                <c:pt idx="788">
                  <c:v>750.49471000000005</c:v>
                </c:pt>
                <c:pt idx="789">
                  <c:v>748.90854000000002</c:v>
                </c:pt>
                <c:pt idx="790">
                  <c:v>747.32236</c:v>
                </c:pt>
                <c:pt idx="791">
                  <c:v>745.73618999999997</c:v>
                </c:pt>
                <c:pt idx="792">
                  <c:v>744.15002000000004</c:v>
                </c:pt>
                <c:pt idx="793">
                  <c:v>742.56385</c:v>
                </c:pt>
                <c:pt idx="794">
                  <c:v>740.97766999999999</c:v>
                </c:pt>
                <c:pt idx="795">
                  <c:v>739.39149999999995</c:v>
                </c:pt>
                <c:pt idx="796">
                  <c:v>737.80533000000003</c:v>
                </c:pt>
                <c:pt idx="797">
                  <c:v>736.21915999999999</c:v>
                </c:pt>
                <c:pt idx="798">
                  <c:v>734.63297999999998</c:v>
                </c:pt>
                <c:pt idx="799">
                  <c:v>733.04681000000005</c:v>
                </c:pt>
                <c:pt idx="800">
                  <c:v>731.46064000000001</c:v>
                </c:pt>
                <c:pt idx="801">
                  <c:v>729.87446999999997</c:v>
                </c:pt>
                <c:pt idx="802">
                  <c:v>728.28828999999996</c:v>
                </c:pt>
                <c:pt idx="803">
                  <c:v>726.70212000000004</c:v>
                </c:pt>
                <c:pt idx="804">
                  <c:v>725.11595</c:v>
                </c:pt>
                <c:pt idx="805">
                  <c:v>723.52977999999996</c:v>
                </c:pt>
                <c:pt idx="806">
                  <c:v>721.94359999999995</c:v>
                </c:pt>
                <c:pt idx="807">
                  <c:v>720.35743000000002</c:v>
                </c:pt>
                <c:pt idx="808">
                  <c:v>718.77125999999998</c:v>
                </c:pt>
                <c:pt idx="809">
                  <c:v>717.18508999999995</c:v>
                </c:pt>
                <c:pt idx="810">
                  <c:v>715.59891000000005</c:v>
                </c:pt>
                <c:pt idx="811">
                  <c:v>714.01274000000001</c:v>
                </c:pt>
                <c:pt idx="812">
                  <c:v>712.42656999999997</c:v>
                </c:pt>
                <c:pt idx="813">
                  <c:v>710.84040000000005</c:v>
                </c:pt>
                <c:pt idx="814">
                  <c:v>709.25422000000003</c:v>
                </c:pt>
                <c:pt idx="815">
                  <c:v>707.66804999999999</c:v>
                </c:pt>
                <c:pt idx="816">
                  <c:v>706.08187999999996</c:v>
                </c:pt>
                <c:pt idx="817">
                  <c:v>704.49571000000003</c:v>
                </c:pt>
                <c:pt idx="818">
                  <c:v>702.90953000000002</c:v>
                </c:pt>
                <c:pt idx="819">
                  <c:v>701.32335999999998</c:v>
                </c:pt>
                <c:pt idx="820">
                  <c:v>699.73719000000006</c:v>
                </c:pt>
                <c:pt idx="821">
                  <c:v>698.15102000000002</c:v>
                </c:pt>
                <c:pt idx="822">
                  <c:v>696.56484</c:v>
                </c:pt>
                <c:pt idx="823">
                  <c:v>694.97866999999997</c:v>
                </c:pt>
                <c:pt idx="824">
                  <c:v>693.39250000000004</c:v>
                </c:pt>
                <c:pt idx="825">
                  <c:v>691.80633</c:v>
                </c:pt>
                <c:pt idx="826">
                  <c:v>690.22014999999999</c:v>
                </c:pt>
                <c:pt idx="827">
                  <c:v>688.63397999999995</c:v>
                </c:pt>
                <c:pt idx="828">
                  <c:v>687.04781000000003</c:v>
                </c:pt>
                <c:pt idx="829">
                  <c:v>685.46163999999999</c:v>
                </c:pt>
                <c:pt idx="830">
                  <c:v>683.87545999999998</c:v>
                </c:pt>
                <c:pt idx="831">
                  <c:v>682.28929000000005</c:v>
                </c:pt>
                <c:pt idx="832">
                  <c:v>680.70312000000001</c:v>
                </c:pt>
                <c:pt idx="833">
                  <c:v>679.11694</c:v>
                </c:pt>
                <c:pt idx="834">
                  <c:v>677.53076999999996</c:v>
                </c:pt>
                <c:pt idx="835">
                  <c:v>675.94460000000004</c:v>
                </c:pt>
                <c:pt idx="836">
                  <c:v>674.35843</c:v>
                </c:pt>
                <c:pt idx="837">
                  <c:v>672.77224999999999</c:v>
                </c:pt>
                <c:pt idx="838">
                  <c:v>671.18607999999995</c:v>
                </c:pt>
                <c:pt idx="839">
                  <c:v>669.59991000000002</c:v>
                </c:pt>
                <c:pt idx="840">
                  <c:v>668.01373999999998</c:v>
                </c:pt>
                <c:pt idx="841">
                  <c:v>666.42755999999997</c:v>
                </c:pt>
                <c:pt idx="842">
                  <c:v>664.84139000000005</c:v>
                </c:pt>
                <c:pt idx="843">
                  <c:v>663.25522000000001</c:v>
                </c:pt>
                <c:pt idx="844">
                  <c:v>661.66904999999997</c:v>
                </c:pt>
                <c:pt idx="845">
                  <c:v>660.08286999999996</c:v>
                </c:pt>
                <c:pt idx="846">
                  <c:v>658.49670000000003</c:v>
                </c:pt>
                <c:pt idx="847">
                  <c:v>656.91052999999999</c:v>
                </c:pt>
                <c:pt idx="848">
                  <c:v>655.32435999999996</c:v>
                </c:pt>
                <c:pt idx="849">
                  <c:v>653.73818000000006</c:v>
                </c:pt>
                <c:pt idx="850">
                  <c:v>652.15201000000002</c:v>
                </c:pt>
                <c:pt idx="851">
                  <c:v>650.56583999999998</c:v>
                </c:pt>
                <c:pt idx="852">
                  <c:v>648.97967000000006</c:v>
                </c:pt>
                <c:pt idx="853">
                  <c:v>647.39349000000004</c:v>
                </c:pt>
                <c:pt idx="854">
                  <c:v>645.80732</c:v>
                </c:pt>
                <c:pt idx="855">
                  <c:v>644.22114999999997</c:v>
                </c:pt>
                <c:pt idx="856">
                  <c:v>642.63498000000004</c:v>
                </c:pt>
                <c:pt idx="857">
                  <c:v>641.04880000000003</c:v>
                </c:pt>
                <c:pt idx="858">
                  <c:v>639.46262999999999</c:v>
                </c:pt>
                <c:pt idx="859">
                  <c:v>637.87645999999995</c:v>
                </c:pt>
                <c:pt idx="860">
                  <c:v>636.29029000000003</c:v>
                </c:pt>
                <c:pt idx="861">
                  <c:v>634.70411000000001</c:v>
                </c:pt>
                <c:pt idx="862">
                  <c:v>633.11793999999998</c:v>
                </c:pt>
                <c:pt idx="863">
                  <c:v>631.53177000000005</c:v>
                </c:pt>
                <c:pt idx="864">
                  <c:v>629.94560000000001</c:v>
                </c:pt>
                <c:pt idx="865">
                  <c:v>628.35942</c:v>
                </c:pt>
                <c:pt idx="866">
                  <c:v>626.77324999999996</c:v>
                </c:pt>
                <c:pt idx="867">
                  <c:v>625.18708000000004</c:v>
                </c:pt>
                <c:pt idx="868">
                  <c:v>623.60091</c:v>
                </c:pt>
                <c:pt idx="869">
                  <c:v>622.01472999999999</c:v>
                </c:pt>
                <c:pt idx="870">
                  <c:v>620.42855999999995</c:v>
                </c:pt>
                <c:pt idx="871">
                  <c:v>618.84239000000002</c:v>
                </c:pt>
                <c:pt idx="872">
                  <c:v>617.25621999999998</c:v>
                </c:pt>
                <c:pt idx="873">
                  <c:v>615.67003999999997</c:v>
                </c:pt>
                <c:pt idx="874">
                  <c:v>614.08387000000005</c:v>
                </c:pt>
                <c:pt idx="875">
                  <c:v>612.49770000000001</c:v>
                </c:pt>
                <c:pt idx="876">
                  <c:v>610.91152</c:v>
                </c:pt>
                <c:pt idx="877">
                  <c:v>609.32534999999996</c:v>
                </c:pt>
                <c:pt idx="878">
                  <c:v>607.73918000000003</c:v>
                </c:pt>
                <c:pt idx="879">
                  <c:v>606.15300999999999</c:v>
                </c:pt>
                <c:pt idx="880">
                  <c:v>604.56682999999998</c:v>
                </c:pt>
                <c:pt idx="881">
                  <c:v>602.98065999999994</c:v>
                </c:pt>
                <c:pt idx="882">
                  <c:v>601.39449000000002</c:v>
                </c:pt>
                <c:pt idx="883">
                  <c:v>599.80831999999998</c:v>
                </c:pt>
                <c:pt idx="884">
                  <c:v>598.22213999999997</c:v>
                </c:pt>
                <c:pt idx="885">
                  <c:v>596.63597000000004</c:v>
                </c:pt>
                <c:pt idx="886">
                  <c:v>595.0498</c:v>
                </c:pt>
                <c:pt idx="887">
                  <c:v>593.46362999999997</c:v>
                </c:pt>
                <c:pt idx="888">
                  <c:v>591.87746000000004</c:v>
                </c:pt>
                <c:pt idx="889">
                  <c:v>590.29128000000003</c:v>
                </c:pt>
                <c:pt idx="890">
                  <c:v>588.70510999999999</c:v>
                </c:pt>
                <c:pt idx="891">
                  <c:v>587.11893999999995</c:v>
                </c:pt>
                <c:pt idx="892">
                  <c:v>585.53276000000005</c:v>
                </c:pt>
                <c:pt idx="893">
                  <c:v>583.94659000000001</c:v>
                </c:pt>
                <c:pt idx="894">
                  <c:v>582.36041999999998</c:v>
                </c:pt>
                <c:pt idx="895">
                  <c:v>580.77425000000005</c:v>
                </c:pt>
                <c:pt idx="896">
                  <c:v>579.18807000000004</c:v>
                </c:pt>
                <c:pt idx="897">
                  <c:v>577.6019</c:v>
                </c:pt>
                <c:pt idx="898">
                  <c:v>576.01572999999996</c:v>
                </c:pt>
                <c:pt idx="899">
                  <c:v>574.42956000000004</c:v>
                </c:pt>
                <c:pt idx="900">
                  <c:v>572.84338000000002</c:v>
                </c:pt>
                <c:pt idx="901">
                  <c:v>571.25720999999999</c:v>
                </c:pt>
                <c:pt idx="902">
                  <c:v>569.67103999999995</c:v>
                </c:pt>
                <c:pt idx="903">
                  <c:v>568.08487000000002</c:v>
                </c:pt>
                <c:pt idx="904">
                  <c:v>566.49869000000001</c:v>
                </c:pt>
                <c:pt idx="905">
                  <c:v>564.91251999999997</c:v>
                </c:pt>
                <c:pt idx="906">
                  <c:v>563.32635000000005</c:v>
                </c:pt>
                <c:pt idx="907">
                  <c:v>561.74018000000001</c:v>
                </c:pt>
                <c:pt idx="908">
                  <c:v>560.154</c:v>
                </c:pt>
                <c:pt idx="909">
                  <c:v>558.56782999999996</c:v>
                </c:pt>
                <c:pt idx="910">
                  <c:v>556.98166000000003</c:v>
                </c:pt>
                <c:pt idx="911">
                  <c:v>555.39549</c:v>
                </c:pt>
                <c:pt idx="912">
                  <c:v>553.80930999999998</c:v>
                </c:pt>
                <c:pt idx="913">
                  <c:v>552.22313999999994</c:v>
                </c:pt>
                <c:pt idx="914">
                  <c:v>550.63697000000002</c:v>
                </c:pt>
                <c:pt idx="915">
                  <c:v>549.05079999999998</c:v>
                </c:pt>
                <c:pt idx="916">
                  <c:v>547.46461999999997</c:v>
                </c:pt>
                <c:pt idx="917">
                  <c:v>545.87845000000004</c:v>
                </c:pt>
                <c:pt idx="918">
                  <c:v>544.29228000000001</c:v>
                </c:pt>
                <c:pt idx="919">
                  <c:v>542.70610999999997</c:v>
                </c:pt>
                <c:pt idx="920">
                  <c:v>541.11992999999995</c:v>
                </c:pt>
                <c:pt idx="921">
                  <c:v>539.53376000000003</c:v>
                </c:pt>
                <c:pt idx="922">
                  <c:v>537.94758999999999</c:v>
                </c:pt>
                <c:pt idx="923">
                  <c:v>536.36140999999998</c:v>
                </c:pt>
                <c:pt idx="924">
                  <c:v>534.77524000000005</c:v>
                </c:pt>
                <c:pt idx="925">
                  <c:v>533.18907000000002</c:v>
                </c:pt>
                <c:pt idx="926">
                  <c:v>531.60289999999998</c:v>
                </c:pt>
                <c:pt idx="927">
                  <c:v>530.01671999999996</c:v>
                </c:pt>
                <c:pt idx="928">
                  <c:v>528.43055000000004</c:v>
                </c:pt>
                <c:pt idx="929">
                  <c:v>526.84438</c:v>
                </c:pt>
                <c:pt idx="930">
                  <c:v>525.25820999999996</c:v>
                </c:pt>
                <c:pt idx="931">
                  <c:v>523.67204000000004</c:v>
                </c:pt>
                <c:pt idx="932">
                  <c:v>522.08586000000003</c:v>
                </c:pt>
                <c:pt idx="933">
                  <c:v>520.49968999999999</c:v>
                </c:pt>
                <c:pt idx="934">
                  <c:v>518.91351999999995</c:v>
                </c:pt>
                <c:pt idx="935">
                  <c:v>517.32735000000002</c:v>
                </c:pt>
                <c:pt idx="936">
                  <c:v>515.74117000000001</c:v>
                </c:pt>
                <c:pt idx="937">
                  <c:v>514.15499999999997</c:v>
                </c:pt>
                <c:pt idx="938">
                  <c:v>512.56883000000005</c:v>
                </c:pt>
                <c:pt idx="939">
                  <c:v>510.98266000000001</c:v>
                </c:pt>
                <c:pt idx="940">
                  <c:v>509.39648</c:v>
                </c:pt>
                <c:pt idx="941">
                  <c:v>507.81031000000002</c:v>
                </c:pt>
                <c:pt idx="942">
                  <c:v>506.22413999999998</c:v>
                </c:pt>
                <c:pt idx="943">
                  <c:v>504.63796000000002</c:v>
                </c:pt>
                <c:pt idx="944">
                  <c:v>503.05178999999998</c:v>
                </c:pt>
                <c:pt idx="945">
                  <c:v>501.46562</c:v>
                </c:pt>
                <c:pt idx="946">
                  <c:v>499.87945000000002</c:v>
                </c:pt>
                <c:pt idx="947">
                  <c:v>498.29327000000001</c:v>
                </c:pt>
                <c:pt idx="948">
                  <c:v>496.70710000000003</c:v>
                </c:pt>
                <c:pt idx="949">
                  <c:v>495.12092999999999</c:v>
                </c:pt>
                <c:pt idx="950">
                  <c:v>493.53476000000001</c:v>
                </c:pt>
                <c:pt idx="951">
                  <c:v>491.94857999999999</c:v>
                </c:pt>
                <c:pt idx="952">
                  <c:v>490.36241000000001</c:v>
                </c:pt>
                <c:pt idx="953">
                  <c:v>488.77623999999997</c:v>
                </c:pt>
                <c:pt idx="954">
                  <c:v>487.19006999999999</c:v>
                </c:pt>
                <c:pt idx="955">
                  <c:v>485.60388999999998</c:v>
                </c:pt>
                <c:pt idx="956">
                  <c:v>484.01772</c:v>
                </c:pt>
                <c:pt idx="957">
                  <c:v>482.43155000000002</c:v>
                </c:pt>
                <c:pt idx="958">
                  <c:v>480.84537999999998</c:v>
                </c:pt>
                <c:pt idx="959">
                  <c:v>479.25920000000002</c:v>
                </c:pt>
                <c:pt idx="960">
                  <c:v>477.67302999999998</c:v>
                </c:pt>
                <c:pt idx="961">
                  <c:v>476.08686</c:v>
                </c:pt>
                <c:pt idx="962">
                  <c:v>474.50069000000002</c:v>
                </c:pt>
                <c:pt idx="963">
                  <c:v>472.91451000000001</c:v>
                </c:pt>
                <c:pt idx="964">
                  <c:v>471.32834000000003</c:v>
                </c:pt>
                <c:pt idx="965">
                  <c:v>469.74216999999999</c:v>
                </c:pt>
                <c:pt idx="966">
                  <c:v>468.15600000000001</c:v>
                </c:pt>
                <c:pt idx="967">
                  <c:v>466.56981999999999</c:v>
                </c:pt>
                <c:pt idx="968">
                  <c:v>464.98365000000001</c:v>
                </c:pt>
                <c:pt idx="969">
                  <c:v>463.39747999999997</c:v>
                </c:pt>
                <c:pt idx="970">
                  <c:v>461.81130999999999</c:v>
                </c:pt>
                <c:pt idx="971">
                  <c:v>460.22512999999998</c:v>
                </c:pt>
                <c:pt idx="972">
                  <c:v>458.63896</c:v>
                </c:pt>
                <c:pt idx="973">
                  <c:v>457.05279000000002</c:v>
                </c:pt>
                <c:pt idx="974">
                  <c:v>455.46661</c:v>
                </c:pt>
                <c:pt idx="975">
                  <c:v>453.88044000000002</c:v>
                </c:pt>
                <c:pt idx="976">
                  <c:v>452.29426999999998</c:v>
                </c:pt>
                <c:pt idx="977">
                  <c:v>450.7081</c:v>
                </c:pt>
                <c:pt idx="978">
                  <c:v>449.12191999999999</c:v>
                </c:pt>
                <c:pt idx="979">
                  <c:v>447.53575000000001</c:v>
                </c:pt>
                <c:pt idx="980">
                  <c:v>445.94958000000003</c:v>
                </c:pt>
                <c:pt idx="981">
                  <c:v>444.36340999999999</c:v>
                </c:pt>
                <c:pt idx="982">
                  <c:v>442.77724000000001</c:v>
                </c:pt>
                <c:pt idx="983">
                  <c:v>441.19105999999999</c:v>
                </c:pt>
                <c:pt idx="984">
                  <c:v>439.60489000000001</c:v>
                </c:pt>
                <c:pt idx="985">
                  <c:v>438.01871999999997</c:v>
                </c:pt>
                <c:pt idx="986">
                  <c:v>436.43254999999999</c:v>
                </c:pt>
                <c:pt idx="987">
                  <c:v>434.84636999999998</c:v>
                </c:pt>
                <c:pt idx="988">
                  <c:v>433.2602</c:v>
                </c:pt>
                <c:pt idx="989">
                  <c:v>431.67403000000002</c:v>
                </c:pt>
                <c:pt idx="990">
                  <c:v>430.08785</c:v>
                </c:pt>
                <c:pt idx="991">
                  <c:v>428.50168000000002</c:v>
                </c:pt>
                <c:pt idx="992">
                  <c:v>426.91550999999998</c:v>
                </c:pt>
                <c:pt idx="993">
                  <c:v>425.32934</c:v>
                </c:pt>
                <c:pt idx="994">
                  <c:v>423.74315999999999</c:v>
                </c:pt>
                <c:pt idx="995">
                  <c:v>422.15699000000001</c:v>
                </c:pt>
                <c:pt idx="996">
                  <c:v>420.57082000000003</c:v>
                </c:pt>
                <c:pt idx="997">
                  <c:v>418.98464999999999</c:v>
                </c:pt>
                <c:pt idx="998">
                  <c:v>417.39846999999997</c:v>
                </c:pt>
                <c:pt idx="999">
                  <c:v>415.81229999999999</c:v>
                </c:pt>
                <c:pt idx="1000">
                  <c:v>414.22613000000001</c:v>
                </c:pt>
                <c:pt idx="1001">
                  <c:v>412.63995999999997</c:v>
                </c:pt>
                <c:pt idx="1002">
                  <c:v>411.05378000000002</c:v>
                </c:pt>
                <c:pt idx="1003">
                  <c:v>409.46760999999998</c:v>
                </c:pt>
                <c:pt idx="1004">
                  <c:v>407.88144</c:v>
                </c:pt>
                <c:pt idx="1005">
                  <c:v>406.29527000000002</c:v>
                </c:pt>
                <c:pt idx="1006">
                  <c:v>404.70909</c:v>
                </c:pt>
                <c:pt idx="1007">
                  <c:v>403.12292000000002</c:v>
                </c:pt>
                <c:pt idx="1008">
                  <c:v>401.53674999999998</c:v>
                </c:pt>
                <c:pt idx="1009">
                  <c:v>399.95058</c:v>
                </c:pt>
                <c:pt idx="1010">
                  <c:v>398.36439999999999</c:v>
                </c:pt>
                <c:pt idx="1011">
                  <c:v>396.77823000000001</c:v>
                </c:pt>
                <c:pt idx="1012">
                  <c:v>395.19206000000003</c:v>
                </c:pt>
                <c:pt idx="1013">
                  <c:v>393.60588999999999</c:v>
                </c:pt>
                <c:pt idx="1014">
                  <c:v>392.01970999999998</c:v>
                </c:pt>
                <c:pt idx="1015">
                  <c:v>390.43353999999999</c:v>
                </c:pt>
                <c:pt idx="1016">
                  <c:v>388.84737000000001</c:v>
                </c:pt>
                <c:pt idx="1017">
                  <c:v>387.26119</c:v>
                </c:pt>
                <c:pt idx="1018">
                  <c:v>385.67502000000002</c:v>
                </c:pt>
                <c:pt idx="1019">
                  <c:v>384.08884999999998</c:v>
                </c:pt>
                <c:pt idx="1020">
                  <c:v>382.50268</c:v>
                </c:pt>
                <c:pt idx="1021">
                  <c:v>380.91649999999998</c:v>
                </c:pt>
                <c:pt idx="1022">
                  <c:v>379.33033</c:v>
                </c:pt>
                <c:pt idx="1023">
                  <c:v>377.74416000000002</c:v>
                </c:pt>
                <c:pt idx="1024">
                  <c:v>376.15798999999998</c:v>
                </c:pt>
                <c:pt idx="1025">
                  <c:v>374.57182</c:v>
                </c:pt>
                <c:pt idx="1026">
                  <c:v>372.98563999999999</c:v>
                </c:pt>
                <c:pt idx="1027">
                  <c:v>371.39947000000001</c:v>
                </c:pt>
                <c:pt idx="1028">
                  <c:v>369.81330000000003</c:v>
                </c:pt>
                <c:pt idx="1029">
                  <c:v>368.22712999999999</c:v>
                </c:pt>
                <c:pt idx="1030">
                  <c:v>366.64094999999998</c:v>
                </c:pt>
                <c:pt idx="1031">
                  <c:v>365.05477999999999</c:v>
                </c:pt>
                <c:pt idx="1032">
                  <c:v>363.46861000000001</c:v>
                </c:pt>
                <c:pt idx="1033">
                  <c:v>361.88243</c:v>
                </c:pt>
                <c:pt idx="1034">
                  <c:v>360.29626000000002</c:v>
                </c:pt>
                <c:pt idx="1035">
                  <c:v>358.71008999999998</c:v>
                </c:pt>
                <c:pt idx="1036">
                  <c:v>357.12392</c:v>
                </c:pt>
                <c:pt idx="1037">
                  <c:v>355.53773999999999</c:v>
                </c:pt>
                <c:pt idx="1038">
                  <c:v>353.95157</c:v>
                </c:pt>
                <c:pt idx="1039">
                  <c:v>352.36540000000002</c:v>
                </c:pt>
                <c:pt idx="1040">
                  <c:v>350.77922999999998</c:v>
                </c:pt>
                <c:pt idx="1041">
                  <c:v>349.19305000000003</c:v>
                </c:pt>
                <c:pt idx="1042">
                  <c:v>347.60687999999999</c:v>
                </c:pt>
                <c:pt idx="1043">
                  <c:v>346.02071000000001</c:v>
                </c:pt>
                <c:pt idx="1044">
                  <c:v>344.43454000000003</c:v>
                </c:pt>
                <c:pt idx="1045">
                  <c:v>342.84836000000001</c:v>
                </c:pt>
                <c:pt idx="1046">
                  <c:v>341.26218999999998</c:v>
                </c:pt>
                <c:pt idx="1047">
                  <c:v>339.67601999999999</c:v>
                </c:pt>
                <c:pt idx="1048">
                  <c:v>338.08985000000001</c:v>
                </c:pt>
                <c:pt idx="1049">
                  <c:v>336.50367</c:v>
                </c:pt>
                <c:pt idx="1050">
                  <c:v>334.91750000000002</c:v>
                </c:pt>
                <c:pt idx="1051">
                  <c:v>333.33132999999998</c:v>
                </c:pt>
                <c:pt idx="1052">
                  <c:v>331.74516</c:v>
                </c:pt>
                <c:pt idx="1053">
                  <c:v>330.15897999999999</c:v>
                </c:pt>
                <c:pt idx="1054">
                  <c:v>328.57281</c:v>
                </c:pt>
                <c:pt idx="1055">
                  <c:v>326.98664000000002</c:v>
                </c:pt>
                <c:pt idx="1056">
                  <c:v>325.40046999999998</c:v>
                </c:pt>
                <c:pt idx="1057">
                  <c:v>323.81429000000003</c:v>
                </c:pt>
                <c:pt idx="1058">
                  <c:v>322.22811999999999</c:v>
                </c:pt>
                <c:pt idx="1059">
                  <c:v>320.64195000000001</c:v>
                </c:pt>
                <c:pt idx="1060">
                  <c:v>319.05578000000003</c:v>
                </c:pt>
                <c:pt idx="1061">
                  <c:v>317.46960000000001</c:v>
                </c:pt>
                <c:pt idx="1062">
                  <c:v>315.88342999999998</c:v>
                </c:pt>
                <c:pt idx="1063">
                  <c:v>314.29725999999999</c:v>
                </c:pt>
                <c:pt idx="1064">
                  <c:v>312.71109000000001</c:v>
                </c:pt>
                <c:pt idx="1065">
                  <c:v>311.12491</c:v>
                </c:pt>
                <c:pt idx="1066">
                  <c:v>309.53874000000002</c:v>
                </c:pt>
                <c:pt idx="1067">
                  <c:v>307.95256999999998</c:v>
                </c:pt>
                <c:pt idx="1068">
                  <c:v>306.3664</c:v>
                </c:pt>
                <c:pt idx="1069">
                  <c:v>304.78021999999999</c:v>
                </c:pt>
                <c:pt idx="1070">
                  <c:v>303.19405</c:v>
                </c:pt>
                <c:pt idx="1071">
                  <c:v>301.60788000000002</c:v>
                </c:pt>
                <c:pt idx="1072">
                  <c:v>300.02170999999998</c:v>
                </c:pt>
                <c:pt idx="1073">
                  <c:v>298.43553000000003</c:v>
                </c:pt>
                <c:pt idx="1074">
                  <c:v>296.84935999999999</c:v>
                </c:pt>
                <c:pt idx="1075">
                  <c:v>295.26319000000001</c:v>
                </c:pt>
                <c:pt idx="1076">
                  <c:v>293.67701</c:v>
                </c:pt>
                <c:pt idx="1077">
                  <c:v>292.09084000000001</c:v>
                </c:pt>
                <c:pt idx="1078">
                  <c:v>290.50466999999998</c:v>
                </c:pt>
                <c:pt idx="1079">
                  <c:v>288.91849999999999</c:v>
                </c:pt>
                <c:pt idx="1080">
                  <c:v>287.33233000000001</c:v>
                </c:pt>
                <c:pt idx="1081">
                  <c:v>285.74615</c:v>
                </c:pt>
                <c:pt idx="1082">
                  <c:v>284.15998000000002</c:v>
                </c:pt>
                <c:pt idx="1083">
                  <c:v>282.57380999999998</c:v>
                </c:pt>
                <c:pt idx="1084">
                  <c:v>280.98763000000002</c:v>
                </c:pt>
                <c:pt idx="1085">
                  <c:v>279.40145999999999</c:v>
                </c:pt>
                <c:pt idx="1086">
                  <c:v>277.81529</c:v>
                </c:pt>
                <c:pt idx="1087">
                  <c:v>276.22912000000002</c:v>
                </c:pt>
                <c:pt idx="1088">
                  <c:v>274.64294000000001</c:v>
                </c:pt>
                <c:pt idx="1089">
                  <c:v>273.05676999999997</c:v>
                </c:pt>
                <c:pt idx="1090">
                  <c:v>271.47059999999999</c:v>
                </c:pt>
                <c:pt idx="1091">
                  <c:v>269.88443000000001</c:v>
                </c:pt>
                <c:pt idx="1092">
                  <c:v>268.29825</c:v>
                </c:pt>
                <c:pt idx="1093">
                  <c:v>266.71208000000001</c:v>
                </c:pt>
                <c:pt idx="1094">
                  <c:v>265.12590999999998</c:v>
                </c:pt>
                <c:pt idx="1095">
                  <c:v>263.53973999999999</c:v>
                </c:pt>
                <c:pt idx="1096">
                  <c:v>261.95355999999998</c:v>
                </c:pt>
                <c:pt idx="1097">
                  <c:v>260.36739</c:v>
                </c:pt>
                <c:pt idx="1098">
                  <c:v>258.78122000000002</c:v>
                </c:pt>
                <c:pt idx="1099">
                  <c:v>257.19504999999998</c:v>
                </c:pt>
                <c:pt idx="1100">
                  <c:v>255.60887</c:v>
                </c:pt>
                <c:pt idx="1101">
                  <c:v>254.02269999999999</c:v>
                </c:pt>
                <c:pt idx="1102">
                  <c:v>252.43653</c:v>
                </c:pt>
                <c:pt idx="1103">
                  <c:v>250.85035999999999</c:v>
                </c:pt>
                <c:pt idx="1104">
                  <c:v>249.26418000000001</c:v>
                </c:pt>
                <c:pt idx="1105">
                  <c:v>247.67801</c:v>
                </c:pt>
                <c:pt idx="1106">
                  <c:v>246.09183999999999</c:v>
                </c:pt>
                <c:pt idx="1107">
                  <c:v>244.50567000000001</c:v>
                </c:pt>
                <c:pt idx="1108">
                  <c:v>242.91949</c:v>
                </c:pt>
                <c:pt idx="1109">
                  <c:v>241.33331999999999</c:v>
                </c:pt>
                <c:pt idx="1110">
                  <c:v>239.74715</c:v>
                </c:pt>
                <c:pt idx="1111">
                  <c:v>238.16098</c:v>
                </c:pt>
                <c:pt idx="1112">
                  <c:v>236.57480000000001</c:v>
                </c:pt>
                <c:pt idx="1113">
                  <c:v>234.98863</c:v>
                </c:pt>
                <c:pt idx="1114">
                  <c:v>233.40245999999999</c:v>
                </c:pt>
                <c:pt idx="1115">
                  <c:v>231.81628000000001</c:v>
                </c:pt>
                <c:pt idx="1116">
                  <c:v>230.23011</c:v>
                </c:pt>
                <c:pt idx="1117">
                  <c:v>228.64393999999999</c:v>
                </c:pt>
                <c:pt idx="1118">
                  <c:v>227.05777</c:v>
                </c:pt>
                <c:pt idx="1119">
                  <c:v>225.4716</c:v>
                </c:pt>
                <c:pt idx="1120">
                  <c:v>223.88542000000001</c:v>
                </c:pt>
                <c:pt idx="1121">
                  <c:v>222.29925</c:v>
                </c:pt>
                <c:pt idx="1122">
                  <c:v>220.71307999999999</c:v>
                </c:pt>
                <c:pt idx="1123">
                  <c:v>219.12690000000001</c:v>
                </c:pt>
                <c:pt idx="1124">
                  <c:v>217.54073</c:v>
                </c:pt>
                <c:pt idx="1125">
                  <c:v>215.95455999999999</c:v>
                </c:pt>
                <c:pt idx="1126">
                  <c:v>214.36839000000001</c:v>
                </c:pt>
                <c:pt idx="1127">
                  <c:v>212.78222</c:v>
                </c:pt>
                <c:pt idx="1128">
                  <c:v>211.19604000000001</c:v>
                </c:pt>
                <c:pt idx="1129">
                  <c:v>209.60987</c:v>
                </c:pt>
                <c:pt idx="1130">
                  <c:v>208.02369999999999</c:v>
                </c:pt>
                <c:pt idx="1131">
                  <c:v>206.43752000000001</c:v>
                </c:pt>
                <c:pt idx="1132">
                  <c:v>204.85135</c:v>
                </c:pt>
                <c:pt idx="1133">
                  <c:v>203.26517999999999</c:v>
                </c:pt>
                <c:pt idx="1134">
                  <c:v>201.67901000000001</c:v>
                </c:pt>
                <c:pt idx="1135">
                  <c:v>200.09282999999999</c:v>
                </c:pt>
                <c:pt idx="1136">
                  <c:v>198.50666000000001</c:v>
                </c:pt>
                <c:pt idx="1137">
                  <c:v>196.92049</c:v>
                </c:pt>
                <c:pt idx="1138">
                  <c:v>195.33431999999999</c:v>
                </c:pt>
                <c:pt idx="1139">
                  <c:v>193.74814000000001</c:v>
                </c:pt>
                <c:pt idx="1140">
                  <c:v>192.16197</c:v>
                </c:pt>
                <c:pt idx="1141">
                  <c:v>190.57579999999999</c:v>
                </c:pt>
                <c:pt idx="1142">
                  <c:v>188.98963000000001</c:v>
                </c:pt>
                <c:pt idx="1143">
                  <c:v>187.40344999999999</c:v>
                </c:pt>
                <c:pt idx="1144">
                  <c:v>185.81728000000001</c:v>
                </c:pt>
                <c:pt idx="1145">
                  <c:v>184.23111</c:v>
                </c:pt>
                <c:pt idx="1146">
                  <c:v>182.64493999999999</c:v>
                </c:pt>
                <c:pt idx="1147">
                  <c:v>181.05876000000001</c:v>
                </c:pt>
                <c:pt idx="1148">
                  <c:v>179.47259</c:v>
                </c:pt>
                <c:pt idx="1149">
                  <c:v>177.88641999999999</c:v>
                </c:pt>
                <c:pt idx="1150">
                  <c:v>176.30025000000001</c:v>
                </c:pt>
                <c:pt idx="1151">
                  <c:v>174.71406999999999</c:v>
                </c:pt>
                <c:pt idx="1152">
                  <c:v>173.12790000000001</c:v>
                </c:pt>
                <c:pt idx="1153">
                  <c:v>171.54173</c:v>
                </c:pt>
                <c:pt idx="1154">
                  <c:v>169.95555999999999</c:v>
                </c:pt>
                <c:pt idx="1155">
                  <c:v>168.36938000000001</c:v>
                </c:pt>
                <c:pt idx="1156">
                  <c:v>166.78321</c:v>
                </c:pt>
                <c:pt idx="1157">
                  <c:v>165.19703999999999</c:v>
                </c:pt>
                <c:pt idx="1158">
                  <c:v>163.61086</c:v>
                </c:pt>
                <c:pt idx="1159">
                  <c:v>162.02468999999999</c:v>
                </c:pt>
                <c:pt idx="1160">
                  <c:v>160.43852000000001</c:v>
                </c:pt>
                <c:pt idx="1161">
                  <c:v>158.85235</c:v>
                </c:pt>
                <c:pt idx="1162">
                  <c:v>157.26617999999999</c:v>
                </c:pt>
                <c:pt idx="1163">
                  <c:v>155.68</c:v>
                </c:pt>
                <c:pt idx="1164">
                  <c:v>154.09383</c:v>
                </c:pt>
                <c:pt idx="1165">
                  <c:v>152.50765999999999</c:v>
                </c:pt>
                <c:pt idx="1166">
                  <c:v>150.92148</c:v>
                </c:pt>
                <c:pt idx="1167">
                  <c:v>149.33530999999999</c:v>
                </c:pt>
                <c:pt idx="1168">
                  <c:v>147.74914000000001</c:v>
                </c:pt>
                <c:pt idx="1169">
                  <c:v>146.16297</c:v>
                </c:pt>
                <c:pt idx="1170">
                  <c:v>144.57679999999999</c:v>
                </c:pt>
                <c:pt idx="1171">
                  <c:v>142.99062000000001</c:v>
                </c:pt>
                <c:pt idx="1172">
                  <c:v>141.40445</c:v>
                </c:pt>
                <c:pt idx="1173">
                  <c:v>139.81827999999999</c:v>
                </c:pt>
                <c:pt idx="1174">
                  <c:v>138.2321</c:v>
                </c:pt>
                <c:pt idx="1175">
                  <c:v>136.64592999999999</c:v>
                </c:pt>
                <c:pt idx="1176">
                  <c:v>135.05976000000001</c:v>
                </c:pt>
                <c:pt idx="1177">
                  <c:v>133.47359</c:v>
                </c:pt>
                <c:pt idx="1178">
                  <c:v>131.88740999999999</c:v>
                </c:pt>
                <c:pt idx="1179">
                  <c:v>130.30124000000001</c:v>
                </c:pt>
                <c:pt idx="1180">
                  <c:v>128.71507</c:v>
                </c:pt>
                <c:pt idx="1181">
                  <c:v>127.1289</c:v>
                </c:pt>
                <c:pt idx="1182">
                  <c:v>125.54272</c:v>
                </c:pt>
                <c:pt idx="1183">
                  <c:v>123.95654999999999</c:v>
                </c:pt>
                <c:pt idx="1184">
                  <c:v>122.37038</c:v>
                </c:pt>
                <c:pt idx="1185">
                  <c:v>120.78421</c:v>
                </c:pt>
                <c:pt idx="1186">
                  <c:v>119.19803</c:v>
                </c:pt>
                <c:pt idx="1187">
                  <c:v>117.61185999999999</c:v>
                </c:pt>
                <c:pt idx="1188">
                  <c:v>116.02569</c:v>
                </c:pt>
                <c:pt idx="1189">
                  <c:v>114.43952</c:v>
                </c:pt>
                <c:pt idx="1190">
                  <c:v>112.85334</c:v>
                </c:pt>
                <c:pt idx="1191">
                  <c:v>111.26716999999999</c:v>
                </c:pt>
                <c:pt idx="1192">
                  <c:v>109.681</c:v>
                </c:pt>
                <c:pt idx="1193">
                  <c:v>108.09483</c:v>
                </c:pt>
                <c:pt idx="1194">
                  <c:v>106.50865</c:v>
                </c:pt>
                <c:pt idx="1195">
                  <c:v>104.92247999999999</c:v>
                </c:pt>
                <c:pt idx="1196">
                  <c:v>103.33631</c:v>
                </c:pt>
                <c:pt idx="1197">
                  <c:v>101.75014</c:v>
                </c:pt>
                <c:pt idx="1198">
                  <c:v>100.16396</c:v>
                </c:pt>
              </c:numCache>
            </c:numRef>
          </c:xVal>
          <c:yVal>
            <c:numRef>
              <c:f>Foglio1!$AB:$AB</c:f>
              <c:numCache>
                <c:formatCode>General</c:formatCode>
                <c:ptCount val="1048576"/>
                <c:pt idx="0">
                  <c:v>15152.30899</c:v>
                </c:pt>
                <c:pt idx="1">
                  <c:v>14856.30206</c:v>
                </c:pt>
                <c:pt idx="2">
                  <c:v>15182.04118</c:v>
                </c:pt>
                <c:pt idx="3">
                  <c:v>14769.88581</c:v>
                </c:pt>
                <c:pt idx="4">
                  <c:v>14783.042939999999</c:v>
                </c:pt>
                <c:pt idx="5">
                  <c:v>15269.254709999999</c:v>
                </c:pt>
                <c:pt idx="6">
                  <c:v>15206.61888</c:v>
                </c:pt>
                <c:pt idx="7">
                  <c:v>14895.275970000001</c:v>
                </c:pt>
                <c:pt idx="8">
                  <c:v>15255.257310000001</c:v>
                </c:pt>
                <c:pt idx="9">
                  <c:v>14898.808940000001</c:v>
                </c:pt>
                <c:pt idx="10">
                  <c:v>15488.087159999999</c:v>
                </c:pt>
                <c:pt idx="11">
                  <c:v>14815.16222</c:v>
                </c:pt>
                <c:pt idx="12">
                  <c:v>14842.9756</c:v>
                </c:pt>
                <c:pt idx="13">
                  <c:v>15046.683510000001</c:v>
                </c:pt>
                <c:pt idx="14">
                  <c:v>15172.25857</c:v>
                </c:pt>
                <c:pt idx="15">
                  <c:v>14762.528979999999</c:v>
                </c:pt>
                <c:pt idx="16">
                  <c:v>14694.71732</c:v>
                </c:pt>
                <c:pt idx="17">
                  <c:v>14823.40179</c:v>
                </c:pt>
                <c:pt idx="18">
                  <c:v>14686.13701</c:v>
                </c:pt>
                <c:pt idx="19">
                  <c:v>14655.64961</c:v>
                </c:pt>
                <c:pt idx="20">
                  <c:v>14946.66217</c:v>
                </c:pt>
                <c:pt idx="21">
                  <c:v>14786.463830000001</c:v>
                </c:pt>
                <c:pt idx="22">
                  <c:v>15015.02721</c:v>
                </c:pt>
                <c:pt idx="23">
                  <c:v>15056.07883</c:v>
                </c:pt>
                <c:pt idx="24">
                  <c:v>15018.74768</c:v>
                </c:pt>
                <c:pt idx="25">
                  <c:v>15207.654769999999</c:v>
                </c:pt>
                <c:pt idx="26">
                  <c:v>14677.968150000001</c:v>
                </c:pt>
                <c:pt idx="27">
                  <c:v>14815.66821</c:v>
                </c:pt>
                <c:pt idx="28">
                  <c:v>14711.950339999999</c:v>
                </c:pt>
                <c:pt idx="29">
                  <c:v>14734.666020000001</c:v>
                </c:pt>
                <c:pt idx="30">
                  <c:v>14925.32706</c:v>
                </c:pt>
                <c:pt idx="31">
                  <c:v>14775.710709999999</c:v>
                </c:pt>
                <c:pt idx="32">
                  <c:v>14920.51237</c:v>
                </c:pt>
                <c:pt idx="33">
                  <c:v>14910.892159999999</c:v>
                </c:pt>
                <c:pt idx="34">
                  <c:v>14923.67425</c:v>
                </c:pt>
                <c:pt idx="35">
                  <c:v>14979.21809</c:v>
                </c:pt>
                <c:pt idx="36">
                  <c:v>15051.5744</c:v>
                </c:pt>
                <c:pt idx="37">
                  <c:v>14932.751060000001</c:v>
                </c:pt>
                <c:pt idx="38">
                  <c:v>15068.158149999999</c:v>
                </c:pt>
                <c:pt idx="39">
                  <c:v>15199.10044</c:v>
                </c:pt>
                <c:pt idx="40">
                  <c:v>15438.112999999999</c:v>
                </c:pt>
                <c:pt idx="41">
                  <c:v>14994.426380000001</c:v>
                </c:pt>
                <c:pt idx="42">
                  <c:v>14885.10304</c:v>
                </c:pt>
                <c:pt idx="43">
                  <c:v>14971.11169</c:v>
                </c:pt>
                <c:pt idx="44">
                  <c:v>14797.647730000001</c:v>
                </c:pt>
                <c:pt idx="45">
                  <c:v>15205.918100000001</c:v>
                </c:pt>
                <c:pt idx="46">
                  <c:v>14880.098669999999</c:v>
                </c:pt>
                <c:pt idx="47">
                  <c:v>15021.47841</c:v>
                </c:pt>
                <c:pt idx="48">
                  <c:v>14835.088669999999</c:v>
                </c:pt>
                <c:pt idx="49">
                  <c:v>15029.19498</c:v>
                </c:pt>
                <c:pt idx="50">
                  <c:v>15139.19195</c:v>
                </c:pt>
                <c:pt idx="51">
                  <c:v>14998.87643</c:v>
                </c:pt>
                <c:pt idx="52">
                  <c:v>14986.9007</c:v>
                </c:pt>
                <c:pt idx="53">
                  <c:v>14920.921109999999</c:v>
                </c:pt>
                <c:pt idx="54">
                  <c:v>14835.12508</c:v>
                </c:pt>
                <c:pt idx="55">
                  <c:v>14828.125959999999</c:v>
                </c:pt>
                <c:pt idx="56">
                  <c:v>14941.150240000001</c:v>
                </c:pt>
                <c:pt idx="57">
                  <c:v>14945.916740000001</c:v>
                </c:pt>
                <c:pt idx="58">
                  <c:v>15217.323829999999</c:v>
                </c:pt>
                <c:pt idx="59">
                  <c:v>15325.75049</c:v>
                </c:pt>
                <c:pt idx="60">
                  <c:v>15008.556060000001</c:v>
                </c:pt>
                <c:pt idx="61">
                  <c:v>15060.83815</c:v>
                </c:pt>
                <c:pt idx="62">
                  <c:v>15355.95622</c:v>
                </c:pt>
                <c:pt idx="63">
                  <c:v>15297.847680000001</c:v>
                </c:pt>
                <c:pt idx="64">
                  <c:v>15166.829030000001</c:v>
                </c:pt>
                <c:pt idx="65">
                  <c:v>15048.181430000001</c:v>
                </c:pt>
                <c:pt idx="66">
                  <c:v>15019.975280000001</c:v>
                </c:pt>
                <c:pt idx="67">
                  <c:v>15098.964400000001</c:v>
                </c:pt>
                <c:pt idx="68">
                  <c:v>15331.285599999999</c:v>
                </c:pt>
                <c:pt idx="69">
                  <c:v>14985.313819999999</c:v>
                </c:pt>
                <c:pt idx="70">
                  <c:v>15042.400600000001</c:v>
                </c:pt>
                <c:pt idx="71">
                  <c:v>14838.073350000001</c:v>
                </c:pt>
                <c:pt idx="72">
                  <c:v>14963.41013</c:v>
                </c:pt>
                <c:pt idx="73">
                  <c:v>14988.68835</c:v>
                </c:pt>
                <c:pt idx="74">
                  <c:v>15227.216539999999</c:v>
                </c:pt>
                <c:pt idx="75">
                  <c:v>15110.03773</c:v>
                </c:pt>
                <c:pt idx="76">
                  <c:v>15134.081539999999</c:v>
                </c:pt>
                <c:pt idx="77">
                  <c:v>15038.21523</c:v>
                </c:pt>
                <c:pt idx="78">
                  <c:v>14930.40357</c:v>
                </c:pt>
                <c:pt idx="79">
                  <c:v>15149.256009999999</c:v>
                </c:pt>
                <c:pt idx="80">
                  <c:v>14786.413140000001</c:v>
                </c:pt>
                <c:pt idx="81">
                  <c:v>14749.070229999999</c:v>
                </c:pt>
                <c:pt idx="82">
                  <c:v>15022.04768</c:v>
                </c:pt>
                <c:pt idx="83">
                  <c:v>15363.403990000001</c:v>
                </c:pt>
                <c:pt idx="84">
                  <c:v>14799.193929999999</c:v>
                </c:pt>
                <c:pt idx="85">
                  <c:v>14855.30414</c:v>
                </c:pt>
                <c:pt idx="86">
                  <c:v>15010.44174</c:v>
                </c:pt>
                <c:pt idx="87">
                  <c:v>14906.001179999999</c:v>
                </c:pt>
                <c:pt idx="88">
                  <c:v>14970.189560000001</c:v>
                </c:pt>
                <c:pt idx="89">
                  <c:v>14981.90137</c:v>
                </c:pt>
                <c:pt idx="90">
                  <c:v>15260.331899999999</c:v>
                </c:pt>
                <c:pt idx="91">
                  <c:v>14958.922619999999</c:v>
                </c:pt>
                <c:pt idx="92">
                  <c:v>15071.92346</c:v>
                </c:pt>
                <c:pt idx="93">
                  <c:v>15124.95559</c:v>
                </c:pt>
                <c:pt idx="94">
                  <c:v>15054.72597</c:v>
                </c:pt>
                <c:pt idx="95">
                  <c:v>14700.492469999999</c:v>
                </c:pt>
                <c:pt idx="96">
                  <c:v>14897.45815</c:v>
                </c:pt>
                <c:pt idx="97">
                  <c:v>14987.419970000001</c:v>
                </c:pt>
                <c:pt idx="98">
                  <c:v>15098.79585</c:v>
                </c:pt>
                <c:pt idx="99">
                  <c:v>15020.12091</c:v>
                </c:pt>
                <c:pt idx="100">
                  <c:v>15009.67648</c:v>
                </c:pt>
                <c:pt idx="101">
                  <c:v>15140.74372</c:v>
                </c:pt>
                <c:pt idx="102">
                  <c:v>14957.686009999999</c:v>
                </c:pt>
                <c:pt idx="103">
                  <c:v>14876.350909999999</c:v>
                </c:pt>
                <c:pt idx="104">
                  <c:v>14719.93382</c:v>
                </c:pt>
                <c:pt idx="105">
                  <c:v>15100.56357</c:v>
                </c:pt>
                <c:pt idx="106">
                  <c:v>14845.494140000001</c:v>
                </c:pt>
                <c:pt idx="107">
                  <c:v>15033.705959999999</c:v>
                </c:pt>
                <c:pt idx="108">
                  <c:v>15165.87867</c:v>
                </c:pt>
                <c:pt idx="109">
                  <c:v>14978.32877</c:v>
                </c:pt>
                <c:pt idx="110">
                  <c:v>15022.10305</c:v>
                </c:pt>
                <c:pt idx="111">
                  <c:v>15195.61174</c:v>
                </c:pt>
                <c:pt idx="112">
                  <c:v>15052.843049999999</c:v>
                </c:pt>
                <c:pt idx="113">
                  <c:v>14996.797049999999</c:v>
                </c:pt>
                <c:pt idx="114">
                  <c:v>14899.34477</c:v>
                </c:pt>
                <c:pt idx="115">
                  <c:v>14917.830019999999</c:v>
                </c:pt>
                <c:pt idx="116">
                  <c:v>14813.744919999999</c:v>
                </c:pt>
                <c:pt idx="117">
                  <c:v>14814.68721</c:v>
                </c:pt>
                <c:pt idx="118">
                  <c:v>14959.20372</c:v>
                </c:pt>
                <c:pt idx="119">
                  <c:v>15195.57956</c:v>
                </c:pt>
                <c:pt idx="120">
                  <c:v>14909.64294</c:v>
                </c:pt>
                <c:pt idx="121">
                  <c:v>15007.86253</c:v>
                </c:pt>
                <c:pt idx="122">
                  <c:v>15272.03919</c:v>
                </c:pt>
                <c:pt idx="123">
                  <c:v>14751.829089999999</c:v>
                </c:pt>
                <c:pt idx="124">
                  <c:v>15023.41591</c:v>
                </c:pt>
                <c:pt idx="125">
                  <c:v>14868.119860000001</c:v>
                </c:pt>
                <c:pt idx="126">
                  <c:v>14758.402</c:v>
                </c:pt>
                <c:pt idx="127">
                  <c:v>15085.07085</c:v>
                </c:pt>
                <c:pt idx="128">
                  <c:v>14987.43497</c:v>
                </c:pt>
                <c:pt idx="129">
                  <c:v>15044.1546</c:v>
                </c:pt>
                <c:pt idx="130">
                  <c:v>15117.29997</c:v>
                </c:pt>
                <c:pt idx="131">
                  <c:v>14990.257890000001</c:v>
                </c:pt>
                <c:pt idx="132">
                  <c:v>14878.653259999999</c:v>
                </c:pt>
                <c:pt idx="133">
                  <c:v>14964.27132</c:v>
                </c:pt>
                <c:pt idx="134">
                  <c:v>14826.283869999999</c:v>
                </c:pt>
                <c:pt idx="135">
                  <c:v>15208.94492</c:v>
                </c:pt>
                <c:pt idx="136">
                  <c:v>14979.09814</c:v>
                </c:pt>
                <c:pt idx="137">
                  <c:v>15044.1068</c:v>
                </c:pt>
                <c:pt idx="138">
                  <c:v>15056.86549</c:v>
                </c:pt>
                <c:pt idx="139">
                  <c:v>14618.147580000001</c:v>
                </c:pt>
                <c:pt idx="140">
                  <c:v>14986.54299</c:v>
                </c:pt>
                <c:pt idx="141">
                  <c:v>15073.805549999999</c:v>
                </c:pt>
                <c:pt idx="142">
                  <c:v>14903.259550000001</c:v>
                </c:pt>
                <c:pt idx="143">
                  <c:v>14671.748659999999</c:v>
                </c:pt>
                <c:pt idx="144">
                  <c:v>14459.058150000001</c:v>
                </c:pt>
                <c:pt idx="145">
                  <c:v>14962.13715</c:v>
                </c:pt>
                <c:pt idx="146">
                  <c:v>15232.86456</c:v>
                </c:pt>
                <c:pt idx="147">
                  <c:v>14830.97481</c:v>
                </c:pt>
                <c:pt idx="148">
                  <c:v>14845.57331</c:v>
                </c:pt>
                <c:pt idx="149">
                  <c:v>15082.92575</c:v>
                </c:pt>
                <c:pt idx="150">
                  <c:v>14875.45003</c:v>
                </c:pt>
                <c:pt idx="151">
                  <c:v>14771.786840000001</c:v>
                </c:pt>
                <c:pt idx="152">
                  <c:v>15066.869710000001</c:v>
                </c:pt>
                <c:pt idx="153">
                  <c:v>15270.112779999999</c:v>
                </c:pt>
                <c:pt idx="154">
                  <c:v>15196.496429999999</c:v>
                </c:pt>
                <c:pt idx="155">
                  <c:v>15376.8645</c:v>
                </c:pt>
                <c:pt idx="156">
                  <c:v>14778.115379999999</c:v>
                </c:pt>
                <c:pt idx="157">
                  <c:v>15184.874040000001</c:v>
                </c:pt>
                <c:pt idx="158">
                  <c:v>15406.148349999999</c:v>
                </c:pt>
                <c:pt idx="159">
                  <c:v>14725.77029</c:v>
                </c:pt>
                <c:pt idx="160">
                  <c:v>14932.24382</c:v>
                </c:pt>
                <c:pt idx="161">
                  <c:v>14845.346219999999</c:v>
                </c:pt>
                <c:pt idx="162">
                  <c:v>15082.43304</c:v>
                </c:pt>
                <c:pt idx="163">
                  <c:v>14950.35965</c:v>
                </c:pt>
                <c:pt idx="164">
                  <c:v>15052.27851</c:v>
                </c:pt>
                <c:pt idx="165">
                  <c:v>14931.584080000001</c:v>
                </c:pt>
                <c:pt idx="166">
                  <c:v>15053.65523</c:v>
                </c:pt>
                <c:pt idx="167">
                  <c:v>15113.98424</c:v>
                </c:pt>
                <c:pt idx="168">
                  <c:v>15062.39133</c:v>
                </c:pt>
                <c:pt idx="169">
                  <c:v>14797.06018</c:v>
                </c:pt>
                <c:pt idx="170">
                  <c:v>15059.97507</c:v>
                </c:pt>
                <c:pt idx="171">
                  <c:v>15025.67518</c:v>
                </c:pt>
                <c:pt idx="172">
                  <c:v>14690.488509999999</c:v>
                </c:pt>
                <c:pt idx="173">
                  <c:v>14623.137839999999</c:v>
                </c:pt>
                <c:pt idx="174">
                  <c:v>14834.279339999999</c:v>
                </c:pt>
                <c:pt idx="175">
                  <c:v>14876.62393</c:v>
                </c:pt>
                <c:pt idx="176">
                  <c:v>14996.421689999999</c:v>
                </c:pt>
                <c:pt idx="177">
                  <c:v>14857.80143</c:v>
                </c:pt>
                <c:pt idx="178">
                  <c:v>14713.536690000001</c:v>
                </c:pt>
                <c:pt idx="179">
                  <c:v>14942.13517</c:v>
                </c:pt>
                <c:pt idx="180">
                  <c:v>14800.42122</c:v>
                </c:pt>
                <c:pt idx="181">
                  <c:v>15047.379080000001</c:v>
                </c:pt>
                <c:pt idx="182">
                  <c:v>14859.2081</c:v>
                </c:pt>
                <c:pt idx="183">
                  <c:v>15137.64257</c:v>
                </c:pt>
                <c:pt idx="184">
                  <c:v>15042.721530000001</c:v>
                </c:pt>
                <c:pt idx="185">
                  <c:v>14838.902099999999</c:v>
                </c:pt>
                <c:pt idx="186">
                  <c:v>14819.72716</c:v>
                </c:pt>
                <c:pt idx="187">
                  <c:v>14976.90382</c:v>
                </c:pt>
                <c:pt idx="188">
                  <c:v>14826.97106</c:v>
                </c:pt>
                <c:pt idx="189">
                  <c:v>15041.24539</c:v>
                </c:pt>
                <c:pt idx="190">
                  <c:v>15024.41028</c:v>
                </c:pt>
                <c:pt idx="191">
                  <c:v>14860.46976</c:v>
                </c:pt>
                <c:pt idx="192">
                  <c:v>14837.708919999999</c:v>
                </c:pt>
                <c:pt idx="193">
                  <c:v>14840.951950000001</c:v>
                </c:pt>
                <c:pt idx="194">
                  <c:v>15037.304389999999</c:v>
                </c:pt>
                <c:pt idx="195">
                  <c:v>15014.277889999999</c:v>
                </c:pt>
                <c:pt idx="196">
                  <c:v>15061.509239999999</c:v>
                </c:pt>
                <c:pt idx="197">
                  <c:v>14966.912410000001</c:v>
                </c:pt>
                <c:pt idx="198">
                  <c:v>14874.7844</c:v>
                </c:pt>
                <c:pt idx="199">
                  <c:v>14994.398510000001</c:v>
                </c:pt>
                <c:pt idx="200">
                  <c:v>14902.5283</c:v>
                </c:pt>
                <c:pt idx="201">
                  <c:v>14948.259599999999</c:v>
                </c:pt>
                <c:pt idx="202">
                  <c:v>14862.041740000001</c:v>
                </c:pt>
                <c:pt idx="203">
                  <c:v>15135.902</c:v>
                </c:pt>
                <c:pt idx="204">
                  <c:v>15058.64111</c:v>
                </c:pt>
                <c:pt idx="205">
                  <c:v>15024.837310000001</c:v>
                </c:pt>
                <c:pt idx="206">
                  <c:v>14816.392830000001</c:v>
                </c:pt>
                <c:pt idx="207">
                  <c:v>15005.0695</c:v>
                </c:pt>
                <c:pt idx="208">
                  <c:v>15096.804700000001</c:v>
                </c:pt>
                <c:pt idx="209">
                  <c:v>14706.153249999999</c:v>
                </c:pt>
                <c:pt idx="210">
                  <c:v>14925.03299</c:v>
                </c:pt>
                <c:pt idx="211">
                  <c:v>14974.64716</c:v>
                </c:pt>
                <c:pt idx="212">
                  <c:v>14929.890230000001</c:v>
                </c:pt>
                <c:pt idx="213">
                  <c:v>14932.28559</c:v>
                </c:pt>
                <c:pt idx="214">
                  <c:v>15039.860699999999</c:v>
                </c:pt>
                <c:pt idx="215">
                  <c:v>15028.759959999999</c:v>
                </c:pt>
                <c:pt idx="216">
                  <c:v>15107.81163</c:v>
                </c:pt>
                <c:pt idx="217">
                  <c:v>14952.609340000001</c:v>
                </c:pt>
                <c:pt idx="218">
                  <c:v>14876.39539</c:v>
                </c:pt>
                <c:pt idx="219">
                  <c:v>14681.130590000001</c:v>
                </c:pt>
                <c:pt idx="220">
                  <c:v>14695.190070000001</c:v>
                </c:pt>
                <c:pt idx="221">
                  <c:v>14778.87455</c:v>
                </c:pt>
                <c:pt idx="222">
                  <c:v>15107.24647</c:v>
                </c:pt>
                <c:pt idx="223">
                  <c:v>15106.341109999999</c:v>
                </c:pt>
                <c:pt idx="224">
                  <c:v>15136.306790000001</c:v>
                </c:pt>
                <c:pt idx="225">
                  <c:v>14955.483459999999</c:v>
                </c:pt>
                <c:pt idx="226">
                  <c:v>14999.01554</c:v>
                </c:pt>
                <c:pt idx="227">
                  <c:v>15069.46565</c:v>
                </c:pt>
                <c:pt idx="228">
                  <c:v>15056.60319</c:v>
                </c:pt>
                <c:pt idx="229">
                  <c:v>15078.71737</c:v>
                </c:pt>
                <c:pt idx="230">
                  <c:v>15000.4995</c:v>
                </c:pt>
                <c:pt idx="231">
                  <c:v>14864.38314</c:v>
                </c:pt>
                <c:pt idx="232">
                  <c:v>14878.216060000001</c:v>
                </c:pt>
                <c:pt idx="233">
                  <c:v>14900.93173</c:v>
                </c:pt>
                <c:pt idx="234">
                  <c:v>15113.61231</c:v>
                </c:pt>
                <c:pt idx="235">
                  <c:v>15309.13658</c:v>
                </c:pt>
                <c:pt idx="236">
                  <c:v>15124.66872</c:v>
                </c:pt>
                <c:pt idx="237">
                  <c:v>15144.700800000001</c:v>
                </c:pt>
                <c:pt idx="238">
                  <c:v>15353.787630000001</c:v>
                </c:pt>
                <c:pt idx="239">
                  <c:v>15463.34705</c:v>
                </c:pt>
                <c:pt idx="240">
                  <c:v>15324.168240000001</c:v>
                </c:pt>
                <c:pt idx="241">
                  <c:v>15375.055850000001</c:v>
                </c:pt>
                <c:pt idx="242">
                  <c:v>15216.091839999999</c:v>
                </c:pt>
                <c:pt idx="243">
                  <c:v>15155.06538</c:v>
                </c:pt>
                <c:pt idx="244">
                  <c:v>15319.671679999999</c:v>
                </c:pt>
                <c:pt idx="245">
                  <c:v>15188.938200000001</c:v>
                </c:pt>
                <c:pt idx="246">
                  <c:v>15437.192929999999</c:v>
                </c:pt>
                <c:pt idx="247">
                  <c:v>15423.08445</c:v>
                </c:pt>
                <c:pt idx="248">
                  <c:v>15164.31184</c:v>
                </c:pt>
                <c:pt idx="249">
                  <c:v>15398.629129999999</c:v>
                </c:pt>
                <c:pt idx="250">
                  <c:v>15484.376109999999</c:v>
                </c:pt>
                <c:pt idx="251">
                  <c:v>14966.70897</c:v>
                </c:pt>
                <c:pt idx="252">
                  <c:v>15228.4208</c:v>
                </c:pt>
                <c:pt idx="253">
                  <c:v>15198.86694</c:v>
                </c:pt>
                <c:pt idx="254">
                  <c:v>14885.883459999999</c:v>
                </c:pt>
                <c:pt idx="255">
                  <c:v>15130.45069</c:v>
                </c:pt>
                <c:pt idx="256">
                  <c:v>15469.244549999999</c:v>
                </c:pt>
                <c:pt idx="257">
                  <c:v>15459.96413</c:v>
                </c:pt>
                <c:pt idx="258">
                  <c:v>15408.52751</c:v>
                </c:pt>
                <c:pt idx="259">
                  <c:v>15389.157310000001</c:v>
                </c:pt>
                <c:pt idx="260">
                  <c:v>15394.24798</c:v>
                </c:pt>
                <c:pt idx="261">
                  <c:v>15395.955900000001</c:v>
                </c:pt>
                <c:pt idx="262">
                  <c:v>15373.14423</c:v>
                </c:pt>
                <c:pt idx="263">
                  <c:v>15667.37169</c:v>
                </c:pt>
                <c:pt idx="264">
                  <c:v>15294.251420000001</c:v>
                </c:pt>
                <c:pt idx="265">
                  <c:v>15176.42028</c:v>
                </c:pt>
                <c:pt idx="266">
                  <c:v>15469.1672</c:v>
                </c:pt>
                <c:pt idx="267">
                  <c:v>15292.2384</c:v>
                </c:pt>
                <c:pt idx="268">
                  <c:v>15024.23929</c:v>
                </c:pt>
                <c:pt idx="269">
                  <c:v>15352.38465</c:v>
                </c:pt>
                <c:pt idx="270">
                  <c:v>15536.170690000001</c:v>
                </c:pt>
                <c:pt idx="271">
                  <c:v>15539.02699</c:v>
                </c:pt>
                <c:pt idx="272">
                  <c:v>15641.66851</c:v>
                </c:pt>
                <c:pt idx="273">
                  <c:v>15531.415430000001</c:v>
                </c:pt>
                <c:pt idx="274">
                  <c:v>15265.23273</c:v>
                </c:pt>
                <c:pt idx="275">
                  <c:v>15413.11637</c:v>
                </c:pt>
                <c:pt idx="276">
                  <c:v>15364.539129999999</c:v>
                </c:pt>
                <c:pt idx="277">
                  <c:v>15366.18845</c:v>
                </c:pt>
                <c:pt idx="278">
                  <c:v>15370.05256</c:v>
                </c:pt>
                <c:pt idx="279">
                  <c:v>15299.01439</c:v>
                </c:pt>
                <c:pt idx="280">
                  <c:v>15534.27694</c:v>
                </c:pt>
                <c:pt idx="281">
                  <c:v>15745.28174</c:v>
                </c:pt>
                <c:pt idx="282">
                  <c:v>15530.98569</c:v>
                </c:pt>
                <c:pt idx="283">
                  <c:v>15693.65064</c:v>
                </c:pt>
                <c:pt idx="284">
                  <c:v>15383.710069999999</c:v>
                </c:pt>
                <c:pt idx="285">
                  <c:v>15687.242200000001</c:v>
                </c:pt>
                <c:pt idx="286">
                  <c:v>15697.89205</c:v>
                </c:pt>
                <c:pt idx="287">
                  <c:v>15478.204600000001</c:v>
                </c:pt>
                <c:pt idx="288">
                  <c:v>15595.07185</c:v>
                </c:pt>
                <c:pt idx="289">
                  <c:v>15452.982019999999</c:v>
                </c:pt>
                <c:pt idx="290">
                  <c:v>15537.939119999999</c:v>
                </c:pt>
                <c:pt idx="291">
                  <c:v>15681.185229999999</c:v>
                </c:pt>
                <c:pt idx="292">
                  <c:v>15747.76341</c:v>
                </c:pt>
                <c:pt idx="293">
                  <c:v>15710.41187</c:v>
                </c:pt>
                <c:pt idx="294">
                  <c:v>15511.533020000001</c:v>
                </c:pt>
                <c:pt idx="295">
                  <c:v>15488.43929</c:v>
                </c:pt>
                <c:pt idx="296">
                  <c:v>15499.529189999999</c:v>
                </c:pt>
                <c:pt idx="297">
                  <c:v>15531.908149999999</c:v>
                </c:pt>
                <c:pt idx="298">
                  <c:v>15683.248019999999</c:v>
                </c:pt>
                <c:pt idx="299">
                  <c:v>15560.24417</c:v>
                </c:pt>
                <c:pt idx="300">
                  <c:v>15631.04106</c:v>
                </c:pt>
                <c:pt idx="301">
                  <c:v>15628.13877</c:v>
                </c:pt>
                <c:pt idx="302">
                  <c:v>15365.154420000001</c:v>
                </c:pt>
                <c:pt idx="303">
                  <c:v>15679.52167</c:v>
                </c:pt>
                <c:pt idx="304">
                  <c:v>15312.232620000001</c:v>
                </c:pt>
                <c:pt idx="305">
                  <c:v>15465.732679999999</c:v>
                </c:pt>
                <c:pt idx="306">
                  <c:v>15365.7757</c:v>
                </c:pt>
                <c:pt idx="307">
                  <c:v>15551.982760000001</c:v>
                </c:pt>
                <c:pt idx="308">
                  <c:v>15609.67813</c:v>
                </c:pt>
                <c:pt idx="309">
                  <c:v>15586.11565</c:v>
                </c:pt>
                <c:pt idx="310">
                  <c:v>15504.36961</c:v>
                </c:pt>
                <c:pt idx="311">
                  <c:v>15440.342280000001</c:v>
                </c:pt>
                <c:pt idx="312">
                  <c:v>15638.25641</c:v>
                </c:pt>
                <c:pt idx="313">
                  <c:v>15764.89314</c:v>
                </c:pt>
                <c:pt idx="314">
                  <c:v>15509.541639999999</c:v>
                </c:pt>
                <c:pt idx="315">
                  <c:v>15513.42842</c:v>
                </c:pt>
                <c:pt idx="316">
                  <c:v>15656.73703</c:v>
                </c:pt>
                <c:pt idx="317">
                  <c:v>15806.52615</c:v>
                </c:pt>
                <c:pt idx="318">
                  <c:v>15642.77226</c:v>
                </c:pt>
                <c:pt idx="319">
                  <c:v>15859.53795</c:v>
                </c:pt>
                <c:pt idx="320">
                  <c:v>15447.713739999999</c:v>
                </c:pt>
                <c:pt idx="321">
                  <c:v>15670.436460000001</c:v>
                </c:pt>
                <c:pt idx="322">
                  <c:v>15884.995059999999</c:v>
                </c:pt>
                <c:pt idx="323">
                  <c:v>15459.29981</c:v>
                </c:pt>
                <c:pt idx="324">
                  <c:v>15611.151400000001</c:v>
                </c:pt>
                <c:pt idx="325">
                  <c:v>15597.75301</c:v>
                </c:pt>
                <c:pt idx="326">
                  <c:v>15613.63198</c:v>
                </c:pt>
                <c:pt idx="327">
                  <c:v>15750.40934</c:v>
                </c:pt>
                <c:pt idx="328">
                  <c:v>15611.14378</c:v>
                </c:pt>
                <c:pt idx="329">
                  <c:v>15495.491459999999</c:v>
                </c:pt>
                <c:pt idx="330">
                  <c:v>15615.921200000001</c:v>
                </c:pt>
                <c:pt idx="331">
                  <c:v>15628.823560000001</c:v>
                </c:pt>
                <c:pt idx="332">
                  <c:v>15711.354859999999</c:v>
                </c:pt>
                <c:pt idx="333">
                  <c:v>15755.214260000001</c:v>
                </c:pt>
                <c:pt idx="334">
                  <c:v>15510.804169999999</c:v>
                </c:pt>
                <c:pt idx="335">
                  <c:v>15455.13235</c:v>
                </c:pt>
                <c:pt idx="336">
                  <c:v>15644.32768</c:v>
                </c:pt>
                <c:pt idx="337">
                  <c:v>15488.08555</c:v>
                </c:pt>
                <c:pt idx="338">
                  <c:v>15779.698850000001</c:v>
                </c:pt>
                <c:pt idx="339">
                  <c:v>15782.5036</c:v>
                </c:pt>
                <c:pt idx="340">
                  <c:v>15693.605170000001</c:v>
                </c:pt>
                <c:pt idx="341">
                  <c:v>15767.558359999999</c:v>
                </c:pt>
                <c:pt idx="342">
                  <c:v>15743.12478</c:v>
                </c:pt>
                <c:pt idx="343">
                  <c:v>15591.40609</c:v>
                </c:pt>
                <c:pt idx="344">
                  <c:v>15643.75772</c:v>
                </c:pt>
                <c:pt idx="345">
                  <c:v>15769.386640000001</c:v>
                </c:pt>
                <c:pt idx="346">
                  <c:v>15789.66014</c:v>
                </c:pt>
                <c:pt idx="347">
                  <c:v>15621.570309999999</c:v>
                </c:pt>
                <c:pt idx="348">
                  <c:v>15684.324269999999</c:v>
                </c:pt>
                <c:pt idx="349">
                  <c:v>15714.570379999999</c:v>
                </c:pt>
                <c:pt idx="350">
                  <c:v>15834.496220000001</c:v>
                </c:pt>
                <c:pt idx="351">
                  <c:v>15668.39077</c:v>
                </c:pt>
                <c:pt idx="352">
                  <c:v>15618.246300000001</c:v>
                </c:pt>
                <c:pt idx="353">
                  <c:v>15846.53152</c:v>
                </c:pt>
                <c:pt idx="354">
                  <c:v>15625.027620000001</c:v>
                </c:pt>
                <c:pt idx="355">
                  <c:v>15864.51987</c:v>
                </c:pt>
                <c:pt idx="356">
                  <c:v>15725.31286</c:v>
                </c:pt>
                <c:pt idx="357">
                  <c:v>15739.496510000001</c:v>
                </c:pt>
                <c:pt idx="358">
                  <c:v>15972.242620000001</c:v>
                </c:pt>
                <c:pt idx="359">
                  <c:v>15853.48487</c:v>
                </c:pt>
                <c:pt idx="360">
                  <c:v>15656.852080000001</c:v>
                </c:pt>
                <c:pt idx="361">
                  <c:v>15942.94197</c:v>
                </c:pt>
                <c:pt idx="362">
                  <c:v>15785.82872</c:v>
                </c:pt>
                <c:pt idx="363">
                  <c:v>15884.00064</c:v>
                </c:pt>
                <c:pt idx="364">
                  <c:v>15821.76633</c:v>
                </c:pt>
                <c:pt idx="365">
                  <c:v>15919.254629999999</c:v>
                </c:pt>
                <c:pt idx="366">
                  <c:v>15821.528119999999</c:v>
                </c:pt>
                <c:pt idx="367">
                  <c:v>15863.254709999999</c:v>
                </c:pt>
                <c:pt idx="368">
                  <c:v>15730.133669999999</c:v>
                </c:pt>
                <c:pt idx="369">
                  <c:v>15705.65322</c:v>
                </c:pt>
                <c:pt idx="370">
                  <c:v>15662.14157</c:v>
                </c:pt>
                <c:pt idx="371">
                  <c:v>15757.29783</c:v>
                </c:pt>
                <c:pt idx="372">
                  <c:v>15851.13773</c:v>
                </c:pt>
                <c:pt idx="373">
                  <c:v>15899.48935</c:v>
                </c:pt>
                <c:pt idx="374">
                  <c:v>15865.368280000001</c:v>
                </c:pt>
                <c:pt idx="375">
                  <c:v>15832.01677</c:v>
                </c:pt>
                <c:pt idx="376">
                  <c:v>15862.62617</c:v>
                </c:pt>
                <c:pt idx="377">
                  <c:v>15910.12232</c:v>
                </c:pt>
                <c:pt idx="378">
                  <c:v>16005.071550000001</c:v>
                </c:pt>
                <c:pt idx="379">
                  <c:v>15827.90755</c:v>
                </c:pt>
                <c:pt idx="380">
                  <c:v>16118.817719999999</c:v>
                </c:pt>
                <c:pt idx="381">
                  <c:v>16270.056070000001</c:v>
                </c:pt>
                <c:pt idx="382">
                  <c:v>15971.89597</c:v>
                </c:pt>
                <c:pt idx="383">
                  <c:v>15807.974109999999</c:v>
                </c:pt>
                <c:pt idx="384">
                  <c:v>15902.16167</c:v>
                </c:pt>
                <c:pt idx="385">
                  <c:v>15974.821840000001</c:v>
                </c:pt>
                <c:pt idx="386">
                  <c:v>15937.583619999999</c:v>
                </c:pt>
                <c:pt idx="387">
                  <c:v>15969.60707</c:v>
                </c:pt>
                <c:pt idx="388">
                  <c:v>16316.11104</c:v>
                </c:pt>
                <c:pt idx="389">
                  <c:v>16192.8884</c:v>
                </c:pt>
                <c:pt idx="390">
                  <c:v>15978.09158</c:v>
                </c:pt>
                <c:pt idx="391">
                  <c:v>16104.911959999999</c:v>
                </c:pt>
                <c:pt idx="392">
                  <c:v>15897.26744</c:v>
                </c:pt>
                <c:pt idx="393">
                  <c:v>16120.646409999999</c:v>
                </c:pt>
                <c:pt idx="394">
                  <c:v>16088.365170000001</c:v>
                </c:pt>
                <c:pt idx="395">
                  <c:v>16292.4082</c:v>
                </c:pt>
                <c:pt idx="396">
                  <c:v>15929.86916</c:v>
                </c:pt>
                <c:pt idx="397">
                  <c:v>16157.584059999999</c:v>
                </c:pt>
                <c:pt idx="398">
                  <c:v>16165.74814</c:v>
                </c:pt>
                <c:pt idx="399">
                  <c:v>16138.900540000001</c:v>
                </c:pt>
                <c:pt idx="400">
                  <c:v>16218.86154</c:v>
                </c:pt>
                <c:pt idx="401">
                  <c:v>16365.02952</c:v>
                </c:pt>
                <c:pt idx="402">
                  <c:v>16373.83037</c:v>
                </c:pt>
                <c:pt idx="403">
                  <c:v>16278.646790000001</c:v>
                </c:pt>
                <c:pt idx="404">
                  <c:v>16220.228880000001</c:v>
                </c:pt>
                <c:pt idx="405">
                  <c:v>16149.068740000001</c:v>
                </c:pt>
                <c:pt idx="406">
                  <c:v>16239.771919999999</c:v>
                </c:pt>
                <c:pt idx="407">
                  <c:v>16203.283660000001</c:v>
                </c:pt>
                <c:pt idx="408">
                  <c:v>15958.893099999999</c:v>
                </c:pt>
                <c:pt idx="409">
                  <c:v>16200.55327</c:v>
                </c:pt>
                <c:pt idx="410">
                  <c:v>16221.37364</c:v>
                </c:pt>
                <c:pt idx="411">
                  <c:v>16183.662759999999</c:v>
                </c:pt>
                <c:pt idx="412">
                  <c:v>16077.17841</c:v>
                </c:pt>
                <c:pt idx="413">
                  <c:v>16190.647220000001</c:v>
                </c:pt>
                <c:pt idx="414">
                  <c:v>16136.74098</c:v>
                </c:pt>
                <c:pt idx="415">
                  <c:v>16544.104329999998</c:v>
                </c:pt>
                <c:pt idx="416">
                  <c:v>16289.373869999999</c:v>
                </c:pt>
                <c:pt idx="417">
                  <c:v>16134.768459999999</c:v>
                </c:pt>
                <c:pt idx="418">
                  <c:v>16238.280189999999</c:v>
                </c:pt>
                <c:pt idx="419">
                  <c:v>16282.78026</c:v>
                </c:pt>
                <c:pt idx="420">
                  <c:v>16114.01469</c:v>
                </c:pt>
                <c:pt idx="421">
                  <c:v>16424.311580000001</c:v>
                </c:pt>
                <c:pt idx="422">
                  <c:v>16341.07336</c:v>
                </c:pt>
                <c:pt idx="423">
                  <c:v>16317.4015</c:v>
                </c:pt>
                <c:pt idx="424">
                  <c:v>16263.741410000001</c:v>
                </c:pt>
                <c:pt idx="425">
                  <c:v>16410.983609999999</c:v>
                </c:pt>
                <c:pt idx="426">
                  <c:v>16355.66336</c:v>
                </c:pt>
                <c:pt idx="427">
                  <c:v>16506.257119999998</c:v>
                </c:pt>
                <c:pt idx="428">
                  <c:v>16375.944680000001</c:v>
                </c:pt>
                <c:pt idx="429">
                  <c:v>16348.26506</c:v>
                </c:pt>
                <c:pt idx="430">
                  <c:v>16361.65179</c:v>
                </c:pt>
                <c:pt idx="431">
                  <c:v>16511.397939999999</c:v>
                </c:pt>
                <c:pt idx="432">
                  <c:v>16419.190930000001</c:v>
                </c:pt>
                <c:pt idx="433">
                  <c:v>16597.417549999998</c:v>
                </c:pt>
                <c:pt idx="434">
                  <c:v>16768.437099999999</c:v>
                </c:pt>
                <c:pt idx="435">
                  <c:v>16610.79263</c:v>
                </c:pt>
                <c:pt idx="436">
                  <c:v>16548.59734</c:v>
                </c:pt>
                <c:pt idx="437">
                  <c:v>16606.37473</c:v>
                </c:pt>
                <c:pt idx="438">
                  <c:v>16644.589639999998</c:v>
                </c:pt>
                <c:pt idx="439">
                  <c:v>16570.800599999999</c:v>
                </c:pt>
                <c:pt idx="440">
                  <c:v>16588.56237</c:v>
                </c:pt>
                <c:pt idx="441">
                  <c:v>16447.507700000002</c:v>
                </c:pt>
                <c:pt idx="442">
                  <c:v>16611.968690000002</c:v>
                </c:pt>
                <c:pt idx="443">
                  <c:v>16643.492149999998</c:v>
                </c:pt>
                <c:pt idx="444">
                  <c:v>16911.882839999998</c:v>
                </c:pt>
                <c:pt idx="445">
                  <c:v>16841.445759999999</c:v>
                </c:pt>
                <c:pt idx="446">
                  <c:v>16804.38852</c:v>
                </c:pt>
                <c:pt idx="447">
                  <c:v>16637.38596</c:v>
                </c:pt>
                <c:pt idx="448">
                  <c:v>16423.250609999999</c:v>
                </c:pt>
                <c:pt idx="449">
                  <c:v>16799.66214</c:v>
                </c:pt>
                <c:pt idx="450">
                  <c:v>16462.43691</c:v>
                </c:pt>
                <c:pt idx="451">
                  <c:v>16724.024219999999</c:v>
                </c:pt>
                <c:pt idx="452">
                  <c:v>16665.048999999999</c:v>
                </c:pt>
                <c:pt idx="453">
                  <c:v>16693.733960000001</c:v>
                </c:pt>
                <c:pt idx="454">
                  <c:v>16547.067330000002</c:v>
                </c:pt>
                <c:pt idx="455">
                  <c:v>16457.529640000001</c:v>
                </c:pt>
                <c:pt idx="456">
                  <c:v>16363.4177</c:v>
                </c:pt>
                <c:pt idx="457">
                  <c:v>16546.696400000001</c:v>
                </c:pt>
                <c:pt idx="458">
                  <c:v>16380.854020000001</c:v>
                </c:pt>
                <c:pt idx="459">
                  <c:v>16357.812389999999</c:v>
                </c:pt>
                <c:pt idx="460">
                  <c:v>16657.118450000002</c:v>
                </c:pt>
                <c:pt idx="461">
                  <c:v>16650.90885</c:v>
                </c:pt>
                <c:pt idx="462">
                  <c:v>16279.66022</c:v>
                </c:pt>
                <c:pt idx="463">
                  <c:v>16364.341249999999</c:v>
                </c:pt>
                <c:pt idx="464">
                  <c:v>16511.436369999999</c:v>
                </c:pt>
                <c:pt idx="465">
                  <c:v>16354.42599</c:v>
                </c:pt>
                <c:pt idx="466">
                  <c:v>16271.13049</c:v>
                </c:pt>
                <c:pt idx="467">
                  <c:v>16480.39747</c:v>
                </c:pt>
                <c:pt idx="468">
                  <c:v>16470.183980000002</c:v>
                </c:pt>
                <c:pt idx="469">
                  <c:v>16306.365030000001</c:v>
                </c:pt>
                <c:pt idx="470">
                  <c:v>16464.260900000001</c:v>
                </c:pt>
                <c:pt idx="471">
                  <c:v>16424.99078</c:v>
                </c:pt>
                <c:pt idx="472">
                  <c:v>16487.597590000001</c:v>
                </c:pt>
                <c:pt idx="473">
                  <c:v>16468.302090000001</c:v>
                </c:pt>
                <c:pt idx="474">
                  <c:v>16405.582719999999</c:v>
                </c:pt>
                <c:pt idx="475">
                  <c:v>16034.77159</c:v>
                </c:pt>
                <c:pt idx="476">
                  <c:v>15968.722180000001</c:v>
                </c:pt>
                <c:pt idx="477">
                  <c:v>16070.40321</c:v>
                </c:pt>
                <c:pt idx="478">
                  <c:v>16166.34208</c:v>
                </c:pt>
                <c:pt idx="479">
                  <c:v>16109.13053</c:v>
                </c:pt>
                <c:pt idx="480">
                  <c:v>16109.06158</c:v>
                </c:pt>
                <c:pt idx="481">
                  <c:v>16226.25433</c:v>
                </c:pt>
                <c:pt idx="482">
                  <c:v>16031.759599999999</c:v>
                </c:pt>
                <c:pt idx="483">
                  <c:v>16070.62227</c:v>
                </c:pt>
                <c:pt idx="484">
                  <c:v>16075.39903</c:v>
                </c:pt>
                <c:pt idx="485">
                  <c:v>16173.69724</c:v>
                </c:pt>
                <c:pt idx="486">
                  <c:v>16137.579470000001</c:v>
                </c:pt>
                <c:pt idx="487">
                  <c:v>16105.405060000001</c:v>
                </c:pt>
                <c:pt idx="488">
                  <c:v>16048.851709999999</c:v>
                </c:pt>
                <c:pt idx="489">
                  <c:v>16158.411679999999</c:v>
                </c:pt>
                <c:pt idx="490">
                  <c:v>16331.92864</c:v>
                </c:pt>
                <c:pt idx="491">
                  <c:v>16255.81868</c:v>
                </c:pt>
                <c:pt idx="492">
                  <c:v>16183.286819999999</c:v>
                </c:pt>
                <c:pt idx="493">
                  <c:v>16179.3624</c:v>
                </c:pt>
                <c:pt idx="494">
                  <c:v>16094.88523</c:v>
                </c:pt>
                <c:pt idx="495">
                  <c:v>16072.23034</c:v>
                </c:pt>
                <c:pt idx="496">
                  <c:v>15953.335230000001</c:v>
                </c:pt>
                <c:pt idx="497">
                  <c:v>15836.98501</c:v>
                </c:pt>
                <c:pt idx="498">
                  <c:v>15839.80474</c:v>
                </c:pt>
                <c:pt idx="499">
                  <c:v>16141.319750000001</c:v>
                </c:pt>
                <c:pt idx="500">
                  <c:v>16111.31331</c:v>
                </c:pt>
                <c:pt idx="501">
                  <c:v>16247.841990000001</c:v>
                </c:pt>
                <c:pt idx="502">
                  <c:v>15882.43125</c:v>
                </c:pt>
                <c:pt idx="503">
                  <c:v>16275.96775</c:v>
                </c:pt>
                <c:pt idx="504">
                  <c:v>15844.84216</c:v>
                </c:pt>
                <c:pt idx="505">
                  <c:v>15789.2986</c:v>
                </c:pt>
                <c:pt idx="506">
                  <c:v>15906.44838</c:v>
                </c:pt>
                <c:pt idx="507">
                  <c:v>15997.43217</c:v>
                </c:pt>
                <c:pt idx="508">
                  <c:v>16346.98234</c:v>
                </c:pt>
                <c:pt idx="509">
                  <c:v>15709.122380000001</c:v>
                </c:pt>
                <c:pt idx="510">
                  <c:v>15764.64911</c:v>
                </c:pt>
                <c:pt idx="511">
                  <c:v>15804.36728</c:v>
                </c:pt>
                <c:pt idx="512">
                  <c:v>15880.87448</c:v>
                </c:pt>
                <c:pt idx="513">
                  <c:v>15833.36218</c:v>
                </c:pt>
                <c:pt idx="514">
                  <c:v>15738.40652</c:v>
                </c:pt>
                <c:pt idx="515">
                  <c:v>15917.3727</c:v>
                </c:pt>
                <c:pt idx="516">
                  <c:v>15631.975619999999</c:v>
                </c:pt>
                <c:pt idx="517">
                  <c:v>15796.621499999999</c:v>
                </c:pt>
                <c:pt idx="518">
                  <c:v>15901.7381</c:v>
                </c:pt>
                <c:pt idx="519">
                  <c:v>15971.823420000001</c:v>
                </c:pt>
                <c:pt idx="520">
                  <c:v>15763.73299</c:v>
                </c:pt>
                <c:pt idx="521">
                  <c:v>15737.607379999999</c:v>
                </c:pt>
                <c:pt idx="522">
                  <c:v>15759.44664</c:v>
                </c:pt>
                <c:pt idx="523">
                  <c:v>15827.08864</c:v>
                </c:pt>
                <c:pt idx="524">
                  <c:v>15812.308730000001</c:v>
                </c:pt>
                <c:pt idx="525">
                  <c:v>15757.3765</c:v>
                </c:pt>
                <c:pt idx="526">
                  <c:v>15627.4462</c:v>
                </c:pt>
                <c:pt idx="527">
                  <c:v>15617.9632</c:v>
                </c:pt>
                <c:pt idx="528">
                  <c:v>15636.431329999999</c:v>
                </c:pt>
                <c:pt idx="529">
                  <c:v>15747.61824</c:v>
                </c:pt>
                <c:pt idx="530">
                  <c:v>15696.971149999999</c:v>
                </c:pt>
                <c:pt idx="531">
                  <c:v>15685.255719999999</c:v>
                </c:pt>
                <c:pt idx="532">
                  <c:v>15904.528539999999</c:v>
                </c:pt>
                <c:pt idx="533">
                  <c:v>15818.000609999999</c:v>
                </c:pt>
                <c:pt idx="534">
                  <c:v>15644.894560000001</c:v>
                </c:pt>
                <c:pt idx="535">
                  <c:v>15548.29434</c:v>
                </c:pt>
                <c:pt idx="536">
                  <c:v>15574.78009</c:v>
                </c:pt>
                <c:pt idx="537">
                  <c:v>15551.658380000001</c:v>
                </c:pt>
                <c:pt idx="538">
                  <c:v>15620.26326</c:v>
                </c:pt>
                <c:pt idx="539">
                  <c:v>15668.70601</c:v>
                </c:pt>
                <c:pt idx="540">
                  <c:v>15690.789409999999</c:v>
                </c:pt>
                <c:pt idx="541">
                  <c:v>15753.030989999999</c:v>
                </c:pt>
                <c:pt idx="542">
                  <c:v>15581.70422</c:v>
                </c:pt>
                <c:pt idx="543">
                  <c:v>15509.24661</c:v>
                </c:pt>
                <c:pt idx="544">
                  <c:v>15551.28506</c:v>
                </c:pt>
                <c:pt idx="545">
                  <c:v>15507.24541</c:v>
                </c:pt>
                <c:pt idx="546">
                  <c:v>15430.363939999999</c:v>
                </c:pt>
                <c:pt idx="547">
                  <c:v>15483.85945</c:v>
                </c:pt>
                <c:pt idx="548">
                  <c:v>15494.49165</c:v>
                </c:pt>
                <c:pt idx="549">
                  <c:v>15595.889499999999</c:v>
                </c:pt>
                <c:pt idx="550">
                  <c:v>15694.019749999999</c:v>
                </c:pt>
                <c:pt idx="551">
                  <c:v>15630.855100000001</c:v>
                </c:pt>
                <c:pt idx="552">
                  <c:v>15621.573259999999</c:v>
                </c:pt>
                <c:pt idx="553">
                  <c:v>15666.49453</c:v>
                </c:pt>
                <c:pt idx="554">
                  <c:v>15731.11894</c:v>
                </c:pt>
                <c:pt idx="555">
                  <c:v>15639.08122</c:v>
                </c:pt>
                <c:pt idx="556">
                  <c:v>15498.875550000001</c:v>
                </c:pt>
                <c:pt idx="557">
                  <c:v>15545.429630000001</c:v>
                </c:pt>
                <c:pt idx="558">
                  <c:v>15556.815759999999</c:v>
                </c:pt>
                <c:pt idx="559">
                  <c:v>15606.5964</c:v>
                </c:pt>
                <c:pt idx="560">
                  <c:v>15602.7423</c:v>
                </c:pt>
                <c:pt idx="561">
                  <c:v>15588.79055</c:v>
                </c:pt>
                <c:pt idx="562">
                  <c:v>15542.881729999999</c:v>
                </c:pt>
                <c:pt idx="563">
                  <c:v>15601.64482</c:v>
                </c:pt>
                <c:pt idx="564">
                  <c:v>15536.82389</c:v>
                </c:pt>
                <c:pt idx="565">
                  <c:v>15436.08893</c:v>
                </c:pt>
                <c:pt idx="566">
                  <c:v>15474.22309</c:v>
                </c:pt>
                <c:pt idx="567">
                  <c:v>15388.00179</c:v>
                </c:pt>
                <c:pt idx="568">
                  <c:v>15404.2961</c:v>
                </c:pt>
                <c:pt idx="569">
                  <c:v>15386.955669999999</c:v>
                </c:pt>
                <c:pt idx="570">
                  <c:v>15395.790999999999</c:v>
                </c:pt>
                <c:pt idx="571">
                  <c:v>15372.14784</c:v>
                </c:pt>
                <c:pt idx="572">
                  <c:v>15383.53788</c:v>
                </c:pt>
                <c:pt idx="573">
                  <c:v>15411.58805</c:v>
                </c:pt>
                <c:pt idx="574">
                  <c:v>15341.90387</c:v>
                </c:pt>
                <c:pt idx="575">
                  <c:v>15438.72357</c:v>
                </c:pt>
                <c:pt idx="576">
                  <c:v>15461.562830000001</c:v>
                </c:pt>
                <c:pt idx="577">
                  <c:v>15381.90792</c:v>
                </c:pt>
                <c:pt idx="578">
                  <c:v>15278.805770000001</c:v>
                </c:pt>
                <c:pt idx="579">
                  <c:v>15306.27391</c:v>
                </c:pt>
                <c:pt idx="580">
                  <c:v>15355.21082</c:v>
                </c:pt>
                <c:pt idx="581">
                  <c:v>15309.876249999999</c:v>
                </c:pt>
                <c:pt idx="582">
                  <c:v>15264.340480000001</c:v>
                </c:pt>
                <c:pt idx="583">
                  <c:v>15243.572319999999</c:v>
                </c:pt>
                <c:pt idx="584">
                  <c:v>15309.663500000001</c:v>
                </c:pt>
                <c:pt idx="585">
                  <c:v>15362.766439999999</c:v>
                </c:pt>
                <c:pt idx="586">
                  <c:v>15378.359570000001</c:v>
                </c:pt>
                <c:pt idx="587">
                  <c:v>15322.23594</c:v>
                </c:pt>
                <c:pt idx="588">
                  <c:v>15372.07908</c:v>
                </c:pt>
                <c:pt idx="589">
                  <c:v>15431.006230000001</c:v>
                </c:pt>
                <c:pt idx="590">
                  <c:v>15364.55251</c:v>
                </c:pt>
                <c:pt idx="591">
                  <c:v>15376.186669999999</c:v>
                </c:pt>
                <c:pt idx="592">
                  <c:v>15324.814990000001</c:v>
                </c:pt>
                <c:pt idx="593">
                  <c:v>15281.197190000001</c:v>
                </c:pt>
                <c:pt idx="594">
                  <c:v>15398.89387</c:v>
                </c:pt>
                <c:pt idx="595">
                  <c:v>15424.97724</c:v>
                </c:pt>
                <c:pt idx="596">
                  <c:v>15232.519630000001</c:v>
                </c:pt>
                <c:pt idx="597">
                  <c:v>15195.227999999999</c:v>
                </c:pt>
                <c:pt idx="598">
                  <c:v>15257.63171</c:v>
                </c:pt>
                <c:pt idx="599">
                  <c:v>15287.03347</c:v>
                </c:pt>
                <c:pt idx="600">
                  <c:v>15279.876609999999</c:v>
                </c:pt>
                <c:pt idx="601">
                  <c:v>15193.299849999999</c:v>
                </c:pt>
                <c:pt idx="602">
                  <c:v>15248.637129999999</c:v>
                </c:pt>
                <c:pt idx="603">
                  <c:v>15262.86896</c:v>
                </c:pt>
                <c:pt idx="604">
                  <c:v>15161.62421</c:v>
                </c:pt>
                <c:pt idx="605">
                  <c:v>15208.758390000001</c:v>
                </c:pt>
                <c:pt idx="606">
                  <c:v>15314.185509999999</c:v>
                </c:pt>
                <c:pt idx="607">
                  <c:v>15253.423210000001</c:v>
                </c:pt>
                <c:pt idx="608">
                  <c:v>15193.244860000001</c:v>
                </c:pt>
                <c:pt idx="609">
                  <c:v>15251.509899999999</c:v>
                </c:pt>
                <c:pt idx="610">
                  <c:v>15158.03276</c:v>
                </c:pt>
                <c:pt idx="611">
                  <c:v>15088.692300000001</c:v>
                </c:pt>
                <c:pt idx="612">
                  <c:v>15119.76008</c:v>
                </c:pt>
                <c:pt idx="613">
                  <c:v>15217.571970000001</c:v>
                </c:pt>
                <c:pt idx="614">
                  <c:v>15293.72762</c:v>
                </c:pt>
                <c:pt idx="615">
                  <c:v>15237.32663</c:v>
                </c:pt>
                <c:pt idx="616">
                  <c:v>15228.115100000001</c:v>
                </c:pt>
                <c:pt idx="617">
                  <c:v>15087.948469999999</c:v>
                </c:pt>
                <c:pt idx="618">
                  <c:v>15249.4596</c:v>
                </c:pt>
                <c:pt idx="619">
                  <c:v>15349.95902</c:v>
                </c:pt>
                <c:pt idx="620">
                  <c:v>15326.78067</c:v>
                </c:pt>
                <c:pt idx="621">
                  <c:v>15394.649229999999</c:v>
                </c:pt>
                <c:pt idx="622">
                  <c:v>15253.53924</c:v>
                </c:pt>
                <c:pt idx="623">
                  <c:v>15218.71054</c:v>
                </c:pt>
                <c:pt idx="624">
                  <c:v>15364.868130000001</c:v>
                </c:pt>
                <c:pt idx="625">
                  <c:v>15221.34801</c:v>
                </c:pt>
                <c:pt idx="626">
                  <c:v>15197.38451</c:v>
                </c:pt>
                <c:pt idx="627">
                  <c:v>15243.88977</c:v>
                </c:pt>
                <c:pt idx="628">
                  <c:v>15295.42044</c:v>
                </c:pt>
                <c:pt idx="629">
                  <c:v>15314.11709</c:v>
                </c:pt>
                <c:pt idx="630">
                  <c:v>15238.35088</c:v>
                </c:pt>
                <c:pt idx="631">
                  <c:v>15377.678400000001</c:v>
                </c:pt>
                <c:pt idx="632">
                  <c:v>15417.4825</c:v>
                </c:pt>
                <c:pt idx="633">
                  <c:v>15296.5854</c:v>
                </c:pt>
                <c:pt idx="634">
                  <c:v>15319.69615</c:v>
                </c:pt>
                <c:pt idx="635">
                  <c:v>15254.242410000001</c:v>
                </c:pt>
                <c:pt idx="636">
                  <c:v>15303.23206</c:v>
                </c:pt>
                <c:pt idx="637">
                  <c:v>15311.42873</c:v>
                </c:pt>
                <c:pt idx="638">
                  <c:v>15340.93204</c:v>
                </c:pt>
                <c:pt idx="639">
                  <c:v>15299.25762</c:v>
                </c:pt>
                <c:pt idx="640">
                  <c:v>15201.1281</c:v>
                </c:pt>
                <c:pt idx="641">
                  <c:v>15279.90876</c:v>
                </c:pt>
                <c:pt idx="642">
                  <c:v>15306.71284</c:v>
                </c:pt>
                <c:pt idx="643">
                  <c:v>15324.29819</c:v>
                </c:pt>
                <c:pt idx="644">
                  <c:v>15308.61203</c:v>
                </c:pt>
                <c:pt idx="645">
                  <c:v>15242.00207</c:v>
                </c:pt>
                <c:pt idx="646">
                  <c:v>15147.731959999999</c:v>
                </c:pt>
                <c:pt idx="647">
                  <c:v>15110.6415</c:v>
                </c:pt>
                <c:pt idx="648">
                  <c:v>15221.02569</c:v>
                </c:pt>
                <c:pt idx="649">
                  <c:v>15261.2907</c:v>
                </c:pt>
                <c:pt idx="650">
                  <c:v>15257.11628</c:v>
                </c:pt>
                <c:pt idx="651">
                  <c:v>15184.728950000001</c:v>
                </c:pt>
                <c:pt idx="652">
                  <c:v>15326.9725</c:v>
                </c:pt>
                <c:pt idx="653">
                  <c:v>15308.17892</c:v>
                </c:pt>
                <c:pt idx="654">
                  <c:v>15228.6217</c:v>
                </c:pt>
                <c:pt idx="655">
                  <c:v>15421.400379999999</c:v>
                </c:pt>
                <c:pt idx="656">
                  <c:v>15195.32753</c:v>
                </c:pt>
                <c:pt idx="657">
                  <c:v>15127.02226</c:v>
                </c:pt>
                <c:pt idx="658">
                  <c:v>15271.396650000001</c:v>
                </c:pt>
                <c:pt idx="659">
                  <c:v>15240.599190000001</c:v>
                </c:pt>
                <c:pt idx="660">
                  <c:v>15091.842720000001</c:v>
                </c:pt>
                <c:pt idx="661">
                  <c:v>15271.623380000001</c:v>
                </c:pt>
                <c:pt idx="662">
                  <c:v>15204.52707</c:v>
                </c:pt>
                <c:pt idx="663">
                  <c:v>15171.133900000001</c:v>
                </c:pt>
                <c:pt idx="664">
                  <c:v>15060.90868</c:v>
                </c:pt>
                <c:pt idx="665">
                  <c:v>14946.548720000001</c:v>
                </c:pt>
                <c:pt idx="666">
                  <c:v>15057.923129999999</c:v>
                </c:pt>
                <c:pt idx="667">
                  <c:v>15033.5026</c:v>
                </c:pt>
                <c:pt idx="668">
                  <c:v>15212.84772</c:v>
                </c:pt>
                <c:pt idx="669">
                  <c:v>15092.753350000001</c:v>
                </c:pt>
                <c:pt idx="670">
                  <c:v>15238.21176</c:v>
                </c:pt>
                <c:pt idx="671">
                  <c:v>15207.541219999999</c:v>
                </c:pt>
                <c:pt idx="672">
                  <c:v>14886.86681</c:v>
                </c:pt>
                <c:pt idx="673">
                  <c:v>15098.2412</c:v>
                </c:pt>
                <c:pt idx="674">
                  <c:v>15166.9828</c:v>
                </c:pt>
                <c:pt idx="675">
                  <c:v>15227.63846</c:v>
                </c:pt>
                <c:pt idx="676">
                  <c:v>15192.706200000001</c:v>
                </c:pt>
                <c:pt idx="677">
                  <c:v>15059.02593</c:v>
                </c:pt>
                <c:pt idx="678">
                  <c:v>15003.84173</c:v>
                </c:pt>
                <c:pt idx="679">
                  <c:v>15253.9681</c:v>
                </c:pt>
                <c:pt idx="680">
                  <c:v>15100.139359999999</c:v>
                </c:pt>
                <c:pt idx="681">
                  <c:v>15030.91417</c:v>
                </c:pt>
                <c:pt idx="682">
                  <c:v>15291.603010000001</c:v>
                </c:pt>
                <c:pt idx="683">
                  <c:v>15383.787969999999</c:v>
                </c:pt>
                <c:pt idx="684">
                  <c:v>15397.242459999999</c:v>
                </c:pt>
                <c:pt idx="685">
                  <c:v>15330.8688</c:v>
                </c:pt>
                <c:pt idx="686">
                  <c:v>15118.03983</c:v>
                </c:pt>
                <c:pt idx="687">
                  <c:v>15178.538839999999</c:v>
                </c:pt>
                <c:pt idx="688">
                  <c:v>15268.907010000001</c:v>
                </c:pt>
                <c:pt idx="689">
                  <c:v>15212.357190000001</c:v>
                </c:pt>
                <c:pt idx="690">
                  <c:v>15208.14919</c:v>
                </c:pt>
                <c:pt idx="691">
                  <c:v>15140.198979999999</c:v>
                </c:pt>
                <c:pt idx="692">
                  <c:v>15166.88552</c:v>
                </c:pt>
                <c:pt idx="693">
                  <c:v>15291.513419999999</c:v>
                </c:pt>
                <c:pt idx="694">
                  <c:v>15188.92066</c:v>
                </c:pt>
                <c:pt idx="695">
                  <c:v>14936.74977</c:v>
                </c:pt>
                <c:pt idx="696">
                  <c:v>15063.65502</c:v>
                </c:pt>
                <c:pt idx="697">
                  <c:v>15138.26734</c:v>
                </c:pt>
                <c:pt idx="698">
                  <c:v>15192.196040000001</c:v>
                </c:pt>
                <c:pt idx="699">
                  <c:v>15120.12866</c:v>
                </c:pt>
                <c:pt idx="700">
                  <c:v>15202.776099999999</c:v>
                </c:pt>
                <c:pt idx="701">
                  <c:v>15361.796619999999</c:v>
                </c:pt>
                <c:pt idx="702">
                  <c:v>15127.81516</c:v>
                </c:pt>
                <c:pt idx="703">
                  <c:v>14962.497789999999</c:v>
                </c:pt>
                <c:pt idx="704">
                  <c:v>15224.772209999999</c:v>
                </c:pt>
                <c:pt idx="705">
                  <c:v>15172.333720000001</c:v>
                </c:pt>
                <c:pt idx="706">
                  <c:v>15268.586649999999</c:v>
                </c:pt>
                <c:pt idx="707">
                  <c:v>15209.84347</c:v>
                </c:pt>
                <c:pt idx="708">
                  <c:v>15344.80149</c:v>
                </c:pt>
                <c:pt idx="709">
                  <c:v>15242.37472</c:v>
                </c:pt>
                <c:pt idx="710">
                  <c:v>15196.10031</c:v>
                </c:pt>
                <c:pt idx="711">
                  <c:v>15380.32588</c:v>
                </c:pt>
                <c:pt idx="712">
                  <c:v>15077.36202</c:v>
                </c:pt>
                <c:pt idx="713">
                  <c:v>15002.909879999999</c:v>
                </c:pt>
                <c:pt idx="714">
                  <c:v>15220.485060000001</c:v>
                </c:pt>
                <c:pt idx="715">
                  <c:v>15321.60519</c:v>
                </c:pt>
                <c:pt idx="716">
                  <c:v>15307.22919</c:v>
                </c:pt>
                <c:pt idx="717">
                  <c:v>15232.038769999999</c:v>
                </c:pt>
                <c:pt idx="718">
                  <c:v>15201.844419999999</c:v>
                </c:pt>
                <c:pt idx="719">
                  <c:v>15229.337589999999</c:v>
                </c:pt>
                <c:pt idx="720">
                  <c:v>15217.40301</c:v>
                </c:pt>
                <c:pt idx="721">
                  <c:v>15222.28095</c:v>
                </c:pt>
                <c:pt idx="722">
                  <c:v>15052.89717</c:v>
                </c:pt>
                <c:pt idx="723">
                  <c:v>15182.59929</c:v>
                </c:pt>
                <c:pt idx="724">
                  <c:v>15258.79559</c:v>
                </c:pt>
                <c:pt idx="725">
                  <c:v>15331.20671</c:v>
                </c:pt>
                <c:pt idx="726">
                  <c:v>15193.77997</c:v>
                </c:pt>
                <c:pt idx="727">
                  <c:v>15124.16764</c:v>
                </c:pt>
                <c:pt idx="728">
                  <c:v>15296.62761</c:v>
                </c:pt>
                <c:pt idx="729">
                  <c:v>15232.69692</c:v>
                </c:pt>
                <c:pt idx="730">
                  <c:v>15163.932290000001</c:v>
                </c:pt>
                <c:pt idx="731">
                  <c:v>15309.8102</c:v>
                </c:pt>
                <c:pt idx="732">
                  <c:v>15335.447910000001</c:v>
                </c:pt>
                <c:pt idx="733">
                  <c:v>15284.02116</c:v>
                </c:pt>
                <c:pt idx="734">
                  <c:v>15297.75454</c:v>
                </c:pt>
                <c:pt idx="735">
                  <c:v>15223.017239999999</c:v>
                </c:pt>
                <c:pt idx="736">
                  <c:v>15121.076800000001</c:v>
                </c:pt>
                <c:pt idx="737">
                  <c:v>15183.55435</c:v>
                </c:pt>
                <c:pt idx="738">
                  <c:v>15087.43226</c:v>
                </c:pt>
                <c:pt idx="739">
                  <c:v>15316.62074</c:v>
                </c:pt>
                <c:pt idx="740">
                  <c:v>15351.520140000001</c:v>
                </c:pt>
                <c:pt idx="741">
                  <c:v>15378.64026</c:v>
                </c:pt>
                <c:pt idx="742">
                  <c:v>15278.22719</c:v>
                </c:pt>
                <c:pt idx="743">
                  <c:v>15268.099249999999</c:v>
                </c:pt>
                <c:pt idx="744">
                  <c:v>15306.02601</c:v>
                </c:pt>
                <c:pt idx="745">
                  <c:v>15412.75548</c:v>
                </c:pt>
                <c:pt idx="746">
                  <c:v>15375.154909999999</c:v>
                </c:pt>
                <c:pt idx="747">
                  <c:v>15449.499620000001</c:v>
                </c:pt>
                <c:pt idx="748">
                  <c:v>15412.660760000001</c:v>
                </c:pt>
                <c:pt idx="749">
                  <c:v>15374.417579999999</c:v>
                </c:pt>
                <c:pt idx="750">
                  <c:v>15327.74474</c:v>
                </c:pt>
                <c:pt idx="751">
                  <c:v>15302.42736</c:v>
                </c:pt>
                <c:pt idx="752">
                  <c:v>15359.100189999999</c:v>
                </c:pt>
                <c:pt idx="753">
                  <c:v>15341.31798</c:v>
                </c:pt>
                <c:pt idx="754">
                  <c:v>15288.483</c:v>
                </c:pt>
                <c:pt idx="755">
                  <c:v>15289.591410000001</c:v>
                </c:pt>
                <c:pt idx="756">
                  <c:v>15260.400960000001</c:v>
                </c:pt>
                <c:pt idx="757">
                  <c:v>15227.22617</c:v>
                </c:pt>
                <c:pt idx="758">
                  <c:v>15344.06697</c:v>
                </c:pt>
                <c:pt idx="759">
                  <c:v>15324.140230000001</c:v>
                </c:pt>
                <c:pt idx="760">
                  <c:v>15291.336520000001</c:v>
                </c:pt>
                <c:pt idx="761">
                  <c:v>15353.18123</c:v>
                </c:pt>
                <c:pt idx="762">
                  <c:v>15378.957609999999</c:v>
                </c:pt>
                <c:pt idx="763">
                  <c:v>15285.884340000001</c:v>
                </c:pt>
                <c:pt idx="764">
                  <c:v>15346.934160000001</c:v>
                </c:pt>
                <c:pt idx="765">
                  <c:v>15436.09528</c:v>
                </c:pt>
                <c:pt idx="766">
                  <c:v>15382.8658</c:v>
                </c:pt>
                <c:pt idx="767">
                  <c:v>15418.81597</c:v>
                </c:pt>
                <c:pt idx="768">
                  <c:v>15458.72906</c:v>
                </c:pt>
                <c:pt idx="769">
                  <c:v>15556.4156</c:v>
                </c:pt>
                <c:pt idx="770">
                  <c:v>15474.83452</c:v>
                </c:pt>
                <c:pt idx="771">
                  <c:v>15410.571840000001</c:v>
                </c:pt>
                <c:pt idx="772">
                  <c:v>15445.311079999999</c:v>
                </c:pt>
                <c:pt idx="773">
                  <c:v>15515.118710000001</c:v>
                </c:pt>
                <c:pt idx="774">
                  <c:v>15382.486849999999</c:v>
                </c:pt>
                <c:pt idx="775">
                  <c:v>15491.61088</c:v>
                </c:pt>
                <c:pt idx="776">
                  <c:v>15567.13529</c:v>
                </c:pt>
                <c:pt idx="777">
                  <c:v>15570.103069999999</c:v>
                </c:pt>
                <c:pt idx="778">
                  <c:v>15376.006369999999</c:v>
                </c:pt>
                <c:pt idx="779">
                  <c:v>15458.67337</c:v>
                </c:pt>
                <c:pt idx="780">
                  <c:v>15438.61772</c:v>
                </c:pt>
                <c:pt idx="781">
                  <c:v>15461.358910000001</c:v>
                </c:pt>
                <c:pt idx="782">
                  <c:v>15583.553250000001</c:v>
                </c:pt>
                <c:pt idx="783">
                  <c:v>15489.6675</c:v>
                </c:pt>
                <c:pt idx="784">
                  <c:v>15560.11184</c:v>
                </c:pt>
                <c:pt idx="785">
                  <c:v>15507.44874</c:v>
                </c:pt>
                <c:pt idx="786">
                  <c:v>15382.33058</c:v>
                </c:pt>
                <c:pt idx="787">
                  <c:v>15435.70069</c:v>
                </c:pt>
                <c:pt idx="788">
                  <c:v>15344.56105</c:v>
                </c:pt>
                <c:pt idx="789">
                  <c:v>15412.044449999999</c:v>
                </c:pt>
                <c:pt idx="790">
                  <c:v>15374.811040000001</c:v>
                </c:pt>
                <c:pt idx="791">
                  <c:v>15387.83936</c:v>
                </c:pt>
                <c:pt idx="792">
                  <c:v>15601.25829</c:v>
                </c:pt>
                <c:pt idx="793">
                  <c:v>15668.833490000001</c:v>
                </c:pt>
                <c:pt idx="794">
                  <c:v>15624.652819999999</c:v>
                </c:pt>
                <c:pt idx="795">
                  <c:v>15618.36865</c:v>
                </c:pt>
                <c:pt idx="796">
                  <c:v>15652.84031</c:v>
                </c:pt>
                <c:pt idx="797">
                  <c:v>15687.96434</c:v>
                </c:pt>
                <c:pt idx="798">
                  <c:v>15692.371569999999</c:v>
                </c:pt>
                <c:pt idx="799">
                  <c:v>15807.97215</c:v>
                </c:pt>
                <c:pt idx="800">
                  <c:v>15700.68017</c:v>
                </c:pt>
                <c:pt idx="801">
                  <c:v>15845.81198</c:v>
                </c:pt>
                <c:pt idx="802">
                  <c:v>15574.16258</c:v>
                </c:pt>
                <c:pt idx="803">
                  <c:v>15659.74361</c:v>
                </c:pt>
                <c:pt idx="804">
                  <c:v>15812.100060000001</c:v>
                </c:pt>
                <c:pt idx="805">
                  <c:v>15653.95845</c:v>
                </c:pt>
                <c:pt idx="806">
                  <c:v>15823.58639</c:v>
                </c:pt>
                <c:pt idx="807">
                  <c:v>15800.692849999999</c:v>
                </c:pt>
                <c:pt idx="808">
                  <c:v>15948.35982</c:v>
                </c:pt>
                <c:pt idx="809">
                  <c:v>15809.825650000001</c:v>
                </c:pt>
                <c:pt idx="810">
                  <c:v>15912.51606</c:v>
                </c:pt>
                <c:pt idx="811">
                  <c:v>15787.73775</c:v>
                </c:pt>
                <c:pt idx="812">
                  <c:v>15877.570739999999</c:v>
                </c:pt>
                <c:pt idx="813">
                  <c:v>15896.673290000001</c:v>
                </c:pt>
                <c:pt idx="814">
                  <c:v>16015.494559999999</c:v>
                </c:pt>
                <c:pt idx="815">
                  <c:v>16097.01117</c:v>
                </c:pt>
                <c:pt idx="816">
                  <c:v>15993.92424</c:v>
                </c:pt>
                <c:pt idx="817">
                  <c:v>15934.626399999999</c:v>
                </c:pt>
                <c:pt idx="818">
                  <c:v>15951.66059</c:v>
                </c:pt>
                <c:pt idx="819">
                  <c:v>16022.706469999999</c:v>
                </c:pt>
                <c:pt idx="820">
                  <c:v>16112.1762</c:v>
                </c:pt>
                <c:pt idx="821">
                  <c:v>16102.179120000001</c:v>
                </c:pt>
                <c:pt idx="822">
                  <c:v>16278.43597</c:v>
                </c:pt>
                <c:pt idx="823">
                  <c:v>16200.14395</c:v>
                </c:pt>
                <c:pt idx="824">
                  <c:v>16278.56486</c:v>
                </c:pt>
                <c:pt idx="825">
                  <c:v>16428.28066</c:v>
                </c:pt>
                <c:pt idx="826">
                  <c:v>16596.392970000001</c:v>
                </c:pt>
                <c:pt idx="827">
                  <c:v>16630.460360000001</c:v>
                </c:pt>
                <c:pt idx="828">
                  <c:v>16742.969140000001</c:v>
                </c:pt>
                <c:pt idx="829">
                  <c:v>16718.65177</c:v>
                </c:pt>
                <c:pt idx="830">
                  <c:v>16782.89687</c:v>
                </c:pt>
                <c:pt idx="831">
                  <c:v>16749.12441</c:v>
                </c:pt>
                <c:pt idx="832">
                  <c:v>16826.267960000001</c:v>
                </c:pt>
                <c:pt idx="833">
                  <c:v>16921.464260000001</c:v>
                </c:pt>
                <c:pt idx="834">
                  <c:v>16995.88709</c:v>
                </c:pt>
                <c:pt idx="835">
                  <c:v>17095.70448</c:v>
                </c:pt>
                <c:pt idx="836">
                  <c:v>17164.70937</c:v>
                </c:pt>
                <c:pt idx="837">
                  <c:v>17201.768919999999</c:v>
                </c:pt>
                <c:pt idx="838">
                  <c:v>17341.43201</c:v>
                </c:pt>
                <c:pt idx="839">
                  <c:v>17300.231810000001</c:v>
                </c:pt>
                <c:pt idx="840">
                  <c:v>17328.816780000001</c:v>
                </c:pt>
                <c:pt idx="841">
                  <c:v>17502.239610000001</c:v>
                </c:pt>
                <c:pt idx="842">
                  <c:v>17453.424190000002</c:v>
                </c:pt>
                <c:pt idx="843">
                  <c:v>17532.972030000001</c:v>
                </c:pt>
                <c:pt idx="844">
                  <c:v>17343.04333</c:v>
                </c:pt>
                <c:pt idx="845">
                  <c:v>17255.593140000001</c:v>
                </c:pt>
                <c:pt idx="846">
                  <c:v>17152.34605</c:v>
                </c:pt>
                <c:pt idx="847">
                  <c:v>17256.456409999999</c:v>
                </c:pt>
                <c:pt idx="848">
                  <c:v>17056.63119</c:v>
                </c:pt>
                <c:pt idx="849">
                  <c:v>16966.52866</c:v>
                </c:pt>
                <c:pt idx="850">
                  <c:v>16960.056970000001</c:v>
                </c:pt>
                <c:pt idx="851">
                  <c:v>16789.661469999999</c:v>
                </c:pt>
                <c:pt idx="852">
                  <c:v>16780.172200000001</c:v>
                </c:pt>
                <c:pt idx="853">
                  <c:v>16802.70248</c:v>
                </c:pt>
                <c:pt idx="854">
                  <c:v>16836.88508</c:v>
                </c:pt>
                <c:pt idx="855">
                  <c:v>16722.118490000001</c:v>
                </c:pt>
                <c:pt idx="856">
                  <c:v>16836.201509999999</c:v>
                </c:pt>
                <c:pt idx="857">
                  <c:v>16865.901679999999</c:v>
                </c:pt>
                <c:pt idx="858">
                  <c:v>16918.95736</c:v>
                </c:pt>
                <c:pt idx="859">
                  <c:v>16858.409479999998</c:v>
                </c:pt>
                <c:pt idx="860">
                  <c:v>16932.467110000001</c:v>
                </c:pt>
                <c:pt idx="861">
                  <c:v>17167.97003</c:v>
                </c:pt>
                <c:pt idx="862">
                  <c:v>17063.963199999998</c:v>
                </c:pt>
                <c:pt idx="863">
                  <c:v>16904.173139999999</c:v>
                </c:pt>
                <c:pt idx="864">
                  <c:v>17030.765920000002</c:v>
                </c:pt>
                <c:pt idx="865">
                  <c:v>16960.512999999999</c:v>
                </c:pt>
                <c:pt idx="866">
                  <c:v>16767.082330000001</c:v>
                </c:pt>
                <c:pt idx="867">
                  <c:v>16794.061829999999</c:v>
                </c:pt>
                <c:pt idx="868">
                  <c:v>16934.508099999999</c:v>
                </c:pt>
                <c:pt idx="869">
                  <c:v>16997.216110000001</c:v>
                </c:pt>
                <c:pt idx="870">
                  <c:v>16986.961210000001</c:v>
                </c:pt>
                <c:pt idx="871">
                  <c:v>16940.180950000002</c:v>
                </c:pt>
                <c:pt idx="872">
                  <c:v>16984.885040000001</c:v>
                </c:pt>
                <c:pt idx="873">
                  <c:v>17056.598910000001</c:v>
                </c:pt>
                <c:pt idx="874">
                  <c:v>17132.46904</c:v>
                </c:pt>
                <c:pt idx="875">
                  <c:v>17200.292260000002</c:v>
                </c:pt>
                <c:pt idx="876">
                  <c:v>17235.29911</c:v>
                </c:pt>
                <c:pt idx="877">
                  <c:v>17163.639920000001</c:v>
                </c:pt>
                <c:pt idx="878">
                  <c:v>17032.242450000002</c:v>
                </c:pt>
                <c:pt idx="879">
                  <c:v>17021.569589999999</c:v>
                </c:pt>
                <c:pt idx="880">
                  <c:v>17142.28933</c:v>
                </c:pt>
                <c:pt idx="881">
                  <c:v>17250.930909999999</c:v>
                </c:pt>
                <c:pt idx="882">
                  <c:v>17249.974859999998</c:v>
                </c:pt>
                <c:pt idx="883">
                  <c:v>17147.87428</c:v>
                </c:pt>
                <c:pt idx="884">
                  <c:v>17078.049080000001</c:v>
                </c:pt>
                <c:pt idx="885">
                  <c:v>16925.922129999999</c:v>
                </c:pt>
                <c:pt idx="886">
                  <c:v>16984.941640000001</c:v>
                </c:pt>
                <c:pt idx="887">
                  <c:v>17029.188719999998</c:v>
                </c:pt>
                <c:pt idx="888">
                  <c:v>17034.867409999999</c:v>
                </c:pt>
                <c:pt idx="889">
                  <c:v>16775.148669999999</c:v>
                </c:pt>
                <c:pt idx="890">
                  <c:v>16832.23948</c:v>
                </c:pt>
                <c:pt idx="891">
                  <c:v>16914.707269999999</c:v>
                </c:pt>
                <c:pt idx="892">
                  <c:v>17082.24438</c:v>
                </c:pt>
                <c:pt idx="893">
                  <c:v>16970.585180000002</c:v>
                </c:pt>
                <c:pt idx="894">
                  <c:v>16901.69945</c:v>
                </c:pt>
                <c:pt idx="895">
                  <c:v>16970.089</c:v>
                </c:pt>
                <c:pt idx="896">
                  <c:v>16871.108029999999</c:v>
                </c:pt>
                <c:pt idx="897">
                  <c:v>16711.591899999999</c:v>
                </c:pt>
                <c:pt idx="898">
                  <c:v>16670.95566</c:v>
                </c:pt>
                <c:pt idx="899">
                  <c:v>16695.673910000001</c:v>
                </c:pt>
                <c:pt idx="900">
                  <c:v>16719.40583</c:v>
                </c:pt>
                <c:pt idx="901">
                  <c:v>16715.870169999998</c:v>
                </c:pt>
                <c:pt idx="902">
                  <c:v>16659.58842</c:v>
                </c:pt>
                <c:pt idx="903">
                  <c:v>16568.23734</c:v>
                </c:pt>
                <c:pt idx="904">
                  <c:v>16585.7212</c:v>
                </c:pt>
                <c:pt idx="905">
                  <c:v>16569.315439999998</c:v>
                </c:pt>
                <c:pt idx="906">
                  <c:v>16693.569820000001</c:v>
                </c:pt>
                <c:pt idx="907">
                  <c:v>16579.018540000001</c:v>
                </c:pt>
                <c:pt idx="908">
                  <c:v>16531.924289999999</c:v>
                </c:pt>
                <c:pt idx="909">
                  <c:v>16595.4355</c:v>
                </c:pt>
                <c:pt idx="910">
                  <c:v>16465.044379999999</c:v>
                </c:pt>
                <c:pt idx="911">
                  <c:v>16488.393489999999</c:v>
                </c:pt>
                <c:pt idx="912">
                  <c:v>16363.6039</c:v>
                </c:pt>
                <c:pt idx="913">
                  <c:v>16340.69774</c:v>
                </c:pt>
                <c:pt idx="914">
                  <c:v>16342.929270000001</c:v>
                </c:pt>
                <c:pt idx="915">
                  <c:v>16274.881509999999</c:v>
                </c:pt>
                <c:pt idx="916">
                  <c:v>16269.518319999999</c:v>
                </c:pt>
                <c:pt idx="917">
                  <c:v>16301.59555</c:v>
                </c:pt>
                <c:pt idx="918">
                  <c:v>16280.78998</c:v>
                </c:pt>
                <c:pt idx="919">
                  <c:v>16235.26467</c:v>
                </c:pt>
                <c:pt idx="920">
                  <c:v>16321.88293</c:v>
                </c:pt>
                <c:pt idx="921">
                  <c:v>16362.746289999999</c:v>
                </c:pt>
                <c:pt idx="922">
                  <c:v>16195.20732</c:v>
                </c:pt>
                <c:pt idx="923">
                  <c:v>16149.82069</c:v>
                </c:pt>
                <c:pt idx="924">
                  <c:v>16349.99949</c:v>
                </c:pt>
                <c:pt idx="925">
                  <c:v>16222.75641</c:v>
                </c:pt>
                <c:pt idx="926">
                  <c:v>16039.7399</c:v>
                </c:pt>
                <c:pt idx="927">
                  <c:v>16026.145259999999</c:v>
                </c:pt>
                <c:pt idx="928">
                  <c:v>16122.86801</c:v>
                </c:pt>
                <c:pt idx="929">
                  <c:v>16096.655199999999</c:v>
                </c:pt>
                <c:pt idx="930">
                  <c:v>16054.76564</c:v>
                </c:pt>
                <c:pt idx="931">
                  <c:v>16101.321390000001</c:v>
                </c:pt>
                <c:pt idx="932">
                  <c:v>16063.480659999999</c:v>
                </c:pt>
                <c:pt idx="933">
                  <c:v>16009.43095</c:v>
                </c:pt>
                <c:pt idx="934">
                  <c:v>16079.423220000001</c:v>
                </c:pt>
                <c:pt idx="935">
                  <c:v>15953.915499999999</c:v>
                </c:pt>
                <c:pt idx="936">
                  <c:v>15965.705620000001</c:v>
                </c:pt>
                <c:pt idx="937">
                  <c:v>16214.25747</c:v>
                </c:pt>
                <c:pt idx="938">
                  <c:v>15966.47631</c:v>
                </c:pt>
                <c:pt idx="939">
                  <c:v>15944.944170000001</c:v>
                </c:pt>
                <c:pt idx="940">
                  <c:v>16060.971600000001</c:v>
                </c:pt>
                <c:pt idx="941">
                  <c:v>15939.56935</c:v>
                </c:pt>
                <c:pt idx="942">
                  <c:v>15999.0167</c:v>
                </c:pt>
                <c:pt idx="943">
                  <c:v>15954.960150000001</c:v>
                </c:pt>
                <c:pt idx="944">
                  <c:v>15984.9827</c:v>
                </c:pt>
                <c:pt idx="945">
                  <c:v>15915.57165</c:v>
                </c:pt>
                <c:pt idx="946">
                  <c:v>15948.082480000001</c:v>
                </c:pt>
                <c:pt idx="947">
                  <c:v>16015.141159999999</c:v>
                </c:pt>
                <c:pt idx="948">
                  <c:v>16061.90395</c:v>
                </c:pt>
                <c:pt idx="949">
                  <c:v>16167.086649999999</c:v>
                </c:pt>
                <c:pt idx="950">
                  <c:v>16099.982250000001</c:v>
                </c:pt>
                <c:pt idx="951">
                  <c:v>15981.14738</c:v>
                </c:pt>
                <c:pt idx="952">
                  <c:v>16151.483400000001</c:v>
                </c:pt>
                <c:pt idx="953">
                  <c:v>16193.2374</c:v>
                </c:pt>
                <c:pt idx="954">
                  <c:v>16101.462090000001</c:v>
                </c:pt>
                <c:pt idx="955">
                  <c:v>16210.65847</c:v>
                </c:pt>
                <c:pt idx="956">
                  <c:v>16251.72985</c:v>
                </c:pt>
                <c:pt idx="957">
                  <c:v>16273.79731</c:v>
                </c:pt>
                <c:pt idx="958">
                  <c:v>16378.47221</c:v>
                </c:pt>
                <c:pt idx="959">
                  <c:v>16252.01527</c:v>
                </c:pt>
                <c:pt idx="960">
                  <c:v>16277.90891</c:v>
                </c:pt>
                <c:pt idx="961">
                  <c:v>16498.36994</c:v>
                </c:pt>
                <c:pt idx="962">
                  <c:v>16591.060450000001</c:v>
                </c:pt>
                <c:pt idx="963">
                  <c:v>16545.30761</c:v>
                </c:pt>
                <c:pt idx="964">
                  <c:v>16545.549889999998</c:v>
                </c:pt>
                <c:pt idx="965">
                  <c:v>16522.75603</c:v>
                </c:pt>
                <c:pt idx="966">
                  <c:v>16448.339120000001</c:v>
                </c:pt>
                <c:pt idx="967">
                  <c:v>16525.52965</c:v>
                </c:pt>
                <c:pt idx="968">
                  <c:v>16622.148870000001</c:v>
                </c:pt>
                <c:pt idx="969">
                  <c:v>16536.55228</c:v>
                </c:pt>
                <c:pt idx="970">
                  <c:v>16425.159790000002</c:v>
                </c:pt>
                <c:pt idx="971">
                  <c:v>16528.98703</c:v>
                </c:pt>
                <c:pt idx="972">
                  <c:v>16500.685359999999</c:v>
                </c:pt>
                <c:pt idx="973">
                  <c:v>16497.025280000002</c:v>
                </c:pt>
                <c:pt idx="974">
                  <c:v>16390.263660000001</c:v>
                </c:pt>
                <c:pt idx="975">
                  <c:v>16435.31061</c:v>
                </c:pt>
                <c:pt idx="976">
                  <c:v>16538.650560000002</c:v>
                </c:pt>
                <c:pt idx="977">
                  <c:v>16623.998299999999</c:v>
                </c:pt>
                <c:pt idx="978">
                  <c:v>16792.99253</c:v>
                </c:pt>
                <c:pt idx="979">
                  <c:v>16952.551210000001</c:v>
                </c:pt>
                <c:pt idx="980">
                  <c:v>16943.251489999999</c:v>
                </c:pt>
                <c:pt idx="981">
                  <c:v>16942.628540000002</c:v>
                </c:pt>
                <c:pt idx="982">
                  <c:v>17049.184280000001</c:v>
                </c:pt>
                <c:pt idx="983">
                  <c:v>16988.782029999998</c:v>
                </c:pt>
                <c:pt idx="984">
                  <c:v>16943.075079999999</c:v>
                </c:pt>
                <c:pt idx="985">
                  <c:v>16928.198219999998</c:v>
                </c:pt>
                <c:pt idx="986">
                  <c:v>16959.95709</c:v>
                </c:pt>
                <c:pt idx="987">
                  <c:v>16955.604650000001</c:v>
                </c:pt>
                <c:pt idx="988">
                  <c:v>16850.733639999999</c:v>
                </c:pt>
                <c:pt idx="989">
                  <c:v>16914.763019999999</c:v>
                </c:pt>
                <c:pt idx="990">
                  <c:v>17112.542410000002</c:v>
                </c:pt>
                <c:pt idx="991">
                  <c:v>17125.06007</c:v>
                </c:pt>
                <c:pt idx="992">
                  <c:v>17003.299429999999</c:v>
                </c:pt>
                <c:pt idx="993">
                  <c:v>17047.371770000002</c:v>
                </c:pt>
                <c:pt idx="994">
                  <c:v>17100.68144</c:v>
                </c:pt>
                <c:pt idx="995">
                  <c:v>16973.99109</c:v>
                </c:pt>
                <c:pt idx="996">
                  <c:v>17280.082969999999</c:v>
                </c:pt>
                <c:pt idx="997">
                  <c:v>17275.355530000001</c:v>
                </c:pt>
                <c:pt idx="998">
                  <c:v>17158.139790000001</c:v>
                </c:pt>
                <c:pt idx="999">
                  <c:v>17076.27075</c:v>
                </c:pt>
                <c:pt idx="1000">
                  <c:v>17054.665359999999</c:v>
                </c:pt>
                <c:pt idx="1001">
                  <c:v>17015.92815</c:v>
                </c:pt>
                <c:pt idx="1002">
                  <c:v>16998.235840000001</c:v>
                </c:pt>
                <c:pt idx="1003">
                  <c:v>16947.905859999999</c:v>
                </c:pt>
                <c:pt idx="1004">
                  <c:v>16860.20379</c:v>
                </c:pt>
                <c:pt idx="1005">
                  <c:v>16865.687279999998</c:v>
                </c:pt>
                <c:pt idx="1006">
                  <c:v>16904.937379999999</c:v>
                </c:pt>
                <c:pt idx="1007">
                  <c:v>16825.135699999999</c:v>
                </c:pt>
                <c:pt idx="1008">
                  <c:v>16832.330129999998</c:v>
                </c:pt>
                <c:pt idx="1009">
                  <c:v>16865.167130000002</c:v>
                </c:pt>
                <c:pt idx="1010">
                  <c:v>16747.627179999999</c:v>
                </c:pt>
                <c:pt idx="1011">
                  <c:v>16938.252260000001</c:v>
                </c:pt>
                <c:pt idx="1012">
                  <c:v>16903.83438</c:v>
                </c:pt>
                <c:pt idx="1013">
                  <c:v>16982.730950000001</c:v>
                </c:pt>
                <c:pt idx="1014">
                  <c:v>16913.614829999999</c:v>
                </c:pt>
                <c:pt idx="1015">
                  <c:v>16878.456730000002</c:v>
                </c:pt>
                <c:pt idx="1016">
                  <c:v>16897.22438</c:v>
                </c:pt>
                <c:pt idx="1017">
                  <c:v>16912.271359999999</c:v>
                </c:pt>
                <c:pt idx="1018">
                  <c:v>16822.384720000002</c:v>
                </c:pt>
                <c:pt idx="1019">
                  <c:v>16681.53227</c:v>
                </c:pt>
                <c:pt idx="1020">
                  <c:v>16662.212039999999</c:v>
                </c:pt>
                <c:pt idx="1021">
                  <c:v>16755.327359999999</c:v>
                </c:pt>
                <c:pt idx="1022">
                  <c:v>16873.7503</c:v>
                </c:pt>
                <c:pt idx="1023">
                  <c:v>16781.28457</c:v>
                </c:pt>
                <c:pt idx="1024">
                  <c:v>16867.806140000001</c:v>
                </c:pt>
                <c:pt idx="1025">
                  <c:v>16661.881430000001</c:v>
                </c:pt>
                <c:pt idx="1026">
                  <c:v>16814.537769999999</c:v>
                </c:pt>
                <c:pt idx="1027">
                  <c:v>16863.637459999998</c:v>
                </c:pt>
                <c:pt idx="1028">
                  <c:v>16852.046730000002</c:v>
                </c:pt>
                <c:pt idx="1029">
                  <c:v>16867.635689999999</c:v>
                </c:pt>
                <c:pt idx="1030">
                  <c:v>16911.03616</c:v>
                </c:pt>
                <c:pt idx="1031">
                  <c:v>16946.96399</c:v>
                </c:pt>
                <c:pt idx="1032">
                  <c:v>16983.23947</c:v>
                </c:pt>
                <c:pt idx="1033">
                  <c:v>17075.896779999999</c:v>
                </c:pt>
                <c:pt idx="1034">
                  <c:v>17225.728900000002</c:v>
                </c:pt>
                <c:pt idx="1035">
                  <c:v>17324.163570000001</c:v>
                </c:pt>
                <c:pt idx="1036">
                  <c:v>17573.03962</c:v>
                </c:pt>
                <c:pt idx="1037">
                  <c:v>18034.119790000001</c:v>
                </c:pt>
                <c:pt idx="1038">
                  <c:v>18729.053469999999</c:v>
                </c:pt>
                <c:pt idx="1039">
                  <c:v>19415.98129</c:v>
                </c:pt>
                <c:pt idx="1040">
                  <c:v>20514.289969999998</c:v>
                </c:pt>
                <c:pt idx="1041">
                  <c:v>21774.77248</c:v>
                </c:pt>
                <c:pt idx="1042">
                  <c:v>22646.876089999998</c:v>
                </c:pt>
                <c:pt idx="1043">
                  <c:v>23084.696490000002</c:v>
                </c:pt>
                <c:pt idx="1044">
                  <c:v>22946.091110000001</c:v>
                </c:pt>
                <c:pt idx="1045">
                  <c:v>22192.657599999999</c:v>
                </c:pt>
                <c:pt idx="1046">
                  <c:v>21360.311990000002</c:v>
                </c:pt>
                <c:pt idx="1047">
                  <c:v>20448.314030000001</c:v>
                </c:pt>
                <c:pt idx="1048">
                  <c:v>19524.161769999999</c:v>
                </c:pt>
                <c:pt idx="1049">
                  <c:v>19018.07202</c:v>
                </c:pt>
                <c:pt idx="1050">
                  <c:v>18526.545740000001</c:v>
                </c:pt>
                <c:pt idx="1051">
                  <c:v>18206.388599999998</c:v>
                </c:pt>
                <c:pt idx="1052">
                  <c:v>17873.273450000001</c:v>
                </c:pt>
                <c:pt idx="1053">
                  <c:v>17552.129990000001</c:v>
                </c:pt>
                <c:pt idx="1054">
                  <c:v>17163.45722</c:v>
                </c:pt>
                <c:pt idx="1055">
                  <c:v>16819.54911</c:v>
                </c:pt>
                <c:pt idx="1056">
                  <c:v>16584.995940000001</c:v>
                </c:pt>
                <c:pt idx="1057">
                  <c:v>16386.76082</c:v>
                </c:pt>
                <c:pt idx="1058">
                  <c:v>16185.85284</c:v>
                </c:pt>
                <c:pt idx="1059">
                  <c:v>15920.64604</c:v>
                </c:pt>
                <c:pt idx="1060">
                  <c:v>15509.91483</c:v>
                </c:pt>
                <c:pt idx="1061">
                  <c:v>15719.198270000001</c:v>
                </c:pt>
                <c:pt idx="1062">
                  <c:v>15506.96607</c:v>
                </c:pt>
                <c:pt idx="1063">
                  <c:v>15486.89697</c:v>
                </c:pt>
                <c:pt idx="1064">
                  <c:v>15369.46458</c:v>
                </c:pt>
                <c:pt idx="1065">
                  <c:v>15318.024369999999</c:v>
                </c:pt>
                <c:pt idx="1066">
                  <c:v>15360.857609999999</c:v>
                </c:pt>
                <c:pt idx="1067">
                  <c:v>15408.648859999999</c:v>
                </c:pt>
                <c:pt idx="1068">
                  <c:v>15390.75554</c:v>
                </c:pt>
                <c:pt idx="1069">
                  <c:v>15389.71182</c:v>
                </c:pt>
                <c:pt idx="1070">
                  <c:v>15452.74037</c:v>
                </c:pt>
                <c:pt idx="1071">
                  <c:v>15335.67713</c:v>
                </c:pt>
                <c:pt idx="1072">
                  <c:v>15416.332619999999</c:v>
                </c:pt>
                <c:pt idx="1073">
                  <c:v>15348.035980000001</c:v>
                </c:pt>
                <c:pt idx="1074">
                  <c:v>15411.932699999999</c:v>
                </c:pt>
                <c:pt idx="1075">
                  <c:v>15429.03938</c:v>
                </c:pt>
                <c:pt idx="1076">
                  <c:v>15374.073780000001</c:v>
                </c:pt>
                <c:pt idx="1077">
                  <c:v>15446.988079999999</c:v>
                </c:pt>
                <c:pt idx="1078">
                  <c:v>15421.71292</c:v>
                </c:pt>
                <c:pt idx="1079">
                  <c:v>15376.55689</c:v>
                </c:pt>
                <c:pt idx="1080">
                  <c:v>15411.33056</c:v>
                </c:pt>
                <c:pt idx="1081">
                  <c:v>15431.168680000001</c:v>
                </c:pt>
                <c:pt idx="1082">
                  <c:v>15490.777319999999</c:v>
                </c:pt>
                <c:pt idx="1083">
                  <c:v>15577.541209999999</c:v>
                </c:pt>
                <c:pt idx="1084">
                  <c:v>15670.90179</c:v>
                </c:pt>
                <c:pt idx="1085">
                  <c:v>15604.18914</c:v>
                </c:pt>
                <c:pt idx="1086">
                  <c:v>15830.907139999999</c:v>
                </c:pt>
                <c:pt idx="1087">
                  <c:v>15822.37319</c:v>
                </c:pt>
                <c:pt idx="1088">
                  <c:v>15856.59217</c:v>
                </c:pt>
                <c:pt idx="1089">
                  <c:v>15933.318960000001</c:v>
                </c:pt>
                <c:pt idx="1090">
                  <c:v>15916.105320000001</c:v>
                </c:pt>
                <c:pt idx="1091">
                  <c:v>15898.314539999999</c:v>
                </c:pt>
                <c:pt idx="1092">
                  <c:v>15915.377270000001</c:v>
                </c:pt>
                <c:pt idx="1093">
                  <c:v>15828.027889999999</c:v>
                </c:pt>
                <c:pt idx="1094">
                  <c:v>15851.657999999999</c:v>
                </c:pt>
                <c:pt idx="1095">
                  <c:v>15820.81936</c:v>
                </c:pt>
                <c:pt idx="1096">
                  <c:v>15638.034439999999</c:v>
                </c:pt>
                <c:pt idx="1097">
                  <c:v>15486.34814</c:v>
                </c:pt>
                <c:pt idx="1098">
                  <c:v>15586.354230000001</c:v>
                </c:pt>
                <c:pt idx="1099">
                  <c:v>15627.13962</c:v>
                </c:pt>
                <c:pt idx="1100">
                  <c:v>15593.842979999999</c:v>
                </c:pt>
                <c:pt idx="1101">
                  <c:v>15521.22113</c:v>
                </c:pt>
                <c:pt idx="1102">
                  <c:v>15494.03875</c:v>
                </c:pt>
                <c:pt idx="1103">
                  <c:v>15510.362219999999</c:v>
                </c:pt>
                <c:pt idx="1104">
                  <c:v>15485.787249999999</c:v>
                </c:pt>
                <c:pt idx="1105">
                  <c:v>15511.221079999999</c:v>
                </c:pt>
                <c:pt idx="1106">
                  <c:v>15625.25842</c:v>
                </c:pt>
                <c:pt idx="1107">
                  <c:v>15418.50474</c:v>
                </c:pt>
                <c:pt idx="1108">
                  <c:v>15413.410239999999</c:v>
                </c:pt>
                <c:pt idx="1109">
                  <c:v>15640.19368</c:v>
                </c:pt>
                <c:pt idx="1110">
                  <c:v>15697.37262</c:v>
                </c:pt>
                <c:pt idx="1111">
                  <c:v>15740.774219999999</c:v>
                </c:pt>
                <c:pt idx="1112">
                  <c:v>15901.566440000001</c:v>
                </c:pt>
                <c:pt idx="1113">
                  <c:v>16070.43874</c:v>
                </c:pt>
                <c:pt idx="1114">
                  <c:v>16120.664559999999</c:v>
                </c:pt>
                <c:pt idx="1115">
                  <c:v>16129.98509</c:v>
                </c:pt>
                <c:pt idx="1116">
                  <c:v>16214.02634</c:v>
                </c:pt>
                <c:pt idx="1117">
                  <c:v>16127.815640000001</c:v>
                </c:pt>
                <c:pt idx="1118">
                  <c:v>16364.044379999999</c:v>
                </c:pt>
                <c:pt idx="1119">
                  <c:v>16362.13738</c:v>
                </c:pt>
                <c:pt idx="1120">
                  <c:v>16476.987219999999</c:v>
                </c:pt>
                <c:pt idx="1121">
                  <c:v>16663.760890000001</c:v>
                </c:pt>
                <c:pt idx="1122">
                  <c:v>16790.966199999999</c:v>
                </c:pt>
                <c:pt idx="1123">
                  <c:v>16859.509399999999</c:v>
                </c:pt>
                <c:pt idx="1124">
                  <c:v>16915.787949999998</c:v>
                </c:pt>
                <c:pt idx="1125">
                  <c:v>16942.74325</c:v>
                </c:pt>
                <c:pt idx="1126">
                  <c:v>16881.721020000001</c:v>
                </c:pt>
                <c:pt idx="1127">
                  <c:v>16720.434150000001</c:v>
                </c:pt>
                <c:pt idx="1128">
                  <c:v>16474.44512</c:v>
                </c:pt>
                <c:pt idx="1129">
                  <c:v>16552.11234</c:v>
                </c:pt>
                <c:pt idx="1130">
                  <c:v>16241.46999</c:v>
                </c:pt>
                <c:pt idx="1131">
                  <c:v>16074.546399999999</c:v>
                </c:pt>
                <c:pt idx="1132">
                  <c:v>15865.475329999999</c:v>
                </c:pt>
                <c:pt idx="1133">
                  <c:v>15736.906230000001</c:v>
                </c:pt>
                <c:pt idx="1134">
                  <c:v>15699.53537</c:v>
                </c:pt>
                <c:pt idx="1135">
                  <c:v>15688.11275</c:v>
                </c:pt>
                <c:pt idx="1136">
                  <c:v>15666.147150000001</c:v>
                </c:pt>
                <c:pt idx="1137">
                  <c:v>15569.55949</c:v>
                </c:pt>
                <c:pt idx="1138">
                  <c:v>15594.92691</c:v>
                </c:pt>
                <c:pt idx="1139">
                  <c:v>15550.200580000001</c:v>
                </c:pt>
                <c:pt idx="1140">
                  <c:v>15553.426390000001</c:v>
                </c:pt>
                <c:pt idx="1141">
                  <c:v>15441.07994</c:v>
                </c:pt>
                <c:pt idx="1142">
                  <c:v>15528.834080000001</c:v>
                </c:pt>
                <c:pt idx="1143">
                  <c:v>15443.509110000001</c:v>
                </c:pt>
                <c:pt idx="1144">
                  <c:v>15381.01813</c:v>
                </c:pt>
                <c:pt idx="1145">
                  <c:v>15428.91387</c:v>
                </c:pt>
                <c:pt idx="1146">
                  <c:v>15465.15727</c:v>
                </c:pt>
                <c:pt idx="1147">
                  <c:v>15591.48855</c:v>
                </c:pt>
                <c:pt idx="1148">
                  <c:v>15698.46632</c:v>
                </c:pt>
                <c:pt idx="1149">
                  <c:v>15855.305420000001</c:v>
                </c:pt>
                <c:pt idx="1150">
                  <c:v>15937.40525</c:v>
                </c:pt>
                <c:pt idx="1151">
                  <c:v>15846.258019999999</c:v>
                </c:pt>
                <c:pt idx="1152">
                  <c:v>15791.3608</c:v>
                </c:pt>
                <c:pt idx="1153">
                  <c:v>15758.764349999999</c:v>
                </c:pt>
                <c:pt idx="1154">
                  <c:v>15751.63371</c:v>
                </c:pt>
                <c:pt idx="1155">
                  <c:v>15683.867340000001</c:v>
                </c:pt>
                <c:pt idx="1156">
                  <c:v>15515.725</c:v>
                </c:pt>
                <c:pt idx="1157">
                  <c:v>15377.427369999999</c:v>
                </c:pt>
                <c:pt idx="1158">
                  <c:v>15369.22155</c:v>
                </c:pt>
                <c:pt idx="1159">
                  <c:v>15587.783299999999</c:v>
                </c:pt>
                <c:pt idx="1160">
                  <c:v>15347.93295</c:v>
                </c:pt>
                <c:pt idx="1161">
                  <c:v>15431.18806</c:v>
                </c:pt>
                <c:pt idx="1162">
                  <c:v>15303.363090000001</c:v>
                </c:pt>
                <c:pt idx="1163">
                  <c:v>15179.743210000001</c:v>
                </c:pt>
                <c:pt idx="1164">
                  <c:v>15154.56473</c:v>
                </c:pt>
                <c:pt idx="1165">
                  <c:v>15127.394060000001</c:v>
                </c:pt>
                <c:pt idx="1166">
                  <c:v>15079.90991</c:v>
                </c:pt>
                <c:pt idx="1167">
                  <c:v>15047.15526</c:v>
                </c:pt>
                <c:pt idx="1168">
                  <c:v>14808.50705</c:v>
                </c:pt>
                <c:pt idx="1169">
                  <c:v>14893.11177</c:v>
                </c:pt>
                <c:pt idx="1170">
                  <c:v>14648.654</c:v>
                </c:pt>
                <c:pt idx="1171">
                  <c:v>14595.06439</c:v>
                </c:pt>
                <c:pt idx="1172">
                  <c:v>14452.38883</c:v>
                </c:pt>
                <c:pt idx="1173">
                  <c:v>14376.80215</c:v>
                </c:pt>
                <c:pt idx="1174">
                  <c:v>14280.3639</c:v>
                </c:pt>
                <c:pt idx="1175">
                  <c:v>14060.153190000001</c:v>
                </c:pt>
                <c:pt idx="1176">
                  <c:v>13764.832130000001</c:v>
                </c:pt>
                <c:pt idx="1177">
                  <c:v>13511.630219999999</c:v>
                </c:pt>
                <c:pt idx="1178">
                  <c:v>13355.29549</c:v>
                </c:pt>
                <c:pt idx="1179">
                  <c:v>13177.12091</c:v>
                </c:pt>
                <c:pt idx="1180">
                  <c:v>12805.725630000001</c:v>
                </c:pt>
                <c:pt idx="1181">
                  <c:v>12374.13992</c:v>
                </c:pt>
                <c:pt idx="1182">
                  <c:v>11790.77687</c:v>
                </c:pt>
                <c:pt idx="1183">
                  <c:v>11216.26929</c:v>
                </c:pt>
                <c:pt idx="1184">
                  <c:v>10542.762200000001</c:v>
                </c:pt>
                <c:pt idx="1185">
                  <c:v>9696.1999199999991</c:v>
                </c:pt>
                <c:pt idx="1186">
                  <c:v>8809.5419499999989</c:v>
                </c:pt>
                <c:pt idx="1187">
                  <c:v>8021.3932599999998</c:v>
                </c:pt>
                <c:pt idx="1188">
                  <c:v>7308.6312799999996</c:v>
                </c:pt>
                <c:pt idx="1189">
                  <c:v>6713.4916200000007</c:v>
                </c:pt>
                <c:pt idx="1190">
                  <c:v>6370.1344200000003</c:v>
                </c:pt>
                <c:pt idx="1191">
                  <c:v>6013.4437400000006</c:v>
                </c:pt>
                <c:pt idx="1192">
                  <c:v>5765.2786799999994</c:v>
                </c:pt>
                <c:pt idx="1193">
                  <c:v>5597.2737899999993</c:v>
                </c:pt>
                <c:pt idx="1194">
                  <c:v>5460.6514599999991</c:v>
                </c:pt>
                <c:pt idx="1195">
                  <c:v>5365.7896299999993</c:v>
                </c:pt>
                <c:pt idx="1196">
                  <c:v>5330.4011900000005</c:v>
                </c:pt>
                <c:pt idx="1197">
                  <c:v>5302.9785599999996</c:v>
                </c:pt>
                <c:pt idx="1198">
                  <c:v>5298.9282600000006</c:v>
                </c:pt>
                <c:pt idx="1199">
                  <c:v>0</c:v>
                </c:pt>
                <c:pt idx="1200">
                  <c:v>0</c:v>
                </c:pt>
                <c:pt idx="1201">
                  <c:v>0</c:v>
                </c:pt>
                <c:pt idx="1202">
                  <c:v>0</c:v>
                </c:pt>
                <c:pt idx="1203">
                  <c:v>0</c:v>
                </c:pt>
                <c:pt idx="1204">
                  <c:v>0</c:v>
                </c:pt>
                <c:pt idx="1205">
                  <c:v>0</c:v>
                </c:pt>
                <c:pt idx="1206">
                  <c:v>0</c:v>
                </c:pt>
                <c:pt idx="1207">
                  <c:v>0</c:v>
                </c:pt>
                <c:pt idx="1208">
                  <c:v>0</c:v>
                </c:pt>
                <c:pt idx="1209">
                  <c:v>0</c:v>
                </c:pt>
                <c:pt idx="1210">
                  <c:v>0</c:v>
                </c:pt>
                <c:pt idx="1211">
                  <c:v>0</c:v>
                </c:pt>
                <c:pt idx="1212">
                  <c:v>0</c:v>
                </c:pt>
                <c:pt idx="1213">
                  <c:v>0</c:v>
                </c:pt>
                <c:pt idx="1214">
                  <c:v>0</c:v>
                </c:pt>
                <c:pt idx="1215">
                  <c:v>0</c:v>
                </c:pt>
                <c:pt idx="1216">
                  <c:v>0</c:v>
                </c:pt>
                <c:pt idx="1217">
                  <c:v>0</c:v>
                </c:pt>
                <c:pt idx="1218">
                  <c:v>0</c:v>
                </c:pt>
                <c:pt idx="1219">
                  <c:v>0</c:v>
                </c:pt>
                <c:pt idx="1220">
                  <c:v>0</c:v>
                </c:pt>
                <c:pt idx="1221">
                  <c:v>0</c:v>
                </c:pt>
                <c:pt idx="1222">
                  <c:v>0</c:v>
                </c:pt>
                <c:pt idx="1223">
                  <c:v>0</c:v>
                </c:pt>
                <c:pt idx="1224">
                  <c:v>0</c:v>
                </c:pt>
                <c:pt idx="1225">
                  <c:v>0</c:v>
                </c:pt>
                <c:pt idx="1226">
                  <c:v>0</c:v>
                </c:pt>
                <c:pt idx="1227">
                  <c:v>0</c:v>
                </c:pt>
                <c:pt idx="1228">
                  <c:v>0</c:v>
                </c:pt>
                <c:pt idx="1229">
                  <c:v>0</c:v>
                </c:pt>
                <c:pt idx="1230">
                  <c:v>0</c:v>
                </c:pt>
                <c:pt idx="1231">
                  <c:v>0</c:v>
                </c:pt>
                <c:pt idx="1232">
                  <c:v>0</c:v>
                </c:pt>
                <c:pt idx="1233">
                  <c:v>0</c:v>
                </c:pt>
                <c:pt idx="1234">
                  <c:v>0</c:v>
                </c:pt>
                <c:pt idx="1235">
                  <c:v>0</c:v>
                </c:pt>
                <c:pt idx="1236">
                  <c:v>0</c:v>
                </c:pt>
                <c:pt idx="1237">
                  <c:v>0</c:v>
                </c:pt>
                <c:pt idx="1238">
                  <c:v>0</c:v>
                </c:pt>
                <c:pt idx="1239">
                  <c:v>0</c:v>
                </c:pt>
                <c:pt idx="1240">
                  <c:v>0</c:v>
                </c:pt>
                <c:pt idx="1241">
                  <c:v>0</c:v>
                </c:pt>
                <c:pt idx="1242">
                  <c:v>0</c:v>
                </c:pt>
                <c:pt idx="1243">
                  <c:v>0</c:v>
                </c:pt>
                <c:pt idx="1244">
                  <c:v>0</c:v>
                </c:pt>
                <c:pt idx="1245">
                  <c:v>0</c:v>
                </c:pt>
                <c:pt idx="1246">
                  <c:v>0</c:v>
                </c:pt>
                <c:pt idx="1247">
                  <c:v>0</c:v>
                </c:pt>
                <c:pt idx="1248">
                  <c:v>0</c:v>
                </c:pt>
                <c:pt idx="1249">
                  <c:v>0</c:v>
                </c:pt>
                <c:pt idx="1250">
                  <c:v>0</c:v>
                </c:pt>
                <c:pt idx="1251">
                  <c:v>0</c:v>
                </c:pt>
                <c:pt idx="1252">
                  <c:v>0</c:v>
                </c:pt>
                <c:pt idx="1253">
                  <c:v>0</c:v>
                </c:pt>
                <c:pt idx="1254">
                  <c:v>0</c:v>
                </c:pt>
                <c:pt idx="1255">
                  <c:v>0</c:v>
                </c:pt>
                <c:pt idx="1256">
                  <c:v>0</c:v>
                </c:pt>
                <c:pt idx="1257">
                  <c:v>0</c:v>
                </c:pt>
                <c:pt idx="1258">
                  <c:v>0</c:v>
                </c:pt>
                <c:pt idx="1259">
                  <c:v>0</c:v>
                </c:pt>
                <c:pt idx="1260">
                  <c:v>0</c:v>
                </c:pt>
                <c:pt idx="1261">
                  <c:v>0</c:v>
                </c:pt>
                <c:pt idx="1262">
                  <c:v>0</c:v>
                </c:pt>
                <c:pt idx="1263">
                  <c:v>0</c:v>
                </c:pt>
                <c:pt idx="1264">
                  <c:v>0</c:v>
                </c:pt>
                <c:pt idx="1265">
                  <c:v>0</c:v>
                </c:pt>
                <c:pt idx="1266">
                  <c:v>0</c:v>
                </c:pt>
                <c:pt idx="1267">
                  <c:v>0</c:v>
                </c:pt>
                <c:pt idx="1268">
                  <c:v>0</c:v>
                </c:pt>
                <c:pt idx="1269">
                  <c:v>0</c:v>
                </c:pt>
                <c:pt idx="1270">
                  <c:v>0</c:v>
                </c:pt>
                <c:pt idx="1271">
                  <c:v>0</c:v>
                </c:pt>
                <c:pt idx="1272">
                  <c:v>0</c:v>
                </c:pt>
                <c:pt idx="1273">
                  <c:v>0</c:v>
                </c:pt>
                <c:pt idx="1274">
                  <c:v>0</c:v>
                </c:pt>
                <c:pt idx="1275">
                  <c:v>0</c:v>
                </c:pt>
                <c:pt idx="1276">
                  <c:v>0</c:v>
                </c:pt>
                <c:pt idx="1277">
                  <c:v>0</c:v>
                </c:pt>
                <c:pt idx="1278">
                  <c:v>0</c:v>
                </c:pt>
                <c:pt idx="1279">
                  <c:v>0</c:v>
                </c:pt>
                <c:pt idx="1280">
                  <c:v>0</c:v>
                </c:pt>
                <c:pt idx="1281">
                  <c:v>0</c:v>
                </c:pt>
                <c:pt idx="1282">
                  <c:v>0</c:v>
                </c:pt>
                <c:pt idx="1283">
                  <c:v>0</c:v>
                </c:pt>
                <c:pt idx="1284">
                  <c:v>0</c:v>
                </c:pt>
                <c:pt idx="1285">
                  <c:v>0</c:v>
                </c:pt>
                <c:pt idx="1286">
                  <c:v>0</c:v>
                </c:pt>
                <c:pt idx="1287">
                  <c:v>0</c:v>
                </c:pt>
                <c:pt idx="1288">
                  <c:v>0</c:v>
                </c:pt>
                <c:pt idx="1289">
                  <c:v>0</c:v>
                </c:pt>
                <c:pt idx="1290">
                  <c:v>0</c:v>
                </c:pt>
                <c:pt idx="1291">
                  <c:v>0</c:v>
                </c:pt>
                <c:pt idx="1292">
                  <c:v>0</c:v>
                </c:pt>
                <c:pt idx="1293">
                  <c:v>0</c:v>
                </c:pt>
                <c:pt idx="1294">
                  <c:v>0</c:v>
                </c:pt>
                <c:pt idx="1295">
                  <c:v>0</c:v>
                </c:pt>
                <c:pt idx="1296">
                  <c:v>0</c:v>
                </c:pt>
                <c:pt idx="1297">
                  <c:v>0</c:v>
                </c:pt>
                <c:pt idx="1298">
                  <c:v>0</c:v>
                </c:pt>
                <c:pt idx="1299">
                  <c:v>0</c:v>
                </c:pt>
                <c:pt idx="1300">
                  <c:v>0</c:v>
                </c:pt>
                <c:pt idx="1301">
                  <c:v>0</c:v>
                </c:pt>
                <c:pt idx="1302">
                  <c:v>0</c:v>
                </c:pt>
                <c:pt idx="1303">
                  <c:v>0</c:v>
                </c:pt>
                <c:pt idx="1304">
                  <c:v>0</c:v>
                </c:pt>
                <c:pt idx="1305">
                  <c:v>0</c:v>
                </c:pt>
                <c:pt idx="1306">
                  <c:v>0</c:v>
                </c:pt>
                <c:pt idx="1307">
                  <c:v>0</c:v>
                </c:pt>
                <c:pt idx="1308">
                  <c:v>0</c:v>
                </c:pt>
                <c:pt idx="1309">
                  <c:v>0</c:v>
                </c:pt>
                <c:pt idx="1310">
                  <c:v>0</c:v>
                </c:pt>
                <c:pt idx="1311">
                  <c:v>0</c:v>
                </c:pt>
                <c:pt idx="1312">
                  <c:v>0</c:v>
                </c:pt>
                <c:pt idx="1313">
                  <c:v>0</c:v>
                </c:pt>
                <c:pt idx="1314">
                  <c:v>0</c:v>
                </c:pt>
                <c:pt idx="1315">
                  <c:v>0</c:v>
                </c:pt>
                <c:pt idx="1316">
                  <c:v>0</c:v>
                </c:pt>
                <c:pt idx="1317">
                  <c:v>0</c:v>
                </c:pt>
                <c:pt idx="1318">
                  <c:v>0</c:v>
                </c:pt>
                <c:pt idx="1319">
                  <c:v>0</c:v>
                </c:pt>
                <c:pt idx="1320">
                  <c:v>0</c:v>
                </c:pt>
                <c:pt idx="1321">
                  <c:v>0</c:v>
                </c:pt>
                <c:pt idx="1322">
                  <c:v>0</c:v>
                </c:pt>
                <c:pt idx="1323">
                  <c:v>0</c:v>
                </c:pt>
                <c:pt idx="1324">
                  <c:v>0</c:v>
                </c:pt>
                <c:pt idx="1325">
                  <c:v>0</c:v>
                </c:pt>
                <c:pt idx="1326">
                  <c:v>0</c:v>
                </c:pt>
                <c:pt idx="1327">
                  <c:v>0</c:v>
                </c:pt>
                <c:pt idx="1328">
                  <c:v>0</c:v>
                </c:pt>
                <c:pt idx="1329">
                  <c:v>0</c:v>
                </c:pt>
                <c:pt idx="1330">
                  <c:v>0</c:v>
                </c:pt>
                <c:pt idx="1331">
                  <c:v>0</c:v>
                </c:pt>
                <c:pt idx="1332">
                  <c:v>0</c:v>
                </c:pt>
                <c:pt idx="1333">
                  <c:v>0</c:v>
                </c:pt>
                <c:pt idx="1334">
                  <c:v>0</c:v>
                </c:pt>
                <c:pt idx="1335">
                  <c:v>0</c:v>
                </c:pt>
                <c:pt idx="1336">
                  <c:v>0</c:v>
                </c:pt>
                <c:pt idx="1337">
                  <c:v>0</c:v>
                </c:pt>
                <c:pt idx="1338">
                  <c:v>0</c:v>
                </c:pt>
                <c:pt idx="1339">
                  <c:v>0</c:v>
                </c:pt>
                <c:pt idx="1340">
                  <c:v>0</c:v>
                </c:pt>
                <c:pt idx="1341">
                  <c:v>0</c:v>
                </c:pt>
                <c:pt idx="1342">
                  <c:v>0</c:v>
                </c:pt>
                <c:pt idx="1343">
                  <c:v>0</c:v>
                </c:pt>
                <c:pt idx="1344">
                  <c:v>0</c:v>
                </c:pt>
                <c:pt idx="1345">
                  <c:v>0</c:v>
                </c:pt>
                <c:pt idx="1346">
                  <c:v>0</c:v>
                </c:pt>
                <c:pt idx="1347">
                  <c:v>0</c:v>
                </c:pt>
                <c:pt idx="1348">
                  <c:v>0</c:v>
                </c:pt>
                <c:pt idx="1349">
                  <c:v>0</c:v>
                </c:pt>
                <c:pt idx="1350">
                  <c:v>0</c:v>
                </c:pt>
                <c:pt idx="1351">
                  <c:v>0</c:v>
                </c:pt>
                <c:pt idx="1352">
                  <c:v>0</c:v>
                </c:pt>
                <c:pt idx="1353">
                  <c:v>0</c:v>
                </c:pt>
                <c:pt idx="1354">
                  <c:v>0</c:v>
                </c:pt>
                <c:pt idx="1355">
                  <c:v>0</c:v>
                </c:pt>
                <c:pt idx="1356">
                  <c:v>0</c:v>
                </c:pt>
                <c:pt idx="1357">
                  <c:v>0</c:v>
                </c:pt>
                <c:pt idx="1358">
                  <c:v>0</c:v>
                </c:pt>
                <c:pt idx="1359">
                  <c:v>0</c:v>
                </c:pt>
                <c:pt idx="1360">
                  <c:v>0</c:v>
                </c:pt>
                <c:pt idx="1361">
                  <c:v>0</c:v>
                </c:pt>
                <c:pt idx="1362">
                  <c:v>0</c:v>
                </c:pt>
                <c:pt idx="1363">
                  <c:v>0</c:v>
                </c:pt>
                <c:pt idx="1364">
                  <c:v>0</c:v>
                </c:pt>
                <c:pt idx="1365">
                  <c:v>0</c:v>
                </c:pt>
                <c:pt idx="1366">
                  <c:v>0</c:v>
                </c:pt>
                <c:pt idx="1367">
                  <c:v>0</c:v>
                </c:pt>
                <c:pt idx="1368">
                  <c:v>0</c:v>
                </c:pt>
                <c:pt idx="1369">
                  <c:v>0</c:v>
                </c:pt>
                <c:pt idx="1370">
                  <c:v>0</c:v>
                </c:pt>
                <c:pt idx="1371">
                  <c:v>0</c:v>
                </c:pt>
                <c:pt idx="1372">
                  <c:v>0</c:v>
                </c:pt>
                <c:pt idx="1373">
                  <c:v>0</c:v>
                </c:pt>
                <c:pt idx="1374">
                  <c:v>0</c:v>
                </c:pt>
                <c:pt idx="1375">
                  <c:v>0</c:v>
                </c:pt>
                <c:pt idx="1376">
                  <c:v>0</c:v>
                </c:pt>
                <c:pt idx="1377">
                  <c:v>0</c:v>
                </c:pt>
                <c:pt idx="1378">
                  <c:v>0</c:v>
                </c:pt>
                <c:pt idx="1379">
                  <c:v>0</c:v>
                </c:pt>
                <c:pt idx="1380">
                  <c:v>0</c:v>
                </c:pt>
                <c:pt idx="1381">
                  <c:v>0</c:v>
                </c:pt>
                <c:pt idx="1382">
                  <c:v>0</c:v>
                </c:pt>
                <c:pt idx="1383">
                  <c:v>0</c:v>
                </c:pt>
                <c:pt idx="1384">
                  <c:v>0</c:v>
                </c:pt>
                <c:pt idx="1385">
                  <c:v>0</c:v>
                </c:pt>
                <c:pt idx="1386">
                  <c:v>0</c:v>
                </c:pt>
                <c:pt idx="1387">
                  <c:v>0</c:v>
                </c:pt>
                <c:pt idx="1388">
                  <c:v>0</c:v>
                </c:pt>
                <c:pt idx="1389">
                  <c:v>0</c:v>
                </c:pt>
                <c:pt idx="1390">
                  <c:v>0</c:v>
                </c:pt>
                <c:pt idx="1391">
                  <c:v>0</c:v>
                </c:pt>
                <c:pt idx="1392">
                  <c:v>0</c:v>
                </c:pt>
                <c:pt idx="1393">
                  <c:v>0</c:v>
                </c:pt>
                <c:pt idx="1394">
                  <c:v>0</c:v>
                </c:pt>
                <c:pt idx="1395">
                  <c:v>0</c:v>
                </c:pt>
                <c:pt idx="1396">
                  <c:v>0</c:v>
                </c:pt>
                <c:pt idx="1397">
                  <c:v>0</c:v>
                </c:pt>
                <c:pt idx="1398">
                  <c:v>0</c:v>
                </c:pt>
                <c:pt idx="1399">
                  <c:v>0</c:v>
                </c:pt>
                <c:pt idx="1400">
                  <c:v>0</c:v>
                </c:pt>
                <c:pt idx="1401">
                  <c:v>0</c:v>
                </c:pt>
                <c:pt idx="1402">
                  <c:v>0</c:v>
                </c:pt>
                <c:pt idx="1403">
                  <c:v>0</c:v>
                </c:pt>
                <c:pt idx="1404">
                  <c:v>0</c:v>
                </c:pt>
                <c:pt idx="1405">
                  <c:v>0</c:v>
                </c:pt>
                <c:pt idx="1406">
                  <c:v>0</c:v>
                </c:pt>
                <c:pt idx="1407">
                  <c:v>0</c:v>
                </c:pt>
                <c:pt idx="1408">
                  <c:v>0</c:v>
                </c:pt>
                <c:pt idx="1409">
                  <c:v>0</c:v>
                </c:pt>
                <c:pt idx="1410">
                  <c:v>0</c:v>
                </c:pt>
                <c:pt idx="1411">
                  <c:v>0</c:v>
                </c:pt>
                <c:pt idx="1412">
                  <c:v>0</c:v>
                </c:pt>
                <c:pt idx="1413">
                  <c:v>0</c:v>
                </c:pt>
                <c:pt idx="1414">
                  <c:v>0</c:v>
                </c:pt>
                <c:pt idx="1415">
                  <c:v>0</c:v>
                </c:pt>
                <c:pt idx="1416">
                  <c:v>0</c:v>
                </c:pt>
                <c:pt idx="1417">
                  <c:v>0</c:v>
                </c:pt>
                <c:pt idx="1418">
                  <c:v>0</c:v>
                </c:pt>
                <c:pt idx="1419">
                  <c:v>0</c:v>
                </c:pt>
                <c:pt idx="1420">
                  <c:v>0</c:v>
                </c:pt>
                <c:pt idx="1421">
                  <c:v>0</c:v>
                </c:pt>
                <c:pt idx="1422">
                  <c:v>0</c:v>
                </c:pt>
                <c:pt idx="1423">
                  <c:v>0</c:v>
                </c:pt>
                <c:pt idx="1424">
                  <c:v>0</c:v>
                </c:pt>
                <c:pt idx="1425">
                  <c:v>0</c:v>
                </c:pt>
                <c:pt idx="1426">
                  <c:v>0</c:v>
                </c:pt>
                <c:pt idx="1427">
                  <c:v>0</c:v>
                </c:pt>
                <c:pt idx="1428">
                  <c:v>0</c:v>
                </c:pt>
                <c:pt idx="1429">
                  <c:v>0</c:v>
                </c:pt>
                <c:pt idx="1430">
                  <c:v>0</c:v>
                </c:pt>
                <c:pt idx="1431">
                  <c:v>0</c:v>
                </c:pt>
                <c:pt idx="1432">
                  <c:v>0</c:v>
                </c:pt>
                <c:pt idx="1433">
                  <c:v>0</c:v>
                </c:pt>
                <c:pt idx="1434">
                  <c:v>0</c:v>
                </c:pt>
                <c:pt idx="1435">
                  <c:v>0</c:v>
                </c:pt>
                <c:pt idx="1436">
                  <c:v>0</c:v>
                </c:pt>
                <c:pt idx="1437">
                  <c:v>0</c:v>
                </c:pt>
                <c:pt idx="1438">
                  <c:v>0</c:v>
                </c:pt>
                <c:pt idx="1439">
                  <c:v>0</c:v>
                </c:pt>
                <c:pt idx="1440">
                  <c:v>0</c:v>
                </c:pt>
                <c:pt idx="1441">
                  <c:v>0</c:v>
                </c:pt>
                <c:pt idx="1442">
                  <c:v>0</c:v>
                </c:pt>
                <c:pt idx="1443">
                  <c:v>0</c:v>
                </c:pt>
                <c:pt idx="1444">
                  <c:v>0</c:v>
                </c:pt>
                <c:pt idx="1445">
                  <c:v>0</c:v>
                </c:pt>
                <c:pt idx="1446">
                  <c:v>0</c:v>
                </c:pt>
                <c:pt idx="1447">
                  <c:v>0</c:v>
                </c:pt>
                <c:pt idx="1448">
                  <c:v>0</c:v>
                </c:pt>
                <c:pt idx="1449">
                  <c:v>0</c:v>
                </c:pt>
                <c:pt idx="1450">
                  <c:v>0</c:v>
                </c:pt>
                <c:pt idx="1451">
                  <c:v>0</c:v>
                </c:pt>
                <c:pt idx="1452">
                  <c:v>0</c:v>
                </c:pt>
                <c:pt idx="1453">
                  <c:v>0</c:v>
                </c:pt>
                <c:pt idx="1454">
                  <c:v>0</c:v>
                </c:pt>
                <c:pt idx="1455">
                  <c:v>0</c:v>
                </c:pt>
                <c:pt idx="1456">
                  <c:v>0</c:v>
                </c:pt>
                <c:pt idx="1457">
                  <c:v>0</c:v>
                </c:pt>
                <c:pt idx="1458">
                  <c:v>0</c:v>
                </c:pt>
                <c:pt idx="1459">
                  <c:v>0</c:v>
                </c:pt>
                <c:pt idx="1460">
                  <c:v>0</c:v>
                </c:pt>
                <c:pt idx="1461">
                  <c:v>0</c:v>
                </c:pt>
                <c:pt idx="1462">
                  <c:v>0</c:v>
                </c:pt>
                <c:pt idx="1463">
                  <c:v>0</c:v>
                </c:pt>
                <c:pt idx="1464">
                  <c:v>0</c:v>
                </c:pt>
                <c:pt idx="1465">
                  <c:v>0</c:v>
                </c:pt>
                <c:pt idx="1466">
                  <c:v>0</c:v>
                </c:pt>
                <c:pt idx="1467">
                  <c:v>0</c:v>
                </c:pt>
                <c:pt idx="1468">
                  <c:v>0</c:v>
                </c:pt>
                <c:pt idx="1469">
                  <c:v>0</c:v>
                </c:pt>
                <c:pt idx="1470">
                  <c:v>0</c:v>
                </c:pt>
                <c:pt idx="1471">
                  <c:v>0</c:v>
                </c:pt>
                <c:pt idx="1472">
                  <c:v>0</c:v>
                </c:pt>
                <c:pt idx="1473">
                  <c:v>0</c:v>
                </c:pt>
                <c:pt idx="1474">
                  <c:v>0</c:v>
                </c:pt>
                <c:pt idx="1475">
                  <c:v>0</c:v>
                </c:pt>
                <c:pt idx="1476">
                  <c:v>0</c:v>
                </c:pt>
                <c:pt idx="1477">
                  <c:v>0</c:v>
                </c:pt>
                <c:pt idx="1478">
                  <c:v>0</c:v>
                </c:pt>
                <c:pt idx="1479">
                  <c:v>0</c:v>
                </c:pt>
                <c:pt idx="1480">
                  <c:v>0</c:v>
                </c:pt>
                <c:pt idx="1481">
                  <c:v>0</c:v>
                </c:pt>
                <c:pt idx="1482">
                  <c:v>0</c:v>
                </c:pt>
                <c:pt idx="1483">
                  <c:v>0</c:v>
                </c:pt>
                <c:pt idx="1484">
                  <c:v>0</c:v>
                </c:pt>
                <c:pt idx="1485">
                  <c:v>0</c:v>
                </c:pt>
                <c:pt idx="1486">
                  <c:v>0</c:v>
                </c:pt>
                <c:pt idx="1487">
                  <c:v>0</c:v>
                </c:pt>
                <c:pt idx="1488">
                  <c:v>0</c:v>
                </c:pt>
                <c:pt idx="1489">
                  <c:v>0</c:v>
                </c:pt>
                <c:pt idx="1490">
                  <c:v>0</c:v>
                </c:pt>
                <c:pt idx="1491">
                  <c:v>0</c:v>
                </c:pt>
                <c:pt idx="1492">
                  <c:v>0</c:v>
                </c:pt>
                <c:pt idx="1493">
                  <c:v>0</c:v>
                </c:pt>
                <c:pt idx="1494">
                  <c:v>0</c:v>
                </c:pt>
                <c:pt idx="1495">
                  <c:v>0</c:v>
                </c:pt>
                <c:pt idx="1496">
                  <c:v>0</c:v>
                </c:pt>
                <c:pt idx="1497">
                  <c:v>0</c:v>
                </c:pt>
                <c:pt idx="1498">
                  <c:v>0</c:v>
                </c:pt>
                <c:pt idx="1499">
                  <c:v>0</c:v>
                </c:pt>
                <c:pt idx="1500">
                  <c:v>0</c:v>
                </c:pt>
                <c:pt idx="1501">
                  <c:v>0</c:v>
                </c:pt>
                <c:pt idx="1502">
                  <c:v>0</c:v>
                </c:pt>
                <c:pt idx="1503">
                  <c:v>0</c:v>
                </c:pt>
                <c:pt idx="1504">
                  <c:v>0</c:v>
                </c:pt>
                <c:pt idx="1505">
                  <c:v>0</c:v>
                </c:pt>
                <c:pt idx="1506">
                  <c:v>0</c:v>
                </c:pt>
                <c:pt idx="1507">
                  <c:v>0</c:v>
                </c:pt>
                <c:pt idx="1508">
                  <c:v>0</c:v>
                </c:pt>
                <c:pt idx="1509">
                  <c:v>0</c:v>
                </c:pt>
                <c:pt idx="1510">
                  <c:v>0</c:v>
                </c:pt>
                <c:pt idx="1511">
                  <c:v>0</c:v>
                </c:pt>
                <c:pt idx="1512">
                  <c:v>0</c:v>
                </c:pt>
                <c:pt idx="1513">
                  <c:v>0</c:v>
                </c:pt>
                <c:pt idx="1514">
                  <c:v>0</c:v>
                </c:pt>
                <c:pt idx="1515">
                  <c:v>0</c:v>
                </c:pt>
                <c:pt idx="1516">
                  <c:v>0</c:v>
                </c:pt>
                <c:pt idx="1517">
                  <c:v>0</c:v>
                </c:pt>
                <c:pt idx="1518">
                  <c:v>0</c:v>
                </c:pt>
                <c:pt idx="1519">
                  <c:v>0</c:v>
                </c:pt>
                <c:pt idx="1520">
                  <c:v>0</c:v>
                </c:pt>
                <c:pt idx="1521">
                  <c:v>0</c:v>
                </c:pt>
                <c:pt idx="1522">
                  <c:v>0</c:v>
                </c:pt>
                <c:pt idx="1523">
                  <c:v>0</c:v>
                </c:pt>
                <c:pt idx="1524">
                  <c:v>0</c:v>
                </c:pt>
                <c:pt idx="1525">
                  <c:v>0</c:v>
                </c:pt>
                <c:pt idx="1526">
                  <c:v>0</c:v>
                </c:pt>
                <c:pt idx="1527">
                  <c:v>0</c:v>
                </c:pt>
                <c:pt idx="1528">
                  <c:v>0</c:v>
                </c:pt>
                <c:pt idx="1529">
                  <c:v>0</c:v>
                </c:pt>
                <c:pt idx="1530">
                  <c:v>0</c:v>
                </c:pt>
                <c:pt idx="1531">
                  <c:v>0</c:v>
                </c:pt>
                <c:pt idx="1532">
                  <c:v>0</c:v>
                </c:pt>
                <c:pt idx="1533">
                  <c:v>0</c:v>
                </c:pt>
                <c:pt idx="1534">
                  <c:v>0</c:v>
                </c:pt>
                <c:pt idx="1535">
                  <c:v>0</c:v>
                </c:pt>
                <c:pt idx="1536">
                  <c:v>0</c:v>
                </c:pt>
                <c:pt idx="1537">
                  <c:v>0</c:v>
                </c:pt>
                <c:pt idx="1538">
                  <c:v>0</c:v>
                </c:pt>
                <c:pt idx="1539">
                  <c:v>0</c:v>
                </c:pt>
                <c:pt idx="1540">
                  <c:v>0</c:v>
                </c:pt>
                <c:pt idx="1541">
                  <c:v>0</c:v>
                </c:pt>
                <c:pt idx="1542">
                  <c:v>0</c:v>
                </c:pt>
                <c:pt idx="1543">
                  <c:v>0</c:v>
                </c:pt>
                <c:pt idx="1544">
                  <c:v>0</c:v>
                </c:pt>
                <c:pt idx="1545">
                  <c:v>0</c:v>
                </c:pt>
                <c:pt idx="1546">
                  <c:v>0</c:v>
                </c:pt>
                <c:pt idx="1547">
                  <c:v>0</c:v>
                </c:pt>
                <c:pt idx="1548">
                  <c:v>0</c:v>
                </c:pt>
                <c:pt idx="1549">
                  <c:v>0</c:v>
                </c:pt>
                <c:pt idx="1550">
                  <c:v>0</c:v>
                </c:pt>
                <c:pt idx="1551">
                  <c:v>0</c:v>
                </c:pt>
                <c:pt idx="1552">
                  <c:v>0</c:v>
                </c:pt>
                <c:pt idx="1553">
                  <c:v>0</c:v>
                </c:pt>
                <c:pt idx="1554">
                  <c:v>0</c:v>
                </c:pt>
                <c:pt idx="1555">
                  <c:v>0</c:v>
                </c:pt>
                <c:pt idx="1556">
                  <c:v>0</c:v>
                </c:pt>
                <c:pt idx="1557">
                  <c:v>0</c:v>
                </c:pt>
                <c:pt idx="1558">
                  <c:v>0</c:v>
                </c:pt>
                <c:pt idx="1559">
                  <c:v>0</c:v>
                </c:pt>
                <c:pt idx="1560">
                  <c:v>0</c:v>
                </c:pt>
                <c:pt idx="1561">
                  <c:v>0</c:v>
                </c:pt>
                <c:pt idx="1562">
                  <c:v>0</c:v>
                </c:pt>
                <c:pt idx="1563">
                  <c:v>0</c:v>
                </c:pt>
                <c:pt idx="1564">
                  <c:v>0</c:v>
                </c:pt>
                <c:pt idx="1565">
                  <c:v>0</c:v>
                </c:pt>
                <c:pt idx="1566">
                  <c:v>0</c:v>
                </c:pt>
                <c:pt idx="1567">
                  <c:v>0</c:v>
                </c:pt>
                <c:pt idx="1568">
                  <c:v>0</c:v>
                </c:pt>
                <c:pt idx="1569">
                  <c:v>0</c:v>
                </c:pt>
                <c:pt idx="1570">
                  <c:v>0</c:v>
                </c:pt>
                <c:pt idx="1571">
                  <c:v>0</c:v>
                </c:pt>
                <c:pt idx="1572">
                  <c:v>0</c:v>
                </c:pt>
                <c:pt idx="1573">
                  <c:v>0</c:v>
                </c:pt>
                <c:pt idx="1574">
                  <c:v>0</c:v>
                </c:pt>
                <c:pt idx="1575">
                  <c:v>0</c:v>
                </c:pt>
                <c:pt idx="1576">
                  <c:v>0</c:v>
                </c:pt>
                <c:pt idx="1577">
                  <c:v>0</c:v>
                </c:pt>
                <c:pt idx="1578">
                  <c:v>0</c:v>
                </c:pt>
                <c:pt idx="1579">
                  <c:v>0</c:v>
                </c:pt>
                <c:pt idx="1580">
                  <c:v>0</c:v>
                </c:pt>
                <c:pt idx="1581">
                  <c:v>0</c:v>
                </c:pt>
                <c:pt idx="1582">
                  <c:v>0</c:v>
                </c:pt>
                <c:pt idx="1583">
                  <c:v>0</c:v>
                </c:pt>
                <c:pt idx="1584">
                  <c:v>0</c:v>
                </c:pt>
                <c:pt idx="1585">
                  <c:v>0</c:v>
                </c:pt>
                <c:pt idx="1586">
                  <c:v>0</c:v>
                </c:pt>
                <c:pt idx="1587">
                  <c:v>0</c:v>
                </c:pt>
                <c:pt idx="1588">
                  <c:v>0</c:v>
                </c:pt>
                <c:pt idx="1589">
                  <c:v>0</c:v>
                </c:pt>
                <c:pt idx="1590">
                  <c:v>0</c:v>
                </c:pt>
                <c:pt idx="1591">
                  <c:v>0</c:v>
                </c:pt>
                <c:pt idx="1592">
                  <c:v>0</c:v>
                </c:pt>
                <c:pt idx="1593">
                  <c:v>0</c:v>
                </c:pt>
                <c:pt idx="1594">
                  <c:v>0</c:v>
                </c:pt>
                <c:pt idx="1595">
                  <c:v>0</c:v>
                </c:pt>
                <c:pt idx="1596">
                  <c:v>0</c:v>
                </c:pt>
                <c:pt idx="1597">
                  <c:v>0</c:v>
                </c:pt>
                <c:pt idx="1598">
                  <c:v>0</c:v>
                </c:pt>
                <c:pt idx="1599">
                  <c:v>0</c:v>
                </c:pt>
                <c:pt idx="1600">
                  <c:v>0</c:v>
                </c:pt>
                <c:pt idx="1601">
                  <c:v>0</c:v>
                </c:pt>
                <c:pt idx="1602">
                  <c:v>0</c:v>
                </c:pt>
                <c:pt idx="1603">
                  <c:v>0</c:v>
                </c:pt>
                <c:pt idx="1604">
                  <c:v>0</c:v>
                </c:pt>
                <c:pt idx="1605">
                  <c:v>0</c:v>
                </c:pt>
                <c:pt idx="1606">
                  <c:v>0</c:v>
                </c:pt>
                <c:pt idx="1607">
                  <c:v>0</c:v>
                </c:pt>
                <c:pt idx="1608">
                  <c:v>0</c:v>
                </c:pt>
                <c:pt idx="1609">
                  <c:v>0</c:v>
                </c:pt>
                <c:pt idx="1610">
                  <c:v>0</c:v>
                </c:pt>
                <c:pt idx="1611">
                  <c:v>0</c:v>
                </c:pt>
                <c:pt idx="1612">
                  <c:v>0</c:v>
                </c:pt>
                <c:pt idx="1613">
                  <c:v>0</c:v>
                </c:pt>
                <c:pt idx="1614">
                  <c:v>0</c:v>
                </c:pt>
                <c:pt idx="1615">
                  <c:v>0</c:v>
                </c:pt>
                <c:pt idx="1616">
                  <c:v>0</c:v>
                </c:pt>
                <c:pt idx="1617">
                  <c:v>0</c:v>
                </c:pt>
                <c:pt idx="1618">
                  <c:v>0</c:v>
                </c:pt>
                <c:pt idx="1619">
                  <c:v>0</c:v>
                </c:pt>
                <c:pt idx="1620">
                  <c:v>0</c:v>
                </c:pt>
                <c:pt idx="1621">
                  <c:v>0</c:v>
                </c:pt>
                <c:pt idx="1622">
                  <c:v>0</c:v>
                </c:pt>
                <c:pt idx="1623">
                  <c:v>0</c:v>
                </c:pt>
                <c:pt idx="1624">
                  <c:v>0</c:v>
                </c:pt>
                <c:pt idx="1625">
                  <c:v>0</c:v>
                </c:pt>
                <c:pt idx="1626">
                  <c:v>0</c:v>
                </c:pt>
                <c:pt idx="1627">
                  <c:v>0</c:v>
                </c:pt>
                <c:pt idx="1628">
                  <c:v>0</c:v>
                </c:pt>
                <c:pt idx="1629">
                  <c:v>0</c:v>
                </c:pt>
                <c:pt idx="1630">
                  <c:v>0</c:v>
                </c:pt>
                <c:pt idx="1631">
                  <c:v>0</c:v>
                </c:pt>
                <c:pt idx="1632">
                  <c:v>0</c:v>
                </c:pt>
                <c:pt idx="1633">
                  <c:v>0</c:v>
                </c:pt>
                <c:pt idx="1634">
                  <c:v>0</c:v>
                </c:pt>
                <c:pt idx="1635">
                  <c:v>0</c:v>
                </c:pt>
                <c:pt idx="1636">
                  <c:v>0</c:v>
                </c:pt>
                <c:pt idx="1637">
                  <c:v>0</c:v>
                </c:pt>
                <c:pt idx="1638">
                  <c:v>0</c:v>
                </c:pt>
                <c:pt idx="1639">
                  <c:v>0</c:v>
                </c:pt>
                <c:pt idx="1640">
                  <c:v>0</c:v>
                </c:pt>
                <c:pt idx="1641">
                  <c:v>0</c:v>
                </c:pt>
                <c:pt idx="1642">
                  <c:v>0</c:v>
                </c:pt>
                <c:pt idx="1643">
                  <c:v>0</c:v>
                </c:pt>
                <c:pt idx="1644">
                  <c:v>0</c:v>
                </c:pt>
                <c:pt idx="1645">
                  <c:v>0</c:v>
                </c:pt>
                <c:pt idx="1646">
                  <c:v>0</c:v>
                </c:pt>
                <c:pt idx="1647">
                  <c:v>0</c:v>
                </c:pt>
                <c:pt idx="1648">
                  <c:v>0</c:v>
                </c:pt>
                <c:pt idx="1649">
                  <c:v>0</c:v>
                </c:pt>
                <c:pt idx="1650">
                  <c:v>0</c:v>
                </c:pt>
                <c:pt idx="1651">
                  <c:v>0</c:v>
                </c:pt>
                <c:pt idx="1652">
                  <c:v>0</c:v>
                </c:pt>
                <c:pt idx="1653">
                  <c:v>0</c:v>
                </c:pt>
                <c:pt idx="1654">
                  <c:v>0</c:v>
                </c:pt>
                <c:pt idx="1655">
                  <c:v>0</c:v>
                </c:pt>
                <c:pt idx="1656">
                  <c:v>0</c:v>
                </c:pt>
                <c:pt idx="1657">
                  <c:v>0</c:v>
                </c:pt>
                <c:pt idx="1658">
                  <c:v>0</c:v>
                </c:pt>
                <c:pt idx="1659">
                  <c:v>0</c:v>
                </c:pt>
                <c:pt idx="1660">
                  <c:v>0</c:v>
                </c:pt>
                <c:pt idx="1661">
                  <c:v>0</c:v>
                </c:pt>
                <c:pt idx="1662">
                  <c:v>0</c:v>
                </c:pt>
                <c:pt idx="1663">
                  <c:v>0</c:v>
                </c:pt>
                <c:pt idx="1664">
                  <c:v>0</c:v>
                </c:pt>
                <c:pt idx="1665">
                  <c:v>0</c:v>
                </c:pt>
                <c:pt idx="1666">
                  <c:v>0</c:v>
                </c:pt>
                <c:pt idx="1667">
                  <c:v>0</c:v>
                </c:pt>
                <c:pt idx="1668">
                  <c:v>0</c:v>
                </c:pt>
                <c:pt idx="1669">
                  <c:v>0</c:v>
                </c:pt>
                <c:pt idx="1670">
                  <c:v>0</c:v>
                </c:pt>
                <c:pt idx="1671">
                  <c:v>0</c:v>
                </c:pt>
                <c:pt idx="1672">
                  <c:v>0</c:v>
                </c:pt>
                <c:pt idx="1673">
                  <c:v>0</c:v>
                </c:pt>
                <c:pt idx="1674">
                  <c:v>0</c:v>
                </c:pt>
                <c:pt idx="1675">
                  <c:v>0</c:v>
                </c:pt>
                <c:pt idx="1676">
                  <c:v>0</c:v>
                </c:pt>
                <c:pt idx="1677">
                  <c:v>0</c:v>
                </c:pt>
                <c:pt idx="1678">
                  <c:v>0</c:v>
                </c:pt>
                <c:pt idx="1679">
                  <c:v>0</c:v>
                </c:pt>
                <c:pt idx="1680">
                  <c:v>0</c:v>
                </c:pt>
                <c:pt idx="1681">
                  <c:v>0</c:v>
                </c:pt>
                <c:pt idx="1682">
                  <c:v>0</c:v>
                </c:pt>
                <c:pt idx="1683">
                  <c:v>0</c:v>
                </c:pt>
                <c:pt idx="1684">
                  <c:v>0</c:v>
                </c:pt>
                <c:pt idx="1685">
                  <c:v>0</c:v>
                </c:pt>
                <c:pt idx="1686">
                  <c:v>0</c:v>
                </c:pt>
                <c:pt idx="1687">
                  <c:v>0</c:v>
                </c:pt>
                <c:pt idx="1688">
                  <c:v>0</c:v>
                </c:pt>
                <c:pt idx="1689">
                  <c:v>0</c:v>
                </c:pt>
                <c:pt idx="1690">
                  <c:v>0</c:v>
                </c:pt>
                <c:pt idx="1691">
                  <c:v>0</c:v>
                </c:pt>
                <c:pt idx="1692">
                  <c:v>0</c:v>
                </c:pt>
                <c:pt idx="1693">
                  <c:v>0</c:v>
                </c:pt>
                <c:pt idx="1694">
                  <c:v>0</c:v>
                </c:pt>
                <c:pt idx="1695">
                  <c:v>0</c:v>
                </c:pt>
                <c:pt idx="1696">
                  <c:v>0</c:v>
                </c:pt>
                <c:pt idx="1697">
                  <c:v>0</c:v>
                </c:pt>
                <c:pt idx="1698">
                  <c:v>0</c:v>
                </c:pt>
                <c:pt idx="1699">
                  <c:v>0</c:v>
                </c:pt>
                <c:pt idx="1700">
                  <c:v>0</c:v>
                </c:pt>
                <c:pt idx="1701">
                  <c:v>0</c:v>
                </c:pt>
                <c:pt idx="1702">
                  <c:v>0</c:v>
                </c:pt>
                <c:pt idx="1703">
                  <c:v>0</c:v>
                </c:pt>
                <c:pt idx="1704">
                  <c:v>0</c:v>
                </c:pt>
                <c:pt idx="1705">
                  <c:v>0</c:v>
                </c:pt>
                <c:pt idx="1706">
                  <c:v>0</c:v>
                </c:pt>
                <c:pt idx="1707">
                  <c:v>0</c:v>
                </c:pt>
                <c:pt idx="1708">
                  <c:v>0</c:v>
                </c:pt>
                <c:pt idx="1709">
                  <c:v>0</c:v>
                </c:pt>
                <c:pt idx="1710">
                  <c:v>0</c:v>
                </c:pt>
                <c:pt idx="1711">
                  <c:v>0</c:v>
                </c:pt>
                <c:pt idx="1712">
                  <c:v>0</c:v>
                </c:pt>
                <c:pt idx="1713">
                  <c:v>0</c:v>
                </c:pt>
                <c:pt idx="1714">
                  <c:v>0</c:v>
                </c:pt>
                <c:pt idx="1715">
                  <c:v>0</c:v>
                </c:pt>
                <c:pt idx="1716">
                  <c:v>0</c:v>
                </c:pt>
                <c:pt idx="1717">
                  <c:v>0</c:v>
                </c:pt>
                <c:pt idx="1718">
                  <c:v>0</c:v>
                </c:pt>
                <c:pt idx="1719">
                  <c:v>0</c:v>
                </c:pt>
                <c:pt idx="1720">
                  <c:v>0</c:v>
                </c:pt>
                <c:pt idx="1721">
                  <c:v>0</c:v>
                </c:pt>
                <c:pt idx="1722">
                  <c:v>0</c:v>
                </c:pt>
                <c:pt idx="1723">
                  <c:v>0</c:v>
                </c:pt>
                <c:pt idx="1724">
                  <c:v>0</c:v>
                </c:pt>
                <c:pt idx="1725">
                  <c:v>0</c:v>
                </c:pt>
                <c:pt idx="1726">
                  <c:v>0</c:v>
                </c:pt>
                <c:pt idx="1727">
                  <c:v>0</c:v>
                </c:pt>
                <c:pt idx="1728">
                  <c:v>0</c:v>
                </c:pt>
                <c:pt idx="1729">
                  <c:v>0</c:v>
                </c:pt>
                <c:pt idx="1730">
                  <c:v>0</c:v>
                </c:pt>
                <c:pt idx="1731">
                  <c:v>0</c:v>
                </c:pt>
                <c:pt idx="1732">
                  <c:v>0</c:v>
                </c:pt>
                <c:pt idx="1733">
                  <c:v>0</c:v>
                </c:pt>
                <c:pt idx="1734">
                  <c:v>0</c:v>
                </c:pt>
                <c:pt idx="1735">
                  <c:v>0</c:v>
                </c:pt>
                <c:pt idx="1736">
                  <c:v>0</c:v>
                </c:pt>
                <c:pt idx="1737">
                  <c:v>0</c:v>
                </c:pt>
                <c:pt idx="1738">
                  <c:v>0</c:v>
                </c:pt>
                <c:pt idx="1739">
                  <c:v>0</c:v>
                </c:pt>
                <c:pt idx="1740">
                  <c:v>0</c:v>
                </c:pt>
                <c:pt idx="1741">
                  <c:v>0</c:v>
                </c:pt>
                <c:pt idx="1742">
                  <c:v>0</c:v>
                </c:pt>
                <c:pt idx="1743">
                  <c:v>0</c:v>
                </c:pt>
                <c:pt idx="1744">
                  <c:v>0</c:v>
                </c:pt>
                <c:pt idx="1745">
                  <c:v>0</c:v>
                </c:pt>
                <c:pt idx="1746">
                  <c:v>0</c:v>
                </c:pt>
                <c:pt idx="1747">
                  <c:v>0</c:v>
                </c:pt>
                <c:pt idx="1748">
                  <c:v>0</c:v>
                </c:pt>
                <c:pt idx="1749">
                  <c:v>0</c:v>
                </c:pt>
                <c:pt idx="1750">
                  <c:v>0</c:v>
                </c:pt>
                <c:pt idx="1751">
                  <c:v>0</c:v>
                </c:pt>
                <c:pt idx="1752">
                  <c:v>0</c:v>
                </c:pt>
                <c:pt idx="1753">
                  <c:v>0</c:v>
                </c:pt>
                <c:pt idx="1754">
                  <c:v>0</c:v>
                </c:pt>
                <c:pt idx="1755">
                  <c:v>0</c:v>
                </c:pt>
                <c:pt idx="1756">
                  <c:v>0</c:v>
                </c:pt>
                <c:pt idx="1757">
                  <c:v>0</c:v>
                </c:pt>
                <c:pt idx="1758">
                  <c:v>0</c:v>
                </c:pt>
                <c:pt idx="1759">
                  <c:v>0</c:v>
                </c:pt>
                <c:pt idx="1760">
                  <c:v>0</c:v>
                </c:pt>
                <c:pt idx="1761">
                  <c:v>0</c:v>
                </c:pt>
                <c:pt idx="1762">
                  <c:v>0</c:v>
                </c:pt>
                <c:pt idx="1763">
                  <c:v>0</c:v>
                </c:pt>
                <c:pt idx="1764">
                  <c:v>0</c:v>
                </c:pt>
                <c:pt idx="1765">
                  <c:v>0</c:v>
                </c:pt>
                <c:pt idx="1766">
                  <c:v>0</c:v>
                </c:pt>
                <c:pt idx="1767">
                  <c:v>0</c:v>
                </c:pt>
                <c:pt idx="1768">
                  <c:v>0</c:v>
                </c:pt>
                <c:pt idx="1769">
                  <c:v>0</c:v>
                </c:pt>
                <c:pt idx="1770">
                  <c:v>0</c:v>
                </c:pt>
                <c:pt idx="1771">
                  <c:v>0</c:v>
                </c:pt>
                <c:pt idx="1772">
                  <c:v>0</c:v>
                </c:pt>
                <c:pt idx="1773">
                  <c:v>0</c:v>
                </c:pt>
                <c:pt idx="1774">
                  <c:v>0</c:v>
                </c:pt>
                <c:pt idx="1775">
                  <c:v>0</c:v>
                </c:pt>
                <c:pt idx="1776">
                  <c:v>0</c:v>
                </c:pt>
                <c:pt idx="1777">
                  <c:v>0</c:v>
                </c:pt>
                <c:pt idx="1778">
                  <c:v>0</c:v>
                </c:pt>
                <c:pt idx="1779">
                  <c:v>0</c:v>
                </c:pt>
                <c:pt idx="1780">
                  <c:v>0</c:v>
                </c:pt>
                <c:pt idx="1781">
                  <c:v>0</c:v>
                </c:pt>
                <c:pt idx="1782">
                  <c:v>0</c:v>
                </c:pt>
                <c:pt idx="1783">
                  <c:v>0</c:v>
                </c:pt>
                <c:pt idx="1784">
                  <c:v>0</c:v>
                </c:pt>
                <c:pt idx="1785">
                  <c:v>0</c:v>
                </c:pt>
                <c:pt idx="1786">
                  <c:v>0</c:v>
                </c:pt>
                <c:pt idx="1787">
                  <c:v>0</c:v>
                </c:pt>
                <c:pt idx="1788">
                  <c:v>0</c:v>
                </c:pt>
                <c:pt idx="1789">
                  <c:v>0</c:v>
                </c:pt>
                <c:pt idx="1790">
                  <c:v>0</c:v>
                </c:pt>
                <c:pt idx="1791">
                  <c:v>0</c:v>
                </c:pt>
                <c:pt idx="1792">
                  <c:v>0</c:v>
                </c:pt>
                <c:pt idx="1793">
                  <c:v>0</c:v>
                </c:pt>
                <c:pt idx="1794">
                  <c:v>0</c:v>
                </c:pt>
                <c:pt idx="1795">
                  <c:v>0</c:v>
                </c:pt>
                <c:pt idx="1796">
                  <c:v>0</c:v>
                </c:pt>
                <c:pt idx="1797">
                  <c:v>0</c:v>
                </c:pt>
                <c:pt idx="1798">
                  <c:v>0</c:v>
                </c:pt>
                <c:pt idx="1799">
                  <c:v>0</c:v>
                </c:pt>
                <c:pt idx="1800">
                  <c:v>0</c:v>
                </c:pt>
                <c:pt idx="1801">
                  <c:v>0</c:v>
                </c:pt>
                <c:pt idx="1802">
                  <c:v>0</c:v>
                </c:pt>
                <c:pt idx="1803">
                  <c:v>0</c:v>
                </c:pt>
                <c:pt idx="1804">
                  <c:v>0</c:v>
                </c:pt>
                <c:pt idx="1805">
                  <c:v>0</c:v>
                </c:pt>
                <c:pt idx="1806">
                  <c:v>0</c:v>
                </c:pt>
                <c:pt idx="1807">
                  <c:v>0</c:v>
                </c:pt>
                <c:pt idx="1808">
                  <c:v>0</c:v>
                </c:pt>
                <c:pt idx="1809">
                  <c:v>0</c:v>
                </c:pt>
                <c:pt idx="1810">
                  <c:v>0</c:v>
                </c:pt>
                <c:pt idx="1811">
                  <c:v>0</c:v>
                </c:pt>
                <c:pt idx="1812">
                  <c:v>0</c:v>
                </c:pt>
                <c:pt idx="1813">
                  <c:v>0</c:v>
                </c:pt>
                <c:pt idx="1814">
                  <c:v>0</c:v>
                </c:pt>
                <c:pt idx="1815">
                  <c:v>0</c:v>
                </c:pt>
                <c:pt idx="1816">
                  <c:v>0</c:v>
                </c:pt>
                <c:pt idx="1817">
                  <c:v>0</c:v>
                </c:pt>
                <c:pt idx="1818">
                  <c:v>0</c:v>
                </c:pt>
                <c:pt idx="1819">
                  <c:v>0</c:v>
                </c:pt>
                <c:pt idx="1820">
                  <c:v>0</c:v>
                </c:pt>
                <c:pt idx="1821">
                  <c:v>0</c:v>
                </c:pt>
                <c:pt idx="1822">
                  <c:v>0</c:v>
                </c:pt>
                <c:pt idx="1823">
                  <c:v>0</c:v>
                </c:pt>
                <c:pt idx="1824">
                  <c:v>0</c:v>
                </c:pt>
                <c:pt idx="1825">
                  <c:v>0</c:v>
                </c:pt>
                <c:pt idx="1826">
                  <c:v>0</c:v>
                </c:pt>
                <c:pt idx="1827">
                  <c:v>0</c:v>
                </c:pt>
                <c:pt idx="1828">
                  <c:v>0</c:v>
                </c:pt>
                <c:pt idx="1829">
                  <c:v>0</c:v>
                </c:pt>
                <c:pt idx="1830">
                  <c:v>0</c:v>
                </c:pt>
                <c:pt idx="1831">
                  <c:v>0</c:v>
                </c:pt>
                <c:pt idx="1832">
                  <c:v>0</c:v>
                </c:pt>
                <c:pt idx="1833">
                  <c:v>0</c:v>
                </c:pt>
                <c:pt idx="1834">
                  <c:v>0</c:v>
                </c:pt>
                <c:pt idx="1835">
                  <c:v>0</c:v>
                </c:pt>
                <c:pt idx="1836">
                  <c:v>0</c:v>
                </c:pt>
                <c:pt idx="1837">
                  <c:v>0</c:v>
                </c:pt>
                <c:pt idx="1838">
                  <c:v>0</c:v>
                </c:pt>
                <c:pt idx="1839">
                  <c:v>0</c:v>
                </c:pt>
                <c:pt idx="1840">
                  <c:v>0</c:v>
                </c:pt>
                <c:pt idx="1841">
                  <c:v>0</c:v>
                </c:pt>
                <c:pt idx="1842">
                  <c:v>0</c:v>
                </c:pt>
                <c:pt idx="1843">
                  <c:v>0</c:v>
                </c:pt>
                <c:pt idx="1844">
                  <c:v>0</c:v>
                </c:pt>
                <c:pt idx="1845">
                  <c:v>0</c:v>
                </c:pt>
                <c:pt idx="1846">
                  <c:v>0</c:v>
                </c:pt>
                <c:pt idx="1847">
                  <c:v>0</c:v>
                </c:pt>
                <c:pt idx="1848">
                  <c:v>0</c:v>
                </c:pt>
                <c:pt idx="1849">
                  <c:v>0</c:v>
                </c:pt>
                <c:pt idx="1850">
                  <c:v>0</c:v>
                </c:pt>
                <c:pt idx="1851">
                  <c:v>0</c:v>
                </c:pt>
                <c:pt idx="1852">
                  <c:v>0</c:v>
                </c:pt>
                <c:pt idx="1853">
                  <c:v>0</c:v>
                </c:pt>
                <c:pt idx="1854">
                  <c:v>0</c:v>
                </c:pt>
                <c:pt idx="1855">
                  <c:v>0</c:v>
                </c:pt>
                <c:pt idx="1856">
                  <c:v>0</c:v>
                </c:pt>
                <c:pt idx="1857">
                  <c:v>0</c:v>
                </c:pt>
                <c:pt idx="1858">
                  <c:v>0</c:v>
                </c:pt>
                <c:pt idx="1859">
                  <c:v>0</c:v>
                </c:pt>
                <c:pt idx="1860">
                  <c:v>0</c:v>
                </c:pt>
                <c:pt idx="1861">
                  <c:v>0</c:v>
                </c:pt>
                <c:pt idx="1862">
                  <c:v>0</c:v>
                </c:pt>
                <c:pt idx="1863">
                  <c:v>0</c:v>
                </c:pt>
                <c:pt idx="1864">
                  <c:v>0</c:v>
                </c:pt>
                <c:pt idx="1865">
                  <c:v>0</c:v>
                </c:pt>
                <c:pt idx="1866">
                  <c:v>0</c:v>
                </c:pt>
                <c:pt idx="1867">
                  <c:v>0</c:v>
                </c:pt>
                <c:pt idx="1868">
                  <c:v>0</c:v>
                </c:pt>
                <c:pt idx="1869">
                  <c:v>0</c:v>
                </c:pt>
                <c:pt idx="1870">
                  <c:v>0</c:v>
                </c:pt>
                <c:pt idx="1871">
                  <c:v>0</c:v>
                </c:pt>
                <c:pt idx="1872">
                  <c:v>0</c:v>
                </c:pt>
                <c:pt idx="1873">
                  <c:v>0</c:v>
                </c:pt>
                <c:pt idx="1874">
                  <c:v>0</c:v>
                </c:pt>
                <c:pt idx="1875">
                  <c:v>0</c:v>
                </c:pt>
                <c:pt idx="1876">
                  <c:v>0</c:v>
                </c:pt>
                <c:pt idx="1877">
                  <c:v>0</c:v>
                </c:pt>
                <c:pt idx="1878">
                  <c:v>0</c:v>
                </c:pt>
                <c:pt idx="1879">
                  <c:v>0</c:v>
                </c:pt>
                <c:pt idx="1880">
                  <c:v>0</c:v>
                </c:pt>
                <c:pt idx="1881">
                  <c:v>0</c:v>
                </c:pt>
                <c:pt idx="1882">
                  <c:v>0</c:v>
                </c:pt>
                <c:pt idx="1883">
                  <c:v>0</c:v>
                </c:pt>
                <c:pt idx="1884">
                  <c:v>0</c:v>
                </c:pt>
                <c:pt idx="1885">
                  <c:v>0</c:v>
                </c:pt>
                <c:pt idx="1886">
                  <c:v>0</c:v>
                </c:pt>
                <c:pt idx="1887">
                  <c:v>0</c:v>
                </c:pt>
                <c:pt idx="1888">
                  <c:v>0</c:v>
                </c:pt>
                <c:pt idx="1889">
                  <c:v>0</c:v>
                </c:pt>
                <c:pt idx="1890">
                  <c:v>0</c:v>
                </c:pt>
                <c:pt idx="1891">
                  <c:v>0</c:v>
                </c:pt>
                <c:pt idx="1892">
                  <c:v>0</c:v>
                </c:pt>
                <c:pt idx="1893">
                  <c:v>0</c:v>
                </c:pt>
                <c:pt idx="1894">
                  <c:v>0</c:v>
                </c:pt>
                <c:pt idx="1895">
                  <c:v>0</c:v>
                </c:pt>
                <c:pt idx="1896">
                  <c:v>0</c:v>
                </c:pt>
                <c:pt idx="1897">
                  <c:v>0</c:v>
                </c:pt>
                <c:pt idx="1898">
                  <c:v>0</c:v>
                </c:pt>
                <c:pt idx="1899">
                  <c:v>0</c:v>
                </c:pt>
                <c:pt idx="1900">
                  <c:v>0</c:v>
                </c:pt>
                <c:pt idx="1901">
                  <c:v>0</c:v>
                </c:pt>
                <c:pt idx="1902">
                  <c:v>0</c:v>
                </c:pt>
                <c:pt idx="1903">
                  <c:v>0</c:v>
                </c:pt>
                <c:pt idx="1904">
                  <c:v>0</c:v>
                </c:pt>
                <c:pt idx="1905">
                  <c:v>0</c:v>
                </c:pt>
                <c:pt idx="1906">
                  <c:v>0</c:v>
                </c:pt>
                <c:pt idx="1907">
                  <c:v>0</c:v>
                </c:pt>
                <c:pt idx="1908">
                  <c:v>0</c:v>
                </c:pt>
                <c:pt idx="1909">
                  <c:v>0</c:v>
                </c:pt>
                <c:pt idx="1910">
                  <c:v>0</c:v>
                </c:pt>
                <c:pt idx="1911">
                  <c:v>0</c:v>
                </c:pt>
                <c:pt idx="1912">
                  <c:v>0</c:v>
                </c:pt>
                <c:pt idx="1913">
                  <c:v>0</c:v>
                </c:pt>
                <c:pt idx="1914">
                  <c:v>0</c:v>
                </c:pt>
                <c:pt idx="1915">
                  <c:v>0</c:v>
                </c:pt>
                <c:pt idx="1916">
                  <c:v>0</c:v>
                </c:pt>
                <c:pt idx="1917">
                  <c:v>0</c:v>
                </c:pt>
                <c:pt idx="1918">
                  <c:v>0</c:v>
                </c:pt>
                <c:pt idx="1919">
                  <c:v>0</c:v>
                </c:pt>
                <c:pt idx="1920">
                  <c:v>0</c:v>
                </c:pt>
                <c:pt idx="1921">
                  <c:v>0</c:v>
                </c:pt>
                <c:pt idx="1922">
                  <c:v>0</c:v>
                </c:pt>
                <c:pt idx="1923">
                  <c:v>0</c:v>
                </c:pt>
                <c:pt idx="1924">
                  <c:v>0</c:v>
                </c:pt>
                <c:pt idx="1925">
                  <c:v>0</c:v>
                </c:pt>
                <c:pt idx="1926">
                  <c:v>0</c:v>
                </c:pt>
                <c:pt idx="1927">
                  <c:v>0</c:v>
                </c:pt>
                <c:pt idx="1928">
                  <c:v>0</c:v>
                </c:pt>
                <c:pt idx="1929">
                  <c:v>0</c:v>
                </c:pt>
                <c:pt idx="1930">
                  <c:v>0</c:v>
                </c:pt>
                <c:pt idx="1931">
                  <c:v>0</c:v>
                </c:pt>
                <c:pt idx="1932">
                  <c:v>0</c:v>
                </c:pt>
                <c:pt idx="1933">
                  <c:v>0</c:v>
                </c:pt>
                <c:pt idx="1934">
                  <c:v>0</c:v>
                </c:pt>
                <c:pt idx="1935">
                  <c:v>0</c:v>
                </c:pt>
                <c:pt idx="1936">
                  <c:v>0</c:v>
                </c:pt>
                <c:pt idx="1937">
                  <c:v>0</c:v>
                </c:pt>
                <c:pt idx="1938">
                  <c:v>0</c:v>
                </c:pt>
                <c:pt idx="1939">
                  <c:v>0</c:v>
                </c:pt>
                <c:pt idx="1940">
                  <c:v>0</c:v>
                </c:pt>
                <c:pt idx="1941">
                  <c:v>0</c:v>
                </c:pt>
                <c:pt idx="1942">
                  <c:v>0</c:v>
                </c:pt>
                <c:pt idx="1943">
                  <c:v>0</c:v>
                </c:pt>
                <c:pt idx="1944">
                  <c:v>0</c:v>
                </c:pt>
                <c:pt idx="1945">
                  <c:v>0</c:v>
                </c:pt>
                <c:pt idx="1946">
                  <c:v>0</c:v>
                </c:pt>
                <c:pt idx="1947">
                  <c:v>0</c:v>
                </c:pt>
                <c:pt idx="1948">
                  <c:v>0</c:v>
                </c:pt>
                <c:pt idx="1949">
                  <c:v>0</c:v>
                </c:pt>
                <c:pt idx="1950">
                  <c:v>0</c:v>
                </c:pt>
                <c:pt idx="1951">
                  <c:v>0</c:v>
                </c:pt>
                <c:pt idx="1952">
                  <c:v>0</c:v>
                </c:pt>
                <c:pt idx="1953">
                  <c:v>0</c:v>
                </c:pt>
                <c:pt idx="1954">
                  <c:v>0</c:v>
                </c:pt>
                <c:pt idx="1955">
                  <c:v>0</c:v>
                </c:pt>
                <c:pt idx="1956">
                  <c:v>0</c:v>
                </c:pt>
                <c:pt idx="1957">
                  <c:v>0</c:v>
                </c:pt>
                <c:pt idx="1958">
                  <c:v>0</c:v>
                </c:pt>
                <c:pt idx="1959">
                  <c:v>0</c:v>
                </c:pt>
                <c:pt idx="1960">
                  <c:v>0</c:v>
                </c:pt>
                <c:pt idx="1961">
                  <c:v>0</c:v>
                </c:pt>
                <c:pt idx="1962">
                  <c:v>0</c:v>
                </c:pt>
                <c:pt idx="1963">
                  <c:v>0</c:v>
                </c:pt>
                <c:pt idx="1964">
                  <c:v>0</c:v>
                </c:pt>
                <c:pt idx="1965">
                  <c:v>0</c:v>
                </c:pt>
                <c:pt idx="1966">
                  <c:v>0</c:v>
                </c:pt>
                <c:pt idx="1967">
                  <c:v>0</c:v>
                </c:pt>
                <c:pt idx="1968">
                  <c:v>0</c:v>
                </c:pt>
                <c:pt idx="1969">
                  <c:v>0</c:v>
                </c:pt>
                <c:pt idx="1970">
                  <c:v>0</c:v>
                </c:pt>
                <c:pt idx="1971">
                  <c:v>0</c:v>
                </c:pt>
                <c:pt idx="1972">
                  <c:v>0</c:v>
                </c:pt>
                <c:pt idx="1973">
                  <c:v>0</c:v>
                </c:pt>
                <c:pt idx="1974">
                  <c:v>0</c:v>
                </c:pt>
                <c:pt idx="1975">
                  <c:v>0</c:v>
                </c:pt>
                <c:pt idx="1976">
                  <c:v>0</c:v>
                </c:pt>
                <c:pt idx="1977">
                  <c:v>0</c:v>
                </c:pt>
                <c:pt idx="1978">
                  <c:v>0</c:v>
                </c:pt>
                <c:pt idx="1979">
                  <c:v>0</c:v>
                </c:pt>
                <c:pt idx="1980">
                  <c:v>0</c:v>
                </c:pt>
                <c:pt idx="1981">
                  <c:v>0</c:v>
                </c:pt>
                <c:pt idx="1982">
                  <c:v>0</c:v>
                </c:pt>
                <c:pt idx="1983">
                  <c:v>0</c:v>
                </c:pt>
                <c:pt idx="1984">
                  <c:v>0</c:v>
                </c:pt>
                <c:pt idx="1985">
                  <c:v>0</c:v>
                </c:pt>
                <c:pt idx="1986">
                  <c:v>0</c:v>
                </c:pt>
                <c:pt idx="1987">
                  <c:v>0</c:v>
                </c:pt>
                <c:pt idx="1988">
                  <c:v>0</c:v>
                </c:pt>
                <c:pt idx="1989">
                  <c:v>0</c:v>
                </c:pt>
                <c:pt idx="1990">
                  <c:v>0</c:v>
                </c:pt>
                <c:pt idx="1991">
                  <c:v>0</c:v>
                </c:pt>
                <c:pt idx="1992">
                  <c:v>0</c:v>
                </c:pt>
                <c:pt idx="1993">
                  <c:v>0</c:v>
                </c:pt>
                <c:pt idx="1994">
                  <c:v>0</c:v>
                </c:pt>
                <c:pt idx="1995">
                  <c:v>0</c:v>
                </c:pt>
                <c:pt idx="1996">
                  <c:v>0</c:v>
                </c:pt>
                <c:pt idx="1997">
                  <c:v>0</c:v>
                </c:pt>
                <c:pt idx="1998">
                  <c:v>0</c:v>
                </c:pt>
                <c:pt idx="1999">
                  <c:v>0</c:v>
                </c:pt>
                <c:pt idx="2000">
                  <c:v>0</c:v>
                </c:pt>
                <c:pt idx="2001">
                  <c:v>0</c:v>
                </c:pt>
                <c:pt idx="2002">
                  <c:v>0</c:v>
                </c:pt>
                <c:pt idx="2003">
                  <c:v>0</c:v>
                </c:pt>
                <c:pt idx="2004">
                  <c:v>0</c:v>
                </c:pt>
                <c:pt idx="2005">
                  <c:v>0</c:v>
                </c:pt>
                <c:pt idx="2006">
                  <c:v>0</c:v>
                </c:pt>
                <c:pt idx="2007">
                  <c:v>0</c:v>
                </c:pt>
                <c:pt idx="2008">
                  <c:v>0</c:v>
                </c:pt>
                <c:pt idx="2009">
                  <c:v>0</c:v>
                </c:pt>
                <c:pt idx="2010">
                  <c:v>0</c:v>
                </c:pt>
                <c:pt idx="2011">
                  <c:v>0</c:v>
                </c:pt>
                <c:pt idx="2012">
                  <c:v>0</c:v>
                </c:pt>
                <c:pt idx="2013">
                  <c:v>0</c:v>
                </c:pt>
                <c:pt idx="2014">
                  <c:v>0</c:v>
                </c:pt>
                <c:pt idx="2015">
                  <c:v>0</c:v>
                </c:pt>
                <c:pt idx="2016">
                  <c:v>0</c:v>
                </c:pt>
                <c:pt idx="2017">
                  <c:v>0</c:v>
                </c:pt>
                <c:pt idx="2018">
                  <c:v>0</c:v>
                </c:pt>
                <c:pt idx="2019">
                  <c:v>0</c:v>
                </c:pt>
                <c:pt idx="2020">
                  <c:v>0</c:v>
                </c:pt>
                <c:pt idx="2021">
                  <c:v>0</c:v>
                </c:pt>
                <c:pt idx="2022">
                  <c:v>0</c:v>
                </c:pt>
                <c:pt idx="2023">
                  <c:v>0</c:v>
                </c:pt>
                <c:pt idx="2024">
                  <c:v>0</c:v>
                </c:pt>
                <c:pt idx="2025">
                  <c:v>0</c:v>
                </c:pt>
                <c:pt idx="2026">
                  <c:v>0</c:v>
                </c:pt>
                <c:pt idx="2027">
                  <c:v>0</c:v>
                </c:pt>
                <c:pt idx="2028">
                  <c:v>0</c:v>
                </c:pt>
                <c:pt idx="2029">
                  <c:v>0</c:v>
                </c:pt>
                <c:pt idx="2030">
                  <c:v>0</c:v>
                </c:pt>
                <c:pt idx="2031">
                  <c:v>0</c:v>
                </c:pt>
                <c:pt idx="2032">
                  <c:v>0</c:v>
                </c:pt>
                <c:pt idx="2033">
                  <c:v>0</c:v>
                </c:pt>
                <c:pt idx="2034">
                  <c:v>0</c:v>
                </c:pt>
                <c:pt idx="2035">
                  <c:v>0</c:v>
                </c:pt>
                <c:pt idx="2036">
                  <c:v>0</c:v>
                </c:pt>
                <c:pt idx="2037">
                  <c:v>0</c:v>
                </c:pt>
                <c:pt idx="2038">
                  <c:v>0</c:v>
                </c:pt>
                <c:pt idx="2039">
                  <c:v>0</c:v>
                </c:pt>
                <c:pt idx="2040">
                  <c:v>0</c:v>
                </c:pt>
                <c:pt idx="2041">
                  <c:v>0</c:v>
                </c:pt>
                <c:pt idx="2042">
                  <c:v>0</c:v>
                </c:pt>
                <c:pt idx="2043">
                  <c:v>0</c:v>
                </c:pt>
                <c:pt idx="2044">
                  <c:v>0</c:v>
                </c:pt>
                <c:pt idx="2045">
                  <c:v>0</c:v>
                </c:pt>
                <c:pt idx="2046">
                  <c:v>0</c:v>
                </c:pt>
                <c:pt idx="2047">
                  <c:v>0</c:v>
                </c:pt>
                <c:pt idx="2048">
                  <c:v>0</c:v>
                </c:pt>
                <c:pt idx="2049">
                  <c:v>0</c:v>
                </c:pt>
                <c:pt idx="2050">
                  <c:v>0</c:v>
                </c:pt>
                <c:pt idx="2051">
                  <c:v>0</c:v>
                </c:pt>
                <c:pt idx="2052">
                  <c:v>0</c:v>
                </c:pt>
                <c:pt idx="2053">
                  <c:v>0</c:v>
                </c:pt>
                <c:pt idx="2054">
                  <c:v>0</c:v>
                </c:pt>
                <c:pt idx="2055">
                  <c:v>0</c:v>
                </c:pt>
                <c:pt idx="2056">
                  <c:v>0</c:v>
                </c:pt>
                <c:pt idx="2057">
                  <c:v>0</c:v>
                </c:pt>
                <c:pt idx="2058">
                  <c:v>0</c:v>
                </c:pt>
                <c:pt idx="2059">
                  <c:v>0</c:v>
                </c:pt>
                <c:pt idx="2060">
                  <c:v>0</c:v>
                </c:pt>
                <c:pt idx="2061">
                  <c:v>0</c:v>
                </c:pt>
                <c:pt idx="2062">
                  <c:v>0</c:v>
                </c:pt>
                <c:pt idx="2063">
                  <c:v>0</c:v>
                </c:pt>
                <c:pt idx="2064">
                  <c:v>0</c:v>
                </c:pt>
                <c:pt idx="2065">
                  <c:v>0</c:v>
                </c:pt>
                <c:pt idx="2066">
                  <c:v>0</c:v>
                </c:pt>
                <c:pt idx="2067">
                  <c:v>0</c:v>
                </c:pt>
                <c:pt idx="2068">
                  <c:v>0</c:v>
                </c:pt>
                <c:pt idx="2069">
                  <c:v>0</c:v>
                </c:pt>
                <c:pt idx="2070">
                  <c:v>0</c:v>
                </c:pt>
                <c:pt idx="2071">
                  <c:v>0</c:v>
                </c:pt>
                <c:pt idx="2072">
                  <c:v>0</c:v>
                </c:pt>
                <c:pt idx="2073">
                  <c:v>0</c:v>
                </c:pt>
                <c:pt idx="2074">
                  <c:v>0</c:v>
                </c:pt>
                <c:pt idx="2075">
                  <c:v>0</c:v>
                </c:pt>
                <c:pt idx="2076">
                  <c:v>0</c:v>
                </c:pt>
                <c:pt idx="2077">
                  <c:v>0</c:v>
                </c:pt>
                <c:pt idx="2078">
                  <c:v>0</c:v>
                </c:pt>
                <c:pt idx="2079">
                  <c:v>0</c:v>
                </c:pt>
                <c:pt idx="2080">
                  <c:v>0</c:v>
                </c:pt>
                <c:pt idx="2081">
                  <c:v>0</c:v>
                </c:pt>
                <c:pt idx="2082">
                  <c:v>0</c:v>
                </c:pt>
                <c:pt idx="2083">
                  <c:v>0</c:v>
                </c:pt>
                <c:pt idx="2084">
                  <c:v>0</c:v>
                </c:pt>
                <c:pt idx="2085">
                  <c:v>0</c:v>
                </c:pt>
                <c:pt idx="2086">
                  <c:v>0</c:v>
                </c:pt>
                <c:pt idx="2087">
                  <c:v>0</c:v>
                </c:pt>
                <c:pt idx="2088">
                  <c:v>0</c:v>
                </c:pt>
                <c:pt idx="2089">
                  <c:v>0</c:v>
                </c:pt>
                <c:pt idx="2090">
                  <c:v>0</c:v>
                </c:pt>
                <c:pt idx="2091">
                  <c:v>0</c:v>
                </c:pt>
                <c:pt idx="2092">
                  <c:v>0</c:v>
                </c:pt>
                <c:pt idx="2093">
                  <c:v>0</c:v>
                </c:pt>
                <c:pt idx="2094">
                  <c:v>0</c:v>
                </c:pt>
                <c:pt idx="2095">
                  <c:v>0</c:v>
                </c:pt>
                <c:pt idx="2096">
                  <c:v>0</c:v>
                </c:pt>
                <c:pt idx="2097">
                  <c:v>0</c:v>
                </c:pt>
                <c:pt idx="2098">
                  <c:v>0</c:v>
                </c:pt>
                <c:pt idx="2099">
                  <c:v>0</c:v>
                </c:pt>
                <c:pt idx="2100">
                  <c:v>0</c:v>
                </c:pt>
                <c:pt idx="2101">
                  <c:v>0</c:v>
                </c:pt>
                <c:pt idx="2102">
                  <c:v>0</c:v>
                </c:pt>
                <c:pt idx="2103">
                  <c:v>0</c:v>
                </c:pt>
                <c:pt idx="2104">
                  <c:v>0</c:v>
                </c:pt>
                <c:pt idx="2105">
                  <c:v>0</c:v>
                </c:pt>
                <c:pt idx="2106">
                  <c:v>0</c:v>
                </c:pt>
                <c:pt idx="2107">
                  <c:v>0</c:v>
                </c:pt>
                <c:pt idx="2108">
                  <c:v>0</c:v>
                </c:pt>
                <c:pt idx="2109">
                  <c:v>0</c:v>
                </c:pt>
                <c:pt idx="2110">
                  <c:v>0</c:v>
                </c:pt>
                <c:pt idx="2111">
                  <c:v>0</c:v>
                </c:pt>
                <c:pt idx="2112">
                  <c:v>0</c:v>
                </c:pt>
                <c:pt idx="2113">
                  <c:v>0</c:v>
                </c:pt>
                <c:pt idx="2114">
                  <c:v>0</c:v>
                </c:pt>
              </c:numCache>
            </c:numRef>
          </c:yVal>
          <c:smooth val="1"/>
        </c:ser>
        <c:ser>
          <c:idx val="2"/>
          <c:order val="2"/>
          <c:tx>
            <c:strRef>
              <c:f>Foglio1!$AH$1</c:f>
              <c:strCache>
                <c:ptCount val="1"/>
                <c:pt idx="0">
                  <c:v>ZnS da nitrato</c:v>
                </c:pt>
              </c:strCache>
            </c:strRef>
          </c:tx>
          <c:spPr>
            <a:ln w="22225">
              <a:solidFill>
                <a:schemeClr val="tx1"/>
              </a:solidFill>
              <a:prstDash val="solid"/>
            </a:ln>
          </c:spPr>
          <c:marker>
            <c:symbol val="none"/>
          </c:marker>
          <c:xVal>
            <c:numRef>
              <c:f>Foglio1!$AE:$AE</c:f>
              <c:numCache>
                <c:formatCode>General</c:formatCode>
                <c:ptCount val="1048576"/>
                <c:pt idx="0">
                  <c:v>2000.39868</c:v>
                </c:pt>
                <c:pt idx="1">
                  <c:v>1998.81251</c:v>
                </c:pt>
                <c:pt idx="2">
                  <c:v>1997.2263399999999</c:v>
                </c:pt>
                <c:pt idx="3">
                  <c:v>1995.6401599999999</c:v>
                </c:pt>
                <c:pt idx="4">
                  <c:v>1994.0539900000001</c:v>
                </c:pt>
                <c:pt idx="5">
                  <c:v>1992.4678200000001</c:v>
                </c:pt>
                <c:pt idx="6">
                  <c:v>1990.88165</c:v>
                </c:pt>
                <c:pt idx="7">
                  <c:v>1989.29547</c:v>
                </c:pt>
                <c:pt idx="8">
                  <c:v>1987.7093</c:v>
                </c:pt>
                <c:pt idx="9">
                  <c:v>1986.1231299999999</c:v>
                </c:pt>
                <c:pt idx="10">
                  <c:v>1984.5369599999999</c:v>
                </c:pt>
                <c:pt idx="11">
                  <c:v>1982.9507799999999</c:v>
                </c:pt>
                <c:pt idx="12">
                  <c:v>1981.3646100000001</c:v>
                </c:pt>
                <c:pt idx="13">
                  <c:v>1979.77844</c:v>
                </c:pt>
                <c:pt idx="14">
                  <c:v>1978.19227</c:v>
                </c:pt>
                <c:pt idx="15">
                  <c:v>1976.60609</c:v>
                </c:pt>
                <c:pt idx="16">
                  <c:v>1975.01992</c:v>
                </c:pt>
                <c:pt idx="17">
                  <c:v>1973.4337499999999</c:v>
                </c:pt>
                <c:pt idx="18">
                  <c:v>1971.8475800000001</c:v>
                </c:pt>
                <c:pt idx="19">
                  <c:v>1970.2614000000001</c:v>
                </c:pt>
                <c:pt idx="20">
                  <c:v>1968.6752300000001</c:v>
                </c:pt>
                <c:pt idx="21">
                  <c:v>1967.08906</c:v>
                </c:pt>
                <c:pt idx="22">
                  <c:v>1965.50289</c:v>
                </c:pt>
                <c:pt idx="23">
                  <c:v>1963.91671</c:v>
                </c:pt>
                <c:pt idx="24">
                  <c:v>1962.3305399999999</c:v>
                </c:pt>
                <c:pt idx="25">
                  <c:v>1960.7443699999999</c:v>
                </c:pt>
                <c:pt idx="26">
                  <c:v>1959.1582000000001</c:v>
                </c:pt>
                <c:pt idx="27">
                  <c:v>1957.5720200000001</c:v>
                </c:pt>
                <c:pt idx="28">
                  <c:v>1955.98585</c:v>
                </c:pt>
                <c:pt idx="29">
                  <c:v>1954.39968</c:v>
                </c:pt>
                <c:pt idx="30">
                  <c:v>1952.81351</c:v>
                </c:pt>
                <c:pt idx="31">
                  <c:v>1951.2273299999999</c:v>
                </c:pt>
                <c:pt idx="32">
                  <c:v>1949.6411599999999</c:v>
                </c:pt>
                <c:pt idx="33">
                  <c:v>1948.0549900000001</c:v>
                </c:pt>
                <c:pt idx="34">
                  <c:v>1946.4688100000001</c:v>
                </c:pt>
                <c:pt idx="35">
                  <c:v>1944.88264</c:v>
                </c:pt>
                <c:pt idx="36">
                  <c:v>1943.29647</c:v>
                </c:pt>
                <c:pt idx="37">
                  <c:v>1941.7103</c:v>
                </c:pt>
                <c:pt idx="38">
                  <c:v>1940.1241299999999</c:v>
                </c:pt>
                <c:pt idx="39">
                  <c:v>1938.5379499999999</c:v>
                </c:pt>
                <c:pt idx="40">
                  <c:v>1936.9517800000001</c:v>
                </c:pt>
                <c:pt idx="41">
                  <c:v>1935.3656100000001</c:v>
                </c:pt>
                <c:pt idx="42">
                  <c:v>1933.77943</c:v>
                </c:pt>
                <c:pt idx="43">
                  <c:v>1932.19326</c:v>
                </c:pt>
                <c:pt idx="44">
                  <c:v>1930.60709</c:v>
                </c:pt>
                <c:pt idx="45">
                  <c:v>1929.0209199999999</c:v>
                </c:pt>
                <c:pt idx="46">
                  <c:v>1927.4347399999999</c:v>
                </c:pt>
                <c:pt idx="47">
                  <c:v>1925.8485700000001</c:v>
                </c:pt>
                <c:pt idx="48">
                  <c:v>1924.2624000000001</c:v>
                </c:pt>
                <c:pt idx="49">
                  <c:v>1922.67623</c:v>
                </c:pt>
                <c:pt idx="50">
                  <c:v>1921.09005</c:v>
                </c:pt>
                <c:pt idx="51">
                  <c:v>1919.50388</c:v>
                </c:pt>
                <c:pt idx="52">
                  <c:v>1917.9177099999999</c:v>
                </c:pt>
                <c:pt idx="53">
                  <c:v>1916.3315399999999</c:v>
                </c:pt>
                <c:pt idx="54">
                  <c:v>1914.7453599999999</c:v>
                </c:pt>
                <c:pt idx="55">
                  <c:v>1913.1591900000001</c:v>
                </c:pt>
                <c:pt idx="56">
                  <c:v>1911.57302</c:v>
                </c:pt>
                <c:pt idx="57">
                  <c:v>1909.98685</c:v>
                </c:pt>
                <c:pt idx="58">
                  <c:v>1908.40067</c:v>
                </c:pt>
                <c:pt idx="59">
                  <c:v>1906.8145</c:v>
                </c:pt>
                <c:pt idx="60">
                  <c:v>1905.2283299999999</c:v>
                </c:pt>
                <c:pt idx="61">
                  <c:v>1903.6421600000001</c:v>
                </c:pt>
                <c:pt idx="62">
                  <c:v>1902.0559800000001</c:v>
                </c:pt>
                <c:pt idx="63">
                  <c:v>1900.4698100000001</c:v>
                </c:pt>
                <c:pt idx="64">
                  <c:v>1898.88364</c:v>
                </c:pt>
                <c:pt idx="65">
                  <c:v>1897.29747</c:v>
                </c:pt>
                <c:pt idx="66">
                  <c:v>1895.71129</c:v>
                </c:pt>
                <c:pt idx="67">
                  <c:v>1894.1251199999999</c:v>
                </c:pt>
                <c:pt idx="68">
                  <c:v>1892.5389500000001</c:v>
                </c:pt>
                <c:pt idx="69">
                  <c:v>1890.9527800000001</c:v>
                </c:pt>
                <c:pt idx="70">
                  <c:v>1889.3666000000001</c:v>
                </c:pt>
                <c:pt idx="71">
                  <c:v>1887.78043</c:v>
                </c:pt>
                <c:pt idx="72">
                  <c:v>1886.19426</c:v>
                </c:pt>
                <c:pt idx="73">
                  <c:v>1884.6080899999999</c:v>
                </c:pt>
                <c:pt idx="74">
                  <c:v>1883.0219099999999</c:v>
                </c:pt>
                <c:pt idx="75">
                  <c:v>1881.4357399999999</c:v>
                </c:pt>
                <c:pt idx="76">
                  <c:v>1879.8495700000001</c:v>
                </c:pt>
                <c:pt idx="77">
                  <c:v>1878.2633900000001</c:v>
                </c:pt>
                <c:pt idx="78">
                  <c:v>1876.67722</c:v>
                </c:pt>
                <c:pt idx="79">
                  <c:v>1875.09105</c:v>
                </c:pt>
                <c:pt idx="80">
                  <c:v>1873.50488</c:v>
                </c:pt>
                <c:pt idx="81">
                  <c:v>1871.9187099999999</c:v>
                </c:pt>
                <c:pt idx="82">
                  <c:v>1870.3325299999999</c:v>
                </c:pt>
                <c:pt idx="83">
                  <c:v>1868.7463600000001</c:v>
                </c:pt>
                <c:pt idx="84">
                  <c:v>1867.1601900000001</c:v>
                </c:pt>
                <c:pt idx="85">
                  <c:v>1865.57401</c:v>
                </c:pt>
                <c:pt idx="86">
                  <c:v>1863.98784</c:v>
                </c:pt>
                <c:pt idx="87">
                  <c:v>1862.40167</c:v>
                </c:pt>
                <c:pt idx="88">
                  <c:v>1860.8154999999999</c:v>
                </c:pt>
                <c:pt idx="89">
                  <c:v>1859.2293199999999</c:v>
                </c:pt>
                <c:pt idx="90">
                  <c:v>1857.6431500000001</c:v>
                </c:pt>
                <c:pt idx="91">
                  <c:v>1856.0569800000001</c:v>
                </c:pt>
                <c:pt idx="92">
                  <c:v>1854.47081</c:v>
                </c:pt>
                <c:pt idx="93">
                  <c:v>1852.88463</c:v>
                </c:pt>
                <c:pt idx="94">
                  <c:v>1851.29846</c:v>
                </c:pt>
                <c:pt idx="95">
                  <c:v>1849.7122899999999</c:v>
                </c:pt>
                <c:pt idx="96">
                  <c:v>1848.1261199999999</c:v>
                </c:pt>
                <c:pt idx="97">
                  <c:v>1846.5399399999999</c:v>
                </c:pt>
                <c:pt idx="98">
                  <c:v>1844.9537700000001</c:v>
                </c:pt>
                <c:pt idx="99">
                  <c:v>1843.3676</c:v>
                </c:pt>
                <c:pt idx="100">
                  <c:v>1841.78143</c:v>
                </c:pt>
                <c:pt idx="101">
                  <c:v>1840.19525</c:v>
                </c:pt>
                <c:pt idx="102">
                  <c:v>1838.6090799999999</c:v>
                </c:pt>
                <c:pt idx="103">
                  <c:v>1837.0229099999999</c:v>
                </c:pt>
                <c:pt idx="104">
                  <c:v>1835.4367400000001</c:v>
                </c:pt>
                <c:pt idx="105">
                  <c:v>1833.8505600000001</c:v>
                </c:pt>
                <c:pt idx="106">
                  <c:v>1832.26439</c:v>
                </c:pt>
                <c:pt idx="107">
                  <c:v>1830.67822</c:v>
                </c:pt>
                <c:pt idx="108">
                  <c:v>1829.09205</c:v>
                </c:pt>
                <c:pt idx="109">
                  <c:v>1827.50587</c:v>
                </c:pt>
                <c:pt idx="110">
                  <c:v>1825.9196999999999</c:v>
                </c:pt>
                <c:pt idx="111">
                  <c:v>1824.3335300000001</c:v>
                </c:pt>
                <c:pt idx="112">
                  <c:v>1822.7473600000001</c:v>
                </c:pt>
                <c:pt idx="113">
                  <c:v>1821.1611800000001</c:v>
                </c:pt>
                <c:pt idx="114">
                  <c:v>1819.57501</c:v>
                </c:pt>
                <c:pt idx="115">
                  <c:v>1817.98884</c:v>
                </c:pt>
                <c:pt idx="116">
                  <c:v>1816.4026699999999</c:v>
                </c:pt>
                <c:pt idx="117">
                  <c:v>1814.8164899999999</c:v>
                </c:pt>
                <c:pt idx="118">
                  <c:v>1813.2303199999999</c:v>
                </c:pt>
                <c:pt idx="119">
                  <c:v>1811.6441500000001</c:v>
                </c:pt>
                <c:pt idx="120">
                  <c:v>1810.0579700000001</c:v>
                </c:pt>
                <c:pt idx="121">
                  <c:v>1808.4718</c:v>
                </c:pt>
                <c:pt idx="122">
                  <c:v>1806.88563</c:v>
                </c:pt>
                <c:pt idx="123">
                  <c:v>1805.29946</c:v>
                </c:pt>
                <c:pt idx="124">
                  <c:v>1803.7132899999999</c:v>
                </c:pt>
                <c:pt idx="125">
                  <c:v>1802.1271099999999</c:v>
                </c:pt>
                <c:pt idx="126">
                  <c:v>1800.5409400000001</c:v>
                </c:pt>
                <c:pt idx="127">
                  <c:v>1798.9547700000001</c:v>
                </c:pt>
                <c:pt idx="128">
                  <c:v>1797.36859</c:v>
                </c:pt>
                <c:pt idx="129">
                  <c:v>1795.78242</c:v>
                </c:pt>
                <c:pt idx="130">
                  <c:v>1794.19625</c:v>
                </c:pt>
                <c:pt idx="131">
                  <c:v>1792.6100799999999</c:v>
                </c:pt>
                <c:pt idx="132">
                  <c:v>1791.0239099999999</c:v>
                </c:pt>
                <c:pt idx="133">
                  <c:v>1789.4377300000001</c:v>
                </c:pt>
                <c:pt idx="134">
                  <c:v>1787.8515600000001</c:v>
                </c:pt>
                <c:pt idx="135">
                  <c:v>1786.26539</c:v>
                </c:pt>
                <c:pt idx="136">
                  <c:v>1784.67921</c:v>
                </c:pt>
                <c:pt idx="137">
                  <c:v>1783.09304</c:v>
                </c:pt>
                <c:pt idx="138">
                  <c:v>1781.5068699999999</c:v>
                </c:pt>
                <c:pt idx="139">
                  <c:v>1779.9206999999999</c:v>
                </c:pt>
                <c:pt idx="140">
                  <c:v>1778.3345200000001</c:v>
                </c:pt>
                <c:pt idx="141">
                  <c:v>1776.7483500000001</c:v>
                </c:pt>
                <c:pt idx="142">
                  <c:v>1775.16218</c:v>
                </c:pt>
                <c:pt idx="143">
                  <c:v>1773.57601</c:v>
                </c:pt>
                <c:pt idx="144">
                  <c:v>1771.98983</c:v>
                </c:pt>
                <c:pt idx="145">
                  <c:v>1770.4036599999999</c:v>
                </c:pt>
                <c:pt idx="146">
                  <c:v>1768.8174899999999</c:v>
                </c:pt>
                <c:pt idx="147">
                  <c:v>1767.2313200000001</c:v>
                </c:pt>
                <c:pt idx="148">
                  <c:v>1765.6451400000001</c:v>
                </c:pt>
                <c:pt idx="149">
                  <c:v>1764.05897</c:v>
                </c:pt>
                <c:pt idx="150">
                  <c:v>1762.4728</c:v>
                </c:pt>
                <c:pt idx="151">
                  <c:v>1760.88663</c:v>
                </c:pt>
                <c:pt idx="152">
                  <c:v>1759.30045</c:v>
                </c:pt>
                <c:pt idx="153">
                  <c:v>1757.7142799999999</c:v>
                </c:pt>
                <c:pt idx="154">
                  <c:v>1756.1281100000001</c:v>
                </c:pt>
                <c:pt idx="155">
                  <c:v>1754.5419400000001</c:v>
                </c:pt>
                <c:pt idx="156">
                  <c:v>1752.9557600000001</c:v>
                </c:pt>
                <c:pt idx="157">
                  <c:v>1751.36959</c:v>
                </c:pt>
                <c:pt idx="158">
                  <c:v>1749.78342</c:v>
                </c:pt>
                <c:pt idx="159">
                  <c:v>1748.1972499999999</c:v>
                </c:pt>
                <c:pt idx="160">
                  <c:v>1746.6110699999999</c:v>
                </c:pt>
                <c:pt idx="161">
                  <c:v>1745.0248999999999</c:v>
                </c:pt>
                <c:pt idx="162">
                  <c:v>1743.4387300000001</c:v>
                </c:pt>
                <c:pt idx="163">
                  <c:v>1741.85256</c:v>
                </c:pt>
                <c:pt idx="164">
                  <c:v>1740.26638</c:v>
                </c:pt>
                <c:pt idx="165">
                  <c:v>1738.68021</c:v>
                </c:pt>
                <c:pt idx="166">
                  <c:v>1737.0940399999999</c:v>
                </c:pt>
                <c:pt idx="167">
                  <c:v>1735.5078699999999</c:v>
                </c:pt>
                <c:pt idx="168">
                  <c:v>1733.9216899999999</c:v>
                </c:pt>
                <c:pt idx="169">
                  <c:v>1732.3355200000001</c:v>
                </c:pt>
                <c:pt idx="170">
                  <c:v>1730.74935</c:v>
                </c:pt>
                <c:pt idx="171">
                  <c:v>1729.16317</c:v>
                </c:pt>
                <c:pt idx="172">
                  <c:v>1727.577</c:v>
                </c:pt>
                <c:pt idx="173">
                  <c:v>1725.99083</c:v>
                </c:pt>
                <c:pt idx="174">
                  <c:v>1724.4046599999999</c:v>
                </c:pt>
                <c:pt idx="175">
                  <c:v>1722.8184900000001</c:v>
                </c:pt>
                <c:pt idx="176">
                  <c:v>1721.2323100000001</c:v>
                </c:pt>
                <c:pt idx="177">
                  <c:v>1719.6461400000001</c:v>
                </c:pt>
                <c:pt idx="178">
                  <c:v>1718.05997</c:v>
                </c:pt>
                <c:pt idx="179">
                  <c:v>1716.4738</c:v>
                </c:pt>
                <c:pt idx="180">
                  <c:v>1714.88762</c:v>
                </c:pt>
                <c:pt idx="181">
                  <c:v>1713.3014499999999</c:v>
                </c:pt>
                <c:pt idx="182">
                  <c:v>1711.7152799999999</c:v>
                </c:pt>
                <c:pt idx="183">
                  <c:v>1710.1291000000001</c:v>
                </c:pt>
                <c:pt idx="184">
                  <c:v>1708.5429300000001</c:v>
                </c:pt>
                <c:pt idx="185">
                  <c:v>1706.95676</c:v>
                </c:pt>
                <c:pt idx="186">
                  <c:v>1705.37059</c:v>
                </c:pt>
                <c:pt idx="187">
                  <c:v>1703.78441</c:v>
                </c:pt>
                <c:pt idx="188">
                  <c:v>1702.1982399999999</c:v>
                </c:pt>
                <c:pt idx="189">
                  <c:v>1700.6120699999999</c:v>
                </c:pt>
                <c:pt idx="190">
                  <c:v>1699.0259000000001</c:v>
                </c:pt>
                <c:pt idx="191">
                  <c:v>1697.4397200000001</c:v>
                </c:pt>
                <c:pt idx="192">
                  <c:v>1695.85355</c:v>
                </c:pt>
                <c:pt idx="193">
                  <c:v>1694.26738</c:v>
                </c:pt>
                <c:pt idx="194">
                  <c:v>1692.68121</c:v>
                </c:pt>
                <c:pt idx="195">
                  <c:v>1691.09503</c:v>
                </c:pt>
                <c:pt idx="196">
                  <c:v>1689.5088599999999</c:v>
                </c:pt>
                <c:pt idx="197">
                  <c:v>1687.9226900000001</c:v>
                </c:pt>
                <c:pt idx="198">
                  <c:v>1686.3365200000001</c:v>
                </c:pt>
                <c:pt idx="199">
                  <c:v>1684.7503400000001</c:v>
                </c:pt>
                <c:pt idx="200">
                  <c:v>1683.16417</c:v>
                </c:pt>
                <c:pt idx="201">
                  <c:v>1681.578</c:v>
                </c:pt>
                <c:pt idx="202">
                  <c:v>1679.9918299999999</c:v>
                </c:pt>
                <c:pt idx="203">
                  <c:v>1678.4056499999999</c:v>
                </c:pt>
                <c:pt idx="204">
                  <c:v>1676.8194800000001</c:v>
                </c:pt>
                <c:pt idx="205">
                  <c:v>1675.2333100000001</c:v>
                </c:pt>
                <c:pt idx="206">
                  <c:v>1673.64714</c:v>
                </c:pt>
                <c:pt idx="207">
                  <c:v>1672.06096</c:v>
                </c:pt>
                <c:pt idx="208">
                  <c:v>1670.47479</c:v>
                </c:pt>
                <c:pt idx="209">
                  <c:v>1668.8886199999999</c:v>
                </c:pt>
                <c:pt idx="210">
                  <c:v>1667.3024499999999</c:v>
                </c:pt>
                <c:pt idx="211">
                  <c:v>1665.7162699999999</c:v>
                </c:pt>
                <c:pt idx="212">
                  <c:v>1664.1301000000001</c:v>
                </c:pt>
                <c:pt idx="213">
                  <c:v>1662.54393</c:v>
                </c:pt>
                <c:pt idx="214">
                  <c:v>1660.95775</c:v>
                </c:pt>
                <c:pt idx="215">
                  <c:v>1659.37158</c:v>
                </c:pt>
                <c:pt idx="216">
                  <c:v>1657.78541</c:v>
                </c:pt>
                <c:pt idx="217">
                  <c:v>1656.1992399999999</c:v>
                </c:pt>
                <c:pt idx="218">
                  <c:v>1654.6130700000001</c:v>
                </c:pt>
                <c:pt idx="219">
                  <c:v>1653.0268900000001</c:v>
                </c:pt>
                <c:pt idx="220">
                  <c:v>1651.4407200000001</c:v>
                </c:pt>
                <c:pt idx="221">
                  <c:v>1649.85455</c:v>
                </c:pt>
                <c:pt idx="222">
                  <c:v>1648.26838</c:v>
                </c:pt>
                <c:pt idx="223">
                  <c:v>1646.6822</c:v>
                </c:pt>
                <c:pt idx="224">
                  <c:v>1645.0960299999999</c:v>
                </c:pt>
                <c:pt idx="225">
                  <c:v>1643.5098599999999</c:v>
                </c:pt>
                <c:pt idx="226">
                  <c:v>1641.9236900000001</c:v>
                </c:pt>
                <c:pt idx="227">
                  <c:v>1640.3375100000001</c:v>
                </c:pt>
                <c:pt idx="228">
                  <c:v>1638.75134</c:v>
                </c:pt>
                <c:pt idx="229">
                  <c:v>1637.16517</c:v>
                </c:pt>
                <c:pt idx="230">
                  <c:v>1635.57899</c:v>
                </c:pt>
                <c:pt idx="231">
                  <c:v>1633.9928199999999</c:v>
                </c:pt>
                <c:pt idx="232">
                  <c:v>1632.4066499999999</c:v>
                </c:pt>
                <c:pt idx="233">
                  <c:v>1630.8204800000001</c:v>
                </c:pt>
                <c:pt idx="234">
                  <c:v>1629.2343000000001</c:v>
                </c:pt>
                <c:pt idx="235">
                  <c:v>1627.64813</c:v>
                </c:pt>
                <c:pt idx="236">
                  <c:v>1626.06196</c:v>
                </c:pt>
                <c:pt idx="237">
                  <c:v>1624.47579</c:v>
                </c:pt>
                <c:pt idx="238">
                  <c:v>1622.8896099999999</c:v>
                </c:pt>
                <c:pt idx="239">
                  <c:v>1621.3034399999999</c:v>
                </c:pt>
                <c:pt idx="240">
                  <c:v>1619.7172700000001</c:v>
                </c:pt>
                <c:pt idx="241">
                  <c:v>1618.1311000000001</c:v>
                </c:pt>
                <c:pt idx="242">
                  <c:v>1616.54492</c:v>
                </c:pt>
                <c:pt idx="243">
                  <c:v>1614.95875</c:v>
                </c:pt>
                <c:pt idx="244">
                  <c:v>1613.37258</c:v>
                </c:pt>
                <c:pt idx="245">
                  <c:v>1611.7864099999999</c:v>
                </c:pt>
                <c:pt idx="246">
                  <c:v>1610.2002299999999</c:v>
                </c:pt>
                <c:pt idx="247">
                  <c:v>1608.6140600000001</c:v>
                </c:pt>
                <c:pt idx="248">
                  <c:v>1607.0278900000001</c:v>
                </c:pt>
                <c:pt idx="249">
                  <c:v>1605.44172</c:v>
                </c:pt>
                <c:pt idx="250">
                  <c:v>1603.85554</c:v>
                </c:pt>
                <c:pt idx="251">
                  <c:v>1602.26937</c:v>
                </c:pt>
                <c:pt idx="252">
                  <c:v>1600.6831999999999</c:v>
                </c:pt>
                <c:pt idx="253">
                  <c:v>1599.0970299999999</c:v>
                </c:pt>
                <c:pt idx="254">
                  <c:v>1597.5108499999999</c:v>
                </c:pt>
                <c:pt idx="255">
                  <c:v>1595.9246800000001</c:v>
                </c:pt>
                <c:pt idx="256">
                  <c:v>1594.33851</c:v>
                </c:pt>
                <c:pt idx="257">
                  <c:v>1592.75234</c:v>
                </c:pt>
                <c:pt idx="258">
                  <c:v>1591.16616</c:v>
                </c:pt>
                <c:pt idx="259">
                  <c:v>1589.57999</c:v>
                </c:pt>
                <c:pt idx="260">
                  <c:v>1587.9938199999999</c:v>
                </c:pt>
                <c:pt idx="261">
                  <c:v>1586.4076500000001</c:v>
                </c:pt>
                <c:pt idx="262">
                  <c:v>1584.8214700000001</c:v>
                </c:pt>
                <c:pt idx="263">
                  <c:v>1583.2353000000001</c:v>
                </c:pt>
                <c:pt idx="264">
                  <c:v>1581.64913</c:v>
                </c:pt>
                <c:pt idx="265">
                  <c:v>1580.06296</c:v>
                </c:pt>
                <c:pt idx="266">
                  <c:v>1578.47678</c:v>
                </c:pt>
                <c:pt idx="267">
                  <c:v>1576.8906099999999</c:v>
                </c:pt>
                <c:pt idx="268">
                  <c:v>1575.3044400000001</c:v>
                </c:pt>
                <c:pt idx="269">
                  <c:v>1573.7182700000001</c:v>
                </c:pt>
                <c:pt idx="270">
                  <c:v>1572.1320900000001</c:v>
                </c:pt>
                <c:pt idx="271">
                  <c:v>1570.54592</c:v>
                </c:pt>
                <c:pt idx="272">
                  <c:v>1568.95975</c:v>
                </c:pt>
                <c:pt idx="273">
                  <c:v>1567.3735799999999</c:v>
                </c:pt>
                <c:pt idx="274">
                  <c:v>1565.7873999999999</c:v>
                </c:pt>
                <c:pt idx="275">
                  <c:v>1564.2012299999999</c:v>
                </c:pt>
                <c:pt idx="276">
                  <c:v>1562.6150600000001</c:v>
                </c:pt>
                <c:pt idx="277">
                  <c:v>1561.0288800000001</c:v>
                </c:pt>
                <c:pt idx="278">
                  <c:v>1559.44271</c:v>
                </c:pt>
                <c:pt idx="279">
                  <c:v>1557.85654</c:v>
                </c:pt>
                <c:pt idx="280">
                  <c:v>1556.27037</c:v>
                </c:pt>
                <c:pt idx="281">
                  <c:v>1554.6841899999999</c:v>
                </c:pt>
                <c:pt idx="282">
                  <c:v>1553.0980199999999</c:v>
                </c:pt>
                <c:pt idx="283">
                  <c:v>1551.5118500000001</c:v>
                </c:pt>
                <c:pt idx="284">
                  <c:v>1549.9256800000001</c:v>
                </c:pt>
                <c:pt idx="285">
                  <c:v>1548.3395</c:v>
                </c:pt>
                <c:pt idx="286">
                  <c:v>1546.75333</c:v>
                </c:pt>
                <c:pt idx="287">
                  <c:v>1545.16716</c:v>
                </c:pt>
                <c:pt idx="288">
                  <c:v>1543.5809899999999</c:v>
                </c:pt>
                <c:pt idx="289">
                  <c:v>1541.9948099999999</c:v>
                </c:pt>
                <c:pt idx="290">
                  <c:v>1540.4086400000001</c:v>
                </c:pt>
                <c:pt idx="291">
                  <c:v>1538.8224700000001</c:v>
                </c:pt>
                <c:pt idx="292">
                  <c:v>1537.2363</c:v>
                </c:pt>
                <c:pt idx="293">
                  <c:v>1535.65012</c:v>
                </c:pt>
                <c:pt idx="294">
                  <c:v>1534.06395</c:v>
                </c:pt>
                <c:pt idx="295">
                  <c:v>1532.4777799999999</c:v>
                </c:pt>
                <c:pt idx="296">
                  <c:v>1530.8916099999999</c:v>
                </c:pt>
                <c:pt idx="297">
                  <c:v>1529.3054299999999</c:v>
                </c:pt>
                <c:pt idx="298">
                  <c:v>1527.7192600000001</c:v>
                </c:pt>
                <c:pt idx="299">
                  <c:v>1526.13309</c:v>
                </c:pt>
                <c:pt idx="300">
                  <c:v>1524.54692</c:v>
                </c:pt>
                <c:pt idx="301">
                  <c:v>1522.96074</c:v>
                </c:pt>
                <c:pt idx="302">
                  <c:v>1521.3745699999999</c:v>
                </c:pt>
                <c:pt idx="303">
                  <c:v>1519.7883999999999</c:v>
                </c:pt>
                <c:pt idx="304">
                  <c:v>1518.2022300000001</c:v>
                </c:pt>
                <c:pt idx="305">
                  <c:v>1516.6160500000001</c:v>
                </c:pt>
                <c:pt idx="306">
                  <c:v>1515.02988</c:v>
                </c:pt>
                <c:pt idx="307">
                  <c:v>1513.44371</c:v>
                </c:pt>
                <c:pt idx="308">
                  <c:v>1511.85754</c:v>
                </c:pt>
                <c:pt idx="309">
                  <c:v>1510.27136</c:v>
                </c:pt>
                <c:pt idx="310">
                  <c:v>1508.6851899999999</c:v>
                </c:pt>
                <c:pt idx="311">
                  <c:v>1507.0990200000001</c:v>
                </c:pt>
                <c:pt idx="312">
                  <c:v>1505.5128500000001</c:v>
                </c:pt>
                <c:pt idx="313">
                  <c:v>1503.9266700000001</c:v>
                </c:pt>
                <c:pt idx="314">
                  <c:v>1502.3405</c:v>
                </c:pt>
                <c:pt idx="315">
                  <c:v>1500.75433</c:v>
                </c:pt>
                <c:pt idx="316">
                  <c:v>1499.1681599999999</c:v>
                </c:pt>
                <c:pt idx="317">
                  <c:v>1497.5819799999999</c:v>
                </c:pt>
                <c:pt idx="318">
                  <c:v>1495.9958099999999</c:v>
                </c:pt>
                <c:pt idx="319">
                  <c:v>1494.4096400000001</c:v>
                </c:pt>
                <c:pt idx="320">
                  <c:v>1492.8234600000001</c:v>
                </c:pt>
                <c:pt idx="321">
                  <c:v>1491.23729</c:v>
                </c:pt>
                <c:pt idx="322">
                  <c:v>1489.65112</c:v>
                </c:pt>
                <c:pt idx="323">
                  <c:v>1488.06495</c:v>
                </c:pt>
                <c:pt idx="324">
                  <c:v>1486.4787799999999</c:v>
                </c:pt>
                <c:pt idx="325">
                  <c:v>1484.8925999999999</c:v>
                </c:pt>
                <c:pt idx="326">
                  <c:v>1483.3064300000001</c:v>
                </c:pt>
                <c:pt idx="327">
                  <c:v>1481.7202600000001</c:v>
                </c:pt>
                <c:pt idx="328">
                  <c:v>1480.13408</c:v>
                </c:pt>
                <c:pt idx="329">
                  <c:v>1478.54791</c:v>
                </c:pt>
                <c:pt idx="330">
                  <c:v>1476.96174</c:v>
                </c:pt>
                <c:pt idx="331">
                  <c:v>1475.3755699999999</c:v>
                </c:pt>
                <c:pt idx="332">
                  <c:v>1473.7893899999999</c:v>
                </c:pt>
                <c:pt idx="333">
                  <c:v>1472.2032200000001</c:v>
                </c:pt>
                <c:pt idx="334">
                  <c:v>1470.6170500000001</c:v>
                </c:pt>
                <c:pt idx="335">
                  <c:v>1469.03088</c:v>
                </c:pt>
                <c:pt idx="336">
                  <c:v>1467.4447</c:v>
                </c:pt>
                <c:pt idx="337">
                  <c:v>1465.85853</c:v>
                </c:pt>
                <c:pt idx="338">
                  <c:v>1464.2723599999999</c:v>
                </c:pt>
                <c:pt idx="339">
                  <c:v>1462.6861899999999</c:v>
                </c:pt>
                <c:pt idx="340">
                  <c:v>1461.1000100000001</c:v>
                </c:pt>
                <c:pt idx="341">
                  <c:v>1459.5138400000001</c:v>
                </c:pt>
                <c:pt idx="342">
                  <c:v>1457.92767</c:v>
                </c:pt>
                <c:pt idx="343">
                  <c:v>1456.3415</c:v>
                </c:pt>
                <c:pt idx="344">
                  <c:v>1454.75532</c:v>
                </c:pt>
                <c:pt idx="345">
                  <c:v>1453.1691499999999</c:v>
                </c:pt>
                <c:pt idx="346">
                  <c:v>1451.5829799999999</c:v>
                </c:pt>
                <c:pt idx="347">
                  <c:v>1449.9968100000001</c:v>
                </c:pt>
                <c:pt idx="348">
                  <c:v>1448.4106300000001</c:v>
                </c:pt>
                <c:pt idx="349">
                  <c:v>1446.82446</c:v>
                </c:pt>
                <c:pt idx="350">
                  <c:v>1445.23829</c:v>
                </c:pt>
                <c:pt idx="351">
                  <c:v>1443.65212</c:v>
                </c:pt>
                <c:pt idx="352">
                  <c:v>1442.06594</c:v>
                </c:pt>
                <c:pt idx="353">
                  <c:v>1440.4797699999999</c:v>
                </c:pt>
                <c:pt idx="354">
                  <c:v>1438.8936000000001</c:v>
                </c:pt>
                <c:pt idx="355">
                  <c:v>1437.3074300000001</c:v>
                </c:pt>
                <c:pt idx="356">
                  <c:v>1435.7212500000001</c:v>
                </c:pt>
                <c:pt idx="357">
                  <c:v>1434.13508</c:v>
                </c:pt>
                <c:pt idx="358">
                  <c:v>1432.54891</c:v>
                </c:pt>
                <c:pt idx="359">
                  <c:v>1430.9627399999999</c:v>
                </c:pt>
                <c:pt idx="360">
                  <c:v>1429.3765599999999</c:v>
                </c:pt>
                <c:pt idx="361">
                  <c:v>1427.7903899999999</c:v>
                </c:pt>
                <c:pt idx="362">
                  <c:v>1426.2042200000001</c:v>
                </c:pt>
                <c:pt idx="363">
                  <c:v>1424.6180400000001</c:v>
                </c:pt>
                <c:pt idx="364">
                  <c:v>1423.03187</c:v>
                </c:pt>
                <c:pt idx="365">
                  <c:v>1421.4457</c:v>
                </c:pt>
                <c:pt idx="366">
                  <c:v>1419.8595299999999</c:v>
                </c:pt>
                <c:pt idx="367">
                  <c:v>1418.2733599999999</c:v>
                </c:pt>
                <c:pt idx="368">
                  <c:v>1416.6871799999999</c:v>
                </c:pt>
                <c:pt idx="369">
                  <c:v>1415.1010100000001</c:v>
                </c:pt>
                <c:pt idx="370">
                  <c:v>1413.51484</c:v>
                </c:pt>
                <c:pt idx="371">
                  <c:v>1411.92866</c:v>
                </c:pt>
                <c:pt idx="372">
                  <c:v>1410.34249</c:v>
                </c:pt>
                <c:pt idx="373">
                  <c:v>1408.75632</c:v>
                </c:pt>
                <c:pt idx="374">
                  <c:v>1407.1701499999999</c:v>
                </c:pt>
                <c:pt idx="375">
                  <c:v>1405.5839699999999</c:v>
                </c:pt>
                <c:pt idx="376">
                  <c:v>1403.9978000000001</c:v>
                </c:pt>
                <c:pt idx="377">
                  <c:v>1402.4116300000001</c:v>
                </c:pt>
                <c:pt idx="378">
                  <c:v>1400.82546</c:v>
                </c:pt>
                <c:pt idx="379">
                  <c:v>1399.23928</c:v>
                </c:pt>
                <c:pt idx="380">
                  <c:v>1397.65311</c:v>
                </c:pt>
                <c:pt idx="381">
                  <c:v>1396.0669399999999</c:v>
                </c:pt>
                <c:pt idx="382">
                  <c:v>1394.4807699999999</c:v>
                </c:pt>
                <c:pt idx="383">
                  <c:v>1392.8945900000001</c:v>
                </c:pt>
                <c:pt idx="384">
                  <c:v>1391.3084200000001</c:v>
                </c:pt>
                <c:pt idx="385">
                  <c:v>1389.72225</c:v>
                </c:pt>
                <c:pt idx="386">
                  <c:v>1388.13608</c:v>
                </c:pt>
                <c:pt idx="387">
                  <c:v>1386.5499</c:v>
                </c:pt>
                <c:pt idx="388">
                  <c:v>1384.9637299999999</c:v>
                </c:pt>
                <c:pt idx="389">
                  <c:v>1383.3775599999999</c:v>
                </c:pt>
                <c:pt idx="390">
                  <c:v>1381.7913900000001</c:v>
                </c:pt>
                <c:pt idx="391">
                  <c:v>1380.2052100000001</c:v>
                </c:pt>
                <c:pt idx="392">
                  <c:v>1378.61904</c:v>
                </c:pt>
                <c:pt idx="393">
                  <c:v>1377.03287</c:v>
                </c:pt>
                <c:pt idx="394">
                  <c:v>1375.4467</c:v>
                </c:pt>
                <c:pt idx="395">
                  <c:v>1373.86052</c:v>
                </c:pt>
                <c:pt idx="396">
                  <c:v>1372.2743499999999</c:v>
                </c:pt>
                <c:pt idx="397">
                  <c:v>1370.6881800000001</c:v>
                </c:pt>
                <c:pt idx="398">
                  <c:v>1369.1020100000001</c:v>
                </c:pt>
                <c:pt idx="399">
                  <c:v>1367.5158300000001</c:v>
                </c:pt>
                <c:pt idx="400">
                  <c:v>1365.92966</c:v>
                </c:pt>
                <c:pt idx="401">
                  <c:v>1364.34349</c:v>
                </c:pt>
                <c:pt idx="402">
                  <c:v>1362.7573199999999</c:v>
                </c:pt>
                <c:pt idx="403">
                  <c:v>1361.1711399999999</c:v>
                </c:pt>
                <c:pt idx="404">
                  <c:v>1359.5849700000001</c:v>
                </c:pt>
                <c:pt idx="405">
                  <c:v>1357.9988000000001</c:v>
                </c:pt>
                <c:pt idx="406">
                  <c:v>1356.4126200000001</c:v>
                </c:pt>
                <c:pt idx="407">
                  <c:v>1354.82645</c:v>
                </c:pt>
                <c:pt idx="408">
                  <c:v>1353.24028</c:v>
                </c:pt>
                <c:pt idx="409">
                  <c:v>1351.6541099999999</c:v>
                </c:pt>
                <c:pt idx="410">
                  <c:v>1350.0679399999999</c:v>
                </c:pt>
                <c:pt idx="411">
                  <c:v>1348.4817599999999</c:v>
                </c:pt>
                <c:pt idx="412">
                  <c:v>1346.8955900000001</c:v>
                </c:pt>
                <c:pt idx="413">
                  <c:v>1345.30942</c:v>
                </c:pt>
                <c:pt idx="414">
                  <c:v>1343.72324</c:v>
                </c:pt>
                <c:pt idx="415">
                  <c:v>1342.13707</c:v>
                </c:pt>
                <c:pt idx="416">
                  <c:v>1340.5509</c:v>
                </c:pt>
                <c:pt idx="417">
                  <c:v>1338.9647299999999</c:v>
                </c:pt>
                <c:pt idx="418">
                  <c:v>1337.3785600000001</c:v>
                </c:pt>
                <c:pt idx="419">
                  <c:v>1335.7923800000001</c:v>
                </c:pt>
                <c:pt idx="420">
                  <c:v>1334.2062100000001</c:v>
                </c:pt>
                <c:pt idx="421">
                  <c:v>1332.62004</c:v>
                </c:pt>
                <c:pt idx="422">
                  <c:v>1331.03386</c:v>
                </c:pt>
                <c:pt idx="423">
                  <c:v>1329.44769</c:v>
                </c:pt>
                <c:pt idx="424">
                  <c:v>1327.8615199999999</c:v>
                </c:pt>
                <c:pt idx="425">
                  <c:v>1326.2753499999999</c:v>
                </c:pt>
                <c:pt idx="426">
                  <c:v>1324.6891700000001</c:v>
                </c:pt>
                <c:pt idx="427">
                  <c:v>1323.1030000000001</c:v>
                </c:pt>
                <c:pt idx="428">
                  <c:v>1321.51683</c:v>
                </c:pt>
                <c:pt idx="429">
                  <c:v>1319.93066</c:v>
                </c:pt>
                <c:pt idx="430">
                  <c:v>1318.34448</c:v>
                </c:pt>
                <c:pt idx="431">
                  <c:v>1316.7583099999999</c:v>
                </c:pt>
                <c:pt idx="432">
                  <c:v>1315.1721399999999</c:v>
                </c:pt>
                <c:pt idx="433">
                  <c:v>1313.5859700000001</c:v>
                </c:pt>
                <c:pt idx="434">
                  <c:v>1311.9997900000001</c:v>
                </c:pt>
                <c:pt idx="435">
                  <c:v>1310.41362</c:v>
                </c:pt>
                <c:pt idx="436">
                  <c:v>1308.82745</c:v>
                </c:pt>
                <c:pt idx="437">
                  <c:v>1307.24128</c:v>
                </c:pt>
                <c:pt idx="438">
                  <c:v>1305.6550999999999</c:v>
                </c:pt>
                <c:pt idx="439">
                  <c:v>1304.0689299999999</c:v>
                </c:pt>
                <c:pt idx="440">
                  <c:v>1302.4827600000001</c:v>
                </c:pt>
                <c:pt idx="441">
                  <c:v>1300.8965900000001</c:v>
                </c:pt>
                <c:pt idx="442">
                  <c:v>1299.31041</c:v>
                </c:pt>
                <c:pt idx="443">
                  <c:v>1297.72424</c:v>
                </c:pt>
                <c:pt idx="444">
                  <c:v>1296.13807</c:v>
                </c:pt>
                <c:pt idx="445">
                  <c:v>1294.5518999999999</c:v>
                </c:pt>
                <c:pt idx="446">
                  <c:v>1292.9657199999999</c:v>
                </c:pt>
                <c:pt idx="447">
                  <c:v>1291.3795500000001</c:v>
                </c:pt>
                <c:pt idx="448">
                  <c:v>1289.7933800000001</c:v>
                </c:pt>
                <c:pt idx="449">
                  <c:v>1288.2072000000001</c:v>
                </c:pt>
                <c:pt idx="450">
                  <c:v>1286.62103</c:v>
                </c:pt>
                <c:pt idx="451">
                  <c:v>1285.03486</c:v>
                </c:pt>
                <c:pt idx="452">
                  <c:v>1283.4486899999999</c:v>
                </c:pt>
                <c:pt idx="453">
                  <c:v>1281.8625199999999</c:v>
                </c:pt>
                <c:pt idx="454">
                  <c:v>1280.2763399999999</c:v>
                </c:pt>
                <c:pt idx="455">
                  <c:v>1278.6901700000001</c:v>
                </c:pt>
                <c:pt idx="456">
                  <c:v>1277.104</c:v>
                </c:pt>
                <c:pt idx="457">
                  <c:v>1275.51782</c:v>
                </c:pt>
                <c:pt idx="458">
                  <c:v>1273.93165</c:v>
                </c:pt>
                <c:pt idx="459">
                  <c:v>1272.34548</c:v>
                </c:pt>
                <c:pt idx="460">
                  <c:v>1270.7593099999999</c:v>
                </c:pt>
                <c:pt idx="461">
                  <c:v>1269.1731400000001</c:v>
                </c:pt>
                <c:pt idx="462">
                  <c:v>1267.5869600000001</c:v>
                </c:pt>
                <c:pt idx="463">
                  <c:v>1266.0007900000001</c:v>
                </c:pt>
                <c:pt idx="464">
                  <c:v>1264.41462</c:v>
                </c:pt>
                <c:pt idx="465">
                  <c:v>1262.82845</c:v>
                </c:pt>
                <c:pt idx="466">
                  <c:v>1261.24227</c:v>
                </c:pt>
                <c:pt idx="467">
                  <c:v>1259.6560999999999</c:v>
                </c:pt>
                <c:pt idx="468">
                  <c:v>1258.0699300000001</c:v>
                </c:pt>
                <c:pt idx="469">
                  <c:v>1256.4837500000001</c:v>
                </c:pt>
                <c:pt idx="470">
                  <c:v>1254.8975800000001</c:v>
                </c:pt>
                <c:pt idx="471">
                  <c:v>1253.31141</c:v>
                </c:pt>
                <c:pt idx="472">
                  <c:v>1251.72524</c:v>
                </c:pt>
                <c:pt idx="473">
                  <c:v>1250.13906</c:v>
                </c:pt>
                <c:pt idx="474">
                  <c:v>1248.5528899999999</c:v>
                </c:pt>
                <c:pt idx="475">
                  <c:v>1246.9667199999999</c:v>
                </c:pt>
                <c:pt idx="476">
                  <c:v>1245.3805500000001</c:v>
                </c:pt>
                <c:pt idx="477">
                  <c:v>1243.7943700000001</c:v>
                </c:pt>
                <c:pt idx="478">
                  <c:v>1242.2082</c:v>
                </c:pt>
                <c:pt idx="479">
                  <c:v>1240.62203</c:v>
                </c:pt>
                <c:pt idx="480">
                  <c:v>1239.03586</c:v>
                </c:pt>
                <c:pt idx="481">
                  <c:v>1237.4496799999999</c:v>
                </c:pt>
                <c:pt idx="482">
                  <c:v>1235.8635099999999</c:v>
                </c:pt>
                <c:pt idx="483">
                  <c:v>1234.2773400000001</c:v>
                </c:pt>
                <c:pt idx="484">
                  <c:v>1232.6911700000001</c:v>
                </c:pt>
                <c:pt idx="485">
                  <c:v>1231.10499</c:v>
                </c:pt>
                <c:pt idx="486">
                  <c:v>1229.51882</c:v>
                </c:pt>
                <c:pt idx="487">
                  <c:v>1227.93265</c:v>
                </c:pt>
                <c:pt idx="488">
                  <c:v>1226.3464799999999</c:v>
                </c:pt>
                <c:pt idx="489">
                  <c:v>1224.7602999999999</c:v>
                </c:pt>
                <c:pt idx="490">
                  <c:v>1223.1741300000001</c:v>
                </c:pt>
                <c:pt idx="491">
                  <c:v>1221.5879600000001</c:v>
                </c:pt>
                <c:pt idx="492">
                  <c:v>1220.00179</c:v>
                </c:pt>
                <c:pt idx="493">
                  <c:v>1218.41561</c:v>
                </c:pt>
                <c:pt idx="494">
                  <c:v>1216.82944</c:v>
                </c:pt>
                <c:pt idx="495">
                  <c:v>1215.2432699999999</c:v>
                </c:pt>
                <c:pt idx="496">
                  <c:v>1213.6570999999999</c:v>
                </c:pt>
                <c:pt idx="497">
                  <c:v>1212.0709199999999</c:v>
                </c:pt>
                <c:pt idx="498">
                  <c:v>1210.4847500000001</c:v>
                </c:pt>
                <c:pt idx="499">
                  <c:v>1208.89858</c:v>
                </c:pt>
                <c:pt idx="500">
                  <c:v>1207.3124</c:v>
                </c:pt>
                <c:pt idx="501">
                  <c:v>1205.72623</c:v>
                </c:pt>
                <c:pt idx="502">
                  <c:v>1204.1400599999999</c:v>
                </c:pt>
                <c:pt idx="503">
                  <c:v>1202.5538899999999</c:v>
                </c:pt>
                <c:pt idx="504">
                  <c:v>1200.9677200000001</c:v>
                </c:pt>
                <c:pt idx="505">
                  <c:v>1199.3815400000001</c:v>
                </c:pt>
                <c:pt idx="506">
                  <c:v>1197.79537</c:v>
                </c:pt>
                <c:pt idx="507">
                  <c:v>1196.2092</c:v>
                </c:pt>
                <c:pt idx="508">
                  <c:v>1194.62303</c:v>
                </c:pt>
                <c:pt idx="509">
                  <c:v>1193.03685</c:v>
                </c:pt>
                <c:pt idx="510">
                  <c:v>1191.4506799999999</c:v>
                </c:pt>
                <c:pt idx="511">
                  <c:v>1189.8645100000001</c:v>
                </c:pt>
                <c:pt idx="512">
                  <c:v>1188.2783400000001</c:v>
                </c:pt>
                <c:pt idx="513">
                  <c:v>1186.6921600000001</c:v>
                </c:pt>
                <c:pt idx="514">
                  <c:v>1185.10599</c:v>
                </c:pt>
                <c:pt idx="515">
                  <c:v>1183.51982</c:v>
                </c:pt>
                <c:pt idx="516">
                  <c:v>1181.93364</c:v>
                </c:pt>
                <c:pt idx="517">
                  <c:v>1180.3474699999999</c:v>
                </c:pt>
                <c:pt idx="518">
                  <c:v>1178.7612999999999</c:v>
                </c:pt>
                <c:pt idx="519">
                  <c:v>1177.1751300000001</c:v>
                </c:pt>
                <c:pt idx="520">
                  <c:v>1175.5889500000001</c:v>
                </c:pt>
                <c:pt idx="521">
                  <c:v>1174.00278</c:v>
                </c:pt>
                <c:pt idx="522">
                  <c:v>1172.41661</c:v>
                </c:pt>
                <c:pt idx="523">
                  <c:v>1170.83044</c:v>
                </c:pt>
                <c:pt idx="524">
                  <c:v>1169.2442599999999</c:v>
                </c:pt>
                <c:pt idx="525">
                  <c:v>1167.6580899999999</c:v>
                </c:pt>
                <c:pt idx="526">
                  <c:v>1166.0719200000001</c:v>
                </c:pt>
                <c:pt idx="527">
                  <c:v>1164.4857500000001</c:v>
                </c:pt>
                <c:pt idx="528">
                  <c:v>1162.89957</c:v>
                </c:pt>
                <c:pt idx="529">
                  <c:v>1161.3134</c:v>
                </c:pt>
                <c:pt idx="530">
                  <c:v>1159.72723</c:v>
                </c:pt>
                <c:pt idx="531">
                  <c:v>1158.1410599999999</c:v>
                </c:pt>
                <c:pt idx="532">
                  <c:v>1156.5548799999999</c:v>
                </c:pt>
                <c:pt idx="533">
                  <c:v>1154.9687100000001</c:v>
                </c:pt>
                <c:pt idx="534">
                  <c:v>1153.3825400000001</c:v>
                </c:pt>
                <c:pt idx="535">
                  <c:v>1151.79637</c:v>
                </c:pt>
                <c:pt idx="536">
                  <c:v>1150.21019</c:v>
                </c:pt>
                <c:pt idx="537">
                  <c:v>1148.62402</c:v>
                </c:pt>
                <c:pt idx="538">
                  <c:v>1147.0378499999999</c:v>
                </c:pt>
                <c:pt idx="539">
                  <c:v>1145.4516799999999</c:v>
                </c:pt>
                <c:pt idx="540">
                  <c:v>1143.8655000000001</c:v>
                </c:pt>
                <c:pt idx="541">
                  <c:v>1142.2793300000001</c:v>
                </c:pt>
                <c:pt idx="542">
                  <c:v>1140.69316</c:v>
                </c:pt>
                <c:pt idx="543">
                  <c:v>1139.10698</c:v>
                </c:pt>
                <c:pt idx="544">
                  <c:v>1137.52081</c:v>
                </c:pt>
                <c:pt idx="545">
                  <c:v>1135.9346399999999</c:v>
                </c:pt>
                <c:pt idx="546">
                  <c:v>1134.3484699999999</c:v>
                </c:pt>
                <c:pt idx="547">
                  <c:v>1132.7623000000001</c:v>
                </c:pt>
                <c:pt idx="548">
                  <c:v>1131.1761200000001</c:v>
                </c:pt>
                <c:pt idx="549">
                  <c:v>1129.58995</c:v>
                </c:pt>
                <c:pt idx="550">
                  <c:v>1128.00378</c:v>
                </c:pt>
                <c:pt idx="551">
                  <c:v>1126.41761</c:v>
                </c:pt>
                <c:pt idx="552">
                  <c:v>1124.83143</c:v>
                </c:pt>
                <c:pt idx="553">
                  <c:v>1123.2452599999999</c:v>
                </c:pt>
                <c:pt idx="554">
                  <c:v>1121.6590900000001</c:v>
                </c:pt>
                <c:pt idx="555">
                  <c:v>1120.0729200000001</c:v>
                </c:pt>
                <c:pt idx="556">
                  <c:v>1118.4867400000001</c:v>
                </c:pt>
                <c:pt idx="557">
                  <c:v>1116.90057</c:v>
                </c:pt>
                <c:pt idx="558">
                  <c:v>1115.3144</c:v>
                </c:pt>
                <c:pt idx="559">
                  <c:v>1113.7282299999999</c:v>
                </c:pt>
                <c:pt idx="560">
                  <c:v>1112.1420499999999</c:v>
                </c:pt>
                <c:pt idx="561">
                  <c:v>1110.5558799999999</c:v>
                </c:pt>
                <c:pt idx="562">
                  <c:v>1108.9697100000001</c:v>
                </c:pt>
                <c:pt idx="563">
                  <c:v>1107.3835300000001</c:v>
                </c:pt>
                <c:pt idx="564">
                  <c:v>1105.79736</c:v>
                </c:pt>
                <c:pt idx="565">
                  <c:v>1104.21119</c:v>
                </c:pt>
                <c:pt idx="566">
                  <c:v>1102.6250199999999</c:v>
                </c:pt>
                <c:pt idx="567">
                  <c:v>1101.0388399999999</c:v>
                </c:pt>
                <c:pt idx="568">
                  <c:v>1099.4526699999999</c:v>
                </c:pt>
                <c:pt idx="569">
                  <c:v>1097.8665000000001</c:v>
                </c:pt>
                <c:pt idx="570">
                  <c:v>1096.28033</c:v>
                </c:pt>
                <c:pt idx="571">
                  <c:v>1094.69415</c:v>
                </c:pt>
                <c:pt idx="572">
                  <c:v>1093.10798</c:v>
                </c:pt>
                <c:pt idx="573">
                  <c:v>1091.52181</c:v>
                </c:pt>
                <c:pt idx="574">
                  <c:v>1089.9356399999999</c:v>
                </c:pt>
                <c:pt idx="575">
                  <c:v>1088.3494599999999</c:v>
                </c:pt>
                <c:pt idx="576">
                  <c:v>1086.7632900000001</c:v>
                </c:pt>
                <c:pt idx="577">
                  <c:v>1085.1771200000001</c:v>
                </c:pt>
                <c:pt idx="578">
                  <c:v>1083.59095</c:v>
                </c:pt>
                <c:pt idx="579">
                  <c:v>1082.00477</c:v>
                </c:pt>
                <c:pt idx="580">
                  <c:v>1080.4186</c:v>
                </c:pt>
                <c:pt idx="581">
                  <c:v>1078.8324299999999</c:v>
                </c:pt>
                <c:pt idx="582">
                  <c:v>1077.2462599999999</c:v>
                </c:pt>
                <c:pt idx="583">
                  <c:v>1075.6600800000001</c:v>
                </c:pt>
                <c:pt idx="584">
                  <c:v>1074.0739100000001</c:v>
                </c:pt>
                <c:pt idx="585">
                  <c:v>1072.48774</c:v>
                </c:pt>
                <c:pt idx="586">
                  <c:v>1070.90157</c:v>
                </c:pt>
                <c:pt idx="587">
                  <c:v>1069.31539</c:v>
                </c:pt>
                <c:pt idx="588">
                  <c:v>1067.7292199999999</c:v>
                </c:pt>
                <c:pt idx="589">
                  <c:v>1066.1430499999999</c:v>
                </c:pt>
                <c:pt idx="590">
                  <c:v>1064.5568800000001</c:v>
                </c:pt>
                <c:pt idx="591">
                  <c:v>1062.9707000000001</c:v>
                </c:pt>
                <c:pt idx="592">
                  <c:v>1061.38453</c:v>
                </c:pt>
                <c:pt idx="593">
                  <c:v>1059.79836</c:v>
                </c:pt>
                <c:pt idx="594">
                  <c:v>1058.21219</c:v>
                </c:pt>
                <c:pt idx="595">
                  <c:v>1056.62601</c:v>
                </c:pt>
                <c:pt idx="596">
                  <c:v>1055.0398399999999</c:v>
                </c:pt>
                <c:pt idx="597">
                  <c:v>1053.4536700000001</c:v>
                </c:pt>
                <c:pt idx="598">
                  <c:v>1051.8675000000001</c:v>
                </c:pt>
                <c:pt idx="599">
                  <c:v>1050.2813200000001</c:v>
                </c:pt>
                <c:pt idx="600">
                  <c:v>1048.69515</c:v>
                </c:pt>
                <c:pt idx="601">
                  <c:v>1047.10898</c:v>
                </c:pt>
                <c:pt idx="602">
                  <c:v>1045.5228099999999</c:v>
                </c:pt>
                <c:pt idx="603">
                  <c:v>1043.9366299999999</c:v>
                </c:pt>
                <c:pt idx="604">
                  <c:v>1042.3504600000001</c:v>
                </c:pt>
                <c:pt idx="605">
                  <c:v>1040.7642900000001</c:v>
                </c:pt>
                <c:pt idx="606">
                  <c:v>1039.1781100000001</c:v>
                </c:pt>
                <c:pt idx="607">
                  <c:v>1037.59194</c:v>
                </c:pt>
                <c:pt idx="608">
                  <c:v>1036.00577</c:v>
                </c:pt>
                <c:pt idx="609">
                  <c:v>1034.4195999999999</c:v>
                </c:pt>
                <c:pt idx="610">
                  <c:v>1032.8334199999999</c:v>
                </c:pt>
                <c:pt idx="611">
                  <c:v>1031.2472499999999</c:v>
                </c:pt>
                <c:pt idx="612">
                  <c:v>1029.6610800000001</c:v>
                </c:pt>
                <c:pt idx="613">
                  <c:v>1028.07491</c:v>
                </c:pt>
                <c:pt idx="614">
                  <c:v>1026.48873</c:v>
                </c:pt>
                <c:pt idx="615">
                  <c:v>1024.90256</c:v>
                </c:pt>
                <c:pt idx="616">
                  <c:v>1023.31639</c:v>
                </c:pt>
                <c:pt idx="617">
                  <c:v>1021.73022</c:v>
                </c:pt>
                <c:pt idx="618">
                  <c:v>1020.14404</c:v>
                </c:pt>
                <c:pt idx="619">
                  <c:v>1018.55787</c:v>
                </c:pt>
                <c:pt idx="620">
                  <c:v>1016.9717000000001</c:v>
                </c:pt>
                <c:pt idx="621">
                  <c:v>1015.38553</c:v>
                </c:pt>
                <c:pt idx="622">
                  <c:v>1013.79935</c:v>
                </c:pt>
                <c:pt idx="623">
                  <c:v>1012.21318</c:v>
                </c:pt>
                <c:pt idx="624">
                  <c:v>1010.62701</c:v>
                </c:pt>
                <c:pt idx="625">
                  <c:v>1009.04084</c:v>
                </c:pt>
                <c:pt idx="626">
                  <c:v>1007.45466</c:v>
                </c:pt>
                <c:pt idx="627">
                  <c:v>1005.86849</c:v>
                </c:pt>
                <c:pt idx="628">
                  <c:v>1004.28232</c:v>
                </c:pt>
                <c:pt idx="629">
                  <c:v>1002.69615</c:v>
                </c:pt>
                <c:pt idx="630">
                  <c:v>1001.10997</c:v>
                </c:pt>
                <c:pt idx="631">
                  <c:v>999.52380000000005</c:v>
                </c:pt>
                <c:pt idx="632">
                  <c:v>997.93763000000001</c:v>
                </c:pt>
                <c:pt idx="633">
                  <c:v>996.35145999999997</c:v>
                </c:pt>
                <c:pt idx="634">
                  <c:v>994.76527999999996</c:v>
                </c:pt>
                <c:pt idx="635">
                  <c:v>993.17911000000004</c:v>
                </c:pt>
                <c:pt idx="636">
                  <c:v>991.59294</c:v>
                </c:pt>
                <c:pt idx="637">
                  <c:v>990.00675999999999</c:v>
                </c:pt>
                <c:pt idx="638">
                  <c:v>988.42058999999995</c:v>
                </c:pt>
                <c:pt idx="639">
                  <c:v>986.83442000000002</c:v>
                </c:pt>
                <c:pt idx="640">
                  <c:v>985.24824999999998</c:v>
                </c:pt>
                <c:pt idx="641">
                  <c:v>983.66206999999997</c:v>
                </c:pt>
                <c:pt idx="642">
                  <c:v>982.07590000000005</c:v>
                </c:pt>
                <c:pt idx="643">
                  <c:v>980.48973000000001</c:v>
                </c:pt>
                <c:pt idx="644">
                  <c:v>978.90355999999997</c:v>
                </c:pt>
                <c:pt idx="645">
                  <c:v>977.31737999999996</c:v>
                </c:pt>
                <c:pt idx="646">
                  <c:v>975.73121000000003</c:v>
                </c:pt>
                <c:pt idx="647">
                  <c:v>974.14503999999999</c:v>
                </c:pt>
                <c:pt idx="648">
                  <c:v>972.55886999999996</c:v>
                </c:pt>
                <c:pt idx="649">
                  <c:v>970.97270000000003</c:v>
                </c:pt>
                <c:pt idx="650">
                  <c:v>969.38652000000002</c:v>
                </c:pt>
                <c:pt idx="651">
                  <c:v>967.80034999999998</c:v>
                </c:pt>
                <c:pt idx="652">
                  <c:v>966.21418000000006</c:v>
                </c:pt>
                <c:pt idx="653">
                  <c:v>964.62801000000002</c:v>
                </c:pt>
                <c:pt idx="654">
                  <c:v>963.04183</c:v>
                </c:pt>
                <c:pt idx="655">
                  <c:v>961.45565999999997</c:v>
                </c:pt>
                <c:pt idx="656">
                  <c:v>959.86949000000004</c:v>
                </c:pt>
                <c:pt idx="657">
                  <c:v>958.28331000000003</c:v>
                </c:pt>
                <c:pt idx="658">
                  <c:v>956.69713999999999</c:v>
                </c:pt>
                <c:pt idx="659">
                  <c:v>955.11096999999995</c:v>
                </c:pt>
                <c:pt idx="660">
                  <c:v>953.52480000000003</c:v>
                </c:pt>
                <c:pt idx="661">
                  <c:v>951.93862000000001</c:v>
                </c:pt>
                <c:pt idx="662">
                  <c:v>950.35244999999998</c:v>
                </c:pt>
                <c:pt idx="663">
                  <c:v>948.76628000000005</c:v>
                </c:pt>
                <c:pt idx="664">
                  <c:v>947.18011000000001</c:v>
                </c:pt>
                <c:pt idx="665">
                  <c:v>945.59393</c:v>
                </c:pt>
                <c:pt idx="666">
                  <c:v>944.00775999999996</c:v>
                </c:pt>
                <c:pt idx="667">
                  <c:v>942.42159000000004</c:v>
                </c:pt>
                <c:pt idx="668">
                  <c:v>940.83542</c:v>
                </c:pt>
                <c:pt idx="669">
                  <c:v>939.24923999999999</c:v>
                </c:pt>
                <c:pt idx="670">
                  <c:v>937.66306999999995</c:v>
                </c:pt>
                <c:pt idx="671">
                  <c:v>936.07690000000002</c:v>
                </c:pt>
                <c:pt idx="672">
                  <c:v>934.49072999999999</c:v>
                </c:pt>
                <c:pt idx="673">
                  <c:v>932.90454999999997</c:v>
                </c:pt>
                <c:pt idx="674">
                  <c:v>931.31838000000005</c:v>
                </c:pt>
                <c:pt idx="675">
                  <c:v>929.73221000000001</c:v>
                </c:pt>
                <c:pt idx="676">
                  <c:v>928.14603999999997</c:v>
                </c:pt>
                <c:pt idx="677">
                  <c:v>926.55985999999996</c:v>
                </c:pt>
                <c:pt idx="678">
                  <c:v>924.97369000000003</c:v>
                </c:pt>
                <c:pt idx="679">
                  <c:v>923.38751999999999</c:v>
                </c:pt>
                <c:pt idx="680">
                  <c:v>921.80134999999996</c:v>
                </c:pt>
                <c:pt idx="681">
                  <c:v>920.21516999999994</c:v>
                </c:pt>
                <c:pt idx="682">
                  <c:v>918.62900000000002</c:v>
                </c:pt>
                <c:pt idx="683">
                  <c:v>917.04282999999998</c:v>
                </c:pt>
                <c:pt idx="684">
                  <c:v>915.45664999999997</c:v>
                </c:pt>
                <c:pt idx="685">
                  <c:v>913.87048000000004</c:v>
                </c:pt>
                <c:pt idx="686">
                  <c:v>912.28431</c:v>
                </c:pt>
                <c:pt idx="687">
                  <c:v>910.69813999999997</c:v>
                </c:pt>
                <c:pt idx="688">
                  <c:v>909.11197000000004</c:v>
                </c:pt>
                <c:pt idx="689">
                  <c:v>907.52579000000003</c:v>
                </c:pt>
                <c:pt idx="690">
                  <c:v>905.93961999999999</c:v>
                </c:pt>
                <c:pt idx="691">
                  <c:v>904.35344999999995</c:v>
                </c:pt>
                <c:pt idx="692">
                  <c:v>902.76728000000003</c:v>
                </c:pt>
                <c:pt idx="693">
                  <c:v>901.18110000000001</c:v>
                </c:pt>
                <c:pt idx="694">
                  <c:v>899.59492999999998</c:v>
                </c:pt>
                <c:pt idx="695">
                  <c:v>898.00876000000005</c:v>
                </c:pt>
                <c:pt idx="696">
                  <c:v>896.42259000000001</c:v>
                </c:pt>
                <c:pt idx="697">
                  <c:v>894.83641</c:v>
                </c:pt>
                <c:pt idx="698">
                  <c:v>893.25023999999996</c:v>
                </c:pt>
                <c:pt idx="699">
                  <c:v>891.66407000000004</c:v>
                </c:pt>
                <c:pt idx="700">
                  <c:v>890.0779</c:v>
                </c:pt>
                <c:pt idx="701">
                  <c:v>888.49171999999999</c:v>
                </c:pt>
                <c:pt idx="702">
                  <c:v>886.90554999999995</c:v>
                </c:pt>
                <c:pt idx="703">
                  <c:v>885.31938000000002</c:v>
                </c:pt>
                <c:pt idx="704">
                  <c:v>883.73320000000001</c:v>
                </c:pt>
                <c:pt idx="705">
                  <c:v>882.14702999999997</c:v>
                </c:pt>
                <c:pt idx="706">
                  <c:v>880.56086000000005</c:v>
                </c:pt>
                <c:pt idx="707">
                  <c:v>878.97469000000001</c:v>
                </c:pt>
                <c:pt idx="708">
                  <c:v>877.38851</c:v>
                </c:pt>
                <c:pt idx="709">
                  <c:v>875.80233999999996</c:v>
                </c:pt>
                <c:pt idx="710">
                  <c:v>874.21617000000003</c:v>
                </c:pt>
                <c:pt idx="711">
                  <c:v>872.63</c:v>
                </c:pt>
                <c:pt idx="712">
                  <c:v>871.04381999999998</c:v>
                </c:pt>
                <c:pt idx="713">
                  <c:v>869.45764999999994</c:v>
                </c:pt>
                <c:pt idx="714">
                  <c:v>867.87148000000002</c:v>
                </c:pt>
                <c:pt idx="715">
                  <c:v>866.28530999999998</c:v>
                </c:pt>
                <c:pt idx="716">
                  <c:v>864.69912999999997</c:v>
                </c:pt>
                <c:pt idx="717">
                  <c:v>863.11296000000004</c:v>
                </c:pt>
                <c:pt idx="718">
                  <c:v>861.52679000000001</c:v>
                </c:pt>
                <c:pt idx="719">
                  <c:v>859.94061999999997</c:v>
                </c:pt>
                <c:pt idx="720">
                  <c:v>858.35443999999995</c:v>
                </c:pt>
                <c:pt idx="721">
                  <c:v>856.76827000000003</c:v>
                </c:pt>
                <c:pt idx="722">
                  <c:v>855.18209999999999</c:v>
                </c:pt>
                <c:pt idx="723">
                  <c:v>853.59592999999995</c:v>
                </c:pt>
                <c:pt idx="724">
                  <c:v>852.00975000000005</c:v>
                </c:pt>
                <c:pt idx="725">
                  <c:v>850.42358000000002</c:v>
                </c:pt>
                <c:pt idx="726">
                  <c:v>848.83740999999998</c:v>
                </c:pt>
                <c:pt idx="727">
                  <c:v>847.25124000000005</c:v>
                </c:pt>
                <c:pt idx="728">
                  <c:v>845.66506000000004</c:v>
                </c:pt>
                <c:pt idx="729">
                  <c:v>844.07889</c:v>
                </c:pt>
                <c:pt idx="730">
                  <c:v>842.49271999999996</c:v>
                </c:pt>
                <c:pt idx="731">
                  <c:v>840.90655000000004</c:v>
                </c:pt>
                <c:pt idx="732">
                  <c:v>839.32037000000003</c:v>
                </c:pt>
                <c:pt idx="733">
                  <c:v>837.73419999999999</c:v>
                </c:pt>
                <c:pt idx="734">
                  <c:v>836.14802999999995</c:v>
                </c:pt>
                <c:pt idx="735">
                  <c:v>834.56186000000002</c:v>
                </c:pt>
                <c:pt idx="736">
                  <c:v>832.97568000000001</c:v>
                </c:pt>
                <c:pt idx="737">
                  <c:v>831.38950999999997</c:v>
                </c:pt>
                <c:pt idx="738">
                  <c:v>829.80334000000005</c:v>
                </c:pt>
                <c:pt idx="739">
                  <c:v>828.21717000000001</c:v>
                </c:pt>
                <c:pt idx="740">
                  <c:v>826.63099</c:v>
                </c:pt>
                <c:pt idx="741">
                  <c:v>825.04481999999996</c:v>
                </c:pt>
                <c:pt idx="742">
                  <c:v>823.45865000000003</c:v>
                </c:pt>
                <c:pt idx="743">
                  <c:v>821.87248</c:v>
                </c:pt>
                <c:pt idx="744">
                  <c:v>820.28629999999998</c:v>
                </c:pt>
                <c:pt idx="745">
                  <c:v>818.70012999999994</c:v>
                </c:pt>
                <c:pt idx="746">
                  <c:v>817.11396000000002</c:v>
                </c:pt>
                <c:pt idx="747">
                  <c:v>815.52778000000001</c:v>
                </c:pt>
                <c:pt idx="748">
                  <c:v>813.94160999999997</c:v>
                </c:pt>
                <c:pt idx="749">
                  <c:v>812.35544000000004</c:v>
                </c:pt>
                <c:pt idx="750">
                  <c:v>810.76927000000001</c:v>
                </c:pt>
                <c:pt idx="751">
                  <c:v>809.18308999999999</c:v>
                </c:pt>
                <c:pt idx="752">
                  <c:v>807.59691999999995</c:v>
                </c:pt>
                <c:pt idx="753">
                  <c:v>806.01075000000003</c:v>
                </c:pt>
                <c:pt idx="754">
                  <c:v>804.42457999999999</c:v>
                </c:pt>
                <c:pt idx="755">
                  <c:v>802.83839999999998</c:v>
                </c:pt>
                <c:pt idx="756">
                  <c:v>801.25223000000005</c:v>
                </c:pt>
                <c:pt idx="757">
                  <c:v>799.66606000000002</c:v>
                </c:pt>
                <c:pt idx="758">
                  <c:v>798.07988999999998</c:v>
                </c:pt>
                <c:pt idx="759">
                  <c:v>796.49370999999996</c:v>
                </c:pt>
                <c:pt idx="760">
                  <c:v>794.90754000000004</c:v>
                </c:pt>
                <c:pt idx="761">
                  <c:v>793.32137</c:v>
                </c:pt>
                <c:pt idx="762">
                  <c:v>791.73519999999996</c:v>
                </c:pt>
                <c:pt idx="763">
                  <c:v>790.14901999999995</c:v>
                </c:pt>
                <c:pt idx="764">
                  <c:v>788.56285000000003</c:v>
                </c:pt>
                <c:pt idx="765">
                  <c:v>786.97667999999999</c:v>
                </c:pt>
                <c:pt idx="766">
                  <c:v>785.39050999999995</c:v>
                </c:pt>
                <c:pt idx="767">
                  <c:v>783.80433000000005</c:v>
                </c:pt>
                <c:pt idx="768">
                  <c:v>782.21816000000001</c:v>
                </c:pt>
                <c:pt idx="769">
                  <c:v>780.63198999999997</c:v>
                </c:pt>
                <c:pt idx="770">
                  <c:v>779.04582000000005</c:v>
                </c:pt>
                <c:pt idx="771">
                  <c:v>777.45964000000004</c:v>
                </c:pt>
                <c:pt idx="772">
                  <c:v>775.87347</c:v>
                </c:pt>
                <c:pt idx="773">
                  <c:v>774.28729999999996</c:v>
                </c:pt>
                <c:pt idx="774">
                  <c:v>772.70113000000003</c:v>
                </c:pt>
                <c:pt idx="775">
                  <c:v>771.11495000000002</c:v>
                </c:pt>
                <c:pt idx="776">
                  <c:v>769.52877999999998</c:v>
                </c:pt>
                <c:pt idx="777">
                  <c:v>767.94260999999995</c:v>
                </c:pt>
                <c:pt idx="778">
                  <c:v>766.35644000000002</c:v>
                </c:pt>
                <c:pt idx="779">
                  <c:v>764.77026000000001</c:v>
                </c:pt>
                <c:pt idx="780">
                  <c:v>763.18408999999997</c:v>
                </c:pt>
                <c:pt idx="781">
                  <c:v>761.59792000000004</c:v>
                </c:pt>
                <c:pt idx="782">
                  <c:v>760.01175000000001</c:v>
                </c:pt>
                <c:pt idx="783">
                  <c:v>758.42556999999999</c:v>
                </c:pt>
                <c:pt idx="784">
                  <c:v>756.83939999999996</c:v>
                </c:pt>
                <c:pt idx="785">
                  <c:v>755.25323000000003</c:v>
                </c:pt>
                <c:pt idx="786">
                  <c:v>753.66705999999999</c:v>
                </c:pt>
                <c:pt idx="787">
                  <c:v>752.08087999999998</c:v>
                </c:pt>
                <c:pt idx="788">
                  <c:v>750.49471000000005</c:v>
                </c:pt>
                <c:pt idx="789">
                  <c:v>748.90854000000002</c:v>
                </c:pt>
                <c:pt idx="790">
                  <c:v>747.32236</c:v>
                </c:pt>
                <c:pt idx="791">
                  <c:v>745.73618999999997</c:v>
                </c:pt>
                <c:pt idx="792">
                  <c:v>744.15002000000004</c:v>
                </c:pt>
                <c:pt idx="793">
                  <c:v>742.56385</c:v>
                </c:pt>
                <c:pt idx="794">
                  <c:v>740.97766999999999</c:v>
                </c:pt>
                <c:pt idx="795">
                  <c:v>739.39149999999995</c:v>
                </c:pt>
                <c:pt idx="796">
                  <c:v>737.80533000000003</c:v>
                </c:pt>
                <c:pt idx="797">
                  <c:v>736.21915999999999</c:v>
                </c:pt>
                <c:pt idx="798">
                  <c:v>734.63297999999998</c:v>
                </c:pt>
                <c:pt idx="799">
                  <c:v>733.04681000000005</c:v>
                </c:pt>
                <c:pt idx="800">
                  <c:v>731.46064000000001</c:v>
                </c:pt>
                <c:pt idx="801">
                  <c:v>729.87446999999997</c:v>
                </c:pt>
                <c:pt idx="802">
                  <c:v>728.28828999999996</c:v>
                </c:pt>
                <c:pt idx="803">
                  <c:v>726.70212000000004</c:v>
                </c:pt>
                <c:pt idx="804">
                  <c:v>725.11595</c:v>
                </c:pt>
                <c:pt idx="805">
                  <c:v>723.52977999999996</c:v>
                </c:pt>
                <c:pt idx="806">
                  <c:v>721.94359999999995</c:v>
                </c:pt>
                <c:pt idx="807">
                  <c:v>720.35743000000002</c:v>
                </c:pt>
                <c:pt idx="808">
                  <c:v>718.77125999999998</c:v>
                </c:pt>
                <c:pt idx="809">
                  <c:v>717.18508999999995</c:v>
                </c:pt>
                <c:pt idx="810">
                  <c:v>715.59891000000005</c:v>
                </c:pt>
                <c:pt idx="811">
                  <c:v>714.01274000000001</c:v>
                </c:pt>
                <c:pt idx="812">
                  <c:v>712.42656999999997</c:v>
                </c:pt>
                <c:pt idx="813">
                  <c:v>710.84040000000005</c:v>
                </c:pt>
                <c:pt idx="814">
                  <c:v>709.25422000000003</c:v>
                </c:pt>
                <c:pt idx="815">
                  <c:v>707.66804999999999</c:v>
                </c:pt>
                <c:pt idx="816">
                  <c:v>706.08187999999996</c:v>
                </c:pt>
                <c:pt idx="817">
                  <c:v>704.49571000000003</c:v>
                </c:pt>
                <c:pt idx="818">
                  <c:v>702.90953000000002</c:v>
                </c:pt>
                <c:pt idx="819">
                  <c:v>701.32335999999998</c:v>
                </c:pt>
                <c:pt idx="820">
                  <c:v>699.73719000000006</c:v>
                </c:pt>
                <c:pt idx="821">
                  <c:v>698.15102000000002</c:v>
                </c:pt>
                <c:pt idx="822">
                  <c:v>696.56484</c:v>
                </c:pt>
                <c:pt idx="823">
                  <c:v>694.97866999999997</c:v>
                </c:pt>
                <c:pt idx="824">
                  <c:v>693.39250000000004</c:v>
                </c:pt>
                <c:pt idx="825">
                  <c:v>691.80633</c:v>
                </c:pt>
                <c:pt idx="826">
                  <c:v>690.22014999999999</c:v>
                </c:pt>
                <c:pt idx="827">
                  <c:v>688.63397999999995</c:v>
                </c:pt>
                <c:pt idx="828">
                  <c:v>687.04781000000003</c:v>
                </c:pt>
                <c:pt idx="829">
                  <c:v>685.46163999999999</c:v>
                </c:pt>
                <c:pt idx="830">
                  <c:v>683.87545999999998</c:v>
                </c:pt>
                <c:pt idx="831">
                  <c:v>682.28929000000005</c:v>
                </c:pt>
                <c:pt idx="832">
                  <c:v>680.70312000000001</c:v>
                </c:pt>
                <c:pt idx="833">
                  <c:v>679.11694</c:v>
                </c:pt>
                <c:pt idx="834">
                  <c:v>677.53076999999996</c:v>
                </c:pt>
                <c:pt idx="835">
                  <c:v>675.94460000000004</c:v>
                </c:pt>
                <c:pt idx="836">
                  <c:v>674.35843</c:v>
                </c:pt>
                <c:pt idx="837">
                  <c:v>672.77224999999999</c:v>
                </c:pt>
                <c:pt idx="838">
                  <c:v>671.18607999999995</c:v>
                </c:pt>
                <c:pt idx="839">
                  <c:v>669.59991000000002</c:v>
                </c:pt>
                <c:pt idx="840">
                  <c:v>668.01373999999998</c:v>
                </c:pt>
                <c:pt idx="841">
                  <c:v>666.42755999999997</c:v>
                </c:pt>
                <c:pt idx="842">
                  <c:v>664.84139000000005</c:v>
                </c:pt>
                <c:pt idx="843">
                  <c:v>663.25522000000001</c:v>
                </c:pt>
                <c:pt idx="844">
                  <c:v>661.66904999999997</c:v>
                </c:pt>
                <c:pt idx="845">
                  <c:v>660.08286999999996</c:v>
                </c:pt>
                <c:pt idx="846">
                  <c:v>658.49670000000003</c:v>
                </c:pt>
                <c:pt idx="847">
                  <c:v>656.91052999999999</c:v>
                </c:pt>
                <c:pt idx="848">
                  <c:v>655.32435999999996</c:v>
                </c:pt>
                <c:pt idx="849">
                  <c:v>653.73818000000006</c:v>
                </c:pt>
                <c:pt idx="850">
                  <c:v>652.15201000000002</c:v>
                </c:pt>
                <c:pt idx="851">
                  <c:v>650.56583999999998</c:v>
                </c:pt>
                <c:pt idx="852">
                  <c:v>648.97967000000006</c:v>
                </c:pt>
                <c:pt idx="853">
                  <c:v>647.39349000000004</c:v>
                </c:pt>
                <c:pt idx="854">
                  <c:v>645.80732</c:v>
                </c:pt>
                <c:pt idx="855">
                  <c:v>644.22114999999997</c:v>
                </c:pt>
                <c:pt idx="856">
                  <c:v>642.63498000000004</c:v>
                </c:pt>
                <c:pt idx="857">
                  <c:v>641.04880000000003</c:v>
                </c:pt>
                <c:pt idx="858">
                  <c:v>639.46262999999999</c:v>
                </c:pt>
                <c:pt idx="859">
                  <c:v>637.87645999999995</c:v>
                </c:pt>
                <c:pt idx="860">
                  <c:v>636.29029000000003</c:v>
                </c:pt>
                <c:pt idx="861">
                  <c:v>634.70411000000001</c:v>
                </c:pt>
                <c:pt idx="862">
                  <c:v>633.11793999999998</c:v>
                </c:pt>
                <c:pt idx="863">
                  <c:v>631.53177000000005</c:v>
                </c:pt>
                <c:pt idx="864">
                  <c:v>629.94560000000001</c:v>
                </c:pt>
                <c:pt idx="865">
                  <c:v>628.35942</c:v>
                </c:pt>
                <c:pt idx="866">
                  <c:v>626.77324999999996</c:v>
                </c:pt>
                <c:pt idx="867">
                  <c:v>625.18708000000004</c:v>
                </c:pt>
                <c:pt idx="868">
                  <c:v>623.60091</c:v>
                </c:pt>
                <c:pt idx="869">
                  <c:v>622.01472999999999</c:v>
                </c:pt>
                <c:pt idx="870">
                  <c:v>620.42855999999995</c:v>
                </c:pt>
                <c:pt idx="871">
                  <c:v>618.84239000000002</c:v>
                </c:pt>
                <c:pt idx="872">
                  <c:v>617.25621999999998</c:v>
                </c:pt>
                <c:pt idx="873">
                  <c:v>615.67003999999997</c:v>
                </c:pt>
                <c:pt idx="874">
                  <c:v>614.08387000000005</c:v>
                </c:pt>
                <c:pt idx="875">
                  <c:v>612.49770000000001</c:v>
                </c:pt>
                <c:pt idx="876">
                  <c:v>610.91152</c:v>
                </c:pt>
                <c:pt idx="877">
                  <c:v>609.32534999999996</c:v>
                </c:pt>
                <c:pt idx="878">
                  <c:v>607.73918000000003</c:v>
                </c:pt>
                <c:pt idx="879">
                  <c:v>606.15300999999999</c:v>
                </c:pt>
                <c:pt idx="880">
                  <c:v>604.56682999999998</c:v>
                </c:pt>
                <c:pt idx="881">
                  <c:v>602.98065999999994</c:v>
                </c:pt>
                <c:pt idx="882">
                  <c:v>601.39449000000002</c:v>
                </c:pt>
                <c:pt idx="883">
                  <c:v>599.80831999999998</c:v>
                </c:pt>
                <c:pt idx="884">
                  <c:v>598.22213999999997</c:v>
                </c:pt>
                <c:pt idx="885">
                  <c:v>596.63597000000004</c:v>
                </c:pt>
                <c:pt idx="886">
                  <c:v>595.0498</c:v>
                </c:pt>
                <c:pt idx="887">
                  <c:v>593.46362999999997</c:v>
                </c:pt>
                <c:pt idx="888">
                  <c:v>591.87746000000004</c:v>
                </c:pt>
                <c:pt idx="889">
                  <c:v>590.29128000000003</c:v>
                </c:pt>
                <c:pt idx="890">
                  <c:v>588.70510999999999</c:v>
                </c:pt>
                <c:pt idx="891">
                  <c:v>587.11893999999995</c:v>
                </c:pt>
                <c:pt idx="892">
                  <c:v>585.53276000000005</c:v>
                </c:pt>
                <c:pt idx="893">
                  <c:v>583.94659000000001</c:v>
                </c:pt>
                <c:pt idx="894">
                  <c:v>582.36041999999998</c:v>
                </c:pt>
                <c:pt idx="895">
                  <c:v>580.77425000000005</c:v>
                </c:pt>
                <c:pt idx="896">
                  <c:v>579.18807000000004</c:v>
                </c:pt>
                <c:pt idx="897">
                  <c:v>577.6019</c:v>
                </c:pt>
                <c:pt idx="898">
                  <c:v>576.01572999999996</c:v>
                </c:pt>
                <c:pt idx="899">
                  <c:v>574.42956000000004</c:v>
                </c:pt>
                <c:pt idx="900">
                  <c:v>572.84338000000002</c:v>
                </c:pt>
                <c:pt idx="901">
                  <c:v>571.25720999999999</c:v>
                </c:pt>
                <c:pt idx="902">
                  <c:v>569.67103999999995</c:v>
                </c:pt>
                <c:pt idx="903">
                  <c:v>568.08487000000002</c:v>
                </c:pt>
                <c:pt idx="904">
                  <c:v>566.49869000000001</c:v>
                </c:pt>
                <c:pt idx="905">
                  <c:v>564.91251999999997</c:v>
                </c:pt>
                <c:pt idx="906">
                  <c:v>563.32635000000005</c:v>
                </c:pt>
                <c:pt idx="907">
                  <c:v>561.74018000000001</c:v>
                </c:pt>
                <c:pt idx="908">
                  <c:v>560.154</c:v>
                </c:pt>
                <c:pt idx="909">
                  <c:v>558.56782999999996</c:v>
                </c:pt>
                <c:pt idx="910">
                  <c:v>556.98166000000003</c:v>
                </c:pt>
                <c:pt idx="911">
                  <c:v>555.39549</c:v>
                </c:pt>
                <c:pt idx="912">
                  <c:v>553.80930999999998</c:v>
                </c:pt>
                <c:pt idx="913">
                  <c:v>552.22313999999994</c:v>
                </c:pt>
                <c:pt idx="914">
                  <c:v>550.63697000000002</c:v>
                </c:pt>
                <c:pt idx="915">
                  <c:v>549.05079999999998</c:v>
                </c:pt>
                <c:pt idx="916">
                  <c:v>547.46461999999997</c:v>
                </c:pt>
                <c:pt idx="917">
                  <c:v>545.87845000000004</c:v>
                </c:pt>
                <c:pt idx="918">
                  <c:v>544.29228000000001</c:v>
                </c:pt>
                <c:pt idx="919">
                  <c:v>542.70610999999997</c:v>
                </c:pt>
                <c:pt idx="920">
                  <c:v>541.11992999999995</c:v>
                </c:pt>
                <c:pt idx="921">
                  <c:v>539.53376000000003</c:v>
                </c:pt>
                <c:pt idx="922">
                  <c:v>537.94758999999999</c:v>
                </c:pt>
                <c:pt idx="923">
                  <c:v>536.36140999999998</c:v>
                </c:pt>
                <c:pt idx="924">
                  <c:v>534.77524000000005</c:v>
                </c:pt>
                <c:pt idx="925">
                  <c:v>533.18907000000002</c:v>
                </c:pt>
                <c:pt idx="926">
                  <c:v>531.60289999999998</c:v>
                </c:pt>
                <c:pt idx="927">
                  <c:v>530.01671999999996</c:v>
                </c:pt>
                <c:pt idx="928">
                  <c:v>528.43055000000004</c:v>
                </c:pt>
                <c:pt idx="929">
                  <c:v>526.84438</c:v>
                </c:pt>
                <c:pt idx="930">
                  <c:v>525.25820999999996</c:v>
                </c:pt>
                <c:pt idx="931">
                  <c:v>523.67204000000004</c:v>
                </c:pt>
                <c:pt idx="932">
                  <c:v>522.08586000000003</c:v>
                </c:pt>
                <c:pt idx="933">
                  <c:v>520.49968999999999</c:v>
                </c:pt>
                <c:pt idx="934">
                  <c:v>518.91351999999995</c:v>
                </c:pt>
                <c:pt idx="935">
                  <c:v>517.32735000000002</c:v>
                </c:pt>
                <c:pt idx="936">
                  <c:v>515.74117000000001</c:v>
                </c:pt>
                <c:pt idx="937">
                  <c:v>514.15499999999997</c:v>
                </c:pt>
                <c:pt idx="938">
                  <c:v>512.56883000000005</c:v>
                </c:pt>
                <c:pt idx="939">
                  <c:v>510.98266000000001</c:v>
                </c:pt>
                <c:pt idx="940">
                  <c:v>509.39648</c:v>
                </c:pt>
                <c:pt idx="941">
                  <c:v>507.81031000000002</c:v>
                </c:pt>
                <c:pt idx="942">
                  <c:v>506.22413999999998</c:v>
                </c:pt>
                <c:pt idx="943">
                  <c:v>504.63796000000002</c:v>
                </c:pt>
                <c:pt idx="944">
                  <c:v>503.05178999999998</c:v>
                </c:pt>
                <c:pt idx="945">
                  <c:v>501.46562</c:v>
                </c:pt>
                <c:pt idx="946">
                  <c:v>499.87945000000002</c:v>
                </c:pt>
                <c:pt idx="947">
                  <c:v>498.29327000000001</c:v>
                </c:pt>
                <c:pt idx="948">
                  <c:v>496.70710000000003</c:v>
                </c:pt>
                <c:pt idx="949">
                  <c:v>495.12092999999999</c:v>
                </c:pt>
                <c:pt idx="950">
                  <c:v>493.53476000000001</c:v>
                </c:pt>
                <c:pt idx="951">
                  <c:v>491.94857999999999</c:v>
                </c:pt>
                <c:pt idx="952">
                  <c:v>490.36241000000001</c:v>
                </c:pt>
                <c:pt idx="953">
                  <c:v>488.77623999999997</c:v>
                </c:pt>
                <c:pt idx="954">
                  <c:v>487.19006999999999</c:v>
                </c:pt>
                <c:pt idx="955">
                  <c:v>485.60388999999998</c:v>
                </c:pt>
                <c:pt idx="956">
                  <c:v>484.01772</c:v>
                </c:pt>
                <c:pt idx="957">
                  <c:v>482.43155000000002</c:v>
                </c:pt>
                <c:pt idx="958">
                  <c:v>480.84537999999998</c:v>
                </c:pt>
                <c:pt idx="959">
                  <c:v>479.25920000000002</c:v>
                </c:pt>
                <c:pt idx="960">
                  <c:v>477.67302999999998</c:v>
                </c:pt>
                <c:pt idx="961">
                  <c:v>476.08686</c:v>
                </c:pt>
                <c:pt idx="962">
                  <c:v>474.50069000000002</c:v>
                </c:pt>
                <c:pt idx="963">
                  <c:v>472.91451000000001</c:v>
                </c:pt>
                <c:pt idx="964">
                  <c:v>471.32834000000003</c:v>
                </c:pt>
                <c:pt idx="965">
                  <c:v>469.74216999999999</c:v>
                </c:pt>
                <c:pt idx="966">
                  <c:v>468.15600000000001</c:v>
                </c:pt>
                <c:pt idx="967">
                  <c:v>466.56981999999999</c:v>
                </c:pt>
                <c:pt idx="968">
                  <c:v>464.98365000000001</c:v>
                </c:pt>
                <c:pt idx="969">
                  <c:v>463.39747999999997</c:v>
                </c:pt>
                <c:pt idx="970">
                  <c:v>461.81130999999999</c:v>
                </c:pt>
                <c:pt idx="971">
                  <c:v>460.22512999999998</c:v>
                </c:pt>
                <c:pt idx="972">
                  <c:v>458.63896</c:v>
                </c:pt>
                <c:pt idx="973">
                  <c:v>457.05279000000002</c:v>
                </c:pt>
                <c:pt idx="974">
                  <c:v>455.46661</c:v>
                </c:pt>
                <c:pt idx="975">
                  <c:v>453.88044000000002</c:v>
                </c:pt>
                <c:pt idx="976">
                  <c:v>452.29426999999998</c:v>
                </c:pt>
                <c:pt idx="977">
                  <c:v>450.7081</c:v>
                </c:pt>
                <c:pt idx="978">
                  <c:v>449.12191999999999</c:v>
                </c:pt>
                <c:pt idx="979">
                  <c:v>447.53575000000001</c:v>
                </c:pt>
                <c:pt idx="980">
                  <c:v>445.94958000000003</c:v>
                </c:pt>
                <c:pt idx="981">
                  <c:v>444.36340999999999</c:v>
                </c:pt>
                <c:pt idx="982">
                  <c:v>442.77724000000001</c:v>
                </c:pt>
                <c:pt idx="983">
                  <c:v>441.19105999999999</c:v>
                </c:pt>
                <c:pt idx="984">
                  <c:v>439.60489000000001</c:v>
                </c:pt>
                <c:pt idx="985">
                  <c:v>438.01871999999997</c:v>
                </c:pt>
                <c:pt idx="986">
                  <c:v>436.43254999999999</c:v>
                </c:pt>
                <c:pt idx="987">
                  <c:v>434.84636999999998</c:v>
                </c:pt>
                <c:pt idx="988">
                  <c:v>433.2602</c:v>
                </c:pt>
                <c:pt idx="989">
                  <c:v>431.67403000000002</c:v>
                </c:pt>
                <c:pt idx="990">
                  <c:v>430.08785</c:v>
                </c:pt>
                <c:pt idx="991">
                  <c:v>428.50168000000002</c:v>
                </c:pt>
                <c:pt idx="992">
                  <c:v>426.91550999999998</c:v>
                </c:pt>
                <c:pt idx="993">
                  <c:v>425.32934</c:v>
                </c:pt>
                <c:pt idx="994">
                  <c:v>423.74315999999999</c:v>
                </c:pt>
                <c:pt idx="995">
                  <c:v>422.15699000000001</c:v>
                </c:pt>
                <c:pt idx="996">
                  <c:v>420.57082000000003</c:v>
                </c:pt>
                <c:pt idx="997">
                  <c:v>418.98464999999999</c:v>
                </c:pt>
                <c:pt idx="998">
                  <c:v>417.39846999999997</c:v>
                </c:pt>
                <c:pt idx="999">
                  <c:v>415.81229999999999</c:v>
                </c:pt>
                <c:pt idx="1000">
                  <c:v>414.22613000000001</c:v>
                </c:pt>
                <c:pt idx="1001">
                  <c:v>412.63995999999997</c:v>
                </c:pt>
                <c:pt idx="1002">
                  <c:v>411.05378000000002</c:v>
                </c:pt>
                <c:pt idx="1003">
                  <c:v>409.46760999999998</c:v>
                </c:pt>
                <c:pt idx="1004">
                  <c:v>407.88144</c:v>
                </c:pt>
                <c:pt idx="1005">
                  <c:v>406.29527000000002</c:v>
                </c:pt>
                <c:pt idx="1006">
                  <c:v>404.70909</c:v>
                </c:pt>
                <c:pt idx="1007">
                  <c:v>403.12292000000002</c:v>
                </c:pt>
                <c:pt idx="1008">
                  <c:v>401.53674999999998</c:v>
                </c:pt>
                <c:pt idx="1009">
                  <c:v>399.95058</c:v>
                </c:pt>
                <c:pt idx="1010">
                  <c:v>398.36439999999999</c:v>
                </c:pt>
                <c:pt idx="1011">
                  <c:v>396.77823000000001</c:v>
                </c:pt>
                <c:pt idx="1012">
                  <c:v>395.19206000000003</c:v>
                </c:pt>
                <c:pt idx="1013">
                  <c:v>393.60588999999999</c:v>
                </c:pt>
                <c:pt idx="1014">
                  <c:v>392.01970999999998</c:v>
                </c:pt>
                <c:pt idx="1015">
                  <c:v>390.43353999999999</c:v>
                </c:pt>
                <c:pt idx="1016">
                  <c:v>388.84737000000001</c:v>
                </c:pt>
                <c:pt idx="1017">
                  <c:v>387.26119</c:v>
                </c:pt>
                <c:pt idx="1018">
                  <c:v>385.67502000000002</c:v>
                </c:pt>
                <c:pt idx="1019">
                  <c:v>384.08884999999998</c:v>
                </c:pt>
                <c:pt idx="1020">
                  <c:v>382.50268</c:v>
                </c:pt>
                <c:pt idx="1021">
                  <c:v>380.91649999999998</c:v>
                </c:pt>
                <c:pt idx="1022">
                  <c:v>379.33033</c:v>
                </c:pt>
                <c:pt idx="1023">
                  <c:v>377.74416000000002</c:v>
                </c:pt>
                <c:pt idx="1024">
                  <c:v>376.15798999999998</c:v>
                </c:pt>
                <c:pt idx="1025">
                  <c:v>374.57182</c:v>
                </c:pt>
                <c:pt idx="1026">
                  <c:v>372.98563999999999</c:v>
                </c:pt>
                <c:pt idx="1027">
                  <c:v>371.39947000000001</c:v>
                </c:pt>
                <c:pt idx="1028">
                  <c:v>369.81330000000003</c:v>
                </c:pt>
                <c:pt idx="1029">
                  <c:v>368.22712999999999</c:v>
                </c:pt>
                <c:pt idx="1030">
                  <c:v>366.64094999999998</c:v>
                </c:pt>
                <c:pt idx="1031">
                  <c:v>365.05477999999999</c:v>
                </c:pt>
                <c:pt idx="1032">
                  <c:v>363.46861000000001</c:v>
                </c:pt>
                <c:pt idx="1033">
                  <c:v>361.88243</c:v>
                </c:pt>
                <c:pt idx="1034">
                  <c:v>360.29626000000002</c:v>
                </c:pt>
                <c:pt idx="1035">
                  <c:v>358.71008999999998</c:v>
                </c:pt>
                <c:pt idx="1036">
                  <c:v>357.12392</c:v>
                </c:pt>
                <c:pt idx="1037">
                  <c:v>355.53773999999999</c:v>
                </c:pt>
                <c:pt idx="1038">
                  <c:v>353.95157</c:v>
                </c:pt>
                <c:pt idx="1039">
                  <c:v>352.36540000000002</c:v>
                </c:pt>
                <c:pt idx="1040">
                  <c:v>350.77922999999998</c:v>
                </c:pt>
                <c:pt idx="1041">
                  <c:v>349.19305000000003</c:v>
                </c:pt>
                <c:pt idx="1042">
                  <c:v>347.60687999999999</c:v>
                </c:pt>
                <c:pt idx="1043">
                  <c:v>346.02071000000001</c:v>
                </c:pt>
                <c:pt idx="1044">
                  <c:v>344.43454000000003</c:v>
                </c:pt>
                <c:pt idx="1045">
                  <c:v>342.84836000000001</c:v>
                </c:pt>
                <c:pt idx="1046">
                  <c:v>341.26218999999998</c:v>
                </c:pt>
                <c:pt idx="1047">
                  <c:v>339.67601999999999</c:v>
                </c:pt>
                <c:pt idx="1048">
                  <c:v>338.08985000000001</c:v>
                </c:pt>
                <c:pt idx="1049">
                  <c:v>336.50367</c:v>
                </c:pt>
                <c:pt idx="1050">
                  <c:v>334.91750000000002</c:v>
                </c:pt>
                <c:pt idx="1051">
                  <c:v>333.33132999999998</c:v>
                </c:pt>
                <c:pt idx="1052">
                  <c:v>331.74516</c:v>
                </c:pt>
                <c:pt idx="1053">
                  <c:v>330.15897999999999</c:v>
                </c:pt>
                <c:pt idx="1054">
                  <c:v>328.57281</c:v>
                </c:pt>
                <c:pt idx="1055">
                  <c:v>326.98664000000002</c:v>
                </c:pt>
                <c:pt idx="1056">
                  <c:v>325.40046999999998</c:v>
                </c:pt>
                <c:pt idx="1057">
                  <c:v>323.81429000000003</c:v>
                </c:pt>
                <c:pt idx="1058">
                  <c:v>322.22811999999999</c:v>
                </c:pt>
                <c:pt idx="1059">
                  <c:v>320.64195000000001</c:v>
                </c:pt>
                <c:pt idx="1060">
                  <c:v>319.05578000000003</c:v>
                </c:pt>
                <c:pt idx="1061">
                  <c:v>317.46960000000001</c:v>
                </c:pt>
                <c:pt idx="1062">
                  <c:v>315.88342999999998</c:v>
                </c:pt>
                <c:pt idx="1063">
                  <c:v>314.29725999999999</c:v>
                </c:pt>
                <c:pt idx="1064">
                  <c:v>312.71109000000001</c:v>
                </c:pt>
                <c:pt idx="1065">
                  <c:v>311.12491</c:v>
                </c:pt>
                <c:pt idx="1066">
                  <c:v>309.53874000000002</c:v>
                </c:pt>
                <c:pt idx="1067">
                  <c:v>307.95256999999998</c:v>
                </c:pt>
                <c:pt idx="1068">
                  <c:v>306.3664</c:v>
                </c:pt>
                <c:pt idx="1069">
                  <c:v>304.78021999999999</c:v>
                </c:pt>
                <c:pt idx="1070">
                  <c:v>303.19405</c:v>
                </c:pt>
                <c:pt idx="1071">
                  <c:v>301.60788000000002</c:v>
                </c:pt>
                <c:pt idx="1072">
                  <c:v>300.02170999999998</c:v>
                </c:pt>
                <c:pt idx="1073">
                  <c:v>298.43553000000003</c:v>
                </c:pt>
                <c:pt idx="1074">
                  <c:v>296.84935999999999</c:v>
                </c:pt>
                <c:pt idx="1075">
                  <c:v>295.26319000000001</c:v>
                </c:pt>
                <c:pt idx="1076">
                  <c:v>293.67701</c:v>
                </c:pt>
                <c:pt idx="1077">
                  <c:v>292.09084000000001</c:v>
                </c:pt>
                <c:pt idx="1078">
                  <c:v>290.50466999999998</c:v>
                </c:pt>
                <c:pt idx="1079">
                  <c:v>288.91849999999999</c:v>
                </c:pt>
                <c:pt idx="1080">
                  <c:v>287.33233000000001</c:v>
                </c:pt>
                <c:pt idx="1081">
                  <c:v>285.74615</c:v>
                </c:pt>
                <c:pt idx="1082">
                  <c:v>284.15998000000002</c:v>
                </c:pt>
                <c:pt idx="1083">
                  <c:v>282.57380999999998</c:v>
                </c:pt>
                <c:pt idx="1084">
                  <c:v>280.98763000000002</c:v>
                </c:pt>
                <c:pt idx="1085">
                  <c:v>279.40145999999999</c:v>
                </c:pt>
                <c:pt idx="1086">
                  <c:v>277.81529</c:v>
                </c:pt>
                <c:pt idx="1087">
                  <c:v>276.22912000000002</c:v>
                </c:pt>
                <c:pt idx="1088">
                  <c:v>274.64294000000001</c:v>
                </c:pt>
                <c:pt idx="1089">
                  <c:v>273.05676999999997</c:v>
                </c:pt>
                <c:pt idx="1090">
                  <c:v>271.47059999999999</c:v>
                </c:pt>
                <c:pt idx="1091">
                  <c:v>269.88443000000001</c:v>
                </c:pt>
                <c:pt idx="1092">
                  <c:v>268.29825</c:v>
                </c:pt>
                <c:pt idx="1093">
                  <c:v>266.71208000000001</c:v>
                </c:pt>
                <c:pt idx="1094">
                  <c:v>265.12590999999998</c:v>
                </c:pt>
                <c:pt idx="1095">
                  <c:v>263.53973999999999</c:v>
                </c:pt>
                <c:pt idx="1096">
                  <c:v>261.95355999999998</c:v>
                </c:pt>
                <c:pt idx="1097">
                  <c:v>260.36739</c:v>
                </c:pt>
                <c:pt idx="1098">
                  <c:v>258.78122000000002</c:v>
                </c:pt>
                <c:pt idx="1099">
                  <c:v>257.19504999999998</c:v>
                </c:pt>
                <c:pt idx="1100">
                  <c:v>255.60887</c:v>
                </c:pt>
                <c:pt idx="1101">
                  <c:v>254.02269999999999</c:v>
                </c:pt>
                <c:pt idx="1102">
                  <c:v>252.43653</c:v>
                </c:pt>
                <c:pt idx="1103">
                  <c:v>250.85035999999999</c:v>
                </c:pt>
                <c:pt idx="1104">
                  <c:v>249.26418000000001</c:v>
                </c:pt>
                <c:pt idx="1105">
                  <c:v>247.67801</c:v>
                </c:pt>
                <c:pt idx="1106">
                  <c:v>246.09183999999999</c:v>
                </c:pt>
                <c:pt idx="1107">
                  <c:v>244.50567000000001</c:v>
                </c:pt>
                <c:pt idx="1108">
                  <c:v>242.91949</c:v>
                </c:pt>
                <c:pt idx="1109">
                  <c:v>241.33331999999999</c:v>
                </c:pt>
                <c:pt idx="1110">
                  <c:v>239.74715</c:v>
                </c:pt>
                <c:pt idx="1111">
                  <c:v>238.16098</c:v>
                </c:pt>
                <c:pt idx="1112">
                  <c:v>236.57480000000001</c:v>
                </c:pt>
                <c:pt idx="1113">
                  <c:v>234.98863</c:v>
                </c:pt>
                <c:pt idx="1114">
                  <c:v>233.40245999999999</c:v>
                </c:pt>
                <c:pt idx="1115">
                  <c:v>231.81628000000001</c:v>
                </c:pt>
                <c:pt idx="1116">
                  <c:v>230.23011</c:v>
                </c:pt>
                <c:pt idx="1117">
                  <c:v>228.64393999999999</c:v>
                </c:pt>
                <c:pt idx="1118">
                  <c:v>227.05777</c:v>
                </c:pt>
                <c:pt idx="1119">
                  <c:v>225.4716</c:v>
                </c:pt>
                <c:pt idx="1120">
                  <c:v>223.88542000000001</c:v>
                </c:pt>
                <c:pt idx="1121">
                  <c:v>222.29925</c:v>
                </c:pt>
                <c:pt idx="1122">
                  <c:v>220.71307999999999</c:v>
                </c:pt>
                <c:pt idx="1123">
                  <c:v>219.12690000000001</c:v>
                </c:pt>
                <c:pt idx="1124">
                  <c:v>217.54073</c:v>
                </c:pt>
                <c:pt idx="1125">
                  <c:v>215.95455999999999</c:v>
                </c:pt>
                <c:pt idx="1126">
                  <c:v>214.36839000000001</c:v>
                </c:pt>
                <c:pt idx="1127">
                  <c:v>212.78222</c:v>
                </c:pt>
                <c:pt idx="1128">
                  <c:v>211.19604000000001</c:v>
                </c:pt>
                <c:pt idx="1129">
                  <c:v>209.60987</c:v>
                </c:pt>
                <c:pt idx="1130">
                  <c:v>208.02369999999999</c:v>
                </c:pt>
                <c:pt idx="1131">
                  <c:v>206.43752000000001</c:v>
                </c:pt>
                <c:pt idx="1132">
                  <c:v>204.85135</c:v>
                </c:pt>
                <c:pt idx="1133">
                  <c:v>203.26517999999999</c:v>
                </c:pt>
                <c:pt idx="1134">
                  <c:v>201.67901000000001</c:v>
                </c:pt>
                <c:pt idx="1135">
                  <c:v>200.09282999999999</c:v>
                </c:pt>
                <c:pt idx="1136">
                  <c:v>198.50666000000001</c:v>
                </c:pt>
                <c:pt idx="1137">
                  <c:v>196.92049</c:v>
                </c:pt>
                <c:pt idx="1138">
                  <c:v>195.33431999999999</c:v>
                </c:pt>
                <c:pt idx="1139">
                  <c:v>193.74814000000001</c:v>
                </c:pt>
                <c:pt idx="1140">
                  <c:v>192.16197</c:v>
                </c:pt>
                <c:pt idx="1141">
                  <c:v>190.57579999999999</c:v>
                </c:pt>
                <c:pt idx="1142">
                  <c:v>188.98963000000001</c:v>
                </c:pt>
                <c:pt idx="1143">
                  <c:v>187.40344999999999</c:v>
                </c:pt>
                <c:pt idx="1144">
                  <c:v>185.81728000000001</c:v>
                </c:pt>
                <c:pt idx="1145">
                  <c:v>184.23111</c:v>
                </c:pt>
                <c:pt idx="1146">
                  <c:v>182.64493999999999</c:v>
                </c:pt>
                <c:pt idx="1147">
                  <c:v>181.05876000000001</c:v>
                </c:pt>
                <c:pt idx="1148">
                  <c:v>179.47259</c:v>
                </c:pt>
                <c:pt idx="1149">
                  <c:v>177.88641999999999</c:v>
                </c:pt>
                <c:pt idx="1150">
                  <c:v>176.30025000000001</c:v>
                </c:pt>
                <c:pt idx="1151">
                  <c:v>174.71406999999999</c:v>
                </c:pt>
                <c:pt idx="1152">
                  <c:v>173.12790000000001</c:v>
                </c:pt>
                <c:pt idx="1153">
                  <c:v>171.54173</c:v>
                </c:pt>
                <c:pt idx="1154">
                  <c:v>169.95555999999999</c:v>
                </c:pt>
                <c:pt idx="1155">
                  <c:v>168.36938000000001</c:v>
                </c:pt>
                <c:pt idx="1156">
                  <c:v>166.78321</c:v>
                </c:pt>
                <c:pt idx="1157">
                  <c:v>165.19703999999999</c:v>
                </c:pt>
                <c:pt idx="1158">
                  <c:v>163.61086</c:v>
                </c:pt>
                <c:pt idx="1159">
                  <c:v>162.02468999999999</c:v>
                </c:pt>
                <c:pt idx="1160">
                  <c:v>160.43852000000001</c:v>
                </c:pt>
                <c:pt idx="1161">
                  <c:v>158.85235</c:v>
                </c:pt>
                <c:pt idx="1162">
                  <c:v>157.26617999999999</c:v>
                </c:pt>
                <c:pt idx="1163">
                  <c:v>155.68</c:v>
                </c:pt>
                <c:pt idx="1164">
                  <c:v>154.09383</c:v>
                </c:pt>
                <c:pt idx="1165">
                  <c:v>152.50765999999999</c:v>
                </c:pt>
                <c:pt idx="1166">
                  <c:v>150.92148</c:v>
                </c:pt>
                <c:pt idx="1167">
                  <c:v>149.33530999999999</c:v>
                </c:pt>
                <c:pt idx="1168">
                  <c:v>147.74914000000001</c:v>
                </c:pt>
                <c:pt idx="1169">
                  <c:v>146.16297</c:v>
                </c:pt>
                <c:pt idx="1170">
                  <c:v>144.57679999999999</c:v>
                </c:pt>
                <c:pt idx="1171">
                  <c:v>142.99062000000001</c:v>
                </c:pt>
                <c:pt idx="1172">
                  <c:v>141.40445</c:v>
                </c:pt>
                <c:pt idx="1173">
                  <c:v>139.81827999999999</c:v>
                </c:pt>
                <c:pt idx="1174">
                  <c:v>138.2321</c:v>
                </c:pt>
                <c:pt idx="1175">
                  <c:v>136.64592999999999</c:v>
                </c:pt>
                <c:pt idx="1176">
                  <c:v>135.05976000000001</c:v>
                </c:pt>
                <c:pt idx="1177">
                  <c:v>133.47359</c:v>
                </c:pt>
                <c:pt idx="1178">
                  <c:v>131.88740999999999</c:v>
                </c:pt>
                <c:pt idx="1179">
                  <c:v>130.30124000000001</c:v>
                </c:pt>
                <c:pt idx="1180">
                  <c:v>128.71507</c:v>
                </c:pt>
                <c:pt idx="1181">
                  <c:v>127.1289</c:v>
                </c:pt>
                <c:pt idx="1182">
                  <c:v>125.54272</c:v>
                </c:pt>
                <c:pt idx="1183">
                  <c:v>123.95654999999999</c:v>
                </c:pt>
                <c:pt idx="1184">
                  <c:v>122.37038</c:v>
                </c:pt>
                <c:pt idx="1185">
                  <c:v>120.78421</c:v>
                </c:pt>
                <c:pt idx="1186">
                  <c:v>119.19803</c:v>
                </c:pt>
                <c:pt idx="1187">
                  <c:v>117.61185999999999</c:v>
                </c:pt>
                <c:pt idx="1188">
                  <c:v>116.02569</c:v>
                </c:pt>
                <c:pt idx="1189">
                  <c:v>114.43952</c:v>
                </c:pt>
                <c:pt idx="1190">
                  <c:v>112.85334</c:v>
                </c:pt>
                <c:pt idx="1191">
                  <c:v>111.26716999999999</c:v>
                </c:pt>
                <c:pt idx="1192">
                  <c:v>109.681</c:v>
                </c:pt>
                <c:pt idx="1193">
                  <c:v>108.09483</c:v>
                </c:pt>
                <c:pt idx="1194">
                  <c:v>106.50865</c:v>
                </c:pt>
                <c:pt idx="1195">
                  <c:v>104.92247999999999</c:v>
                </c:pt>
                <c:pt idx="1196">
                  <c:v>103.33631</c:v>
                </c:pt>
                <c:pt idx="1197">
                  <c:v>101.75014</c:v>
                </c:pt>
                <c:pt idx="1198">
                  <c:v>100.16396</c:v>
                </c:pt>
              </c:numCache>
            </c:numRef>
          </c:xVal>
          <c:yVal>
            <c:numRef>
              <c:f>Foglio1!$AG:$AG</c:f>
              <c:numCache>
                <c:formatCode>General</c:formatCode>
                <c:ptCount val="1048576"/>
                <c:pt idx="0">
                  <c:v>10001.67224</c:v>
                </c:pt>
                <c:pt idx="1">
                  <c:v>10245.689640000001</c:v>
                </c:pt>
                <c:pt idx="2">
                  <c:v>10008.89062</c:v>
                </c:pt>
                <c:pt idx="3">
                  <c:v>10215.722470000001</c:v>
                </c:pt>
                <c:pt idx="4">
                  <c:v>10184.243780000001</c:v>
                </c:pt>
                <c:pt idx="5">
                  <c:v>10069.84906</c:v>
                </c:pt>
                <c:pt idx="6">
                  <c:v>9899.2492700000003</c:v>
                </c:pt>
                <c:pt idx="7">
                  <c:v>9951.87212</c:v>
                </c:pt>
                <c:pt idx="8">
                  <c:v>9712.9324799999995</c:v>
                </c:pt>
                <c:pt idx="9">
                  <c:v>10158.147139999999</c:v>
                </c:pt>
                <c:pt idx="10">
                  <c:v>9994.2348500000007</c:v>
                </c:pt>
                <c:pt idx="11">
                  <c:v>10029.324490000001</c:v>
                </c:pt>
                <c:pt idx="12">
                  <c:v>9928.9610400000001</c:v>
                </c:pt>
                <c:pt idx="13">
                  <c:v>10102.5175</c:v>
                </c:pt>
                <c:pt idx="14">
                  <c:v>9995.7594900000004</c:v>
                </c:pt>
                <c:pt idx="15">
                  <c:v>9897.7964300000003</c:v>
                </c:pt>
                <c:pt idx="16">
                  <c:v>9983.2708399999992</c:v>
                </c:pt>
                <c:pt idx="17">
                  <c:v>10345.432769999999</c:v>
                </c:pt>
                <c:pt idx="18">
                  <c:v>9879.62399</c:v>
                </c:pt>
                <c:pt idx="19">
                  <c:v>9966.6843599999993</c:v>
                </c:pt>
                <c:pt idx="20">
                  <c:v>9843.7349400000003</c:v>
                </c:pt>
                <c:pt idx="21">
                  <c:v>9884.3070399999997</c:v>
                </c:pt>
                <c:pt idx="22">
                  <c:v>9985.2170100000003</c:v>
                </c:pt>
                <c:pt idx="23">
                  <c:v>9970.4980599999999</c:v>
                </c:pt>
                <c:pt idx="24">
                  <c:v>9943.6306999999997</c:v>
                </c:pt>
                <c:pt idx="25">
                  <c:v>10183.427379999999</c:v>
                </c:pt>
                <c:pt idx="26">
                  <c:v>9930.6068899999991</c:v>
                </c:pt>
                <c:pt idx="27">
                  <c:v>10042.823490000001</c:v>
                </c:pt>
                <c:pt idx="28">
                  <c:v>10045.434649999999</c:v>
                </c:pt>
                <c:pt idx="29">
                  <c:v>9933.9266299999999</c:v>
                </c:pt>
                <c:pt idx="30">
                  <c:v>9880.1276300000009</c:v>
                </c:pt>
                <c:pt idx="31">
                  <c:v>9837.4106400000001</c:v>
                </c:pt>
                <c:pt idx="32">
                  <c:v>9836.5374100000008</c:v>
                </c:pt>
                <c:pt idx="33">
                  <c:v>9918.1583300000002</c:v>
                </c:pt>
                <c:pt idx="34">
                  <c:v>9956.48236</c:v>
                </c:pt>
                <c:pt idx="35">
                  <c:v>9825.4255400000002</c:v>
                </c:pt>
                <c:pt idx="36">
                  <c:v>9930.1772899999996</c:v>
                </c:pt>
                <c:pt idx="37">
                  <c:v>9713.4290799999999</c:v>
                </c:pt>
                <c:pt idx="38">
                  <c:v>9845.7921600000009</c:v>
                </c:pt>
                <c:pt idx="39">
                  <c:v>9926.7353399999993</c:v>
                </c:pt>
                <c:pt idx="40">
                  <c:v>9761.2976400000007</c:v>
                </c:pt>
                <c:pt idx="41">
                  <c:v>9934.1959100000004</c:v>
                </c:pt>
                <c:pt idx="42">
                  <c:v>10023.039479999999</c:v>
                </c:pt>
                <c:pt idx="43">
                  <c:v>9887.6759999999995</c:v>
                </c:pt>
                <c:pt idx="44">
                  <c:v>9969.6172299999998</c:v>
                </c:pt>
                <c:pt idx="45">
                  <c:v>9817.0721099999992</c:v>
                </c:pt>
                <c:pt idx="46">
                  <c:v>9913.3258399999995</c:v>
                </c:pt>
                <c:pt idx="47">
                  <c:v>9911.2651000000005</c:v>
                </c:pt>
                <c:pt idx="48">
                  <c:v>9980.7727400000003</c:v>
                </c:pt>
                <c:pt idx="49">
                  <c:v>9902.7959699999992</c:v>
                </c:pt>
                <c:pt idx="50">
                  <c:v>9902.9911200000006</c:v>
                </c:pt>
                <c:pt idx="51">
                  <c:v>9755.8991399999995</c:v>
                </c:pt>
                <c:pt idx="52">
                  <c:v>9785.2505000000001</c:v>
                </c:pt>
                <c:pt idx="53">
                  <c:v>10256.30502</c:v>
                </c:pt>
                <c:pt idx="54">
                  <c:v>9739.2481800000005</c:v>
                </c:pt>
                <c:pt idx="55">
                  <c:v>9608.2362799999992</c:v>
                </c:pt>
                <c:pt idx="56">
                  <c:v>9784.6013199999998</c:v>
                </c:pt>
                <c:pt idx="57">
                  <c:v>9905.5171599999994</c:v>
                </c:pt>
                <c:pt idx="58">
                  <c:v>10046.11853</c:v>
                </c:pt>
                <c:pt idx="59">
                  <c:v>10088.34686</c:v>
                </c:pt>
                <c:pt idx="60">
                  <c:v>9822.8310700000002</c:v>
                </c:pt>
                <c:pt idx="61">
                  <c:v>9767.4597799999992</c:v>
                </c:pt>
                <c:pt idx="62">
                  <c:v>9936.7877200000003</c:v>
                </c:pt>
                <c:pt idx="63">
                  <c:v>10030.916440000001</c:v>
                </c:pt>
                <c:pt idx="64">
                  <c:v>9978.4650899999997</c:v>
                </c:pt>
                <c:pt idx="65">
                  <c:v>10039.57036</c:v>
                </c:pt>
                <c:pt idx="66">
                  <c:v>9988.9393299999992</c:v>
                </c:pt>
                <c:pt idx="67">
                  <c:v>9923.1363899999997</c:v>
                </c:pt>
                <c:pt idx="68">
                  <c:v>10015.12645</c:v>
                </c:pt>
                <c:pt idx="69">
                  <c:v>10052.555969999999</c:v>
                </c:pt>
                <c:pt idx="70">
                  <c:v>9912.2940500000004</c:v>
                </c:pt>
                <c:pt idx="71">
                  <c:v>9882.3895699999994</c:v>
                </c:pt>
                <c:pt idx="72">
                  <c:v>9733.5085099999997</c:v>
                </c:pt>
                <c:pt idx="73">
                  <c:v>9874.24467</c:v>
                </c:pt>
                <c:pt idx="74">
                  <c:v>9943.8948600000003</c:v>
                </c:pt>
                <c:pt idx="75">
                  <c:v>9892.0528900000008</c:v>
                </c:pt>
                <c:pt idx="76">
                  <c:v>9899.4902000000002</c:v>
                </c:pt>
                <c:pt idx="77">
                  <c:v>9971.9040800000002</c:v>
                </c:pt>
                <c:pt idx="78">
                  <c:v>9900.4820099999997</c:v>
                </c:pt>
                <c:pt idx="79">
                  <c:v>9899.2415999999994</c:v>
                </c:pt>
                <c:pt idx="80">
                  <c:v>9764.0988500000003</c:v>
                </c:pt>
                <c:pt idx="81">
                  <c:v>9972.8115400000006</c:v>
                </c:pt>
                <c:pt idx="82">
                  <c:v>10084.782069999999</c:v>
                </c:pt>
                <c:pt idx="83">
                  <c:v>9918.7408599999999</c:v>
                </c:pt>
                <c:pt idx="84">
                  <c:v>9992.6703600000001</c:v>
                </c:pt>
                <c:pt idx="85">
                  <c:v>9926.1877499999991</c:v>
                </c:pt>
                <c:pt idx="86">
                  <c:v>9869.7403099999992</c:v>
                </c:pt>
                <c:pt idx="87">
                  <c:v>9806.1424499999994</c:v>
                </c:pt>
                <c:pt idx="88">
                  <c:v>9826.1754799999999</c:v>
                </c:pt>
                <c:pt idx="89">
                  <c:v>9932.7085100000004</c:v>
                </c:pt>
                <c:pt idx="90">
                  <c:v>10096.73956</c:v>
                </c:pt>
                <c:pt idx="91">
                  <c:v>9742.1300100000008</c:v>
                </c:pt>
                <c:pt idx="92">
                  <c:v>10099.297790000001</c:v>
                </c:pt>
                <c:pt idx="93">
                  <c:v>10197.11987</c:v>
                </c:pt>
                <c:pt idx="94">
                  <c:v>9937.0513100000007</c:v>
                </c:pt>
                <c:pt idx="95">
                  <c:v>9902.18786</c:v>
                </c:pt>
                <c:pt idx="96">
                  <c:v>9859.6310200000007</c:v>
                </c:pt>
                <c:pt idx="97">
                  <c:v>9929.69139</c:v>
                </c:pt>
                <c:pt idx="98">
                  <c:v>9887.9802799999998</c:v>
                </c:pt>
                <c:pt idx="99">
                  <c:v>9999.3140700000004</c:v>
                </c:pt>
                <c:pt idx="100">
                  <c:v>9853.0150599999997</c:v>
                </c:pt>
                <c:pt idx="101">
                  <c:v>9740.6457300000002</c:v>
                </c:pt>
                <c:pt idx="102">
                  <c:v>9900.0107900000003</c:v>
                </c:pt>
                <c:pt idx="103">
                  <c:v>9968.1883199999993</c:v>
                </c:pt>
                <c:pt idx="104">
                  <c:v>9853.8424400000004</c:v>
                </c:pt>
                <c:pt idx="105">
                  <c:v>9872.1352200000001</c:v>
                </c:pt>
                <c:pt idx="106">
                  <c:v>9964.0198</c:v>
                </c:pt>
                <c:pt idx="107">
                  <c:v>9923.07431</c:v>
                </c:pt>
                <c:pt idx="108">
                  <c:v>9833.0213899999999</c:v>
                </c:pt>
                <c:pt idx="109">
                  <c:v>10039.57199</c:v>
                </c:pt>
                <c:pt idx="110">
                  <c:v>10017.89601</c:v>
                </c:pt>
                <c:pt idx="111">
                  <c:v>9804.9427199999991</c:v>
                </c:pt>
                <c:pt idx="112">
                  <c:v>9949.9893900000006</c:v>
                </c:pt>
                <c:pt idx="113">
                  <c:v>9859.2704599999997</c:v>
                </c:pt>
                <c:pt idx="114">
                  <c:v>9923.3972300000005</c:v>
                </c:pt>
                <c:pt idx="115">
                  <c:v>9929.8736100000006</c:v>
                </c:pt>
                <c:pt idx="116">
                  <c:v>9917.00036</c:v>
                </c:pt>
                <c:pt idx="117">
                  <c:v>9884.8537099999994</c:v>
                </c:pt>
                <c:pt idx="118">
                  <c:v>9832.2695399999993</c:v>
                </c:pt>
                <c:pt idx="119">
                  <c:v>9900.2849700000006</c:v>
                </c:pt>
                <c:pt idx="120">
                  <c:v>9893.0816699999996</c:v>
                </c:pt>
                <c:pt idx="121">
                  <c:v>9942.2084300000006</c:v>
                </c:pt>
                <c:pt idx="122">
                  <c:v>9936.4934099999991</c:v>
                </c:pt>
                <c:pt idx="123">
                  <c:v>9903.6221100000002</c:v>
                </c:pt>
                <c:pt idx="124">
                  <c:v>9918.1961599999995</c:v>
                </c:pt>
                <c:pt idx="125">
                  <c:v>9835.9342400000005</c:v>
                </c:pt>
                <c:pt idx="126">
                  <c:v>9767.9848500000007</c:v>
                </c:pt>
                <c:pt idx="127">
                  <c:v>9736.2405400000007</c:v>
                </c:pt>
                <c:pt idx="128">
                  <c:v>9811.5547900000001</c:v>
                </c:pt>
                <c:pt idx="129">
                  <c:v>9949.7049999999999</c:v>
                </c:pt>
                <c:pt idx="130">
                  <c:v>9917.5954399999991</c:v>
                </c:pt>
                <c:pt idx="131">
                  <c:v>9805.9019000000008</c:v>
                </c:pt>
                <c:pt idx="132">
                  <c:v>9960.0520899999992</c:v>
                </c:pt>
                <c:pt idx="133">
                  <c:v>9927.4679400000005</c:v>
                </c:pt>
                <c:pt idx="134">
                  <c:v>9924.2314100000003</c:v>
                </c:pt>
                <c:pt idx="135">
                  <c:v>9828.3855299999996</c:v>
                </c:pt>
                <c:pt idx="136">
                  <c:v>9891.3873000000003</c:v>
                </c:pt>
                <c:pt idx="137">
                  <c:v>9987.9320299999999</c:v>
                </c:pt>
                <c:pt idx="138">
                  <c:v>9898.3400600000004</c:v>
                </c:pt>
                <c:pt idx="139">
                  <c:v>9901.0468899999996</c:v>
                </c:pt>
                <c:pt idx="140">
                  <c:v>9908.9646900000007</c:v>
                </c:pt>
                <c:pt idx="141">
                  <c:v>9920.8023799999992</c:v>
                </c:pt>
                <c:pt idx="142">
                  <c:v>9964.8295400000006</c:v>
                </c:pt>
                <c:pt idx="143">
                  <c:v>9930.9602099999993</c:v>
                </c:pt>
                <c:pt idx="144">
                  <c:v>9928.3545599999998</c:v>
                </c:pt>
                <c:pt idx="145">
                  <c:v>9851.5711800000008</c:v>
                </c:pt>
                <c:pt idx="146">
                  <c:v>10040.58466</c:v>
                </c:pt>
                <c:pt idx="147">
                  <c:v>9790.1469899999993</c:v>
                </c:pt>
                <c:pt idx="148">
                  <c:v>9852.2581100000007</c:v>
                </c:pt>
                <c:pt idx="149">
                  <c:v>9862.2462300000007</c:v>
                </c:pt>
                <c:pt idx="150">
                  <c:v>9860.6854800000001</c:v>
                </c:pt>
                <c:pt idx="151">
                  <c:v>9984.0876399999997</c:v>
                </c:pt>
                <c:pt idx="152">
                  <c:v>10018.917520000001</c:v>
                </c:pt>
                <c:pt idx="153">
                  <c:v>9910.8548499999997</c:v>
                </c:pt>
                <c:pt idx="154">
                  <c:v>9671.8429400000005</c:v>
                </c:pt>
                <c:pt idx="155">
                  <c:v>9943.0478299999995</c:v>
                </c:pt>
                <c:pt idx="156">
                  <c:v>9635.7546999999995</c:v>
                </c:pt>
                <c:pt idx="157">
                  <c:v>9785.9849699999995</c:v>
                </c:pt>
                <c:pt idx="158">
                  <c:v>9813.4125199999999</c:v>
                </c:pt>
                <c:pt idx="159">
                  <c:v>9822.9338200000002</c:v>
                </c:pt>
                <c:pt idx="160">
                  <c:v>9894.3164500000003</c:v>
                </c:pt>
                <c:pt idx="161">
                  <c:v>9865.9451599999993</c:v>
                </c:pt>
                <c:pt idx="162">
                  <c:v>9945.9918600000001</c:v>
                </c:pt>
                <c:pt idx="163">
                  <c:v>9848.3139300000003</c:v>
                </c:pt>
                <c:pt idx="164">
                  <c:v>9951.1535899999999</c:v>
                </c:pt>
                <c:pt idx="165">
                  <c:v>10036.854590000001</c:v>
                </c:pt>
                <c:pt idx="166">
                  <c:v>9989.9247099999993</c:v>
                </c:pt>
                <c:pt idx="167">
                  <c:v>9828.1842899999992</c:v>
                </c:pt>
                <c:pt idx="168">
                  <c:v>9845.7446400000008</c:v>
                </c:pt>
                <c:pt idx="169">
                  <c:v>9747.3538499999995</c:v>
                </c:pt>
                <c:pt idx="170">
                  <c:v>9899.9727899999998</c:v>
                </c:pt>
                <c:pt idx="171">
                  <c:v>9848.10347</c:v>
                </c:pt>
                <c:pt idx="172">
                  <c:v>9960.4313999999995</c:v>
                </c:pt>
                <c:pt idx="173">
                  <c:v>9786.8960700000007</c:v>
                </c:pt>
                <c:pt idx="174">
                  <c:v>9858.8177599999999</c:v>
                </c:pt>
                <c:pt idx="175">
                  <c:v>9834.3234300000004</c:v>
                </c:pt>
                <c:pt idx="176">
                  <c:v>9918.5283299999992</c:v>
                </c:pt>
                <c:pt idx="177">
                  <c:v>9918.9617300000009</c:v>
                </c:pt>
                <c:pt idx="178">
                  <c:v>9951.0162400000008</c:v>
                </c:pt>
                <c:pt idx="179">
                  <c:v>9870.8129200000003</c:v>
                </c:pt>
                <c:pt idx="180">
                  <c:v>9964.3342300000004</c:v>
                </c:pt>
                <c:pt idx="181">
                  <c:v>9891.7637200000008</c:v>
                </c:pt>
                <c:pt idx="182">
                  <c:v>9917.1697899999999</c:v>
                </c:pt>
                <c:pt idx="183">
                  <c:v>9880.4157099999993</c:v>
                </c:pt>
                <c:pt idx="184">
                  <c:v>9979.8451999999997</c:v>
                </c:pt>
                <c:pt idx="185">
                  <c:v>9946.3294000000005</c:v>
                </c:pt>
                <c:pt idx="186">
                  <c:v>10028.48545</c:v>
                </c:pt>
                <c:pt idx="187">
                  <c:v>10017.55949</c:v>
                </c:pt>
                <c:pt idx="188">
                  <c:v>9959.5280500000008</c:v>
                </c:pt>
                <c:pt idx="189">
                  <c:v>9971.5708400000003</c:v>
                </c:pt>
                <c:pt idx="190">
                  <c:v>9794.8987699999998</c:v>
                </c:pt>
                <c:pt idx="191">
                  <c:v>9778.7911800000002</c:v>
                </c:pt>
                <c:pt idx="192">
                  <c:v>9994.3886500000008</c:v>
                </c:pt>
                <c:pt idx="193">
                  <c:v>9884.8415800000002</c:v>
                </c:pt>
                <c:pt idx="194">
                  <c:v>9824.3179700000001</c:v>
                </c:pt>
                <c:pt idx="195">
                  <c:v>9954.3216799999991</c:v>
                </c:pt>
                <c:pt idx="196">
                  <c:v>9833.8293099999992</c:v>
                </c:pt>
                <c:pt idx="197">
                  <c:v>9988.4326400000009</c:v>
                </c:pt>
                <c:pt idx="198">
                  <c:v>10067.96371</c:v>
                </c:pt>
                <c:pt idx="199">
                  <c:v>9988.2857800000002</c:v>
                </c:pt>
                <c:pt idx="200">
                  <c:v>9910.0980999999992</c:v>
                </c:pt>
                <c:pt idx="201">
                  <c:v>9861.7268100000001</c:v>
                </c:pt>
                <c:pt idx="202">
                  <c:v>9854.2012400000003</c:v>
                </c:pt>
                <c:pt idx="203">
                  <c:v>9917.3006700000005</c:v>
                </c:pt>
                <c:pt idx="204">
                  <c:v>10007.279</c:v>
                </c:pt>
                <c:pt idx="205">
                  <c:v>9888.8862399999998</c:v>
                </c:pt>
                <c:pt idx="206">
                  <c:v>9864.8684599999997</c:v>
                </c:pt>
                <c:pt idx="207">
                  <c:v>9804.2667299999994</c:v>
                </c:pt>
                <c:pt idx="208">
                  <c:v>9886.9266900000002</c:v>
                </c:pt>
                <c:pt idx="209">
                  <c:v>9903.6120599999995</c:v>
                </c:pt>
                <c:pt idx="210">
                  <c:v>9921.2837400000008</c:v>
                </c:pt>
                <c:pt idx="211">
                  <c:v>10020.42223</c:v>
                </c:pt>
                <c:pt idx="212">
                  <c:v>9892.9474499999997</c:v>
                </c:pt>
                <c:pt idx="213">
                  <c:v>9935.0956900000001</c:v>
                </c:pt>
                <c:pt idx="214">
                  <c:v>9993.6150500000003</c:v>
                </c:pt>
                <c:pt idx="215">
                  <c:v>9921.8257799999992</c:v>
                </c:pt>
                <c:pt idx="216">
                  <c:v>9969.0970899999993</c:v>
                </c:pt>
                <c:pt idx="217">
                  <c:v>9859.3254199999992</c:v>
                </c:pt>
                <c:pt idx="218">
                  <c:v>9899.1846100000002</c:v>
                </c:pt>
                <c:pt idx="219">
                  <c:v>10009.991050000001</c:v>
                </c:pt>
                <c:pt idx="220">
                  <c:v>9867.7389299999995</c:v>
                </c:pt>
                <c:pt idx="221">
                  <c:v>9843.7778099999996</c:v>
                </c:pt>
                <c:pt idx="222">
                  <c:v>10040.123320000001</c:v>
                </c:pt>
                <c:pt idx="223">
                  <c:v>10025.314549999999</c:v>
                </c:pt>
                <c:pt idx="224">
                  <c:v>9932.6014599999999</c:v>
                </c:pt>
                <c:pt idx="225">
                  <c:v>9913.3395700000001</c:v>
                </c:pt>
                <c:pt idx="226">
                  <c:v>9936.2124199999998</c:v>
                </c:pt>
                <c:pt idx="227">
                  <c:v>9951.1653700000006</c:v>
                </c:pt>
                <c:pt idx="228">
                  <c:v>10071.503059999999</c:v>
                </c:pt>
                <c:pt idx="229">
                  <c:v>10066.23727</c:v>
                </c:pt>
                <c:pt idx="230">
                  <c:v>9987.3698999999997</c:v>
                </c:pt>
                <c:pt idx="231">
                  <c:v>9862.0025100000003</c:v>
                </c:pt>
                <c:pt idx="232">
                  <c:v>9935.7738200000003</c:v>
                </c:pt>
                <c:pt idx="233">
                  <c:v>10000.46308</c:v>
                </c:pt>
                <c:pt idx="234">
                  <c:v>10004.242200000001</c:v>
                </c:pt>
                <c:pt idx="235">
                  <c:v>10198.861140000001</c:v>
                </c:pt>
                <c:pt idx="236">
                  <c:v>10085.67347</c:v>
                </c:pt>
                <c:pt idx="237">
                  <c:v>10271.798269999999</c:v>
                </c:pt>
                <c:pt idx="238">
                  <c:v>9960.3039499999995</c:v>
                </c:pt>
                <c:pt idx="239">
                  <c:v>10103.90142</c:v>
                </c:pt>
                <c:pt idx="240">
                  <c:v>10043.965690000001</c:v>
                </c:pt>
                <c:pt idx="241">
                  <c:v>10082.19989</c:v>
                </c:pt>
                <c:pt idx="242">
                  <c:v>10096.10399</c:v>
                </c:pt>
                <c:pt idx="243">
                  <c:v>9966.7932700000001</c:v>
                </c:pt>
                <c:pt idx="244">
                  <c:v>9860.8008800000007</c:v>
                </c:pt>
                <c:pt idx="245">
                  <c:v>9923.1366500000004</c:v>
                </c:pt>
                <c:pt idx="246">
                  <c:v>10091.93723</c:v>
                </c:pt>
                <c:pt idx="247">
                  <c:v>10078.778850000001</c:v>
                </c:pt>
                <c:pt idx="248">
                  <c:v>10198.3099</c:v>
                </c:pt>
                <c:pt idx="249">
                  <c:v>9970.8937100000003</c:v>
                </c:pt>
                <c:pt idx="250">
                  <c:v>10084.532209999999</c:v>
                </c:pt>
                <c:pt idx="251">
                  <c:v>10134.315210000001</c:v>
                </c:pt>
                <c:pt idx="252">
                  <c:v>10074.299419999999</c:v>
                </c:pt>
                <c:pt idx="253">
                  <c:v>10005.109759999999</c:v>
                </c:pt>
                <c:pt idx="254">
                  <c:v>10186.322469999999</c:v>
                </c:pt>
                <c:pt idx="255">
                  <c:v>10153.88283</c:v>
                </c:pt>
                <c:pt idx="256">
                  <c:v>10189.523279999999</c:v>
                </c:pt>
                <c:pt idx="257">
                  <c:v>10113.726199999999</c:v>
                </c:pt>
                <c:pt idx="258">
                  <c:v>10110.261189999999</c:v>
                </c:pt>
                <c:pt idx="259">
                  <c:v>10064.161400000001</c:v>
                </c:pt>
                <c:pt idx="260">
                  <c:v>10132.99128</c:v>
                </c:pt>
                <c:pt idx="261">
                  <c:v>10144.377829999999</c:v>
                </c:pt>
                <c:pt idx="262">
                  <c:v>10250.96357</c:v>
                </c:pt>
                <c:pt idx="263">
                  <c:v>10055.256359999999</c:v>
                </c:pt>
                <c:pt idx="264">
                  <c:v>10254.5296</c:v>
                </c:pt>
                <c:pt idx="265">
                  <c:v>10170.089970000001</c:v>
                </c:pt>
                <c:pt idx="266">
                  <c:v>10191.835870000001</c:v>
                </c:pt>
                <c:pt idx="267">
                  <c:v>10229.48803</c:v>
                </c:pt>
                <c:pt idx="268">
                  <c:v>10063.347239999999</c:v>
                </c:pt>
                <c:pt idx="269">
                  <c:v>10289.25719</c:v>
                </c:pt>
                <c:pt idx="270">
                  <c:v>10372.40741</c:v>
                </c:pt>
                <c:pt idx="271">
                  <c:v>10171.21581</c:v>
                </c:pt>
                <c:pt idx="272">
                  <c:v>10206.651180000001</c:v>
                </c:pt>
                <c:pt idx="273">
                  <c:v>10108.305270000001</c:v>
                </c:pt>
                <c:pt idx="274">
                  <c:v>10160.94182</c:v>
                </c:pt>
                <c:pt idx="275">
                  <c:v>10208.332249999999</c:v>
                </c:pt>
                <c:pt idx="276">
                  <c:v>10054.23832</c:v>
                </c:pt>
                <c:pt idx="277">
                  <c:v>10135.552600000001</c:v>
                </c:pt>
                <c:pt idx="278">
                  <c:v>10188.06998</c:v>
                </c:pt>
                <c:pt idx="279">
                  <c:v>10179.899880000001</c:v>
                </c:pt>
                <c:pt idx="280">
                  <c:v>10275.518819999999</c:v>
                </c:pt>
                <c:pt idx="281">
                  <c:v>10228.23936</c:v>
                </c:pt>
                <c:pt idx="282">
                  <c:v>10282.4833</c:v>
                </c:pt>
                <c:pt idx="283">
                  <c:v>10323.074919999999</c:v>
                </c:pt>
                <c:pt idx="284">
                  <c:v>10167.619650000001</c:v>
                </c:pt>
                <c:pt idx="285">
                  <c:v>10115.719080000001</c:v>
                </c:pt>
                <c:pt idx="286">
                  <c:v>10162.20521</c:v>
                </c:pt>
                <c:pt idx="287">
                  <c:v>10121.048790000001</c:v>
                </c:pt>
                <c:pt idx="288">
                  <c:v>10153.960719999999</c:v>
                </c:pt>
                <c:pt idx="289">
                  <c:v>10258.9488</c:v>
                </c:pt>
                <c:pt idx="290">
                  <c:v>10339.790430000001</c:v>
                </c:pt>
                <c:pt idx="291">
                  <c:v>10339.721869999999</c:v>
                </c:pt>
                <c:pt idx="292">
                  <c:v>10303.37989</c:v>
                </c:pt>
                <c:pt idx="293">
                  <c:v>10226.93244</c:v>
                </c:pt>
                <c:pt idx="294">
                  <c:v>10302.80726</c:v>
                </c:pt>
                <c:pt idx="295">
                  <c:v>10408.699640000001</c:v>
                </c:pt>
                <c:pt idx="296">
                  <c:v>10404.67211</c:v>
                </c:pt>
                <c:pt idx="297">
                  <c:v>10528.9951</c:v>
                </c:pt>
                <c:pt idx="298">
                  <c:v>10440.093419999999</c:v>
                </c:pt>
                <c:pt idx="299">
                  <c:v>10086.74742</c:v>
                </c:pt>
                <c:pt idx="300">
                  <c:v>10389.633819999999</c:v>
                </c:pt>
                <c:pt idx="301">
                  <c:v>10153.220429999999</c:v>
                </c:pt>
                <c:pt idx="302">
                  <c:v>10192.198630000001</c:v>
                </c:pt>
                <c:pt idx="303">
                  <c:v>10197.44442</c:v>
                </c:pt>
                <c:pt idx="304">
                  <c:v>10222.018319999999</c:v>
                </c:pt>
                <c:pt idx="305">
                  <c:v>10298.742630000001</c:v>
                </c:pt>
                <c:pt idx="306">
                  <c:v>10255.71206</c:v>
                </c:pt>
                <c:pt idx="307">
                  <c:v>10336.450989999999</c:v>
                </c:pt>
                <c:pt idx="308">
                  <c:v>10334.33253</c:v>
                </c:pt>
                <c:pt idx="309">
                  <c:v>10134.8742</c:v>
                </c:pt>
                <c:pt idx="310">
                  <c:v>10150.60828</c:v>
                </c:pt>
                <c:pt idx="311">
                  <c:v>10236.078659999999</c:v>
                </c:pt>
                <c:pt idx="312">
                  <c:v>10190.45629</c:v>
                </c:pt>
                <c:pt idx="313">
                  <c:v>10261.869060000001</c:v>
                </c:pt>
                <c:pt idx="314">
                  <c:v>10304.58849</c:v>
                </c:pt>
                <c:pt idx="315">
                  <c:v>10431.5501</c:v>
                </c:pt>
                <c:pt idx="316">
                  <c:v>10272.178690000001</c:v>
                </c:pt>
                <c:pt idx="317">
                  <c:v>10381.537759999999</c:v>
                </c:pt>
                <c:pt idx="318">
                  <c:v>10170.815759999999</c:v>
                </c:pt>
                <c:pt idx="319">
                  <c:v>9971.4629199999999</c:v>
                </c:pt>
                <c:pt idx="320">
                  <c:v>10180.80733</c:v>
                </c:pt>
                <c:pt idx="321">
                  <c:v>10149.0707</c:v>
                </c:pt>
                <c:pt idx="322">
                  <c:v>10046.34578</c:v>
                </c:pt>
                <c:pt idx="323">
                  <c:v>10140.91676</c:v>
                </c:pt>
                <c:pt idx="324">
                  <c:v>10250.94281</c:v>
                </c:pt>
                <c:pt idx="325">
                  <c:v>10193.438599999999</c:v>
                </c:pt>
                <c:pt idx="326">
                  <c:v>10136.25373</c:v>
                </c:pt>
                <c:pt idx="327">
                  <c:v>10185.599120000001</c:v>
                </c:pt>
                <c:pt idx="328">
                  <c:v>10301.66131</c:v>
                </c:pt>
                <c:pt idx="329">
                  <c:v>10308.40904</c:v>
                </c:pt>
                <c:pt idx="330">
                  <c:v>10242.764209999999</c:v>
                </c:pt>
                <c:pt idx="331">
                  <c:v>10164.85471</c:v>
                </c:pt>
                <c:pt idx="332">
                  <c:v>10100.75187</c:v>
                </c:pt>
                <c:pt idx="333">
                  <c:v>10165.403899999999</c:v>
                </c:pt>
                <c:pt idx="334">
                  <c:v>10062.737580000001</c:v>
                </c:pt>
                <c:pt idx="335">
                  <c:v>10101.324199999999</c:v>
                </c:pt>
                <c:pt idx="336">
                  <c:v>10117.54751</c:v>
                </c:pt>
                <c:pt idx="337">
                  <c:v>10058.0726</c:v>
                </c:pt>
                <c:pt idx="338">
                  <c:v>10095.76368</c:v>
                </c:pt>
                <c:pt idx="339">
                  <c:v>10119.66671</c:v>
                </c:pt>
                <c:pt idx="340">
                  <c:v>10067.04823</c:v>
                </c:pt>
                <c:pt idx="341">
                  <c:v>10084.07625</c:v>
                </c:pt>
                <c:pt idx="342">
                  <c:v>10022.011479999999</c:v>
                </c:pt>
                <c:pt idx="343">
                  <c:v>10121.23969</c:v>
                </c:pt>
                <c:pt idx="344">
                  <c:v>10051.27454</c:v>
                </c:pt>
                <c:pt idx="345">
                  <c:v>10001.54473</c:v>
                </c:pt>
                <c:pt idx="346">
                  <c:v>10090.154780000001</c:v>
                </c:pt>
                <c:pt idx="347">
                  <c:v>9980.2169699999995</c:v>
                </c:pt>
                <c:pt idx="348">
                  <c:v>9946.6990800000003</c:v>
                </c:pt>
                <c:pt idx="349">
                  <c:v>10066.046420000001</c:v>
                </c:pt>
                <c:pt idx="350">
                  <c:v>10166.969950000001</c:v>
                </c:pt>
                <c:pt idx="351">
                  <c:v>10036.6669</c:v>
                </c:pt>
                <c:pt idx="352">
                  <c:v>10037.28573</c:v>
                </c:pt>
                <c:pt idx="353">
                  <c:v>9991.4690200000005</c:v>
                </c:pt>
                <c:pt idx="354">
                  <c:v>9935.0849199999993</c:v>
                </c:pt>
                <c:pt idx="355">
                  <c:v>9997.5601999999999</c:v>
                </c:pt>
                <c:pt idx="356">
                  <c:v>10073.91438</c:v>
                </c:pt>
                <c:pt idx="357">
                  <c:v>10122.65431</c:v>
                </c:pt>
                <c:pt idx="358">
                  <c:v>9970.9137599999995</c:v>
                </c:pt>
                <c:pt idx="359">
                  <c:v>9954.8841599999996</c:v>
                </c:pt>
                <c:pt idx="360">
                  <c:v>9998.7969300000004</c:v>
                </c:pt>
                <c:pt idx="361">
                  <c:v>9889.2800299999999</c:v>
                </c:pt>
                <c:pt idx="362">
                  <c:v>9948.5658399999993</c:v>
                </c:pt>
                <c:pt idx="363">
                  <c:v>9905.9171100000003</c:v>
                </c:pt>
                <c:pt idx="364">
                  <c:v>9980.5378999999994</c:v>
                </c:pt>
                <c:pt idx="365">
                  <c:v>10258.46434</c:v>
                </c:pt>
                <c:pt idx="366">
                  <c:v>9978.5743899999998</c:v>
                </c:pt>
                <c:pt idx="367">
                  <c:v>9994.6668499999996</c:v>
                </c:pt>
                <c:pt idx="368">
                  <c:v>9958.4136099999996</c:v>
                </c:pt>
                <c:pt idx="369">
                  <c:v>10064.436729999999</c:v>
                </c:pt>
                <c:pt idx="370">
                  <c:v>10071.21084</c:v>
                </c:pt>
                <c:pt idx="371">
                  <c:v>9985.6050599999999</c:v>
                </c:pt>
                <c:pt idx="372">
                  <c:v>10055.482690000001</c:v>
                </c:pt>
                <c:pt idx="373">
                  <c:v>9894.3798399999996</c:v>
                </c:pt>
                <c:pt idx="374">
                  <c:v>9948.8804999999993</c:v>
                </c:pt>
                <c:pt idx="375">
                  <c:v>9963.5657499999998</c:v>
                </c:pt>
                <c:pt idx="376">
                  <c:v>10032.128909999999</c:v>
                </c:pt>
                <c:pt idx="377">
                  <c:v>10035.43915</c:v>
                </c:pt>
                <c:pt idx="378">
                  <c:v>10040.025750000001</c:v>
                </c:pt>
                <c:pt idx="379">
                  <c:v>10002.70513</c:v>
                </c:pt>
                <c:pt idx="380">
                  <c:v>9934.99388</c:v>
                </c:pt>
                <c:pt idx="381">
                  <c:v>9895.6429900000003</c:v>
                </c:pt>
                <c:pt idx="382">
                  <c:v>10070.57042</c:v>
                </c:pt>
                <c:pt idx="383">
                  <c:v>10022.36112</c:v>
                </c:pt>
                <c:pt idx="384">
                  <c:v>10062.12254</c:v>
                </c:pt>
                <c:pt idx="385">
                  <c:v>9937.4513200000001</c:v>
                </c:pt>
                <c:pt idx="386">
                  <c:v>9981.9559100000006</c:v>
                </c:pt>
                <c:pt idx="387">
                  <c:v>10015.52785</c:v>
                </c:pt>
                <c:pt idx="388">
                  <c:v>10139.4758</c:v>
                </c:pt>
                <c:pt idx="389">
                  <c:v>10061.209849999999</c:v>
                </c:pt>
                <c:pt idx="390">
                  <c:v>9986.5308399999994</c:v>
                </c:pt>
                <c:pt idx="391">
                  <c:v>9820.2102200000008</c:v>
                </c:pt>
                <c:pt idx="392">
                  <c:v>9806.3456499999993</c:v>
                </c:pt>
                <c:pt idx="393">
                  <c:v>9945.3639000000003</c:v>
                </c:pt>
                <c:pt idx="394">
                  <c:v>10053.924129999999</c:v>
                </c:pt>
                <c:pt idx="395">
                  <c:v>9994.6416000000008</c:v>
                </c:pt>
                <c:pt idx="396">
                  <c:v>10019.410819999999</c:v>
                </c:pt>
                <c:pt idx="397">
                  <c:v>10003.815790000001</c:v>
                </c:pt>
                <c:pt idx="398">
                  <c:v>9927.05278</c:v>
                </c:pt>
                <c:pt idx="399">
                  <c:v>9905.7350900000001</c:v>
                </c:pt>
                <c:pt idx="400">
                  <c:v>10018.654710000001</c:v>
                </c:pt>
                <c:pt idx="401">
                  <c:v>10177.13486</c:v>
                </c:pt>
                <c:pt idx="402">
                  <c:v>10012.592570000001</c:v>
                </c:pt>
                <c:pt idx="403">
                  <c:v>9859.7612000000008</c:v>
                </c:pt>
                <c:pt idx="404">
                  <c:v>9831.1993700000003</c:v>
                </c:pt>
                <c:pt idx="405">
                  <c:v>9907.22444</c:v>
                </c:pt>
                <c:pt idx="406">
                  <c:v>9923.5171100000007</c:v>
                </c:pt>
                <c:pt idx="407">
                  <c:v>9951.7423799999997</c:v>
                </c:pt>
                <c:pt idx="408">
                  <c:v>10031.06141</c:v>
                </c:pt>
                <c:pt idx="409">
                  <c:v>10065.83258</c:v>
                </c:pt>
                <c:pt idx="410">
                  <c:v>10011.60571</c:v>
                </c:pt>
                <c:pt idx="411">
                  <c:v>9943.2206499999993</c:v>
                </c:pt>
                <c:pt idx="412">
                  <c:v>9879.8580199999997</c:v>
                </c:pt>
                <c:pt idx="413">
                  <c:v>9959.1780400000007</c:v>
                </c:pt>
                <c:pt idx="414">
                  <c:v>9918.6826000000001</c:v>
                </c:pt>
                <c:pt idx="415">
                  <c:v>9913.3248800000001</c:v>
                </c:pt>
                <c:pt idx="416">
                  <c:v>9969.6888299999991</c:v>
                </c:pt>
                <c:pt idx="417">
                  <c:v>9843.6230899999991</c:v>
                </c:pt>
                <c:pt idx="418">
                  <c:v>10119.32883</c:v>
                </c:pt>
                <c:pt idx="419">
                  <c:v>9907.5804800000005</c:v>
                </c:pt>
                <c:pt idx="420">
                  <c:v>9912.5303700000004</c:v>
                </c:pt>
                <c:pt idx="421">
                  <c:v>9910.82107</c:v>
                </c:pt>
                <c:pt idx="422">
                  <c:v>9959.5600200000008</c:v>
                </c:pt>
                <c:pt idx="423">
                  <c:v>9938.2891999999993</c:v>
                </c:pt>
                <c:pt idx="424">
                  <c:v>10114.553550000001</c:v>
                </c:pt>
                <c:pt idx="425">
                  <c:v>10029.05616</c:v>
                </c:pt>
                <c:pt idx="426">
                  <c:v>10052.49433</c:v>
                </c:pt>
                <c:pt idx="427">
                  <c:v>9986.3865999999998</c:v>
                </c:pt>
                <c:pt idx="428">
                  <c:v>10018.29156</c:v>
                </c:pt>
                <c:pt idx="429">
                  <c:v>10070.53442</c:v>
                </c:pt>
                <c:pt idx="430">
                  <c:v>9971.9081299999998</c:v>
                </c:pt>
                <c:pt idx="431">
                  <c:v>9995.9752100000005</c:v>
                </c:pt>
                <c:pt idx="432">
                  <c:v>9972.9641499999998</c:v>
                </c:pt>
                <c:pt idx="433">
                  <c:v>10014.786120000001</c:v>
                </c:pt>
                <c:pt idx="434">
                  <c:v>10030.421539999999</c:v>
                </c:pt>
                <c:pt idx="435">
                  <c:v>10041.989600000001</c:v>
                </c:pt>
                <c:pt idx="436">
                  <c:v>9952.3877200000006</c:v>
                </c:pt>
                <c:pt idx="437">
                  <c:v>9998.6618299999991</c:v>
                </c:pt>
                <c:pt idx="438">
                  <c:v>9995.67814</c:v>
                </c:pt>
                <c:pt idx="439">
                  <c:v>9937.4815299999991</c:v>
                </c:pt>
                <c:pt idx="440">
                  <c:v>9925.0046700000003</c:v>
                </c:pt>
                <c:pt idx="441">
                  <c:v>10050.76705</c:v>
                </c:pt>
                <c:pt idx="442">
                  <c:v>10082.610489999999</c:v>
                </c:pt>
                <c:pt idx="443">
                  <c:v>9849.0349800000004</c:v>
                </c:pt>
                <c:pt idx="444">
                  <c:v>9975.6040099999991</c:v>
                </c:pt>
                <c:pt idx="445">
                  <c:v>9916.4328000000005</c:v>
                </c:pt>
                <c:pt idx="446">
                  <c:v>9811.4901100000006</c:v>
                </c:pt>
                <c:pt idx="447">
                  <c:v>9945.4644100000005</c:v>
                </c:pt>
                <c:pt idx="448">
                  <c:v>9790.6672299999991</c:v>
                </c:pt>
                <c:pt idx="449">
                  <c:v>9831.3788399999994</c:v>
                </c:pt>
                <c:pt idx="450">
                  <c:v>9897.6832099999992</c:v>
                </c:pt>
                <c:pt idx="451">
                  <c:v>9848.7385699999995</c:v>
                </c:pt>
                <c:pt idx="452">
                  <c:v>9970.0126700000001</c:v>
                </c:pt>
                <c:pt idx="453">
                  <c:v>9878.1920499999997</c:v>
                </c:pt>
                <c:pt idx="454">
                  <c:v>10072.25424</c:v>
                </c:pt>
                <c:pt idx="455">
                  <c:v>9948.9092000000001</c:v>
                </c:pt>
                <c:pt idx="456">
                  <c:v>9913.3385799999996</c:v>
                </c:pt>
                <c:pt idx="457">
                  <c:v>9970.9915899999996</c:v>
                </c:pt>
                <c:pt idx="458">
                  <c:v>9893.9356200000002</c:v>
                </c:pt>
                <c:pt idx="459">
                  <c:v>9830.2722200000007</c:v>
                </c:pt>
                <c:pt idx="460">
                  <c:v>9826.4770000000008</c:v>
                </c:pt>
                <c:pt idx="461">
                  <c:v>9925.7579299999998</c:v>
                </c:pt>
                <c:pt idx="462">
                  <c:v>10006.58576</c:v>
                </c:pt>
                <c:pt idx="463">
                  <c:v>9997.9028199999993</c:v>
                </c:pt>
                <c:pt idx="464">
                  <c:v>9907.0900299999994</c:v>
                </c:pt>
                <c:pt idx="465">
                  <c:v>9901.8260300000002</c:v>
                </c:pt>
                <c:pt idx="466">
                  <c:v>9834.1206600000005</c:v>
                </c:pt>
                <c:pt idx="467">
                  <c:v>9978.5764099999997</c:v>
                </c:pt>
                <c:pt idx="468">
                  <c:v>9947.1454300000005</c:v>
                </c:pt>
                <c:pt idx="469">
                  <c:v>9969.4820400000008</c:v>
                </c:pt>
                <c:pt idx="470">
                  <c:v>9933.6770400000005</c:v>
                </c:pt>
                <c:pt idx="471">
                  <c:v>10018.794889999999</c:v>
                </c:pt>
                <c:pt idx="472">
                  <c:v>9908.6188000000002</c:v>
                </c:pt>
                <c:pt idx="473">
                  <c:v>9877.3587299999999</c:v>
                </c:pt>
                <c:pt idx="474">
                  <c:v>9881.1923999999999</c:v>
                </c:pt>
                <c:pt idx="475">
                  <c:v>9882.7985399999998</c:v>
                </c:pt>
                <c:pt idx="476">
                  <c:v>9828.5804599999992</c:v>
                </c:pt>
                <c:pt idx="477">
                  <c:v>9798.24323</c:v>
                </c:pt>
                <c:pt idx="478">
                  <c:v>9896.4079700000002</c:v>
                </c:pt>
                <c:pt idx="479">
                  <c:v>10002.7641</c:v>
                </c:pt>
                <c:pt idx="480">
                  <c:v>9985.0362499999992</c:v>
                </c:pt>
                <c:pt idx="481">
                  <c:v>9921.5076200000003</c:v>
                </c:pt>
                <c:pt idx="482">
                  <c:v>9949.6547699999992</c:v>
                </c:pt>
                <c:pt idx="483">
                  <c:v>10079.41813</c:v>
                </c:pt>
                <c:pt idx="484">
                  <c:v>10013.18345</c:v>
                </c:pt>
                <c:pt idx="485">
                  <c:v>9973.6528600000001</c:v>
                </c:pt>
                <c:pt idx="486">
                  <c:v>10033.71506</c:v>
                </c:pt>
                <c:pt idx="487">
                  <c:v>9986.3173000000006</c:v>
                </c:pt>
                <c:pt idx="488">
                  <c:v>10037.56991</c:v>
                </c:pt>
                <c:pt idx="489">
                  <c:v>10004.603789999999</c:v>
                </c:pt>
                <c:pt idx="490">
                  <c:v>10089.89644</c:v>
                </c:pt>
                <c:pt idx="491">
                  <c:v>9950.1217300000008</c:v>
                </c:pt>
                <c:pt idx="492">
                  <c:v>9925.5051899999999</c:v>
                </c:pt>
                <c:pt idx="493">
                  <c:v>9955.9902500000007</c:v>
                </c:pt>
                <c:pt idx="494">
                  <c:v>9935.3268499999995</c:v>
                </c:pt>
                <c:pt idx="495">
                  <c:v>9897.5443200000009</c:v>
                </c:pt>
                <c:pt idx="496">
                  <c:v>9865.5156900000002</c:v>
                </c:pt>
                <c:pt idx="497">
                  <c:v>9960.4997500000009</c:v>
                </c:pt>
                <c:pt idx="498">
                  <c:v>10057.69671</c:v>
                </c:pt>
                <c:pt idx="499">
                  <c:v>10024.881950000001</c:v>
                </c:pt>
                <c:pt idx="500">
                  <c:v>9892.4724600000009</c:v>
                </c:pt>
                <c:pt idx="501">
                  <c:v>10137.1782</c:v>
                </c:pt>
                <c:pt idx="502">
                  <c:v>9966.9132499999996</c:v>
                </c:pt>
                <c:pt idx="503">
                  <c:v>9924.7732899999992</c:v>
                </c:pt>
                <c:pt idx="504">
                  <c:v>9922.28665</c:v>
                </c:pt>
                <c:pt idx="505">
                  <c:v>9965.4377199999999</c:v>
                </c:pt>
                <c:pt idx="506">
                  <c:v>9970.3377899999996</c:v>
                </c:pt>
                <c:pt idx="507">
                  <c:v>10118.517169999999</c:v>
                </c:pt>
                <c:pt idx="508">
                  <c:v>10447.977800000001</c:v>
                </c:pt>
                <c:pt idx="509">
                  <c:v>11266.586869999999</c:v>
                </c:pt>
                <c:pt idx="510">
                  <c:v>11199.34339</c:v>
                </c:pt>
                <c:pt idx="511">
                  <c:v>10436.14875</c:v>
                </c:pt>
                <c:pt idx="512">
                  <c:v>9975.4482399999997</c:v>
                </c:pt>
                <c:pt idx="513">
                  <c:v>9925.7975399999996</c:v>
                </c:pt>
                <c:pt idx="514">
                  <c:v>10068.63319</c:v>
                </c:pt>
                <c:pt idx="515">
                  <c:v>9871.6728999999996</c:v>
                </c:pt>
                <c:pt idx="516">
                  <c:v>10043.325930000001</c:v>
                </c:pt>
                <c:pt idx="517">
                  <c:v>9948.0746299999992</c:v>
                </c:pt>
                <c:pt idx="518">
                  <c:v>9856.3760899999997</c:v>
                </c:pt>
                <c:pt idx="519">
                  <c:v>9965.9402300000002</c:v>
                </c:pt>
                <c:pt idx="520">
                  <c:v>9987.2104299999992</c:v>
                </c:pt>
                <c:pt idx="521">
                  <c:v>9924.8438999999998</c:v>
                </c:pt>
                <c:pt idx="522">
                  <c:v>9976.9070800000009</c:v>
                </c:pt>
                <c:pt idx="523">
                  <c:v>10044.52982</c:v>
                </c:pt>
                <c:pt idx="524">
                  <c:v>9917.7716899999996</c:v>
                </c:pt>
                <c:pt idx="525">
                  <c:v>9970.5350600000002</c:v>
                </c:pt>
                <c:pt idx="526">
                  <c:v>10048.84138</c:v>
                </c:pt>
                <c:pt idx="527">
                  <c:v>10104.11256</c:v>
                </c:pt>
                <c:pt idx="528">
                  <c:v>9980.7235799999999</c:v>
                </c:pt>
                <c:pt idx="529">
                  <c:v>10012.989869999999</c:v>
                </c:pt>
                <c:pt idx="530">
                  <c:v>10018.21026</c:v>
                </c:pt>
                <c:pt idx="531">
                  <c:v>9853.0009699999991</c:v>
                </c:pt>
                <c:pt idx="532">
                  <c:v>10026.67058</c:v>
                </c:pt>
                <c:pt idx="533">
                  <c:v>9917.7796500000004</c:v>
                </c:pt>
                <c:pt idx="534">
                  <c:v>10030.484420000001</c:v>
                </c:pt>
                <c:pt idx="535">
                  <c:v>10105.032939999999</c:v>
                </c:pt>
                <c:pt idx="536">
                  <c:v>10088.37638</c:v>
                </c:pt>
                <c:pt idx="537">
                  <c:v>10056.96884</c:v>
                </c:pt>
                <c:pt idx="538">
                  <c:v>9932.5359200000003</c:v>
                </c:pt>
                <c:pt idx="539">
                  <c:v>10027.551229999999</c:v>
                </c:pt>
                <c:pt idx="540">
                  <c:v>9990.8429300000007</c:v>
                </c:pt>
                <c:pt idx="541">
                  <c:v>9878.0262000000002</c:v>
                </c:pt>
                <c:pt idx="542">
                  <c:v>9948.4585200000001</c:v>
                </c:pt>
                <c:pt idx="543">
                  <c:v>9982.8195400000004</c:v>
                </c:pt>
                <c:pt idx="544">
                  <c:v>10105.412</c:v>
                </c:pt>
                <c:pt idx="545">
                  <c:v>10073.31697</c:v>
                </c:pt>
                <c:pt idx="546">
                  <c:v>10111.696540000001</c:v>
                </c:pt>
                <c:pt idx="547">
                  <c:v>10232.418890000001</c:v>
                </c:pt>
                <c:pt idx="548">
                  <c:v>10184.388300000001</c:v>
                </c:pt>
                <c:pt idx="549">
                  <c:v>10135.3421</c:v>
                </c:pt>
                <c:pt idx="550">
                  <c:v>10224.844709999999</c:v>
                </c:pt>
                <c:pt idx="551">
                  <c:v>10417.855149999999</c:v>
                </c:pt>
                <c:pt idx="552">
                  <c:v>10718.5316</c:v>
                </c:pt>
                <c:pt idx="553">
                  <c:v>10983.698280000001</c:v>
                </c:pt>
                <c:pt idx="554">
                  <c:v>11180.69407</c:v>
                </c:pt>
                <c:pt idx="555">
                  <c:v>11257.663479999999</c:v>
                </c:pt>
                <c:pt idx="556">
                  <c:v>10958.863369999999</c:v>
                </c:pt>
                <c:pt idx="557">
                  <c:v>10413.51345</c:v>
                </c:pt>
                <c:pt idx="558">
                  <c:v>10242.17525</c:v>
                </c:pt>
                <c:pt idx="559">
                  <c:v>10231.067520000001</c:v>
                </c:pt>
                <c:pt idx="560">
                  <c:v>10158.546700000001</c:v>
                </c:pt>
                <c:pt idx="561">
                  <c:v>10091.829599999999</c:v>
                </c:pt>
                <c:pt idx="562">
                  <c:v>10157.975770000001</c:v>
                </c:pt>
                <c:pt idx="563">
                  <c:v>10173.38759</c:v>
                </c:pt>
                <c:pt idx="564">
                  <c:v>10121.474179999999</c:v>
                </c:pt>
                <c:pt idx="565">
                  <c:v>10149.09302</c:v>
                </c:pt>
                <c:pt idx="566">
                  <c:v>10095.39055</c:v>
                </c:pt>
                <c:pt idx="567">
                  <c:v>10159.766229999999</c:v>
                </c:pt>
                <c:pt idx="568">
                  <c:v>10243.822550000001</c:v>
                </c:pt>
                <c:pt idx="569">
                  <c:v>10163.04198</c:v>
                </c:pt>
                <c:pt idx="570">
                  <c:v>10227.36197</c:v>
                </c:pt>
                <c:pt idx="571">
                  <c:v>10234.2523</c:v>
                </c:pt>
                <c:pt idx="572">
                  <c:v>10205.748089999999</c:v>
                </c:pt>
                <c:pt idx="573">
                  <c:v>10254.71262</c:v>
                </c:pt>
                <c:pt idx="574">
                  <c:v>10248.732819999999</c:v>
                </c:pt>
                <c:pt idx="575">
                  <c:v>10314.762780000001</c:v>
                </c:pt>
                <c:pt idx="576">
                  <c:v>10306.8406</c:v>
                </c:pt>
                <c:pt idx="577">
                  <c:v>10221.700629999999</c:v>
                </c:pt>
                <c:pt idx="578">
                  <c:v>10202.86146</c:v>
                </c:pt>
                <c:pt idx="579">
                  <c:v>10242.888489999999</c:v>
                </c:pt>
                <c:pt idx="580">
                  <c:v>10254.409670000001</c:v>
                </c:pt>
                <c:pt idx="581">
                  <c:v>10227.39277</c:v>
                </c:pt>
                <c:pt idx="582">
                  <c:v>10274.972529999999</c:v>
                </c:pt>
                <c:pt idx="583">
                  <c:v>10249.330620000001</c:v>
                </c:pt>
                <c:pt idx="584">
                  <c:v>10178.466049999999</c:v>
                </c:pt>
                <c:pt idx="585">
                  <c:v>10240.32121</c:v>
                </c:pt>
                <c:pt idx="586">
                  <c:v>10364.948829999999</c:v>
                </c:pt>
                <c:pt idx="587">
                  <c:v>10301.47099</c:v>
                </c:pt>
                <c:pt idx="588">
                  <c:v>10227.457979999999</c:v>
                </c:pt>
                <c:pt idx="589">
                  <c:v>10221.376619999999</c:v>
                </c:pt>
                <c:pt idx="590">
                  <c:v>10246.95347</c:v>
                </c:pt>
                <c:pt idx="591">
                  <c:v>10243.330099999999</c:v>
                </c:pt>
                <c:pt idx="592">
                  <c:v>10275.55636</c:v>
                </c:pt>
                <c:pt idx="593">
                  <c:v>10250.96327</c:v>
                </c:pt>
                <c:pt idx="594">
                  <c:v>10269.21883</c:v>
                </c:pt>
                <c:pt idx="595">
                  <c:v>10331.035900000001</c:v>
                </c:pt>
                <c:pt idx="596">
                  <c:v>10268.40962</c:v>
                </c:pt>
                <c:pt idx="597">
                  <c:v>10313.259889999999</c:v>
                </c:pt>
                <c:pt idx="598">
                  <c:v>10266.604310000001</c:v>
                </c:pt>
                <c:pt idx="599">
                  <c:v>10255.75049</c:v>
                </c:pt>
                <c:pt idx="600">
                  <c:v>10288.15545</c:v>
                </c:pt>
                <c:pt idx="601">
                  <c:v>10242.04772</c:v>
                </c:pt>
                <c:pt idx="602">
                  <c:v>10299.855020000001</c:v>
                </c:pt>
                <c:pt idx="603">
                  <c:v>10354.405500000001</c:v>
                </c:pt>
                <c:pt idx="604">
                  <c:v>10320.393469999999</c:v>
                </c:pt>
                <c:pt idx="605">
                  <c:v>10304.64219</c:v>
                </c:pt>
                <c:pt idx="606">
                  <c:v>10400.485619999999</c:v>
                </c:pt>
                <c:pt idx="607">
                  <c:v>10434.23825</c:v>
                </c:pt>
                <c:pt idx="608">
                  <c:v>10401.996719999999</c:v>
                </c:pt>
                <c:pt idx="609">
                  <c:v>10387.361650000001</c:v>
                </c:pt>
                <c:pt idx="610">
                  <c:v>10314.941430000001</c:v>
                </c:pt>
                <c:pt idx="611">
                  <c:v>10239.842479999999</c:v>
                </c:pt>
                <c:pt idx="612">
                  <c:v>10351.464250000001</c:v>
                </c:pt>
                <c:pt idx="613">
                  <c:v>10422.17585</c:v>
                </c:pt>
                <c:pt idx="614">
                  <c:v>10320.406989999999</c:v>
                </c:pt>
                <c:pt idx="615">
                  <c:v>10378.640069999999</c:v>
                </c:pt>
                <c:pt idx="616">
                  <c:v>10452.65539</c:v>
                </c:pt>
                <c:pt idx="617">
                  <c:v>10466.6873</c:v>
                </c:pt>
                <c:pt idx="618">
                  <c:v>10423.56395</c:v>
                </c:pt>
                <c:pt idx="619">
                  <c:v>10377.78924</c:v>
                </c:pt>
                <c:pt idx="620">
                  <c:v>10441.09165</c:v>
                </c:pt>
                <c:pt idx="621">
                  <c:v>10386.884319999999</c:v>
                </c:pt>
                <c:pt idx="622">
                  <c:v>10328.98264</c:v>
                </c:pt>
                <c:pt idx="623">
                  <c:v>10382.179599999999</c:v>
                </c:pt>
                <c:pt idx="624">
                  <c:v>10380.412679999999</c:v>
                </c:pt>
                <c:pt idx="625">
                  <c:v>10439.91433</c:v>
                </c:pt>
                <c:pt idx="626">
                  <c:v>10526.34468</c:v>
                </c:pt>
                <c:pt idx="627">
                  <c:v>10484.304340000001</c:v>
                </c:pt>
                <c:pt idx="628">
                  <c:v>10487.86263</c:v>
                </c:pt>
                <c:pt idx="629">
                  <c:v>10682.323249999999</c:v>
                </c:pt>
                <c:pt idx="630">
                  <c:v>10748.594429999999</c:v>
                </c:pt>
                <c:pt idx="631">
                  <c:v>10889.226930000001</c:v>
                </c:pt>
                <c:pt idx="632">
                  <c:v>11098.74127</c:v>
                </c:pt>
                <c:pt idx="633">
                  <c:v>11279.59447</c:v>
                </c:pt>
                <c:pt idx="634">
                  <c:v>11329.965260000001</c:v>
                </c:pt>
                <c:pt idx="635">
                  <c:v>11423.696390000001</c:v>
                </c:pt>
                <c:pt idx="636">
                  <c:v>11151.75664</c:v>
                </c:pt>
                <c:pt idx="637">
                  <c:v>10965.187</c:v>
                </c:pt>
                <c:pt idx="638">
                  <c:v>10862.294110000001</c:v>
                </c:pt>
                <c:pt idx="639">
                  <c:v>10847.830910000001</c:v>
                </c:pt>
                <c:pt idx="640">
                  <c:v>10694.67337</c:v>
                </c:pt>
                <c:pt idx="641">
                  <c:v>10686.30881</c:v>
                </c:pt>
                <c:pt idx="642">
                  <c:v>10630.084860000001</c:v>
                </c:pt>
                <c:pt idx="643">
                  <c:v>10600.419519999999</c:v>
                </c:pt>
                <c:pt idx="644">
                  <c:v>10559.55104</c:v>
                </c:pt>
                <c:pt idx="645">
                  <c:v>10494.997020000001</c:v>
                </c:pt>
                <c:pt idx="646">
                  <c:v>10504.387350000001</c:v>
                </c:pt>
                <c:pt idx="647">
                  <c:v>10458.444649999999</c:v>
                </c:pt>
                <c:pt idx="648">
                  <c:v>10448.39356</c:v>
                </c:pt>
                <c:pt idx="649">
                  <c:v>10466.10907</c:v>
                </c:pt>
                <c:pt idx="650">
                  <c:v>10315.24158</c:v>
                </c:pt>
                <c:pt idx="651">
                  <c:v>10474.15142</c:v>
                </c:pt>
                <c:pt idx="652">
                  <c:v>10444.082759999999</c:v>
                </c:pt>
                <c:pt idx="653">
                  <c:v>10328.399820000001</c:v>
                </c:pt>
                <c:pt idx="654">
                  <c:v>10255.99425</c:v>
                </c:pt>
                <c:pt idx="655">
                  <c:v>10395.11405</c:v>
                </c:pt>
                <c:pt idx="656">
                  <c:v>10350.30222</c:v>
                </c:pt>
                <c:pt idx="657">
                  <c:v>10276.99625</c:v>
                </c:pt>
                <c:pt idx="658">
                  <c:v>10537.85824</c:v>
                </c:pt>
                <c:pt idx="659">
                  <c:v>10393.542509999999</c:v>
                </c:pt>
                <c:pt idx="660">
                  <c:v>10379.00704</c:v>
                </c:pt>
                <c:pt idx="661">
                  <c:v>10442.534079999999</c:v>
                </c:pt>
                <c:pt idx="662">
                  <c:v>10305.25642</c:v>
                </c:pt>
                <c:pt idx="663">
                  <c:v>10376.196550000001</c:v>
                </c:pt>
                <c:pt idx="664">
                  <c:v>10352.59857</c:v>
                </c:pt>
                <c:pt idx="665">
                  <c:v>10385.79335</c:v>
                </c:pt>
                <c:pt idx="666">
                  <c:v>10458.541230000001</c:v>
                </c:pt>
                <c:pt idx="667">
                  <c:v>10410.3809</c:v>
                </c:pt>
                <c:pt idx="668">
                  <c:v>10342.71667</c:v>
                </c:pt>
                <c:pt idx="669">
                  <c:v>10436.49677</c:v>
                </c:pt>
                <c:pt idx="670">
                  <c:v>10311.933129999999</c:v>
                </c:pt>
                <c:pt idx="671">
                  <c:v>10395.444670000001</c:v>
                </c:pt>
                <c:pt idx="672">
                  <c:v>10478.38103</c:v>
                </c:pt>
                <c:pt idx="673">
                  <c:v>10437.42577</c:v>
                </c:pt>
                <c:pt idx="674">
                  <c:v>10316.76057</c:v>
                </c:pt>
                <c:pt idx="675">
                  <c:v>10394.45767</c:v>
                </c:pt>
                <c:pt idx="676">
                  <c:v>10376.15769</c:v>
                </c:pt>
                <c:pt idx="677">
                  <c:v>10331.459279999999</c:v>
                </c:pt>
                <c:pt idx="678">
                  <c:v>10358.741330000001</c:v>
                </c:pt>
                <c:pt idx="679">
                  <c:v>10387.95601</c:v>
                </c:pt>
                <c:pt idx="680">
                  <c:v>10327.5779</c:v>
                </c:pt>
                <c:pt idx="681">
                  <c:v>10417.85996</c:v>
                </c:pt>
                <c:pt idx="682">
                  <c:v>10392.907639999999</c:v>
                </c:pt>
                <c:pt idx="683">
                  <c:v>10351.71314</c:v>
                </c:pt>
                <c:pt idx="684">
                  <c:v>10327.56453</c:v>
                </c:pt>
                <c:pt idx="685">
                  <c:v>10336.1669</c:v>
                </c:pt>
                <c:pt idx="686">
                  <c:v>10336.5803</c:v>
                </c:pt>
                <c:pt idx="687">
                  <c:v>10359.18511</c:v>
                </c:pt>
                <c:pt idx="688">
                  <c:v>10375.98963</c:v>
                </c:pt>
                <c:pt idx="689">
                  <c:v>10388.502640000001</c:v>
                </c:pt>
                <c:pt idx="690">
                  <c:v>10367.79837</c:v>
                </c:pt>
                <c:pt idx="691">
                  <c:v>10298.79673</c:v>
                </c:pt>
                <c:pt idx="692">
                  <c:v>10319.66375</c:v>
                </c:pt>
                <c:pt idx="693">
                  <c:v>10312.52295</c:v>
                </c:pt>
                <c:pt idx="694">
                  <c:v>10322.05452</c:v>
                </c:pt>
                <c:pt idx="695">
                  <c:v>10278.293610000001</c:v>
                </c:pt>
                <c:pt idx="696">
                  <c:v>10307.998030000001</c:v>
                </c:pt>
                <c:pt idx="697">
                  <c:v>10368.030580000001</c:v>
                </c:pt>
                <c:pt idx="698">
                  <c:v>10280.067999999999</c:v>
                </c:pt>
                <c:pt idx="699">
                  <c:v>10264.01412</c:v>
                </c:pt>
                <c:pt idx="700">
                  <c:v>10291.11355</c:v>
                </c:pt>
                <c:pt idx="701">
                  <c:v>10332.53722</c:v>
                </c:pt>
                <c:pt idx="702">
                  <c:v>10313.56243</c:v>
                </c:pt>
                <c:pt idx="703">
                  <c:v>10316.72877</c:v>
                </c:pt>
                <c:pt idx="704">
                  <c:v>10239.35311</c:v>
                </c:pt>
                <c:pt idx="705">
                  <c:v>10227.342199999999</c:v>
                </c:pt>
                <c:pt idx="706">
                  <c:v>10289.73949</c:v>
                </c:pt>
                <c:pt idx="707">
                  <c:v>10121.61529</c:v>
                </c:pt>
                <c:pt idx="708">
                  <c:v>10250.43153</c:v>
                </c:pt>
                <c:pt idx="709">
                  <c:v>10137.322469999999</c:v>
                </c:pt>
                <c:pt idx="710">
                  <c:v>10109.60111</c:v>
                </c:pt>
                <c:pt idx="711">
                  <c:v>10053.655140000001</c:v>
                </c:pt>
                <c:pt idx="712">
                  <c:v>10191.70184</c:v>
                </c:pt>
                <c:pt idx="713">
                  <c:v>10133.270039999999</c:v>
                </c:pt>
                <c:pt idx="714">
                  <c:v>10280.55941</c:v>
                </c:pt>
                <c:pt idx="715">
                  <c:v>10297.200849999999</c:v>
                </c:pt>
                <c:pt idx="716">
                  <c:v>10196.12011</c:v>
                </c:pt>
                <c:pt idx="717">
                  <c:v>10225.19904</c:v>
                </c:pt>
                <c:pt idx="718">
                  <c:v>10203.39711</c:v>
                </c:pt>
                <c:pt idx="719">
                  <c:v>10136.78073</c:v>
                </c:pt>
                <c:pt idx="720">
                  <c:v>10121.8372</c:v>
                </c:pt>
                <c:pt idx="721">
                  <c:v>10218.39172</c:v>
                </c:pt>
                <c:pt idx="722">
                  <c:v>10212.70112</c:v>
                </c:pt>
                <c:pt idx="723">
                  <c:v>10196.55788</c:v>
                </c:pt>
                <c:pt idx="724">
                  <c:v>10169.869720000001</c:v>
                </c:pt>
                <c:pt idx="725">
                  <c:v>10204.822179999999</c:v>
                </c:pt>
                <c:pt idx="726">
                  <c:v>10209.18139</c:v>
                </c:pt>
                <c:pt idx="727">
                  <c:v>10150.13874</c:v>
                </c:pt>
                <c:pt idx="728">
                  <c:v>10092.92129</c:v>
                </c:pt>
                <c:pt idx="729">
                  <c:v>10098.97091</c:v>
                </c:pt>
                <c:pt idx="730">
                  <c:v>10104.15825</c:v>
                </c:pt>
                <c:pt idx="731">
                  <c:v>10113.19225</c:v>
                </c:pt>
                <c:pt idx="732">
                  <c:v>10116.24091</c:v>
                </c:pt>
                <c:pt idx="733">
                  <c:v>10104.55666</c:v>
                </c:pt>
                <c:pt idx="734">
                  <c:v>10134.324070000001</c:v>
                </c:pt>
                <c:pt idx="735">
                  <c:v>10139.48259</c:v>
                </c:pt>
                <c:pt idx="736">
                  <c:v>10161.19824</c:v>
                </c:pt>
                <c:pt idx="737">
                  <c:v>10193.414870000001</c:v>
                </c:pt>
                <c:pt idx="738">
                  <c:v>10203.40249</c:v>
                </c:pt>
                <c:pt idx="739">
                  <c:v>10135.00828</c:v>
                </c:pt>
                <c:pt idx="740">
                  <c:v>10107.289839999999</c:v>
                </c:pt>
                <c:pt idx="741">
                  <c:v>10143.083619999999</c:v>
                </c:pt>
                <c:pt idx="742">
                  <c:v>10161.256300000001</c:v>
                </c:pt>
                <c:pt idx="743">
                  <c:v>10100.96218</c:v>
                </c:pt>
                <c:pt idx="744">
                  <c:v>10133.76621</c:v>
                </c:pt>
                <c:pt idx="745">
                  <c:v>10115.458909999999</c:v>
                </c:pt>
                <c:pt idx="746">
                  <c:v>10065.169680000001</c:v>
                </c:pt>
                <c:pt idx="747">
                  <c:v>10209.242749999999</c:v>
                </c:pt>
                <c:pt idx="748">
                  <c:v>10044.623439999999</c:v>
                </c:pt>
                <c:pt idx="749">
                  <c:v>10115.69065</c:v>
                </c:pt>
                <c:pt idx="750">
                  <c:v>10019.46587</c:v>
                </c:pt>
                <c:pt idx="751">
                  <c:v>10131.82215</c:v>
                </c:pt>
                <c:pt idx="752">
                  <c:v>10109.945019999999</c:v>
                </c:pt>
                <c:pt idx="753">
                  <c:v>10030.538119999999</c:v>
                </c:pt>
                <c:pt idx="754">
                  <c:v>9984.8431199999995</c:v>
                </c:pt>
                <c:pt idx="755">
                  <c:v>9984.0372900000002</c:v>
                </c:pt>
                <c:pt idx="756">
                  <c:v>10075.63867</c:v>
                </c:pt>
                <c:pt idx="757">
                  <c:v>10106.05989</c:v>
                </c:pt>
                <c:pt idx="758">
                  <c:v>10179.59146</c:v>
                </c:pt>
                <c:pt idx="759">
                  <c:v>10038.754870000001</c:v>
                </c:pt>
                <c:pt idx="760">
                  <c:v>10074.55694</c:v>
                </c:pt>
                <c:pt idx="761">
                  <c:v>10171.464</c:v>
                </c:pt>
                <c:pt idx="762">
                  <c:v>10110.171840000001</c:v>
                </c:pt>
                <c:pt idx="763">
                  <c:v>10043.184359999999</c:v>
                </c:pt>
                <c:pt idx="764">
                  <c:v>10114.72667</c:v>
                </c:pt>
                <c:pt idx="765">
                  <c:v>10154.76116</c:v>
                </c:pt>
                <c:pt idx="766">
                  <c:v>10093.51881</c:v>
                </c:pt>
                <c:pt idx="767">
                  <c:v>10059.356040000001</c:v>
                </c:pt>
                <c:pt idx="768">
                  <c:v>10050.022859999999</c:v>
                </c:pt>
                <c:pt idx="769">
                  <c:v>10146.805410000001</c:v>
                </c:pt>
                <c:pt idx="770">
                  <c:v>10098.67535</c:v>
                </c:pt>
                <c:pt idx="771">
                  <c:v>10069.778700000001</c:v>
                </c:pt>
                <c:pt idx="772">
                  <c:v>10071.2004</c:v>
                </c:pt>
                <c:pt idx="773">
                  <c:v>10053.937540000001</c:v>
                </c:pt>
                <c:pt idx="774">
                  <c:v>10043.97154</c:v>
                </c:pt>
                <c:pt idx="775">
                  <c:v>10242.42792</c:v>
                </c:pt>
                <c:pt idx="776">
                  <c:v>9961.7358499999991</c:v>
                </c:pt>
                <c:pt idx="777">
                  <c:v>10068.73813</c:v>
                </c:pt>
                <c:pt idx="778">
                  <c:v>10169.972809999999</c:v>
                </c:pt>
                <c:pt idx="779">
                  <c:v>10095.904780000001</c:v>
                </c:pt>
                <c:pt idx="780">
                  <c:v>10060.26887</c:v>
                </c:pt>
                <c:pt idx="781">
                  <c:v>9981.2247499999994</c:v>
                </c:pt>
                <c:pt idx="782">
                  <c:v>10055.714809999999</c:v>
                </c:pt>
                <c:pt idx="783">
                  <c:v>10076.347449999999</c:v>
                </c:pt>
                <c:pt idx="784">
                  <c:v>10071.8048</c:v>
                </c:pt>
                <c:pt idx="785">
                  <c:v>9971.0233800000005</c:v>
                </c:pt>
                <c:pt idx="786">
                  <c:v>9996.6755599999997</c:v>
                </c:pt>
                <c:pt idx="787">
                  <c:v>10034.520109999999</c:v>
                </c:pt>
                <c:pt idx="788">
                  <c:v>9976.1581200000001</c:v>
                </c:pt>
                <c:pt idx="789">
                  <c:v>10009.27319</c:v>
                </c:pt>
                <c:pt idx="790">
                  <c:v>10099.458559999999</c:v>
                </c:pt>
                <c:pt idx="791">
                  <c:v>10131.92715</c:v>
                </c:pt>
                <c:pt idx="792">
                  <c:v>10051.43967</c:v>
                </c:pt>
                <c:pt idx="793">
                  <c:v>9970.2134299999998</c:v>
                </c:pt>
                <c:pt idx="794">
                  <c:v>9991.4422500000001</c:v>
                </c:pt>
                <c:pt idx="795">
                  <c:v>10013.52558</c:v>
                </c:pt>
                <c:pt idx="796">
                  <c:v>10005.867689999999</c:v>
                </c:pt>
                <c:pt idx="797">
                  <c:v>9954.0989699999991</c:v>
                </c:pt>
                <c:pt idx="798">
                  <c:v>9977.3780999999999</c:v>
                </c:pt>
                <c:pt idx="799">
                  <c:v>10053.20117</c:v>
                </c:pt>
                <c:pt idx="800">
                  <c:v>9963.6697499999991</c:v>
                </c:pt>
                <c:pt idx="801">
                  <c:v>10029.21645</c:v>
                </c:pt>
                <c:pt idx="802">
                  <c:v>9953.1996799999997</c:v>
                </c:pt>
                <c:pt idx="803">
                  <c:v>10015.92949</c:v>
                </c:pt>
                <c:pt idx="804">
                  <c:v>10145.43079</c:v>
                </c:pt>
                <c:pt idx="805">
                  <c:v>9912.2118599999994</c:v>
                </c:pt>
                <c:pt idx="806">
                  <c:v>10034.543240000001</c:v>
                </c:pt>
                <c:pt idx="807">
                  <c:v>9984.1802800000005</c:v>
                </c:pt>
                <c:pt idx="808">
                  <c:v>10020.0888</c:v>
                </c:pt>
                <c:pt idx="809">
                  <c:v>10026.64039</c:v>
                </c:pt>
                <c:pt idx="810">
                  <c:v>10046.86922</c:v>
                </c:pt>
                <c:pt idx="811">
                  <c:v>10101.267</c:v>
                </c:pt>
                <c:pt idx="812">
                  <c:v>10067.963110000001</c:v>
                </c:pt>
                <c:pt idx="813">
                  <c:v>10032.978569999999</c:v>
                </c:pt>
                <c:pt idx="814">
                  <c:v>10040.153689999999</c:v>
                </c:pt>
                <c:pt idx="815">
                  <c:v>10049.235060000001</c:v>
                </c:pt>
                <c:pt idx="816">
                  <c:v>10087.551299999999</c:v>
                </c:pt>
                <c:pt idx="817">
                  <c:v>10073.330910000001</c:v>
                </c:pt>
                <c:pt idx="818">
                  <c:v>10056.736999999999</c:v>
                </c:pt>
                <c:pt idx="819">
                  <c:v>10094.87989</c:v>
                </c:pt>
                <c:pt idx="820">
                  <c:v>10055.154130000001</c:v>
                </c:pt>
                <c:pt idx="821">
                  <c:v>10114.14566</c:v>
                </c:pt>
                <c:pt idx="822">
                  <c:v>10253.37694</c:v>
                </c:pt>
                <c:pt idx="823">
                  <c:v>10251.196099999999</c:v>
                </c:pt>
                <c:pt idx="824">
                  <c:v>10335.166150000001</c:v>
                </c:pt>
                <c:pt idx="825">
                  <c:v>10306.863729999999</c:v>
                </c:pt>
                <c:pt idx="826">
                  <c:v>10320.08719</c:v>
                </c:pt>
                <c:pt idx="827">
                  <c:v>10436.44786</c:v>
                </c:pt>
                <c:pt idx="828">
                  <c:v>10372.06244</c:v>
                </c:pt>
                <c:pt idx="829">
                  <c:v>10392.32741</c:v>
                </c:pt>
                <c:pt idx="830">
                  <c:v>10408.92635</c:v>
                </c:pt>
                <c:pt idx="831">
                  <c:v>10481.21574</c:v>
                </c:pt>
                <c:pt idx="832">
                  <c:v>10511.189679999999</c:v>
                </c:pt>
                <c:pt idx="833">
                  <c:v>10587.454159999999</c:v>
                </c:pt>
                <c:pt idx="834">
                  <c:v>10567.107309999999</c:v>
                </c:pt>
                <c:pt idx="835">
                  <c:v>10596.684289999999</c:v>
                </c:pt>
                <c:pt idx="836">
                  <c:v>10638.4517</c:v>
                </c:pt>
                <c:pt idx="837">
                  <c:v>10710.92223</c:v>
                </c:pt>
                <c:pt idx="838">
                  <c:v>10673.679389999999</c:v>
                </c:pt>
                <c:pt idx="839">
                  <c:v>10639.89698</c:v>
                </c:pt>
                <c:pt idx="840">
                  <c:v>10706.203949999999</c:v>
                </c:pt>
                <c:pt idx="841">
                  <c:v>10682.546060000001</c:v>
                </c:pt>
                <c:pt idx="842">
                  <c:v>10561.88183</c:v>
                </c:pt>
                <c:pt idx="843">
                  <c:v>10483.863590000001</c:v>
                </c:pt>
                <c:pt idx="844">
                  <c:v>10442.1144</c:v>
                </c:pt>
                <c:pt idx="845">
                  <c:v>10351.69382</c:v>
                </c:pt>
                <c:pt idx="846">
                  <c:v>10338.796179999999</c:v>
                </c:pt>
                <c:pt idx="847">
                  <c:v>10407.10656</c:v>
                </c:pt>
                <c:pt idx="848">
                  <c:v>10241.015079999999</c:v>
                </c:pt>
                <c:pt idx="849">
                  <c:v>10176.974389999999</c:v>
                </c:pt>
                <c:pt idx="850">
                  <c:v>10248.92441</c:v>
                </c:pt>
                <c:pt idx="851">
                  <c:v>10233.40617</c:v>
                </c:pt>
                <c:pt idx="852">
                  <c:v>10168.74828</c:v>
                </c:pt>
                <c:pt idx="853">
                  <c:v>10221.42878</c:v>
                </c:pt>
                <c:pt idx="854">
                  <c:v>10293.57655</c:v>
                </c:pt>
                <c:pt idx="855">
                  <c:v>10321.44895</c:v>
                </c:pt>
                <c:pt idx="856">
                  <c:v>10404.72661</c:v>
                </c:pt>
                <c:pt idx="857">
                  <c:v>10413.40173</c:v>
                </c:pt>
                <c:pt idx="858">
                  <c:v>10456.45918</c:v>
                </c:pt>
                <c:pt idx="859">
                  <c:v>10467.968279999999</c:v>
                </c:pt>
                <c:pt idx="860">
                  <c:v>10457.661959999999</c:v>
                </c:pt>
                <c:pt idx="861">
                  <c:v>10533.899579999999</c:v>
                </c:pt>
                <c:pt idx="862">
                  <c:v>10535.34619</c:v>
                </c:pt>
                <c:pt idx="863">
                  <c:v>10400.437809999999</c:v>
                </c:pt>
                <c:pt idx="864">
                  <c:v>10388.802879999999</c:v>
                </c:pt>
                <c:pt idx="865">
                  <c:v>10453.732889999999</c:v>
                </c:pt>
                <c:pt idx="866">
                  <c:v>10407.31963</c:v>
                </c:pt>
                <c:pt idx="867">
                  <c:v>10329.559209999999</c:v>
                </c:pt>
                <c:pt idx="868">
                  <c:v>10242.27485</c:v>
                </c:pt>
                <c:pt idx="869">
                  <c:v>10359.71658</c:v>
                </c:pt>
                <c:pt idx="870">
                  <c:v>10387.31357</c:v>
                </c:pt>
                <c:pt idx="871">
                  <c:v>10310.652760000001</c:v>
                </c:pt>
                <c:pt idx="872">
                  <c:v>10475.44311</c:v>
                </c:pt>
                <c:pt idx="873">
                  <c:v>10499.57332</c:v>
                </c:pt>
                <c:pt idx="874">
                  <c:v>10391.323640000001</c:v>
                </c:pt>
                <c:pt idx="875">
                  <c:v>10400.82395</c:v>
                </c:pt>
                <c:pt idx="876">
                  <c:v>10433.491760000001</c:v>
                </c:pt>
                <c:pt idx="877">
                  <c:v>10381.988160000001</c:v>
                </c:pt>
                <c:pt idx="878">
                  <c:v>10332.981159999999</c:v>
                </c:pt>
                <c:pt idx="879">
                  <c:v>10373.14407</c:v>
                </c:pt>
                <c:pt idx="880">
                  <c:v>10320.242050000001</c:v>
                </c:pt>
                <c:pt idx="881">
                  <c:v>10252.59539</c:v>
                </c:pt>
                <c:pt idx="882">
                  <c:v>10339.563</c:v>
                </c:pt>
                <c:pt idx="883">
                  <c:v>10275.82015</c:v>
                </c:pt>
                <c:pt idx="884">
                  <c:v>10250.999180000001</c:v>
                </c:pt>
                <c:pt idx="885">
                  <c:v>10247.75145</c:v>
                </c:pt>
                <c:pt idx="886">
                  <c:v>10193.644829999999</c:v>
                </c:pt>
                <c:pt idx="887">
                  <c:v>10157.197889999999</c:v>
                </c:pt>
                <c:pt idx="888">
                  <c:v>10038.326129999999</c:v>
                </c:pt>
                <c:pt idx="889">
                  <c:v>10163.88651</c:v>
                </c:pt>
                <c:pt idx="890">
                  <c:v>10201.381939999999</c:v>
                </c:pt>
                <c:pt idx="891">
                  <c:v>10055.943300000001</c:v>
                </c:pt>
                <c:pt idx="892">
                  <c:v>10198.9236</c:v>
                </c:pt>
                <c:pt idx="893">
                  <c:v>10200.95614</c:v>
                </c:pt>
                <c:pt idx="894">
                  <c:v>10187.1005</c:v>
                </c:pt>
                <c:pt idx="895">
                  <c:v>10174.79905</c:v>
                </c:pt>
                <c:pt idx="896">
                  <c:v>10140.549720000001</c:v>
                </c:pt>
                <c:pt idx="897">
                  <c:v>10082.04257</c:v>
                </c:pt>
                <c:pt idx="898">
                  <c:v>10067.201929999999</c:v>
                </c:pt>
                <c:pt idx="899">
                  <c:v>10073.841759999999</c:v>
                </c:pt>
                <c:pt idx="900">
                  <c:v>10049.33754</c:v>
                </c:pt>
                <c:pt idx="901">
                  <c:v>10105.51203</c:v>
                </c:pt>
                <c:pt idx="902">
                  <c:v>10155.910159999999</c:v>
                </c:pt>
                <c:pt idx="903">
                  <c:v>10105.273139999999</c:v>
                </c:pt>
                <c:pt idx="904">
                  <c:v>10040.07214</c:v>
                </c:pt>
                <c:pt idx="905">
                  <c:v>9962.0278899999994</c:v>
                </c:pt>
                <c:pt idx="906">
                  <c:v>10158.626700000001</c:v>
                </c:pt>
                <c:pt idx="907">
                  <c:v>9972.30998</c:v>
                </c:pt>
                <c:pt idx="908">
                  <c:v>10019.10606</c:v>
                </c:pt>
                <c:pt idx="909">
                  <c:v>10061.75467</c:v>
                </c:pt>
                <c:pt idx="910">
                  <c:v>10041.30221</c:v>
                </c:pt>
                <c:pt idx="911">
                  <c:v>9951.4654800000008</c:v>
                </c:pt>
                <c:pt idx="912">
                  <c:v>10047.04574</c:v>
                </c:pt>
                <c:pt idx="913">
                  <c:v>10054.73732</c:v>
                </c:pt>
                <c:pt idx="914">
                  <c:v>9998.9245100000007</c:v>
                </c:pt>
                <c:pt idx="915">
                  <c:v>9971.1473399999995</c:v>
                </c:pt>
                <c:pt idx="916">
                  <c:v>9965.5576799999999</c:v>
                </c:pt>
                <c:pt idx="917">
                  <c:v>9994.9162500000002</c:v>
                </c:pt>
                <c:pt idx="918">
                  <c:v>9971.4891900000002</c:v>
                </c:pt>
                <c:pt idx="919">
                  <c:v>9967.9117299999998</c:v>
                </c:pt>
                <c:pt idx="920">
                  <c:v>10045.829879999999</c:v>
                </c:pt>
                <c:pt idx="921">
                  <c:v>9958.92137</c:v>
                </c:pt>
                <c:pt idx="922">
                  <c:v>10020.54801</c:v>
                </c:pt>
                <c:pt idx="923">
                  <c:v>10033.859710000001</c:v>
                </c:pt>
                <c:pt idx="924">
                  <c:v>9993.2041200000003</c:v>
                </c:pt>
                <c:pt idx="925">
                  <c:v>9982.4045000000006</c:v>
                </c:pt>
                <c:pt idx="926">
                  <c:v>9967.8831900000005</c:v>
                </c:pt>
                <c:pt idx="927">
                  <c:v>9890.6895199999999</c:v>
                </c:pt>
                <c:pt idx="928">
                  <c:v>9918.9060100000006</c:v>
                </c:pt>
                <c:pt idx="929">
                  <c:v>9987.6127300000007</c:v>
                </c:pt>
                <c:pt idx="930">
                  <c:v>9983.4991399999999</c:v>
                </c:pt>
                <c:pt idx="931">
                  <c:v>9979.9597699999995</c:v>
                </c:pt>
                <c:pt idx="932">
                  <c:v>9995.3510600000009</c:v>
                </c:pt>
                <c:pt idx="933">
                  <c:v>9994.8507499999996</c:v>
                </c:pt>
                <c:pt idx="934">
                  <c:v>9980.2947800000002</c:v>
                </c:pt>
                <c:pt idx="935">
                  <c:v>9915.1679999999997</c:v>
                </c:pt>
                <c:pt idx="936">
                  <c:v>9994.73459</c:v>
                </c:pt>
                <c:pt idx="937">
                  <c:v>10026.64589</c:v>
                </c:pt>
                <c:pt idx="938">
                  <c:v>10039.76863</c:v>
                </c:pt>
                <c:pt idx="939">
                  <c:v>10018.51002</c:v>
                </c:pt>
                <c:pt idx="940">
                  <c:v>9954.1171400000003</c:v>
                </c:pt>
                <c:pt idx="941">
                  <c:v>9933.8394800000005</c:v>
                </c:pt>
                <c:pt idx="942">
                  <c:v>10007.4378</c:v>
                </c:pt>
                <c:pt idx="943">
                  <c:v>10010.74951</c:v>
                </c:pt>
                <c:pt idx="944">
                  <c:v>9988.1769299999996</c:v>
                </c:pt>
                <c:pt idx="945">
                  <c:v>9997.9725199999993</c:v>
                </c:pt>
                <c:pt idx="946">
                  <c:v>10038.910190000001</c:v>
                </c:pt>
                <c:pt idx="947">
                  <c:v>10109.242899999999</c:v>
                </c:pt>
                <c:pt idx="948">
                  <c:v>10173.85196</c:v>
                </c:pt>
                <c:pt idx="949">
                  <c:v>10162.39071</c:v>
                </c:pt>
                <c:pt idx="950">
                  <c:v>10102.197050000001</c:v>
                </c:pt>
                <c:pt idx="951">
                  <c:v>10132.711869999999</c:v>
                </c:pt>
                <c:pt idx="952">
                  <c:v>10237.603160000001</c:v>
                </c:pt>
                <c:pt idx="953">
                  <c:v>10217.895329999999</c:v>
                </c:pt>
                <c:pt idx="954">
                  <c:v>10281.079100000001</c:v>
                </c:pt>
                <c:pt idx="955">
                  <c:v>10174.75311</c:v>
                </c:pt>
                <c:pt idx="956">
                  <c:v>10199.490110000001</c:v>
                </c:pt>
                <c:pt idx="957">
                  <c:v>10318.76958</c:v>
                </c:pt>
                <c:pt idx="958">
                  <c:v>10349.198469999999</c:v>
                </c:pt>
                <c:pt idx="959">
                  <c:v>10440.8925</c:v>
                </c:pt>
                <c:pt idx="960">
                  <c:v>10532.77353</c:v>
                </c:pt>
                <c:pt idx="961">
                  <c:v>10561.19119</c:v>
                </c:pt>
                <c:pt idx="962">
                  <c:v>10555.87545</c:v>
                </c:pt>
                <c:pt idx="963">
                  <c:v>10600.924950000001</c:v>
                </c:pt>
                <c:pt idx="964">
                  <c:v>10705.354810000001</c:v>
                </c:pt>
                <c:pt idx="965">
                  <c:v>10734.31349</c:v>
                </c:pt>
                <c:pt idx="966">
                  <c:v>10632.74433</c:v>
                </c:pt>
                <c:pt idx="967">
                  <c:v>10615.24841</c:v>
                </c:pt>
                <c:pt idx="968">
                  <c:v>10596.15094</c:v>
                </c:pt>
                <c:pt idx="969">
                  <c:v>10714.64818</c:v>
                </c:pt>
                <c:pt idx="970">
                  <c:v>10760.992120000001</c:v>
                </c:pt>
                <c:pt idx="971">
                  <c:v>10698.680770000001</c:v>
                </c:pt>
                <c:pt idx="972">
                  <c:v>10702.3914</c:v>
                </c:pt>
                <c:pt idx="973">
                  <c:v>10635.19724</c:v>
                </c:pt>
                <c:pt idx="974">
                  <c:v>10597.63638</c:v>
                </c:pt>
                <c:pt idx="975">
                  <c:v>10680.63753</c:v>
                </c:pt>
                <c:pt idx="976">
                  <c:v>10746.3467</c:v>
                </c:pt>
                <c:pt idx="977">
                  <c:v>10741.55342</c:v>
                </c:pt>
                <c:pt idx="978">
                  <c:v>10744.868539999999</c:v>
                </c:pt>
                <c:pt idx="979">
                  <c:v>10764.674870000001</c:v>
                </c:pt>
                <c:pt idx="980">
                  <c:v>10760.15259</c:v>
                </c:pt>
                <c:pt idx="981">
                  <c:v>10733.72308</c:v>
                </c:pt>
                <c:pt idx="982">
                  <c:v>10665.593370000001</c:v>
                </c:pt>
                <c:pt idx="983">
                  <c:v>10641.29473</c:v>
                </c:pt>
                <c:pt idx="984">
                  <c:v>10712.96531</c:v>
                </c:pt>
                <c:pt idx="985">
                  <c:v>10699.89567</c:v>
                </c:pt>
                <c:pt idx="986">
                  <c:v>10665.29868</c:v>
                </c:pt>
                <c:pt idx="987">
                  <c:v>10651.823270000001</c:v>
                </c:pt>
                <c:pt idx="988">
                  <c:v>10669.81417</c:v>
                </c:pt>
                <c:pt idx="989">
                  <c:v>10665.97206</c:v>
                </c:pt>
                <c:pt idx="990">
                  <c:v>10644.61238</c:v>
                </c:pt>
                <c:pt idx="991">
                  <c:v>10648.65943</c:v>
                </c:pt>
                <c:pt idx="992">
                  <c:v>10725.9267</c:v>
                </c:pt>
                <c:pt idx="993">
                  <c:v>10805.01086</c:v>
                </c:pt>
                <c:pt idx="994">
                  <c:v>10755.660459999999</c:v>
                </c:pt>
                <c:pt idx="995">
                  <c:v>10751.762189999999</c:v>
                </c:pt>
                <c:pt idx="996">
                  <c:v>10804.67302</c:v>
                </c:pt>
                <c:pt idx="997">
                  <c:v>10793.54722</c:v>
                </c:pt>
                <c:pt idx="998">
                  <c:v>10791.80716</c:v>
                </c:pt>
                <c:pt idx="999">
                  <c:v>10767.39084</c:v>
                </c:pt>
                <c:pt idx="1000">
                  <c:v>10741.321680000001</c:v>
                </c:pt>
                <c:pt idx="1001">
                  <c:v>10726.75741</c:v>
                </c:pt>
                <c:pt idx="1002">
                  <c:v>10706.22731</c:v>
                </c:pt>
                <c:pt idx="1003">
                  <c:v>10689.01021</c:v>
                </c:pt>
                <c:pt idx="1004">
                  <c:v>10672.199350000001</c:v>
                </c:pt>
                <c:pt idx="1005">
                  <c:v>10676.63996</c:v>
                </c:pt>
                <c:pt idx="1006">
                  <c:v>10673.79687</c:v>
                </c:pt>
                <c:pt idx="1007">
                  <c:v>10643.84002</c:v>
                </c:pt>
                <c:pt idx="1008">
                  <c:v>10685.89538</c:v>
                </c:pt>
                <c:pt idx="1009">
                  <c:v>10671.80473</c:v>
                </c:pt>
                <c:pt idx="1010">
                  <c:v>10702.514380000001</c:v>
                </c:pt>
                <c:pt idx="1011">
                  <c:v>10570.1752</c:v>
                </c:pt>
                <c:pt idx="1012">
                  <c:v>10674.55478</c:v>
                </c:pt>
                <c:pt idx="1013">
                  <c:v>10618.42751</c:v>
                </c:pt>
                <c:pt idx="1014">
                  <c:v>10691.10103</c:v>
                </c:pt>
                <c:pt idx="1015">
                  <c:v>10615.347309999999</c:v>
                </c:pt>
                <c:pt idx="1016">
                  <c:v>10604.156080000001</c:v>
                </c:pt>
                <c:pt idx="1017">
                  <c:v>10645.03565</c:v>
                </c:pt>
                <c:pt idx="1018">
                  <c:v>10676.3205</c:v>
                </c:pt>
                <c:pt idx="1019">
                  <c:v>10656.77771</c:v>
                </c:pt>
                <c:pt idx="1020">
                  <c:v>10610.669</c:v>
                </c:pt>
                <c:pt idx="1021">
                  <c:v>10715.647199999999</c:v>
                </c:pt>
                <c:pt idx="1022">
                  <c:v>10727.41301</c:v>
                </c:pt>
                <c:pt idx="1023">
                  <c:v>10544.01475</c:v>
                </c:pt>
                <c:pt idx="1024">
                  <c:v>10632.29276</c:v>
                </c:pt>
                <c:pt idx="1025">
                  <c:v>10719.227510000001</c:v>
                </c:pt>
                <c:pt idx="1026">
                  <c:v>10694.593409999999</c:v>
                </c:pt>
                <c:pt idx="1027">
                  <c:v>10703.76204</c:v>
                </c:pt>
                <c:pt idx="1028">
                  <c:v>10725.909680000001</c:v>
                </c:pt>
                <c:pt idx="1029">
                  <c:v>10723.103220000001</c:v>
                </c:pt>
                <c:pt idx="1030">
                  <c:v>10736.135630000001</c:v>
                </c:pt>
                <c:pt idx="1031">
                  <c:v>10780.237359999999</c:v>
                </c:pt>
                <c:pt idx="1032">
                  <c:v>10806.782950000001</c:v>
                </c:pt>
                <c:pt idx="1033">
                  <c:v>10815.563399999999</c:v>
                </c:pt>
                <c:pt idx="1034">
                  <c:v>10910.066999999999</c:v>
                </c:pt>
                <c:pt idx="1035">
                  <c:v>11112.90703</c:v>
                </c:pt>
                <c:pt idx="1036">
                  <c:v>11232.55515</c:v>
                </c:pt>
                <c:pt idx="1037">
                  <c:v>11603.320960000001</c:v>
                </c:pt>
                <c:pt idx="1038">
                  <c:v>12093.45932</c:v>
                </c:pt>
                <c:pt idx="1039">
                  <c:v>12741.293970000001</c:v>
                </c:pt>
                <c:pt idx="1040">
                  <c:v>13492.0085</c:v>
                </c:pt>
                <c:pt idx="1041">
                  <c:v>14183.915420000001</c:v>
                </c:pt>
                <c:pt idx="1042">
                  <c:v>14534.77399</c:v>
                </c:pt>
                <c:pt idx="1043">
                  <c:v>14392.29175</c:v>
                </c:pt>
                <c:pt idx="1044">
                  <c:v>13896.5849</c:v>
                </c:pt>
                <c:pt idx="1045">
                  <c:v>13320.25549</c:v>
                </c:pt>
                <c:pt idx="1046">
                  <c:v>12815.84698</c:v>
                </c:pt>
                <c:pt idx="1047">
                  <c:v>12391.67381</c:v>
                </c:pt>
                <c:pt idx="1048">
                  <c:v>11960.40739</c:v>
                </c:pt>
                <c:pt idx="1049">
                  <c:v>11796.56626</c:v>
                </c:pt>
                <c:pt idx="1050">
                  <c:v>11452.5928</c:v>
                </c:pt>
                <c:pt idx="1051">
                  <c:v>11302.219929999999</c:v>
                </c:pt>
                <c:pt idx="1052">
                  <c:v>11165.54531</c:v>
                </c:pt>
                <c:pt idx="1053">
                  <c:v>11015.66072</c:v>
                </c:pt>
                <c:pt idx="1054">
                  <c:v>10845.19752</c:v>
                </c:pt>
                <c:pt idx="1055">
                  <c:v>10675.89106</c:v>
                </c:pt>
                <c:pt idx="1056">
                  <c:v>10508.57483</c:v>
                </c:pt>
                <c:pt idx="1057">
                  <c:v>10441.76446</c:v>
                </c:pt>
                <c:pt idx="1058">
                  <c:v>10514.17333</c:v>
                </c:pt>
                <c:pt idx="1059">
                  <c:v>10396.82683</c:v>
                </c:pt>
                <c:pt idx="1060">
                  <c:v>10341.70543</c:v>
                </c:pt>
                <c:pt idx="1061">
                  <c:v>10358.88603</c:v>
                </c:pt>
                <c:pt idx="1062">
                  <c:v>10242.098599999999</c:v>
                </c:pt>
                <c:pt idx="1063">
                  <c:v>10220.947169999999</c:v>
                </c:pt>
                <c:pt idx="1064">
                  <c:v>10201.131439999999</c:v>
                </c:pt>
                <c:pt idx="1065">
                  <c:v>10213.296410000001</c:v>
                </c:pt>
                <c:pt idx="1066">
                  <c:v>10231.604939999999</c:v>
                </c:pt>
                <c:pt idx="1067">
                  <c:v>10235.158579999999</c:v>
                </c:pt>
                <c:pt idx="1068">
                  <c:v>10219.669749999999</c:v>
                </c:pt>
                <c:pt idx="1069">
                  <c:v>10202.26562</c:v>
                </c:pt>
                <c:pt idx="1070">
                  <c:v>10203.706480000001</c:v>
                </c:pt>
                <c:pt idx="1071">
                  <c:v>10204.80553</c:v>
                </c:pt>
                <c:pt idx="1072">
                  <c:v>10270.383589999999</c:v>
                </c:pt>
                <c:pt idx="1073">
                  <c:v>10329.72459</c:v>
                </c:pt>
                <c:pt idx="1074">
                  <c:v>10311.52384</c:v>
                </c:pt>
                <c:pt idx="1075">
                  <c:v>10291.6456</c:v>
                </c:pt>
                <c:pt idx="1076">
                  <c:v>10275.01931</c:v>
                </c:pt>
                <c:pt idx="1077">
                  <c:v>10335.61105</c:v>
                </c:pt>
                <c:pt idx="1078">
                  <c:v>10312.603650000001</c:v>
                </c:pt>
                <c:pt idx="1079">
                  <c:v>10355.301589999999</c:v>
                </c:pt>
                <c:pt idx="1080">
                  <c:v>10470.080819999999</c:v>
                </c:pt>
                <c:pt idx="1081">
                  <c:v>10481.3559</c:v>
                </c:pt>
                <c:pt idx="1082">
                  <c:v>10532.749879999999</c:v>
                </c:pt>
                <c:pt idx="1083">
                  <c:v>10571.619199999999</c:v>
                </c:pt>
                <c:pt idx="1084">
                  <c:v>10625.164049999999</c:v>
                </c:pt>
                <c:pt idx="1085">
                  <c:v>10581.89568</c:v>
                </c:pt>
                <c:pt idx="1086">
                  <c:v>10700.443950000001</c:v>
                </c:pt>
                <c:pt idx="1087">
                  <c:v>10743.19852</c:v>
                </c:pt>
                <c:pt idx="1088">
                  <c:v>10776.35642</c:v>
                </c:pt>
                <c:pt idx="1089">
                  <c:v>10802.316059999999</c:v>
                </c:pt>
                <c:pt idx="1090">
                  <c:v>10768.795249999999</c:v>
                </c:pt>
                <c:pt idx="1091">
                  <c:v>10722.164570000001</c:v>
                </c:pt>
                <c:pt idx="1092">
                  <c:v>10717.83833</c:v>
                </c:pt>
                <c:pt idx="1093">
                  <c:v>10675.839</c:v>
                </c:pt>
                <c:pt idx="1094">
                  <c:v>10536.18756</c:v>
                </c:pt>
                <c:pt idx="1095">
                  <c:v>10499.40503</c:v>
                </c:pt>
                <c:pt idx="1096">
                  <c:v>10483.82317</c:v>
                </c:pt>
                <c:pt idx="1097">
                  <c:v>10460.815790000001</c:v>
                </c:pt>
                <c:pt idx="1098">
                  <c:v>10480.74785</c:v>
                </c:pt>
                <c:pt idx="1099">
                  <c:v>10471.959940000001</c:v>
                </c:pt>
                <c:pt idx="1100">
                  <c:v>10524.51701</c:v>
                </c:pt>
                <c:pt idx="1101">
                  <c:v>10536.433199999999</c:v>
                </c:pt>
                <c:pt idx="1102">
                  <c:v>10504.56033</c:v>
                </c:pt>
                <c:pt idx="1103">
                  <c:v>10479.71602</c:v>
                </c:pt>
                <c:pt idx="1104">
                  <c:v>10467.184219999999</c:v>
                </c:pt>
                <c:pt idx="1105">
                  <c:v>10552.60578</c:v>
                </c:pt>
                <c:pt idx="1106">
                  <c:v>10492.022220000001</c:v>
                </c:pt>
                <c:pt idx="1107">
                  <c:v>10527.32733</c:v>
                </c:pt>
                <c:pt idx="1108">
                  <c:v>10492.948850000001</c:v>
                </c:pt>
                <c:pt idx="1109">
                  <c:v>10653.474899999999</c:v>
                </c:pt>
                <c:pt idx="1110">
                  <c:v>10632.444320000001</c:v>
                </c:pt>
                <c:pt idx="1111">
                  <c:v>10680.97356</c:v>
                </c:pt>
                <c:pt idx="1112">
                  <c:v>10816.929539999999</c:v>
                </c:pt>
                <c:pt idx="1113">
                  <c:v>10897.01957</c:v>
                </c:pt>
                <c:pt idx="1114">
                  <c:v>10853.585419999999</c:v>
                </c:pt>
                <c:pt idx="1115">
                  <c:v>10814.74258</c:v>
                </c:pt>
                <c:pt idx="1116">
                  <c:v>10990.760329999999</c:v>
                </c:pt>
                <c:pt idx="1117">
                  <c:v>10950.533460000001</c:v>
                </c:pt>
                <c:pt idx="1118">
                  <c:v>10907.85468</c:v>
                </c:pt>
                <c:pt idx="1119">
                  <c:v>10989.701789999999</c:v>
                </c:pt>
                <c:pt idx="1120">
                  <c:v>11129.252259999999</c:v>
                </c:pt>
                <c:pt idx="1121">
                  <c:v>11144.851070000001</c:v>
                </c:pt>
                <c:pt idx="1122">
                  <c:v>11221.591969999999</c:v>
                </c:pt>
                <c:pt idx="1123">
                  <c:v>11325.16246</c:v>
                </c:pt>
                <c:pt idx="1124">
                  <c:v>11410.76079</c:v>
                </c:pt>
                <c:pt idx="1125">
                  <c:v>11436.769749999999</c:v>
                </c:pt>
                <c:pt idx="1126">
                  <c:v>11329.39005</c:v>
                </c:pt>
                <c:pt idx="1127">
                  <c:v>11308.22616</c:v>
                </c:pt>
                <c:pt idx="1128">
                  <c:v>11064.94656</c:v>
                </c:pt>
                <c:pt idx="1129">
                  <c:v>11032.796350000001</c:v>
                </c:pt>
                <c:pt idx="1130">
                  <c:v>10994.82069</c:v>
                </c:pt>
                <c:pt idx="1131">
                  <c:v>10957.29377</c:v>
                </c:pt>
                <c:pt idx="1132">
                  <c:v>10876.04981</c:v>
                </c:pt>
                <c:pt idx="1133">
                  <c:v>10832.76239</c:v>
                </c:pt>
                <c:pt idx="1134">
                  <c:v>10835.98473</c:v>
                </c:pt>
                <c:pt idx="1135">
                  <c:v>10841.617969999999</c:v>
                </c:pt>
                <c:pt idx="1136">
                  <c:v>10825.14842</c:v>
                </c:pt>
                <c:pt idx="1137">
                  <c:v>10777.095380000001</c:v>
                </c:pt>
                <c:pt idx="1138">
                  <c:v>10756.98618</c:v>
                </c:pt>
                <c:pt idx="1139">
                  <c:v>10721.184359999999</c:v>
                </c:pt>
                <c:pt idx="1140">
                  <c:v>10821.80514</c:v>
                </c:pt>
                <c:pt idx="1141">
                  <c:v>10759.70376</c:v>
                </c:pt>
                <c:pt idx="1142">
                  <c:v>10809.38948</c:v>
                </c:pt>
                <c:pt idx="1143">
                  <c:v>10819.78492</c:v>
                </c:pt>
                <c:pt idx="1144">
                  <c:v>10791.776309999999</c:v>
                </c:pt>
                <c:pt idx="1145">
                  <c:v>10806.02649</c:v>
                </c:pt>
                <c:pt idx="1146">
                  <c:v>10874.388489999999</c:v>
                </c:pt>
                <c:pt idx="1147">
                  <c:v>10946.956529999999</c:v>
                </c:pt>
                <c:pt idx="1148">
                  <c:v>10939.31804</c:v>
                </c:pt>
                <c:pt idx="1149">
                  <c:v>10966.51231</c:v>
                </c:pt>
                <c:pt idx="1150">
                  <c:v>11037.979530000001</c:v>
                </c:pt>
                <c:pt idx="1151">
                  <c:v>10972.701150000001</c:v>
                </c:pt>
                <c:pt idx="1152">
                  <c:v>11000.741120000001</c:v>
                </c:pt>
                <c:pt idx="1153">
                  <c:v>10969.49179</c:v>
                </c:pt>
                <c:pt idx="1154">
                  <c:v>10929.857679999999</c:v>
                </c:pt>
                <c:pt idx="1155">
                  <c:v>10917.941849999999</c:v>
                </c:pt>
                <c:pt idx="1156">
                  <c:v>10885.895640000001</c:v>
                </c:pt>
                <c:pt idx="1157">
                  <c:v>10826.49152</c:v>
                </c:pt>
                <c:pt idx="1158">
                  <c:v>10788.47071</c:v>
                </c:pt>
                <c:pt idx="1159">
                  <c:v>10873.054620000001</c:v>
                </c:pt>
                <c:pt idx="1160">
                  <c:v>10843.97912</c:v>
                </c:pt>
                <c:pt idx="1161">
                  <c:v>10887.70781</c:v>
                </c:pt>
                <c:pt idx="1162">
                  <c:v>10888.62523</c:v>
                </c:pt>
                <c:pt idx="1163">
                  <c:v>10859.5507</c:v>
                </c:pt>
                <c:pt idx="1164">
                  <c:v>10866.24375</c:v>
                </c:pt>
                <c:pt idx="1165">
                  <c:v>10872.723410000001</c:v>
                </c:pt>
                <c:pt idx="1166">
                  <c:v>10853.542439999999</c:v>
                </c:pt>
                <c:pt idx="1167">
                  <c:v>10839.181049999999</c:v>
                </c:pt>
                <c:pt idx="1168">
                  <c:v>10736.28621</c:v>
                </c:pt>
                <c:pt idx="1169">
                  <c:v>10767.234630000001</c:v>
                </c:pt>
                <c:pt idx="1170">
                  <c:v>10662.24482</c:v>
                </c:pt>
                <c:pt idx="1171">
                  <c:v>10736.115110000001</c:v>
                </c:pt>
                <c:pt idx="1172">
                  <c:v>10677.95757</c:v>
                </c:pt>
                <c:pt idx="1173">
                  <c:v>10625.2058</c:v>
                </c:pt>
                <c:pt idx="1174">
                  <c:v>10565.59611</c:v>
                </c:pt>
                <c:pt idx="1175">
                  <c:v>10493.715190000001</c:v>
                </c:pt>
                <c:pt idx="1176">
                  <c:v>10453.00614</c:v>
                </c:pt>
                <c:pt idx="1177">
                  <c:v>10429.43161</c:v>
                </c:pt>
                <c:pt idx="1178">
                  <c:v>10375.294099999999</c:v>
                </c:pt>
                <c:pt idx="1179">
                  <c:v>10257.72494</c:v>
                </c:pt>
                <c:pt idx="1180">
                  <c:v>10122.8799</c:v>
                </c:pt>
                <c:pt idx="1181">
                  <c:v>10028.15425</c:v>
                </c:pt>
                <c:pt idx="1182">
                  <c:v>9915.3136099999992</c:v>
                </c:pt>
                <c:pt idx="1183">
                  <c:v>9758.9409799999994</c:v>
                </c:pt>
                <c:pt idx="1184">
                  <c:v>9574.2932099999998</c:v>
                </c:pt>
                <c:pt idx="1185">
                  <c:v>9369.1764399999993</c:v>
                </c:pt>
                <c:pt idx="1186">
                  <c:v>9141.5760399999999</c:v>
                </c:pt>
                <c:pt idx="1187">
                  <c:v>8903.4189900000001</c:v>
                </c:pt>
                <c:pt idx="1188">
                  <c:v>8655.5378199999996</c:v>
                </c:pt>
                <c:pt idx="1189">
                  <c:v>8528.6107499999998</c:v>
                </c:pt>
                <c:pt idx="1190">
                  <c:v>8386.3387700000003</c:v>
                </c:pt>
                <c:pt idx="1191">
                  <c:v>8310.6239299999997</c:v>
                </c:pt>
                <c:pt idx="1192">
                  <c:v>8244.2668599999997</c:v>
                </c:pt>
                <c:pt idx="1193">
                  <c:v>8201.6989900000008</c:v>
                </c:pt>
                <c:pt idx="1194">
                  <c:v>8176.1836599999997</c:v>
                </c:pt>
                <c:pt idx="1195">
                  <c:v>8150.2418299999999</c:v>
                </c:pt>
                <c:pt idx="1196">
                  <c:v>8134.8743899999999</c:v>
                </c:pt>
                <c:pt idx="1197">
                  <c:v>8147.2484700000005</c:v>
                </c:pt>
                <c:pt idx="1198">
                  <c:v>8150.7232000000004</c:v>
                </c:pt>
                <c:pt idx="1199">
                  <c:v>0</c:v>
                </c:pt>
                <c:pt idx="1200">
                  <c:v>0</c:v>
                </c:pt>
                <c:pt idx="1201">
                  <c:v>0</c:v>
                </c:pt>
                <c:pt idx="1202">
                  <c:v>0</c:v>
                </c:pt>
                <c:pt idx="1203">
                  <c:v>0</c:v>
                </c:pt>
                <c:pt idx="1204">
                  <c:v>0</c:v>
                </c:pt>
                <c:pt idx="1205">
                  <c:v>0</c:v>
                </c:pt>
                <c:pt idx="1206">
                  <c:v>0</c:v>
                </c:pt>
                <c:pt idx="1207">
                  <c:v>0</c:v>
                </c:pt>
                <c:pt idx="1208">
                  <c:v>0</c:v>
                </c:pt>
                <c:pt idx="1209">
                  <c:v>0</c:v>
                </c:pt>
                <c:pt idx="1210">
                  <c:v>0</c:v>
                </c:pt>
                <c:pt idx="1211">
                  <c:v>0</c:v>
                </c:pt>
                <c:pt idx="1212">
                  <c:v>0</c:v>
                </c:pt>
                <c:pt idx="1213">
                  <c:v>0</c:v>
                </c:pt>
                <c:pt idx="1214">
                  <c:v>0</c:v>
                </c:pt>
                <c:pt idx="1215">
                  <c:v>0</c:v>
                </c:pt>
                <c:pt idx="1216">
                  <c:v>0</c:v>
                </c:pt>
                <c:pt idx="1217">
                  <c:v>0</c:v>
                </c:pt>
                <c:pt idx="1218">
                  <c:v>0</c:v>
                </c:pt>
                <c:pt idx="1219">
                  <c:v>0</c:v>
                </c:pt>
                <c:pt idx="1220">
                  <c:v>0</c:v>
                </c:pt>
                <c:pt idx="1221">
                  <c:v>0</c:v>
                </c:pt>
                <c:pt idx="1222">
                  <c:v>0</c:v>
                </c:pt>
                <c:pt idx="1223">
                  <c:v>0</c:v>
                </c:pt>
                <c:pt idx="1224">
                  <c:v>0</c:v>
                </c:pt>
                <c:pt idx="1225">
                  <c:v>0</c:v>
                </c:pt>
                <c:pt idx="1226">
                  <c:v>0</c:v>
                </c:pt>
                <c:pt idx="1227">
                  <c:v>0</c:v>
                </c:pt>
                <c:pt idx="1228">
                  <c:v>0</c:v>
                </c:pt>
                <c:pt idx="1229">
                  <c:v>0</c:v>
                </c:pt>
                <c:pt idx="1230">
                  <c:v>0</c:v>
                </c:pt>
                <c:pt idx="1231">
                  <c:v>0</c:v>
                </c:pt>
                <c:pt idx="1232">
                  <c:v>0</c:v>
                </c:pt>
                <c:pt idx="1233">
                  <c:v>0</c:v>
                </c:pt>
                <c:pt idx="1234">
                  <c:v>0</c:v>
                </c:pt>
                <c:pt idx="1235">
                  <c:v>0</c:v>
                </c:pt>
                <c:pt idx="1236">
                  <c:v>0</c:v>
                </c:pt>
                <c:pt idx="1237">
                  <c:v>0</c:v>
                </c:pt>
                <c:pt idx="1238">
                  <c:v>0</c:v>
                </c:pt>
                <c:pt idx="1239">
                  <c:v>0</c:v>
                </c:pt>
                <c:pt idx="1240">
                  <c:v>0</c:v>
                </c:pt>
                <c:pt idx="1241">
                  <c:v>0</c:v>
                </c:pt>
                <c:pt idx="1242">
                  <c:v>0</c:v>
                </c:pt>
                <c:pt idx="1243">
                  <c:v>0</c:v>
                </c:pt>
                <c:pt idx="1244">
                  <c:v>0</c:v>
                </c:pt>
                <c:pt idx="1245">
                  <c:v>0</c:v>
                </c:pt>
                <c:pt idx="1246">
                  <c:v>0</c:v>
                </c:pt>
                <c:pt idx="1247">
                  <c:v>0</c:v>
                </c:pt>
                <c:pt idx="1248">
                  <c:v>0</c:v>
                </c:pt>
                <c:pt idx="1249">
                  <c:v>0</c:v>
                </c:pt>
                <c:pt idx="1250">
                  <c:v>0</c:v>
                </c:pt>
                <c:pt idx="1251">
                  <c:v>0</c:v>
                </c:pt>
                <c:pt idx="1252">
                  <c:v>0</c:v>
                </c:pt>
                <c:pt idx="1253">
                  <c:v>0</c:v>
                </c:pt>
                <c:pt idx="1254">
                  <c:v>0</c:v>
                </c:pt>
                <c:pt idx="1255">
                  <c:v>0</c:v>
                </c:pt>
                <c:pt idx="1256">
                  <c:v>0</c:v>
                </c:pt>
                <c:pt idx="1257">
                  <c:v>0</c:v>
                </c:pt>
                <c:pt idx="1258">
                  <c:v>0</c:v>
                </c:pt>
                <c:pt idx="1259">
                  <c:v>0</c:v>
                </c:pt>
                <c:pt idx="1260">
                  <c:v>0</c:v>
                </c:pt>
                <c:pt idx="1261">
                  <c:v>0</c:v>
                </c:pt>
                <c:pt idx="1262">
                  <c:v>0</c:v>
                </c:pt>
                <c:pt idx="1263">
                  <c:v>0</c:v>
                </c:pt>
                <c:pt idx="1264">
                  <c:v>0</c:v>
                </c:pt>
                <c:pt idx="1265">
                  <c:v>0</c:v>
                </c:pt>
                <c:pt idx="1266">
                  <c:v>0</c:v>
                </c:pt>
                <c:pt idx="1267">
                  <c:v>0</c:v>
                </c:pt>
                <c:pt idx="1268">
                  <c:v>0</c:v>
                </c:pt>
                <c:pt idx="1269">
                  <c:v>0</c:v>
                </c:pt>
                <c:pt idx="1270">
                  <c:v>0</c:v>
                </c:pt>
                <c:pt idx="1271">
                  <c:v>0</c:v>
                </c:pt>
                <c:pt idx="1272">
                  <c:v>0</c:v>
                </c:pt>
                <c:pt idx="1273">
                  <c:v>0</c:v>
                </c:pt>
                <c:pt idx="1274">
                  <c:v>0</c:v>
                </c:pt>
                <c:pt idx="1275">
                  <c:v>0</c:v>
                </c:pt>
                <c:pt idx="1276">
                  <c:v>0</c:v>
                </c:pt>
                <c:pt idx="1277">
                  <c:v>0</c:v>
                </c:pt>
                <c:pt idx="1278">
                  <c:v>0</c:v>
                </c:pt>
                <c:pt idx="1279">
                  <c:v>0</c:v>
                </c:pt>
                <c:pt idx="1280">
                  <c:v>0</c:v>
                </c:pt>
                <c:pt idx="1281">
                  <c:v>0</c:v>
                </c:pt>
                <c:pt idx="1282">
                  <c:v>0</c:v>
                </c:pt>
                <c:pt idx="1283">
                  <c:v>0</c:v>
                </c:pt>
                <c:pt idx="1284">
                  <c:v>0</c:v>
                </c:pt>
                <c:pt idx="1285">
                  <c:v>0</c:v>
                </c:pt>
                <c:pt idx="1286">
                  <c:v>0</c:v>
                </c:pt>
                <c:pt idx="1287">
                  <c:v>0</c:v>
                </c:pt>
                <c:pt idx="1288">
                  <c:v>0</c:v>
                </c:pt>
                <c:pt idx="1289">
                  <c:v>0</c:v>
                </c:pt>
                <c:pt idx="1290">
                  <c:v>0</c:v>
                </c:pt>
                <c:pt idx="1291">
                  <c:v>0</c:v>
                </c:pt>
                <c:pt idx="1292">
                  <c:v>0</c:v>
                </c:pt>
                <c:pt idx="1293">
                  <c:v>0</c:v>
                </c:pt>
                <c:pt idx="1294">
                  <c:v>0</c:v>
                </c:pt>
                <c:pt idx="1295">
                  <c:v>0</c:v>
                </c:pt>
                <c:pt idx="1296">
                  <c:v>0</c:v>
                </c:pt>
                <c:pt idx="1297">
                  <c:v>0</c:v>
                </c:pt>
                <c:pt idx="1298">
                  <c:v>0</c:v>
                </c:pt>
                <c:pt idx="1299">
                  <c:v>0</c:v>
                </c:pt>
                <c:pt idx="1300">
                  <c:v>0</c:v>
                </c:pt>
                <c:pt idx="1301">
                  <c:v>0</c:v>
                </c:pt>
                <c:pt idx="1302">
                  <c:v>0</c:v>
                </c:pt>
                <c:pt idx="1303">
                  <c:v>0</c:v>
                </c:pt>
                <c:pt idx="1304">
                  <c:v>0</c:v>
                </c:pt>
                <c:pt idx="1305">
                  <c:v>0</c:v>
                </c:pt>
                <c:pt idx="1306">
                  <c:v>0</c:v>
                </c:pt>
                <c:pt idx="1307">
                  <c:v>0</c:v>
                </c:pt>
                <c:pt idx="1308">
                  <c:v>0</c:v>
                </c:pt>
                <c:pt idx="1309">
                  <c:v>0</c:v>
                </c:pt>
                <c:pt idx="1310">
                  <c:v>0</c:v>
                </c:pt>
                <c:pt idx="1311">
                  <c:v>0</c:v>
                </c:pt>
                <c:pt idx="1312">
                  <c:v>0</c:v>
                </c:pt>
                <c:pt idx="1313">
                  <c:v>0</c:v>
                </c:pt>
                <c:pt idx="1314">
                  <c:v>0</c:v>
                </c:pt>
                <c:pt idx="1315">
                  <c:v>0</c:v>
                </c:pt>
                <c:pt idx="1316">
                  <c:v>0</c:v>
                </c:pt>
                <c:pt idx="1317">
                  <c:v>0</c:v>
                </c:pt>
                <c:pt idx="1318">
                  <c:v>0</c:v>
                </c:pt>
                <c:pt idx="1319">
                  <c:v>0</c:v>
                </c:pt>
                <c:pt idx="1320">
                  <c:v>0</c:v>
                </c:pt>
                <c:pt idx="1321">
                  <c:v>0</c:v>
                </c:pt>
                <c:pt idx="1322">
                  <c:v>0</c:v>
                </c:pt>
                <c:pt idx="1323">
                  <c:v>0</c:v>
                </c:pt>
                <c:pt idx="1324">
                  <c:v>0</c:v>
                </c:pt>
                <c:pt idx="1325">
                  <c:v>0</c:v>
                </c:pt>
                <c:pt idx="1326">
                  <c:v>0</c:v>
                </c:pt>
                <c:pt idx="1327">
                  <c:v>0</c:v>
                </c:pt>
                <c:pt idx="1328">
                  <c:v>0</c:v>
                </c:pt>
                <c:pt idx="1329">
                  <c:v>0</c:v>
                </c:pt>
                <c:pt idx="1330">
                  <c:v>0</c:v>
                </c:pt>
                <c:pt idx="1331">
                  <c:v>0</c:v>
                </c:pt>
                <c:pt idx="1332">
                  <c:v>0</c:v>
                </c:pt>
                <c:pt idx="1333">
                  <c:v>0</c:v>
                </c:pt>
                <c:pt idx="1334">
                  <c:v>0</c:v>
                </c:pt>
                <c:pt idx="1335">
                  <c:v>0</c:v>
                </c:pt>
                <c:pt idx="1336">
                  <c:v>0</c:v>
                </c:pt>
                <c:pt idx="1337">
                  <c:v>0</c:v>
                </c:pt>
                <c:pt idx="1338">
                  <c:v>0</c:v>
                </c:pt>
                <c:pt idx="1339">
                  <c:v>0</c:v>
                </c:pt>
                <c:pt idx="1340">
                  <c:v>0</c:v>
                </c:pt>
                <c:pt idx="1341">
                  <c:v>0</c:v>
                </c:pt>
                <c:pt idx="1342">
                  <c:v>0</c:v>
                </c:pt>
                <c:pt idx="1343">
                  <c:v>0</c:v>
                </c:pt>
                <c:pt idx="1344">
                  <c:v>0</c:v>
                </c:pt>
                <c:pt idx="1345">
                  <c:v>0</c:v>
                </c:pt>
                <c:pt idx="1346">
                  <c:v>0</c:v>
                </c:pt>
                <c:pt idx="1347">
                  <c:v>0</c:v>
                </c:pt>
                <c:pt idx="1348">
                  <c:v>0</c:v>
                </c:pt>
                <c:pt idx="1349">
                  <c:v>0</c:v>
                </c:pt>
                <c:pt idx="1350">
                  <c:v>0</c:v>
                </c:pt>
                <c:pt idx="1351">
                  <c:v>0</c:v>
                </c:pt>
                <c:pt idx="1352">
                  <c:v>0</c:v>
                </c:pt>
                <c:pt idx="1353">
                  <c:v>0</c:v>
                </c:pt>
                <c:pt idx="1354">
                  <c:v>0</c:v>
                </c:pt>
                <c:pt idx="1355">
                  <c:v>0</c:v>
                </c:pt>
                <c:pt idx="1356">
                  <c:v>0</c:v>
                </c:pt>
                <c:pt idx="1357">
                  <c:v>0</c:v>
                </c:pt>
                <c:pt idx="1358">
                  <c:v>0</c:v>
                </c:pt>
                <c:pt idx="1359">
                  <c:v>0</c:v>
                </c:pt>
                <c:pt idx="1360">
                  <c:v>0</c:v>
                </c:pt>
                <c:pt idx="1361">
                  <c:v>0</c:v>
                </c:pt>
                <c:pt idx="1362">
                  <c:v>0</c:v>
                </c:pt>
                <c:pt idx="1363">
                  <c:v>0</c:v>
                </c:pt>
                <c:pt idx="1364">
                  <c:v>0</c:v>
                </c:pt>
                <c:pt idx="1365">
                  <c:v>0</c:v>
                </c:pt>
                <c:pt idx="1366">
                  <c:v>0</c:v>
                </c:pt>
                <c:pt idx="1367">
                  <c:v>0</c:v>
                </c:pt>
                <c:pt idx="1368">
                  <c:v>0</c:v>
                </c:pt>
                <c:pt idx="1369">
                  <c:v>0</c:v>
                </c:pt>
                <c:pt idx="1370">
                  <c:v>0</c:v>
                </c:pt>
                <c:pt idx="1371">
                  <c:v>0</c:v>
                </c:pt>
                <c:pt idx="1372">
                  <c:v>0</c:v>
                </c:pt>
                <c:pt idx="1373">
                  <c:v>0</c:v>
                </c:pt>
                <c:pt idx="1374">
                  <c:v>0</c:v>
                </c:pt>
                <c:pt idx="1375">
                  <c:v>0</c:v>
                </c:pt>
                <c:pt idx="1376">
                  <c:v>0</c:v>
                </c:pt>
                <c:pt idx="1377">
                  <c:v>0</c:v>
                </c:pt>
                <c:pt idx="1378">
                  <c:v>0</c:v>
                </c:pt>
                <c:pt idx="1379">
                  <c:v>0</c:v>
                </c:pt>
                <c:pt idx="1380">
                  <c:v>0</c:v>
                </c:pt>
                <c:pt idx="1381">
                  <c:v>0</c:v>
                </c:pt>
                <c:pt idx="1382">
                  <c:v>0</c:v>
                </c:pt>
                <c:pt idx="1383">
                  <c:v>0</c:v>
                </c:pt>
                <c:pt idx="1384">
                  <c:v>0</c:v>
                </c:pt>
                <c:pt idx="1385">
                  <c:v>0</c:v>
                </c:pt>
                <c:pt idx="1386">
                  <c:v>0</c:v>
                </c:pt>
                <c:pt idx="1387">
                  <c:v>0</c:v>
                </c:pt>
                <c:pt idx="1388">
                  <c:v>0</c:v>
                </c:pt>
                <c:pt idx="1389">
                  <c:v>0</c:v>
                </c:pt>
                <c:pt idx="1390">
                  <c:v>0</c:v>
                </c:pt>
                <c:pt idx="1391">
                  <c:v>0</c:v>
                </c:pt>
                <c:pt idx="1392">
                  <c:v>0</c:v>
                </c:pt>
                <c:pt idx="1393">
                  <c:v>0</c:v>
                </c:pt>
                <c:pt idx="1394">
                  <c:v>0</c:v>
                </c:pt>
                <c:pt idx="1395">
                  <c:v>0</c:v>
                </c:pt>
                <c:pt idx="1396">
                  <c:v>0</c:v>
                </c:pt>
                <c:pt idx="1397">
                  <c:v>0</c:v>
                </c:pt>
                <c:pt idx="1398">
                  <c:v>0</c:v>
                </c:pt>
                <c:pt idx="1399">
                  <c:v>0</c:v>
                </c:pt>
                <c:pt idx="1400">
                  <c:v>0</c:v>
                </c:pt>
                <c:pt idx="1401">
                  <c:v>0</c:v>
                </c:pt>
                <c:pt idx="1402">
                  <c:v>0</c:v>
                </c:pt>
                <c:pt idx="1403">
                  <c:v>0</c:v>
                </c:pt>
                <c:pt idx="1404">
                  <c:v>0</c:v>
                </c:pt>
                <c:pt idx="1405">
                  <c:v>0</c:v>
                </c:pt>
                <c:pt idx="1406">
                  <c:v>0</c:v>
                </c:pt>
                <c:pt idx="1407">
                  <c:v>0</c:v>
                </c:pt>
                <c:pt idx="1408">
                  <c:v>0</c:v>
                </c:pt>
                <c:pt idx="1409">
                  <c:v>0</c:v>
                </c:pt>
                <c:pt idx="1410">
                  <c:v>0</c:v>
                </c:pt>
                <c:pt idx="1411">
                  <c:v>0</c:v>
                </c:pt>
                <c:pt idx="1412">
                  <c:v>0</c:v>
                </c:pt>
                <c:pt idx="1413">
                  <c:v>0</c:v>
                </c:pt>
                <c:pt idx="1414">
                  <c:v>0</c:v>
                </c:pt>
                <c:pt idx="1415">
                  <c:v>0</c:v>
                </c:pt>
                <c:pt idx="1416">
                  <c:v>0</c:v>
                </c:pt>
                <c:pt idx="1417">
                  <c:v>0</c:v>
                </c:pt>
                <c:pt idx="1418">
                  <c:v>0</c:v>
                </c:pt>
                <c:pt idx="1419">
                  <c:v>0</c:v>
                </c:pt>
                <c:pt idx="1420">
                  <c:v>0</c:v>
                </c:pt>
                <c:pt idx="1421">
                  <c:v>0</c:v>
                </c:pt>
                <c:pt idx="1422">
                  <c:v>0</c:v>
                </c:pt>
                <c:pt idx="1423">
                  <c:v>0</c:v>
                </c:pt>
                <c:pt idx="1424">
                  <c:v>0</c:v>
                </c:pt>
                <c:pt idx="1425">
                  <c:v>0</c:v>
                </c:pt>
                <c:pt idx="1426">
                  <c:v>0</c:v>
                </c:pt>
                <c:pt idx="1427">
                  <c:v>0</c:v>
                </c:pt>
                <c:pt idx="1428">
                  <c:v>0</c:v>
                </c:pt>
                <c:pt idx="1429">
                  <c:v>0</c:v>
                </c:pt>
                <c:pt idx="1430">
                  <c:v>0</c:v>
                </c:pt>
                <c:pt idx="1431">
                  <c:v>0</c:v>
                </c:pt>
                <c:pt idx="1432">
                  <c:v>0</c:v>
                </c:pt>
                <c:pt idx="1433">
                  <c:v>0</c:v>
                </c:pt>
                <c:pt idx="1434">
                  <c:v>0</c:v>
                </c:pt>
                <c:pt idx="1435">
                  <c:v>0</c:v>
                </c:pt>
                <c:pt idx="1436">
                  <c:v>0</c:v>
                </c:pt>
                <c:pt idx="1437">
                  <c:v>0</c:v>
                </c:pt>
                <c:pt idx="1438">
                  <c:v>0</c:v>
                </c:pt>
                <c:pt idx="1439">
                  <c:v>0</c:v>
                </c:pt>
                <c:pt idx="1440">
                  <c:v>0</c:v>
                </c:pt>
                <c:pt idx="1441">
                  <c:v>0</c:v>
                </c:pt>
                <c:pt idx="1442">
                  <c:v>0</c:v>
                </c:pt>
                <c:pt idx="1443">
                  <c:v>0</c:v>
                </c:pt>
                <c:pt idx="1444">
                  <c:v>0</c:v>
                </c:pt>
                <c:pt idx="1445">
                  <c:v>0</c:v>
                </c:pt>
                <c:pt idx="1446">
                  <c:v>0</c:v>
                </c:pt>
                <c:pt idx="1447">
                  <c:v>0</c:v>
                </c:pt>
                <c:pt idx="1448">
                  <c:v>0</c:v>
                </c:pt>
                <c:pt idx="1449">
                  <c:v>0</c:v>
                </c:pt>
                <c:pt idx="1450">
                  <c:v>0</c:v>
                </c:pt>
                <c:pt idx="1451">
                  <c:v>0</c:v>
                </c:pt>
                <c:pt idx="1452">
                  <c:v>0</c:v>
                </c:pt>
                <c:pt idx="1453">
                  <c:v>0</c:v>
                </c:pt>
                <c:pt idx="1454">
                  <c:v>0</c:v>
                </c:pt>
                <c:pt idx="1455">
                  <c:v>0</c:v>
                </c:pt>
                <c:pt idx="1456">
                  <c:v>0</c:v>
                </c:pt>
                <c:pt idx="1457">
                  <c:v>0</c:v>
                </c:pt>
                <c:pt idx="1458">
                  <c:v>0</c:v>
                </c:pt>
                <c:pt idx="1459">
                  <c:v>0</c:v>
                </c:pt>
                <c:pt idx="1460">
                  <c:v>0</c:v>
                </c:pt>
                <c:pt idx="1461">
                  <c:v>0</c:v>
                </c:pt>
                <c:pt idx="1462">
                  <c:v>0</c:v>
                </c:pt>
                <c:pt idx="1463">
                  <c:v>0</c:v>
                </c:pt>
                <c:pt idx="1464">
                  <c:v>0</c:v>
                </c:pt>
                <c:pt idx="1465">
                  <c:v>0</c:v>
                </c:pt>
                <c:pt idx="1466">
                  <c:v>0</c:v>
                </c:pt>
                <c:pt idx="1467">
                  <c:v>0</c:v>
                </c:pt>
                <c:pt idx="1468">
                  <c:v>0</c:v>
                </c:pt>
                <c:pt idx="1469">
                  <c:v>0</c:v>
                </c:pt>
                <c:pt idx="1470">
                  <c:v>0</c:v>
                </c:pt>
                <c:pt idx="1471">
                  <c:v>0</c:v>
                </c:pt>
                <c:pt idx="1472">
                  <c:v>0</c:v>
                </c:pt>
                <c:pt idx="1473">
                  <c:v>0</c:v>
                </c:pt>
                <c:pt idx="1474">
                  <c:v>0</c:v>
                </c:pt>
                <c:pt idx="1475">
                  <c:v>0</c:v>
                </c:pt>
                <c:pt idx="1476">
                  <c:v>0</c:v>
                </c:pt>
                <c:pt idx="1477">
                  <c:v>0</c:v>
                </c:pt>
                <c:pt idx="1478">
                  <c:v>0</c:v>
                </c:pt>
                <c:pt idx="1479">
                  <c:v>0</c:v>
                </c:pt>
                <c:pt idx="1480">
                  <c:v>0</c:v>
                </c:pt>
                <c:pt idx="1481">
                  <c:v>0</c:v>
                </c:pt>
                <c:pt idx="1482">
                  <c:v>0</c:v>
                </c:pt>
                <c:pt idx="1483">
                  <c:v>0</c:v>
                </c:pt>
                <c:pt idx="1484">
                  <c:v>0</c:v>
                </c:pt>
                <c:pt idx="1485">
                  <c:v>0</c:v>
                </c:pt>
                <c:pt idx="1486">
                  <c:v>0</c:v>
                </c:pt>
                <c:pt idx="1487">
                  <c:v>0</c:v>
                </c:pt>
                <c:pt idx="1488">
                  <c:v>0</c:v>
                </c:pt>
                <c:pt idx="1489">
                  <c:v>0</c:v>
                </c:pt>
                <c:pt idx="1490">
                  <c:v>0</c:v>
                </c:pt>
                <c:pt idx="1491">
                  <c:v>0</c:v>
                </c:pt>
                <c:pt idx="1492">
                  <c:v>0</c:v>
                </c:pt>
                <c:pt idx="1493">
                  <c:v>0</c:v>
                </c:pt>
                <c:pt idx="1494">
                  <c:v>0</c:v>
                </c:pt>
                <c:pt idx="1495">
                  <c:v>0</c:v>
                </c:pt>
                <c:pt idx="1496">
                  <c:v>0</c:v>
                </c:pt>
                <c:pt idx="1497">
                  <c:v>0</c:v>
                </c:pt>
                <c:pt idx="1498">
                  <c:v>0</c:v>
                </c:pt>
                <c:pt idx="1499">
                  <c:v>0</c:v>
                </c:pt>
                <c:pt idx="1500">
                  <c:v>0</c:v>
                </c:pt>
                <c:pt idx="1501">
                  <c:v>0</c:v>
                </c:pt>
                <c:pt idx="1502">
                  <c:v>0</c:v>
                </c:pt>
                <c:pt idx="1503">
                  <c:v>0</c:v>
                </c:pt>
                <c:pt idx="1504">
                  <c:v>0</c:v>
                </c:pt>
                <c:pt idx="1505">
                  <c:v>0</c:v>
                </c:pt>
                <c:pt idx="1506">
                  <c:v>0</c:v>
                </c:pt>
                <c:pt idx="1507">
                  <c:v>0</c:v>
                </c:pt>
                <c:pt idx="1508">
                  <c:v>0</c:v>
                </c:pt>
                <c:pt idx="1509">
                  <c:v>0</c:v>
                </c:pt>
                <c:pt idx="1510">
                  <c:v>0</c:v>
                </c:pt>
                <c:pt idx="1511">
                  <c:v>0</c:v>
                </c:pt>
                <c:pt idx="1512">
                  <c:v>0</c:v>
                </c:pt>
                <c:pt idx="1513">
                  <c:v>0</c:v>
                </c:pt>
                <c:pt idx="1514">
                  <c:v>0</c:v>
                </c:pt>
                <c:pt idx="1515">
                  <c:v>0</c:v>
                </c:pt>
                <c:pt idx="1516">
                  <c:v>0</c:v>
                </c:pt>
                <c:pt idx="1517">
                  <c:v>0</c:v>
                </c:pt>
                <c:pt idx="1518">
                  <c:v>0</c:v>
                </c:pt>
                <c:pt idx="1519">
                  <c:v>0</c:v>
                </c:pt>
                <c:pt idx="1520">
                  <c:v>0</c:v>
                </c:pt>
                <c:pt idx="1521">
                  <c:v>0</c:v>
                </c:pt>
                <c:pt idx="1522">
                  <c:v>0</c:v>
                </c:pt>
                <c:pt idx="1523">
                  <c:v>0</c:v>
                </c:pt>
                <c:pt idx="1524">
                  <c:v>0</c:v>
                </c:pt>
                <c:pt idx="1525">
                  <c:v>0</c:v>
                </c:pt>
                <c:pt idx="1526">
                  <c:v>0</c:v>
                </c:pt>
                <c:pt idx="1527">
                  <c:v>0</c:v>
                </c:pt>
                <c:pt idx="1528">
                  <c:v>0</c:v>
                </c:pt>
                <c:pt idx="1529">
                  <c:v>0</c:v>
                </c:pt>
                <c:pt idx="1530">
                  <c:v>0</c:v>
                </c:pt>
                <c:pt idx="1531">
                  <c:v>0</c:v>
                </c:pt>
                <c:pt idx="1532">
                  <c:v>0</c:v>
                </c:pt>
                <c:pt idx="1533">
                  <c:v>0</c:v>
                </c:pt>
                <c:pt idx="1534">
                  <c:v>0</c:v>
                </c:pt>
                <c:pt idx="1535">
                  <c:v>0</c:v>
                </c:pt>
                <c:pt idx="1536">
                  <c:v>0</c:v>
                </c:pt>
                <c:pt idx="1537">
                  <c:v>0</c:v>
                </c:pt>
                <c:pt idx="1538">
                  <c:v>0</c:v>
                </c:pt>
                <c:pt idx="1539">
                  <c:v>0</c:v>
                </c:pt>
                <c:pt idx="1540">
                  <c:v>0</c:v>
                </c:pt>
                <c:pt idx="1541">
                  <c:v>0</c:v>
                </c:pt>
                <c:pt idx="1542">
                  <c:v>0</c:v>
                </c:pt>
                <c:pt idx="1543">
                  <c:v>0</c:v>
                </c:pt>
                <c:pt idx="1544">
                  <c:v>0</c:v>
                </c:pt>
                <c:pt idx="1545">
                  <c:v>0</c:v>
                </c:pt>
                <c:pt idx="1546">
                  <c:v>0</c:v>
                </c:pt>
                <c:pt idx="1547">
                  <c:v>0</c:v>
                </c:pt>
                <c:pt idx="1548">
                  <c:v>0</c:v>
                </c:pt>
                <c:pt idx="1549">
                  <c:v>0</c:v>
                </c:pt>
                <c:pt idx="1550">
                  <c:v>0</c:v>
                </c:pt>
                <c:pt idx="1551">
                  <c:v>0</c:v>
                </c:pt>
                <c:pt idx="1552">
                  <c:v>0</c:v>
                </c:pt>
                <c:pt idx="1553">
                  <c:v>0</c:v>
                </c:pt>
                <c:pt idx="1554">
                  <c:v>0</c:v>
                </c:pt>
                <c:pt idx="1555">
                  <c:v>0</c:v>
                </c:pt>
                <c:pt idx="1556">
                  <c:v>0</c:v>
                </c:pt>
                <c:pt idx="1557">
                  <c:v>0</c:v>
                </c:pt>
                <c:pt idx="1558">
                  <c:v>0</c:v>
                </c:pt>
                <c:pt idx="1559">
                  <c:v>0</c:v>
                </c:pt>
                <c:pt idx="1560">
                  <c:v>0</c:v>
                </c:pt>
                <c:pt idx="1561">
                  <c:v>0</c:v>
                </c:pt>
                <c:pt idx="1562">
                  <c:v>0</c:v>
                </c:pt>
                <c:pt idx="1563">
                  <c:v>0</c:v>
                </c:pt>
                <c:pt idx="1564">
                  <c:v>0</c:v>
                </c:pt>
                <c:pt idx="1565">
                  <c:v>0</c:v>
                </c:pt>
                <c:pt idx="1566">
                  <c:v>0</c:v>
                </c:pt>
                <c:pt idx="1567">
                  <c:v>0</c:v>
                </c:pt>
                <c:pt idx="1568">
                  <c:v>0</c:v>
                </c:pt>
                <c:pt idx="1569">
                  <c:v>0</c:v>
                </c:pt>
                <c:pt idx="1570">
                  <c:v>0</c:v>
                </c:pt>
                <c:pt idx="1571">
                  <c:v>0</c:v>
                </c:pt>
                <c:pt idx="1572">
                  <c:v>0</c:v>
                </c:pt>
                <c:pt idx="1573">
                  <c:v>0</c:v>
                </c:pt>
                <c:pt idx="1574">
                  <c:v>0</c:v>
                </c:pt>
                <c:pt idx="1575">
                  <c:v>0</c:v>
                </c:pt>
                <c:pt idx="1576">
                  <c:v>0</c:v>
                </c:pt>
                <c:pt idx="1577">
                  <c:v>0</c:v>
                </c:pt>
                <c:pt idx="1578">
                  <c:v>0</c:v>
                </c:pt>
                <c:pt idx="1579">
                  <c:v>0</c:v>
                </c:pt>
                <c:pt idx="1580">
                  <c:v>0</c:v>
                </c:pt>
                <c:pt idx="1581">
                  <c:v>0</c:v>
                </c:pt>
                <c:pt idx="1582">
                  <c:v>0</c:v>
                </c:pt>
                <c:pt idx="1583">
                  <c:v>0</c:v>
                </c:pt>
                <c:pt idx="1584">
                  <c:v>0</c:v>
                </c:pt>
                <c:pt idx="1585">
                  <c:v>0</c:v>
                </c:pt>
                <c:pt idx="1586">
                  <c:v>0</c:v>
                </c:pt>
                <c:pt idx="1587">
                  <c:v>0</c:v>
                </c:pt>
                <c:pt idx="1588">
                  <c:v>0</c:v>
                </c:pt>
                <c:pt idx="1589">
                  <c:v>0</c:v>
                </c:pt>
                <c:pt idx="1590">
                  <c:v>0</c:v>
                </c:pt>
                <c:pt idx="1591">
                  <c:v>0</c:v>
                </c:pt>
                <c:pt idx="1592">
                  <c:v>0</c:v>
                </c:pt>
                <c:pt idx="1593">
                  <c:v>0</c:v>
                </c:pt>
                <c:pt idx="1594">
                  <c:v>0</c:v>
                </c:pt>
                <c:pt idx="1595">
                  <c:v>0</c:v>
                </c:pt>
                <c:pt idx="1596">
                  <c:v>0</c:v>
                </c:pt>
                <c:pt idx="1597">
                  <c:v>0</c:v>
                </c:pt>
                <c:pt idx="1598">
                  <c:v>0</c:v>
                </c:pt>
                <c:pt idx="1599">
                  <c:v>0</c:v>
                </c:pt>
                <c:pt idx="1600">
                  <c:v>0</c:v>
                </c:pt>
                <c:pt idx="1601">
                  <c:v>0</c:v>
                </c:pt>
                <c:pt idx="1602">
                  <c:v>0</c:v>
                </c:pt>
                <c:pt idx="1603">
                  <c:v>0</c:v>
                </c:pt>
                <c:pt idx="1604">
                  <c:v>0</c:v>
                </c:pt>
                <c:pt idx="1605">
                  <c:v>0</c:v>
                </c:pt>
                <c:pt idx="1606">
                  <c:v>0</c:v>
                </c:pt>
                <c:pt idx="1607">
                  <c:v>0</c:v>
                </c:pt>
                <c:pt idx="1608">
                  <c:v>0</c:v>
                </c:pt>
                <c:pt idx="1609">
                  <c:v>0</c:v>
                </c:pt>
                <c:pt idx="1610">
                  <c:v>0</c:v>
                </c:pt>
                <c:pt idx="1611">
                  <c:v>0</c:v>
                </c:pt>
                <c:pt idx="1612">
                  <c:v>0</c:v>
                </c:pt>
                <c:pt idx="1613">
                  <c:v>0</c:v>
                </c:pt>
                <c:pt idx="1614">
                  <c:v>0</c:v>
                </c:pt>
                <c:pt idx="1615">
                  <c:v>0</c:v>
                </c:pt>
                <c:pt idx="1616">
                  <c:v>0</c:v>
                </c:pt>
                <c:pt idx="1617">
                  <c:v>0</c:v>
                </c:pt>
                <c:pt idx="1618">
                  <c:v>0</c:v>
                </c:pt>
                <c:pt idx="1619">
                  <c:v>0</c:v>
                </c:pt>
                <c:pt idx="1620">
                  <c:v>0</c:v>
                </c:pt>
                <c:pt idx="1621">
                  <c:v>0</c:v>
                </c:pt>
                <c:pt idx="1622">
                  <c:v>0</c:v>
                </c:pt>
                <c:pt idx="1623">
                  <c:v>0</c:v>
                </c:pt>
                <c:pt idx="1624">
                  <c:v>0</c:v>
                </c:pt>
                <c:pt idx="1625">
                  <c:v>0</c:v>
                </c:pt>
                <c:pt idx="1626">
                  <c:v>0</c:v>
                </c:pt>
                <c:pt idx="1627">
                  <c:v>0</c:v>
                </c:pt>
                <c:pt idx="1628">
                  <c:v>0</c:v>
                </c:pt>
                <c:pt idx="1629">
                  <c:v>0</c:v>
                </c:pt>
                <c:pt idx="1630">
                  <c:v>0</c:v>
                </c:pt>
                <c:pt idx="1631">
                  <c:v>0</c:v>
                </c:pt>
                <c:pt idx="1632">
                  <c:v>0</c:v>
                </c:pt>
                <c:pt idx="1633">
                  <c:v>0</c:v>
                </c:pt>
                <c:pt idx="1634">
                  <c:v>0</c:v>
                </c:pt>
                <c:pt idx="1635">
                  <c:v>0</c:v>
                </c:pt>
                <c:pt idx="1636">
                  <c:v>0</c:v>
                </c:pt>
                <c:pt idx="1637">
                  <c:v>0</c:v>
                </c:pt>
                <c:pt idx="1638">
                  <c:v>0</c:v>
                </c:pt>
                <c:pt idx="1639">
                  <c:v>0</c:v>
                </c:pt>
                <c:pt idx="1640">
                  <c:v>0</c:v>
                </c:pt>
                <c:pt idx="1641">
                  <c:v>0</c:v>
                </c:pt>
                <c:pt idx="1642">
                  <c:v>0</c:v>
                </c:pt>
                <c:pt idx="1643">
                  <c:v>0</c:v>
                </c:pt>
                <c:pt idx="1644">
                  <c:v>0</c:v>
                </c:pt>
                <c:pt idx="1645">
                  <c:v>0</c:v>
                </c:pt>
                <c:pt idx="1646">
                  <c:v>0</c:v>
                </c:pt>
                <c:pt idx="1647">
                  <c:v>0</c:v>
                </c:pt>
                <c:pt idx="1648">
                  <c:v>0</c:v>
                </c:pt>
                <c:pt idx="1649">
                  <c:v>0</c:v>
                </c:pt>
                <c:pt idx="1650">
                  <c:v>0</c:v>
                </c:pt>
                <c:pt idx="1651">
                  <c:v>0</c:v>
                </c:pt>
                <c:pt idx="1652">
                  <c:v>0</c:v>
                </c:pt>
                <c:pt idx="1653">
                  <c:v>0</c:v>
                </c:pt>
                <c:pt idx="1654">
                  <c:v>0</c:v>
                </c:pt>
                <c:pt idx="1655">
                  <c:v>0</c:v>
                </c:pt>
                <c:pt idx="1656">
                  <c:v>0</c:v>
                </c:pt>
                <c:pt idx="1657">
                  <c:v>0</c:v>
                </c:pt>
                <c:pt idx="1658">
                  <c:v>0</c:v>
                </c:pt>
                <c:pt idx="1659">
                  <c:v>0</c:v>
                </c:pt>
                <c:pt idx="1660">
                  <c:v>0</c:v>
                </c:pt>
                <c:pt idx="1661">
                  <c:v>0</c:v>
                </c:pt>
                <c:pt idx="1662">
                  <c:v>0</c:v>
                </c:pt>
                <c:pt idx="1663">
                  <c:v>0</c:v>
                </c:pt>
                <c:pt idx="1664">
                  <c:v>0</c:v>
                </c:pt>
                <c:pt idx="1665">
                  <c:v>0</c:v>
                </c:pt>
                <c:pt idx="1666">
                  <c:v>0</c:v>
                </c:pt>
                <c:pt idx="1667">
                  <c:v>0</c:v>
                </c:pt>
                <c:pt idx="1668">
                  <c:v>0</c:v>
                </c:pt>
                <c:pt idx="1669">
                  <c:v>0</c:v>
                </c:pt>
                <c:pt idx="1670">
                  <c:v>0</c:v>
                </c:pt>
                <c:pt idx="1671">
                  <c:v>0</c:v>
                </c:pt>
                <c:pt idx="1672">
                  <c:v>0</c:v>
                </c:pt>
                <c:pt idx="1673">
                  <c:v>0</c:v>
                </c:pt>
                <c:pt idx="1674">
                  <c:v>0</c:v>
                </c:pt>
                <c:pt idx="1675">
                  <c:v>0</c:v>
                </c:pt>
                <c:pt idx="1676">
                  <c:v>0</c:v>
                </c:pt>
                <c:pt idx="1677">
                  <c:v>0</c:v>
                </c:pt>
                <c:pt idx="1678">
                  <c:v>0</c:v>
                </c:pt>
                <c:pt idx="1679">
                  <c:v>0</c:v>
                </c:pt>
                <c:pt idx="1680">
                  <c:v>0</c:v>
                </c:pt>
                <c:pt idx="1681">
                  <c:v>0</c:v>
                </c:pt>
                <c:pt idx="1682">
                  <c:v>0</c:v>
                </c:pt>
                <c:pt idx="1683">
                  <c:v>0</c:v>
                </c:pt>
                <c:pt idx="1684">
                  <c:v>0</c:v>
                </c:pt>
                <c:pt idx="1685">
                  <c:v>0</c:v>
                </c:pt>
                <c:pt idx="1686">
                  <c:v>0</c:v>
                </c:pt>
                <c:pt idx="1687">
                  <c:v>0</c:v>
                </c:pt>
                <c:pt idx="1688">
                  <c:v>0</c:v>
                </c:pt>
                <c:pt idx="1689">
                  <c:v>0</c:v>
                </c:pt>
                <c:pt idx="1690">
                  <c:v>0</c:v>
                </c:pt>
                <c:pt idx="1691">
                  <c:v>0</c:v>
                </c:pt>
                <c:pt idx="1692">
                  <c:v>0</c:v>
                </c:pt>
                <c:pt idx="1693">
                  <c:v>0</c:v>
                </c:pt>
                <c:pt idx="1694">
                  <c:v>0</c:v>
                </c:pt>
                <c:pt idx="1695">
                  <c:v>0</c:v>
                </c:pt>
                <c:pt idx="1696">
                  <c:v>0</c:v>
                </c:pt>
                <c:pt idx="1697">
                  <c:v>0</c:v>
                </c:pt>
                <c:pt idx="1698">
                  <c:v>0</c:v>
                </c:pt>
                <c:pt idx="1699">
                  <c:v>0</c:v>
                </c:pt>
                <c:pt idx="1700">
                  <c:v>0</c:v>
                </c:pt>
                <c:pt idx="1701">
                  <c:v>0</c:v>
                </c:pt>
                <c:pt idx="1702">
                  <c:v>0</c:v>
                </c:pt>
                <c:pt idx="1703">
                  <c:v>0</c:v>
                </c:pt>
                <c:pt idx="1704">
                  <c:v>0</c:v>
                </c:pt>
                <c:pt idx="1705">
                  <c:v>0</c:v>
                </c:pt>
                <c:pt idx="1706">
                  <c:v>0</c:v>
                </c:pt>
                <c:pt idx="1707">
                  <c:v>0</c:v>
                </c:pt>
                <c:pt idx="1708">
                  <c:v>0</c:v>
                </c:pt>
                <c:pt idx="1709">
                  <c:v>0</c:v>
                </c:pt>
                <c:pt idx="1710">
                  <c:v>0</c:v>
                </c:pt>
                <c:pt idx="1711">
                  <c:v>0</c:v>
                </c:pt>
                <c:pt idx="1712">
                  <c:v>0</c:v>
                </c:pt>
                <c:pt idx="1713">
                  <c:v>0</c:v>
                </c:pt>
                <c:pt idx="1714">
                  <c:v>0</c:v>
                </c:pt>
                <c:pt idx="1715">
                  <c:v>0</c:v>
                </c:pt>
                <c:pt idx="1716">
                  <c:v>0</c:v>
                </c:pt>
                <c:pt idx="1717">
                  <c:v>0</c:v>
                </c:pt>
                <c:pt idx="1718">
                  <c:v>0</c:v>
                </c:pt>
                <c:pt idx="1719">
                  <c:v>0</c:v>
                </c:pt>
                <c:pt idx="1720">
                  <c:v>0</c:v>
                </c:pt>
                <c:pt idx="1721">
                  <c:v>0</c:v>
                </c:pt>
                <c:pt idx="1722">
                  <c:v>0</c:v>
                </c:pt>
                <c:pt idx="1723">
                  <c:v>0</c:v>
                </c:pt>
                <c:pt idx="1724">
                  <c:v>0</c:v>
                </c:pt>
                <c:pt idx="1725">
                  <c:v>0</c:v>
                </c:pt>
                <c:pt idx="1726">
                  <c:v>0</c:v>
                </c:pt>
                <c:pt idx="1727">
                  <c:v>0</c:v>
                </c:pt>
                <c:pt idx="1728">
                  <c:v>0</c:v>
                </c:pt>
                <c:pt idx="1729">
                  <c:v>0</c:v>
                </c:pt>
                <c:pt idx="1730">
                  <c:v>0</c:v>
                </c:pt>
                <c:pt idx="1731">
                  <c:v>0</c:v>
                </c:pt>
                <c:pt idx="1732">
                  <c:v>0</c:v>
                </c:pt>
                <c:pt idx="1733">
                  <c:v>0</c:v>
                </c:pt>
                <c:pt idx="1734">
                  <c:v>0</c:v>
                </c:pt>
                <c:pt idx="1735">
                  <c:v>0</c:v>
                </c:pt>
                <c:pt idx="1736">
                  <c:v>0</c:v>
                </c:pt>
                <c:pt idx="1737">
                  <c:v>0</c:v>
                </c:pt>
                <c:pt idx="1738">
                  <c:v>0</c:v>
                </c:pt>
                <c:pt idx="1739">
                  <c:v>0</c:v>
                </c:pt>
                <c:pt idx="1740">
                  <c:v>0</c:v>
                </c:pt>
                <c:pt idx="1741">
                  <c:v>0</c:v>
                </c:pt>
                <c:pt idx="1742">
                  <c:v>0</c:v>
                </c:pt>
                <c:pt idx="1743">
                  <c:v>0</c:v>
                </c:pt>
                <c:pt idx="1744">
                  <c:v>0</c:v>
                </c:pt>
                <c:pt idx="1745">
                  <c:v>0</c:v>
                </c:pt>
                <c:pt idx="1746">
                  <c:v>0</c:v>
                </c:pt>
                <c:pt idx="1747">
                  <c:v>0</c:v>
                </c:pt>
                <c:pt idx="1748">
                  <c:v>0</c:v>
                </c:pt>
                <c:pt idx="1749">
                  <c:v>0</c:v>
                </c:pt>
                <c:pt idx="1750">
                  <c:v>0</c:v>
                </c:pt>
                <c:pt idx="1751">
                  <c:v>0</c:v>
                </c:pt>
                <c:pt idx="1752">
                  <c:v>0</c:v>
                </c:pt>
                <c:pt idx="1753">
                  <c:v>0</c:v>
                </c:pt>
                <c:pt idx="1754">
                  <c:v>0</c:v>
                </c:pt>
                <c:pt idx="1755">
                  <c:v>0</c:v>
                </c:pt>
                <c:pt idx="1756">
                  <c:v>0</c:v>
                </c:pt>
                <c:pt idx="1757">
                  <c:v>0</c:v>
                </c:pt>
                <c:pt idx="1758">
                  <c:v>0</c:v>
                </c:pt>
                <c:pt idx="1759">
                  <c:v>0</c:v>
                </c:pt>
                <c:pt idx="1760">
                  <c:v>0</c:v>
                </c:pt>
                <c:pt idx="1761">
                  <c:v>0</c:v>
                </c:pt>
                <c:pt idx="1762">
                  <c:v>0</c:v>
                </c:pt>
                <c:pt idx="1763">
                  <c:v>0</c:v>
                </c:pt>
                <c:pt idx="1764">
                  <c:v>0</c:v>
                </c:pt>
                <c:pt idx="1765">
                  <c:v>0</c:v>
                </c:pt>
                <c:pt idx="1766">
                  <c:v>0</c:v>
                </c:pt>
                <c:pt idx="1767">
                  <c:v>0</c:v>
                </c:pt>
                <c:pt idx="1768">
                  <c:v>0</c:v>
                </c:pt>
                <c:pt idx="1769">
                  <c:v>0</c:v>
                </c:pt>
                <c:pt idx="1770">
                  <c:v>0</c:v>
                </c:pt>
                <c:pt idx="1771">
                  <c:v>0</c:v>
                </c:pt>
                <c:pt idx="1772">
                  <c:v>0</c:v>
                </c:pt>
                <c:pt idx="1773">
                  <c:v>0</c:v>
                </c:pt>
                <c:pt idx="1774">
                  <c:v>0</c:v>
                </c:pt>
                <c:pt idx="1775">
                  <c:v>0</c:v>
                </c:pt>
                <c:pt idx="1776">
                  <c:v>0</c:v>
                </c:pt>
                <c:pt idx="1777">
                  <c:v>0</c:v>
                </c:pt>
                <c:pt idx="1778">
                  <c:v>0</c:v>
                </c:pt>
                <c:pt idx="1779">
                  <c:v>0</c:v>
                </c:pt>
                <c:pt idx="1780">
                  <c:v>0</c:v>
                </c:pt>
                <c:pt idx="1781">
                  <c:v>0</c:v>
                </c:pt>
                <c:pt idx="1782">
                  <c:v>0</c:v>
                </c:pt>
                <c:pt idx="1783">
                  <c:v>0</c:v>
                </c:pt>
                <c:pt idx="1784">
                  <c:v>0</c:v>
                </c:pt>
                <c:pt idx="1785">
                  <c:v>0</c:v>
                </c:pt>
                <c:pt idx="1786">
                  <c:v>0</c:v>
                </c:pt>
                <c:pt idx="1787">
                  <c:v>0</c:v>
                </c:pt>
                <c:pt idx="1788">
                  <c:v>0</c:v>
                </c:pt>
                <c:pt idx="1789">
                  <c:v>0</c:v>
                </c:pt>
                <c:pt idx="1790">
                  <c:v>0</c:v>
                </c:pt>
                <c:pt idx="1791">
                  <c:v>0</c:v>
                </c:pt>
                <c:pt idx="1792">
                  <c:v>0</c:v>
                </c:pt>
                <c:pt idx="1793">
                  <c:v>0</c:v>
                </c:pt>
                <c:pt idx="1794">
                  <c:v>0</c:v>
                </c:pt>
                <c:pt idx="1795">
                  <c:v>0</c:v>
                </c:pt>
                <c:pt idx="1796">
                  <c:v>0</c:v>
                </c:pt>
                <c:pt idx="1797">
                  <c:v>0</c:v>
                </c:pt>
                <c:pt idx="1798">
                  <c:v>0</c:v>
                </c:pt>
                <c:pt idx="1799">
                  <c:v>0</c:v>
                </c:pt>
                <c:pt idx="1800">
                  <c:v>0</c:v>
                </c:pt>
                <c:pt idx="1801">
                  <c:v>0</c:v>
                </c:pt>
                <c:pt idx="1802">
                  <c:v>0</c:v>
                </c:pt>
                <c:pt idx="1803">
                  <c:v>0</c:v>
                </c:pt>
                <c:pt idx="1804">
                  <c:v>0</c:v>
                </c:pt>
                <c:pt idx="1805">
                  <c:v>0</c:v>
                </c:pt>
                <c:pt idx="1806">
                  <c:v>0</c:v>
                </c:pt>
                <c:pt idx="1807">
                  <c:v>0</c:v>
                </c:pt>
                <c:pt idx="1808">
                  <c:v>0</c:v>
                </c:pt>
                <c:pt idx="1809">
                  <c:v>0</c:v>
                </c:pt>
                <c:pt idx="1810">
                  <c:v>0</c:v>
                </c:pt>
                <c:pt idx="1811">
                  <c:v>0</c:v>
                </c:pt>
                <c:pt idx="1812">
                  <c:v>0</c:v>
                </c:pt>
                <c:pt idx="1813">
                  <c:v>0</c:v>
                </c:pt>
                <c:pt idx="1814">
                  <c:v>0</c:v>
                </c:pt>
                <c:pt idx="1815">
                  <c:v>0</c:v>
                </c:pt>
                <c:pt idx="1816">
                  <c:v>0</c:v>
                </c:pt>
                <c:pt idx="1817">
                  <c:v>0</c:v>
                </c:pt>
                <c:pt idx="1818">
                  <c:v>0</c:v>
                </c:pt>
                <c:pt idx="1819">
                  <c:v>0</c:v>
                </c:pt>
                <c:pt idx="1820">
                  <c:v>0</c:v>
                </c:pt>
                <c:pt idx="1821">
                  <c:v>0</c:v>
                </c:pt>
                <c:pt idx="1822">
                  <c:v>0</c:v>
                </c:pt>
                <c:pt idx="1823">
                  <c:v>0</c:v>
                </c:pt>
                <c:pt idx="1824">
                  <c:v>0</c:v>
                </c:pt>
                <c:pt idx="1825">
                  <c:v>0</c:v>
                </c:pt>
                <c:pt idx="1826">
                  <c:v>0</c:v>
                </c:pt>
                <c:pt idx="1827">
                  <c:v>0</c:v>
                </c:pt>
                <c:pt idx="1828">
                  <c:v>0</c:v>
                </c:pt>
                <c:pt idx="1829">
                  <c:v>0</c:v>
                </c:pt>
                <c:pt idx="1830">
                  <c:v>0</c:v>
                </c:pt>
                <c:pt idx="1831">
                  <c:v>0</c:v>
                </c:pt>
                <c:pt idx="1832">
                  <c:v>0</c:v>
                </c:pt>
                <c:pt idx="1833">
                  <c:v>0</c:v>
                </c:pt>
                <c:pt idx="1834">
                  <c:v>0</c:v>
                </c:pt>
                <c:pt idx="1835">
                  <c:v>0</c:v>
                </c:pt>
                <c:pt idx="1836">
                  <c:v>0</c:v>
                </c:pt>
                <c:pt idx="1837">
                  <c:v>0</c:v>
                </c:pt>
                <c:pt idx="1838">
                  <c:v>0</c:v>
                </c:pt>
                <c:pt idx="1839">
                  <c:v>0</c:v>
                </c:pt>
                <c:pt idx="1840">
                  <c:v>0</c:v>
                </c:pt>
                <c:pt idx="1841">
                  <c:v>0</c:v>
                </c:pt>
                <c:pt idx="1842">
                  <c:v>0</c:v>
                </c:pt>
                <c:pt idx="1843">
                  <c:v>0</c:v>
                </c:pt>
                <c:pt idx="1844">
                  <c:v>0</c:v>
                </c:pt>
                <c:pt idx="1845">
                  <c:v>0</c:v>
                </c:pt>
                <c:pt idx="1846">
                  <c:v>0</c:v>
                </c:pt>
                <c:pt idx="1847">
                  <c:v>0</c:v>
                </c:pt>
                <c:pt idx="1848">
                  <c:v>0</c:v>
                </c:pt>
                <c:pt idx="1849">
                  <c:v>0</c:v>
                </c:pt>
                <c:pt idx="1850">
                  <c:v>0</c:v>
                </c:pt>
                <c:pt idx="1851">
                  <c:v>0</c:v>
                </c:pt>
                <c:pt idx="1852">
                  <c:v>0</c:v>
                </c:pt>
                <c:pt idx="1853">
                  <c:v>0</c:v>
                </c:pt>
                <c:pt idx="1854">
                  <c:v>0</c:v>
                </c:pt>
                <c:pt idx="1855">
                  <c:v>0</c:v>
                </c:pt>
                <c:pt idx="1856">
                  <c:v>0</c:v>
                </c:pt>
                <c:pt idx="1857">
                  <c:v>0</c:v>
                </c:pt>
                <c:pt idx="1858">
                  <c:v>0</c:v>
                </c:pt>
                <c:pt idx="1859">
                  <c:v>0</c:v>
                </c:pt>
                <c:pt idx="1860">
                  <c:v>0</c:v>
                </c:pt>
                <c:pt idx="1861">
                  <c:v>0</c:v>
                </c:pt>
                <c:pt idx="1862">
                  <c:v>0</c:v>
                </c:pt>
                <c:pt idx="1863">
                  <c:v>0</c:v>
                </c:pt>
                <c:pt idx="1864">
                  <c:v>0</c:v>
                </c:pt>
                <c:pt idx="1865">
                  <c:v>0</c:v>
                </c:pt>
                <c:pt idx="1866">
                  <c:v>0</c:v>
                </c:pt>
                <c:pt idx="1867">
                  <c:v>0</c:v>
                </c:pt>
                <c:pt idx="1868">
                  <c:v>0</c:v>
                </c:pt>
                <c:pt idx="1869">
                  <c:v>0</c:v>
                </c:pt>
                <c:pt idx="1870">
                  <c:v>0</c:v>
                </c:pt>
                <c:pt idx="1871">
                  <c:v>0</c:v>
                </c:pt>
                <c:pt idx="1872">
                  <c:v>0</c:v>
                </c:pt>
                <c:pt idx="1873">
                  <c:v>0</c:v>
                </c:pt>
                <c:pt idx="1874">
                  <c:v>0</c:v>
                </c:pt>
                <c:pt idx="1875">
                  <c:v>0</c:v>
                </c:pt>
                <c:pt idx="1876">
                  <c:v>0</c:v>
                </c:pt>
                <c:pt idx="1877">
                  <c:v>0</c:v>
                </c:pt>
                <c:pt idx="1878">
                  <c:v>0</c:v>
                </c:pt>
                <c:pt idx="1879">
                  <c:v>0</c:v>
                </c:pt>
                <c:pt idx="1880">
                  <c:v>0</c:v>
                </c:pt>
                <c:pt idx="1881">
                  <c:v>0</c:v>
                </c:pt>
                <c:pt idx="1882">
                  <c:v>0</c:v>
                </c:pt>
                <c:pt idx="1883">
                  <c:v>0</c:v>
                </c:pt>
                <c:pt idx="1884">
                  <c:v>0</c:v>
                </c:pt>
                <c:pt idx="1885">
                  <c:v>0</c:v>
                </c:pt>
                <c:pt idx="1886">
                  <c:v>0</c:v>
                </c:pt>
                <c:pt idx="1887">
                  <c:v>0</c:v>
                </c:pt>
                <c:pt idx="1888">
                  <c:v>0</c:v>
                </c:pt>
                <c:pt idx="1889">
                  <c:v>0</c:v>
                </c:pt>
                <c:pt idx="1890">
                  <c:v>0</c:v>
                </c:pt>
                <c:pt idx="1891">
                  <c:v>0</c:v>
                </c:pt>
                <c:pt idx="1892">
                  <c:v>0</c:v>
                </c:pt>
                <c:pt idx="1893">
                  <c:v>0</c:v>
                </c:pt>
                <c:pt idx="1894">
                  <c:v>0</c:v>
                </c:pt>
                <c:pt idx="1895">
                  <c:v>0</c:v>
                </c:pt>
                <c:pt idx="1896">
                  <c:v>0</c:v>
                </c:pt>
                <c:pt idx="1897">
                  <c:v>0</c:v>
                </c:pt>
                <c:pt idx="1898">
                  <c:v>0</c:v>
                </c:pt>
                <c:pt idx="1899">
                  <c:v>0</c:v>
                </c:pt>
                <c:pt idx="1900">
                  <c:v>0</c:v>
                </c:pt>
                <c:pt idx="1901">
                  <c:v>0</c:v>
                </c:pt>
                <c:pt idx="1902">
                  <c:v>0</c:v>
                </c:pt>
                <c:pt idx="1903">
                  <c:v>0</c:v>
                </c:pt>
                <c:pt idx="1904">
                  <c:v>0</c:v>
                </c:pt>
                <c:pt idx="1905">
                  <c:v>0</c:v>
                </c:pt>
                <c:pt idx="1906">
                  <c:v>0</c:v>
                </c:pt>
                <c:pt idx="1907">
                  <c:v>0</c:v>
                </c:pt>
                <c:pt idx="1908">
                  <c:v>0</c:v>
                </c:pt>
                <c:pt idx="1909">
                  <c:v>0</c:v>
                </c:pt>
                <c:pt idx="1910">
                  <c:v>0</c:v>
                </c:pt>
                <c:pt idx="1911">
                  <c:v>0</c:v>
                </c:pt>
                <c:pt idx="1912">
                  <c:v>0</c:v>
                </c:pt>
                <c:pt idx="1913">
                  <c:v>0</c:v>
                </c:pt>
                <c:pt idx="1914">
                  <c:v>0</c:v>
                </c:pt>
                <c:pt idx="1915">
                  <c:v>0</c:v>
                </c:pt>
                <c:pt idx="1916">
                  <c:v>0</c:v>
                </c:pt>
                <c:pt idx="1917">
                  <c:v>0</c:v>
                </c:pt>
                <c:pt idx="1918">
                  <c:v>0</c:v>
                </c:pt>
                <c:pt idx="1919">
                  <c:v>0</c:v>
                </c:pt>
                <c:pt idx="1920">
                  <c:v>0</c:v>
                </c:pt>
                <c:pt idx="1921">
                  <c:v>0</c:v>
                </c:pt>
                <c:pt idx="1922">
                  <c:v>0</c:v>
                </c:pt>
                <c:pt idx="1923">
                  <c:v>0</c:v>
                </c:pt>
                <c:pt idx="1924">
                  <c:v>0</c:v>
                </c:pt>
                <c:pt idx="1925">
                  <c:v>0</c:v>
                </c:pt>
                <c:pt idx="1926">
                  <c:v>0</c:v>
                </c:pt>
                <c:pt idx="1927">
                  <c:v>0</c:v>
                </c:pt>
                <c:pt idx="1928">
                  <c:v>0</c:v>
                </c:pt>
                <c:pt idx="1929">
                  <c:v>0</c:v>
                </c:pt>
                <c:pt idx="1930">
                  <c:v>0</c:v>
                </c:pt>
                <c:pt idx="1931">
                  <c:v>0</c:v>
                </c:pt>
                <c:pt idx="1932">
                  <c:v>0</c:v>
                </c:pt>
                <c:pt idx="1933">
                  <c:v>0</c:v>
                </c:pt>
                <c:pt idx="1934">
                  <c:v>0</c:v>
                </c:pt>
                <c:pt idx="1935">
                  <c:v>0</c:v>
                </c:pt>
                <c:pt idx="1936">
                  <c:v>0</c:v>
                </c:pt>
                <c:pt idx="1937">
                  <c:v>0</c:v>
                </c:pt>
                <c:pt idx="1938">
                  <c:v>0</c:v>
                </c:pt>
                <c:pt idx="1939">
                  <c:v>0</c:v>
                </c:pt>
                <c:pt idx="1940">
                  <c:v>0</c:v>
                </c:pt>
                <c:pt idx="1941">
                  <c:v>0</c:v>
                </c:pt>
                <c:pt idx="1942">
                  <c:v>0</c:v>
                </c:pt>
                <c:pt idx="1943">
                  <c:v>0</c:v>
                </c:pt>
                <c:pt idx="1944">
                  <c:v>0</c:v>
                </c:pt>
                <c:pt idx="1945">
                  <c:v>0</c:v>
                </c:pt>
                <c:pt idx="1946">
                  <c:v>0</c:v>
                </c:pt>
                <c:pt idx="1947">
                  <c:v>0</c:v>
                </c:pt>
                <c:pt idx="1948">
                  <c:v>0</c:v>
                </c:pt>
                <c:pt idx="1949">
                  <c:v>0</c:v>
                </c:pt>
                <c:pt idx="1950">
                  <c:v>0</c:v>
                </c:pt>
                <c:pt idx="1951">
                  <c:v>0</c:v>
                </c:pt>
                <c:pt idx="1952">
                  <c:v>0</c:v>
                </c:pt>
                <c:pt idx="1953">
                  <c:v>0</c:v>
                </c:pt>
                <c:pt idx="1954">
                  <c:v>0</c:v>
                </c:pt>
                <c:pt idx="1955">
                  <c:v>0</c:v>
                </c:pt>
                <c:pt idx="1956">
                  <c:v>0</c:v>
                </c:pt>
                <c:pt idx="1957">
                  <c:v>0</c:v>
                </c:pt>
                <c:pt idx="1958">
                  <c:v>0</c:v>
                </c:pt>
                <c:pt idx="1959">
                  <c:v>0</c:v>
                </c:pt>
                <c:pt idx="1960">
                  <c:v>0</c:v>
                </c:pt>
                <c:pt idx="1961">
                  <c:v>0</c:v>
                </c:pt>
                <c:pt idx="1962">
                  <c:v>0</c:v>
                </c:pt>
                <c:pt idx="1963">
                  <c:v>0</c:v>
                </c:pt>
                <c:pt idx="1964">
                  <c:v>0</c:v>
                </c:pt>
                <c:pt idx="1965">
                  <c:v>0</c:v>
                </c:pt>
                <c:pt idx="1966">
                  <c:v>0</c:v>
                </c:pt>
                <c:pt idx="1967">
                  <c:v>0</c:v>
                </c:pt>
                <c:pt idx="1968">
                  <c:v>0</c:v>
                </c:pt>
                <c:pt idx="1969">
                  <c:v>0</c:v>
                </c:pt>
                <c:pt idx="1970">
                  <c:v>0</c:v>
                </c:pt>
                <c:pt idx="1971">
                  <c:v>0</c:v>
                </c:pt>
                <c:pt idx="1972">
                  <c:v>0</c:v>
                </c:pt>
                <c:pt idx="1973">
                  <c:v>0</c:v>
                </c:pt>
                <c:pt idx="1974">
                  <c:v>0</c:v>
                </c:pt>
                <c:pt idx="1975">
                  <c:v>0</c:v>
                </c:pt>
                <c:pt idx="1976">
                  <c:v>0</c:v>
                </c:pt>
                <c:pt idx="1977">
                  <c:v>0</c:v>
                </c:pt>
                <c:pt idx="1978">
                  <c:v>0</c:v>
                </c:pt>
                <c:pt idx="1979">
                  <c:v>0</c:v>
                </c:pt>
                <c:pt idx="1980">
                  <c:v>0</c:v>
                </c:pt>
                <c:pt idx="1981">
                  <c:v>0</c:v>
                </c:pt>
                <c:pt idx="1982">
                  <c:v>0</c:v>
                </c:pt>
                <c:pt idx="1983">
                  <c:v>0</c:v>
                </c:pt>
                <c:pt idx="1984">
                  <c:v>0</c:v>
                </c:pt>
                <c:pt idx="1985">
                  <c:v>0</c:v>
                </c:pt>
                <c:pt idx="1986">
                  <c:v>0</c:v>
                </c:pt>
                <c:pt idx="1987">
                  <c:v>0</c:v>
                </c:pt>
                <c:pt idx="1988">
                  <c:v>0</c:v>
                </c:pt>
                <c:pt idx="1989">
                  <c:v>0</c:v>
                </c:pt>
                <c:pt idx="1990">
                  <c:v>0</c:v>
                </c:pt>
                <c:pt idx="1991">
                  <c:v>0</c:v>
                </c:pt>
                <c:pt idx="1992">
                  <c:v>0</c:v>
                </c:pt>
                <c:pt idx="1993">
                  <c:v>0</c:v>
                </c:pt>
                <c:pt idx="1994">
                  <c:v>0</c:v>
                </c:pt>
                <c:pt idx="1995">
                  <c:v>0</c:v>
                </c:pt>
                <c:pt idx="1996">
                  <c:v>0</c:v>
                </c:pt>
                <c:pt idx="1997">
                  <c:v>0</c:v>
                </c:pt>
                <c:pt idx="1998">
                  <c:v>0</c:v>
                </c:pt>
                <c:pt idx="1999">
                  <c:v>0</c:v>
                </c:pt>
                <c:pt idx="2000">
                  <c:v>0</c:v>
                </c:pt>
                <c:pt idx="2001">
                  <c:v>0</c:v>
                </c:pt>
                <c:pt idx="2002">
                  <c:v>0</c:v>
                </c:pt>
                <c:pt idx="2003">
                  <c:v>0</c:v>
                </c:pt>
                <c:pt idx="2004">
                  <c:v>0</c:v>
                </c:pt>
                <c:pt idx="2005">
                  <c:v>0</c:v>
                </c:pt>
                <c:pt idx="2006">
                  <c:v>0</c:v>
                </c:pt>
                <c:pt idx="2007">
                  <c:v>0</c:v>
                </c:pt>
                <c:pt idx="2008">
                  <c:v>0</c:v>
                </c:pt>
                <c:pt idx="2009">
                  <c:v>0</c:v>
                </c:pt>
                <c:pt idx="2010">
                  <c:v>0</c:v>
                </c:pt>
                <c:pt idx="2011">
                  <c:v>0</c:v>
                </c:pt>
                <c:pt idx="2012">
                  <c:v>0</c:v>
                </c:pt>
                <c:pt idx="2013">
                  <c:v>0</c:v>
                </c:pt>
                <c:pt idx="2014">
                  <c:v>0</c:v>
                </c:pt>
                <c:pt idx="2015">
                  <c:v>0</c:v>
                </c:pt>
                <c:pt idx="2016">
                  <c:v>0</c:v>
                </c:pt>
                <c:pt idx="2017">
                  <c:v>0</c:v>
                </c:pt>
                <c:pt idx="2018">
                  <c:v>0</c:v>
                </c:pt>
                <c:pt idx="2019">
                  <c:v>0</c:v>
                </c:pt>
                <c:pt idx="2020">
                  <c:v>0</c:v>
                </c:pt>
                <c:pt idx="2021">
                  <c:v>0</c:v>
                </c:pt>
                <c:pt idx="2022">
                  <c:v>0</c:v>
                </c:pt>
                <c:pt idx="2023">
                  <c:v>0</c:v>
                </c:pt>
                <c:pt idx="2024">
                  <c:v>0</c:v>
                </c:pt>
                <c:pt idx="2025">
                  <c:v>0</c:v>
                </c:pt>
                <c:pt idx="2026">
                  <c:v>0</c:v>
                </c:pt>
                <c:pt idx="2027">
                  <c:v>0</c:v>
                </c:pt>
                <c:pt idx="2028">
                  <c:v>0</c:v>
                </c:pt>
                <c:pt idx="2029">
                  <c:v>0</c:v>
                </c:pt>
                <c:pt idx="2030">
                  <c:v>0</c:v>
                </c:pt>
                <c:pt idx="2031">
                  <c:v>0</c:v>
                </c:pt>
                <c:pt idx="2032">
                  <c:v>0</c:v>
                </c:pt>
                <c:pt idx="2033">
                  <c:v>0</c:v>
                </c:pt>
                <c:pt idx="2034">
                  <c:v>0</c:v>
                </c:pt>
                <c:pt idx="2035">
                  <c:v>0</c:v>
                </c:pt>
                <c:pt idx="2036">
                  <c:v>0</c:v>
                </c:pt>
                <c:pt idx="2037">
                  <c:v>0</c:v>
                </c:pt>
                <c:pt idx="2038">
                  <c:v>0</c:v>
                </c:pt>
                <c:pt idx="2039">
                  <c:v>0</c:v>
                </c:pt>
                <c:pt idx="2040">
                  <c:v>0</c:v>
                </c:pt>
                <c:pt idx="2041">
                  <c:v>0</c:v>
                </c:pt>
                <c:pt idx="2042">
                  <c:v>0</c:v>
                </c:pt>
                <c:pt idx="2043">
                  <c:v>0</c:v>
                </c:pt>
                <c:pt idx="2044">
                  <c:v>0</c:v>
                </c:pt>
                <c:pt idx="2045">
                  <c:v>0</c:v>
                </c:pt>
                <c:pt idx="2046">
                  <c:v>0</c:v>
                </c:pt>
                <c:pt idx="2047">
                  <c:v>0</c:v>
                </c:pt>
                <c:pt idx="2048">
                  <c:v>0</c:v>
                </c:pt>
                <c:pt idx="2049">
                  <c:v>0</c:v>
                </c:pt>
                <c:pt idx="2050">
                  <c:v>0</c:v>
                </c:pt>
                <c:pt idx="2051">
                  <c:v>0</c:v>
                </c:pt>
                <c:pt idx="2052">
                  <c:v>0</c:v>
                </c:pt>
                <c:pt idx="2053">
                  <c:v>0</c:v>
                </c:pt>
                <c:pt idx="2054">
                  <c:v>0</c:v>
                </c:pt>
                <c:pt idx="2055">
                  <c:v>0</c:v>
                </c:pt>
                <c:pt idx="2056">
                  <c:v>0</c:v>
                </c:pt>
                <c:pt idx="2057">
                  <c:v>0</c:v>
                </c:pt>
                <c:pt idx="2058">
                  <c:v>0</c:v>
                </c:pt>
                <c:pt idx="2059">
                  <c:v>0</c:v>
                </c:pt>
                <c:pt idx="2060">
                  <c:v>0</c:v>
                </c:pt>
                <c:pt idx="2061">
                  <c:v>0</c:v>
                </c:pt>
                <c:pt idx="2062">
                  <c:v>0</c:v>
                </c:pt>
                <c:pt idx="2063">
                  <c:v>0</c:v>
                </c:pt>
                <c:pt idx="2064">
                  <c:v>0</c:v>
                </c:pt>
                <c:pt idx="2065">
                  <c:v>0</c:v>
                </c:pt>
                <c:pt idx="2066">
                  <c:v>0</c:v>
                </c:pt>
                <c:pt idx="2067">
                  <c:v>0</c:v>
                </c:pt>
                <c:pt idx="2068">
                  <c:v>0</c:v>
                </c:pt>
                <c:pt idx="2069">
                  <c:v>0</c:v>
                </c:pt>
                <c:pt idx="2070">
                  <c:v>0</c:v>
                </c:pt>
                <c:pt idx="2071">
                  <c:v>0</c:v>
                </c:pt>
                <c:pt idx="2072">
                  <c:v>0</c:v>
                </c:pt>
                <c:pt idx="2073">
                  <c:v>0</c:v>
                </c:pt>
                <c:pt idx="2074">
                  <c:v>0</c:v>
                </c:pt>
                <c:pt idx="2075">
                  <c:v>0</c:v>
                </c:pt>
                <c:pt idx="2076">
                  <c:v>0</c:v>
                </c:pt>
                <c:pt idx="2077">
                  <c:v>0</c:v>
                </c:pt>
                <c:pt idx="2078">
                  <c:v>0</c:v>
                </c:pt>
                <c:pt idx="2079">
                  <c:v>0</c:v>
                </c:pt>
                <c:pt idx="2080">
                  <c:v>0</c:v>
                </c:pt>
                <c:pt idx="2081">
                  <c:v>0</c:v>
                </c:pt>
                <c:pt idx="2082">
                  <c:v>0</c:v>
                </c:pt>
                <c:pt idx="2083">
                  <c:v>0</c:v>
                </c:pt>
                <c:pt idx="2084">
                  <c:v>0</c:v>
                </c:pt>
                <c:pt idx="2085">
                  <c:v>0</c:v>
                </c:pt>
                <c:pt idx="2086">
                  <c:v>0</c:v>
                </c:pt>
                <c:pt idx="2087">
                  <c:v>0</c:v>
                </c:pt>
                <c:pt idx="2088">
                  <c:v>0</c:v>
                </c:pt>
                <c:pt idx="2089">
                  <c:v>0</c:v>
                </c:pt>
                <c:pt idx="2090">
                  <c:v>0</c:v>
                </c:pt>
                <c:pt idx="2091">
                  <c:v>0</c:v>
                </c:pt>
                <c:pt idx="2092">
                  <c:v>0</c:v>
                </c:pt>
                <c:pt idx="2093">
                  <c:v>0</c:v>
                </c:pt>
                <c:pt idx="2094">
                  <c:v>0</c:v>
                </c:pt>
                <c:pt idx="2095">
                  <c:v>0</c:v>
                </c:pt>
                <c:pt idx="2096">
                  <c:v>0</c:v>
                </c:pt>
                <c:pt idx="2097">
                  <c:v>0</c:v>
                </c:pt>
                <c:pt idx="2098">
                  <c:v>0</c:v>
                </c:pt>
                <c:pt idx="2099">
                  <c:v>0</c:v>
                </c:pt>
                <c:pt idx="2100">
                  <c:v>0</c:v>
                </c:pt>
                <c:pt idx="2101">
                  <c:v>0</c:v>
                </c:pt>
                <c:pt idx="2102">
                  <c:v>0</c:v>
                </c:pt>
                <c:pt idx="2103">
                  <c:v>0</c:v>
                </c:pt>
                <c:pt idx="2104">
                  <c:v>0</c:v>
                </c:pt>
                <c:pt idx="2105">
                  <c:v>0</c:v>
                </c:pt>
                <c:pt idx="2106">
                  <c:v>0</c:v>
                </c:pt>
                <c:pt idx="2107">
                  <c:v>0</c:v>
                </c:pt>
                <c:pt idx="2108">
                  <c:v>0</c:v>
                </c:pt>
                <c:pt idx="2109">
                  <c:v>0</c:v>
                </c:pt>
                <c:pt idx="2110">
                  <c:v>0</c:v>
                </c:pt>
                <c:pt idx="2111">
                  <c:v>0</c:v>
                </c:pt>
                <c:pt idx="2112">
                  <c:v>0</c:v>
                </c:pt>
                <c:pt idx="2113">
                  <c:v>0</c:v>
                </c:pt>
                <c:pt idx="2114">
                  <c:v>0</c:v>
                </c:pt>
              </c:numCache>
            </c:numRef>
          </c:yVal>
          <c:smooth val="1"/>
        </c:ser>
        <c:ser>
          <c:idx val="4"/>
          <c:order val="3"/>
          <c:tx>
            <c:strRef>
              <c:f>Foglio1!$O$1</c:f>
              <c:strCache>
                <c:ptCount val="1"/>
                <c:pt idx="0">
                  <c:v>zns comm</c:v>
                </c:pt>
              </c:strCache>
            </c:strRef>
          </c:tx>
          <c:spPr>
            <a:ln w="22225">
              <a:solidFill>
                <a:schemeClr val="tx1">
                  <a:lumMod val="50000"/>
                  <a:lumOff val="50000"/>
                </a:schemeClr>
              </a:solidFill>
              <a:prstDash val="solid"/>
            </a:ln>
          </c:spPr>
          <c:marker>
            <c:symbol val="none"/>
          </c:marker>
          <c:xVal>
            <c:numRef>
              <c:f>Foglio1!$V:$V</c:f>
              <c:numCache>
                <c:formatCode>General</c:formatCode>
                <c:ptCount val="1048576"/>
                <c:pt idx="0">
                  <c:v>3200.6677199999999</c:v>
                </c:pt>
                <c:pt idx="1">
                  <c:v>3199.2014899999999</c:v>
                </c:pt>
                <c:pt idx="2">
                  <c:v>3197.7352599999999</c:v>
                </c:pt>
                <c:pt idx="3">
                  <c:v>3196.2690200000002</c:v>
                </c:pt>
                <c:pt idx="4">
                  <c:v>3194.8027900000002</c:v>
                </c:pt>
                <c:pt idx="5">
                  <c:v>3193.33655</c:v>
                </c:pt>
                <c:pt idx="6">
                  <c:v>3191.87032</c:v>
                </c:pt>
                <c:pt idx="7">
                  <c:v>3190.4040799999998</c:v>
                </c:pt>
                <c:pt idx="8">
                  <c:v>3188.9378499999998</c:v>
                </c:pt>
                <c:pt idx="9">
                  <c:v>3187.4716100000001</c:v>
                </c:pt>
                <c:pt idx="10">
                  <c:v>3186.0053800000001</c:v>
                </c:pt>
                <c:pt idx="11">
                  <c:v>3184.5391500000001</c:v>
                </c:pt>
                <c:pt idx="12">
                  <c:v>3183.0729099999999</c:v>
                </c:pt>
                <c:pt idx="13">
                  <c:v>3181.6066799999999</c:v>
                </c:pt>
                <c:pt idx="14">
                  <c:v>3180.1404400000001</c:v>
                </c:pt>
                <c:pt idx="15">
                  <c:v>3178.6742100000001</c:v>
                </c:pt>
                <c:pt idx="16">
                  <c:v>3177.2079699999999</c:v>
                </c:pt>
                <c:pt idx="17">
                  <c:v>3175.7417399999999</c:v>
                </c:pt>
                <c:pt idx="18">
                  <c:v>3174.2755000000002</c:v>
                </c:pt>
                <c:pt idx="19">
                  <c:v>3172.8092700000002</c:v>
                </c:pt>
                <c:pt idx="20">
                  <c:v>3171.34303</c:v>
                </c:pt>
                <c:pt idx="21">
                  <c:v>3169.8768</c:v>
                </c:pt>
                <c:pt idx="22">
                  <c:v>3168.41057</c:v>
                </c:pt>
                <c:pt idx="23">
                  <c:v>3166.9443299999998</c:v>
                </c:pt>
                <c:pt idx="24">
                  <c:v>3165.4780999999998</c:v>
                </c:pt>
                <c:pt idx="25">
                  <c:v>3164.0118600000001</c:v>
                </c:pt>
                <c:pt idx="26">
                  <c:v>3162.5456300000001</c:v>
                </c:pt>
                <c:pt idx="27">
                  <c:v>3161.0793899999999</c:v>
                </c:pt>
                <c:pt idx="28">
                  <c:v>3159.6131599999999</c:v>
                </c:pt>
                <c:pt idx="29">
                  <c:v>3158.1469299999999</c:v>
                </c:pt>
                <c:pt idx="30">
                  <c:v>3156.6806900000001</c:v>
                </c:pt>
                <c:pt idx="31">
                  <c:v>3155.2144600000001</c:v>
                </c:pt>
                <c:pt idx="32">
                  <c:v>3153.7482199999999</c:v>
                </c:pt>
                <c:pt idx="33">
                  <c:v>3152.28199</c:v>
                </c:pt>
                <c:pt idx="34">
                  <c:v>3150.8157500000002</c:v>
                </c:pt>
                <c:pt idx="35">
                  <c:v>3149.3495200000002</c:v>
                </c:pt>
                <c:pt idx="36">
                  <c:v>3147.88328</c:v>
                </c:pt>
                <c:pt idx="37">
                  <c:v>3146.41705</c:v>
                </c:pt>
                <c:pt idx="38">
                  <c:v>3144.95082</c:v>
                </c:pt>
                <c:pt idx="39">
                  <c:v>3143.4845799999998</c:v>
                </c:pt>
                <c:pt idx="40">
                  <c:v>3142.0183499999998</c:v>
                </c:pt>
                <c:pt idx="41">
                  <c:v>3140.5521100000001</c:v>
                </c:pt>
                <c:pt idx="42">
                  <c:v>3139.0858800000001</c:v>
                </c:pt>
                <c:pt idx="43">
                  <c:v>3137.6196399999999</c:v>
                </c:pt>
                <c:pt idx="44">
                  <c:v>3136.1534099999999</c:v>
                </c:pt>
                <c:pt idx="45">
                  <c:v>3134.6871700000002</c:v>
                </c:pt>
                <c:pt idx="46">
                  <c:v>3133.2209400000002</c:v>
                </c:pt>
                <c:pt idx="47">
                  <c:v>3131.7547</c:v>
                </c:pt>
                <c:pt idx="48">
                  <c:v>3130.28847</c:v>
                </c:pt>
                <c:pt idx="49">
                  <c:v>3128.82224</c:v>
                </c:pt>
                <c:pt idx="50">
                  <c:v>3127.3560000000002</c:v>
                </c:pt>
                <c:pt idx="51">
                  <c:v>3125.8897700000002</c:v>
                </c:pt>
                <c:pt idx="52">
                  <c:v>3124.42353</c:v>
                </c:pt>
                <c:pt idx="53">
                  <c:v>3122.9573</c:v>
                </c:pt>
                <c:pt idx="54">
                  <c:v>3121.4910599999998</c:v>
                </c:pt>
                <c:pt idx="55">
                  <c:v>3120.0248299999998</c:v>
                </c:pt>
                <c:pt idx="56">
                  <c:v>3118.5585999999998</c:v>
                </c:pt>
                <c:pt idx="57">
                  <c:v>3117.0923600000001</c:v>
                </c:pt>
                <c:pt idx="58">
                  <c:v>3115.6261300000001</c:v>
                </c:pt>
                <c:pt idx="59">
                  <c:v>3114.1598899999999</c:v>
                </c:pt>
                <c:pt idx="60">
                  <c:v>3112.6936599999999</c:v>
                </c:pt>
                <c:pt idx="61">
                  <c:v>3111.2274200000002</c:v>
                </c:pt>
                <c:pt idx="62">
                  <c:v>3109.7611900000002</c:v>
                </c:pt>
                <c:pt idx="63">
                  <c:v>3108.29495</c:v>
                </c:pt>
                <c:pt idx="64">
                  <c:v>3106.82872</c:v>
                </c:pt>
                <c:pt idx="65">
                  <c:v>3105.36249</c:v>
                </c:pt>
                <c:pt idx="66">
                  <c:v>3103.8962499999998</c:v>
                </c:pt>
                <c:pt idx="67">
                  <c:v>3102.4300199999998</c:v>
                </c:pt>
                <c:pt idx="68">
                  <c:v>3100.96378</c:v>
                </c:pt>
                <c:pt idx="69">
                  <c:v>3099.49755</c:v>
                </c:pt>
                <c:pt idx="70">
                  <c:v>3098.0313099999998</c:v>
                </c:pt>
                <c:pt idx="71">
                  <c:v>3096.5650799999999</c:v>
                </c:pt>
                <c:pt idx="72">
                  <c:v>3095.0988400000001</c:v>
                </c:pt>
                <c:pt idx="73">
                  <c:v>3093.6326100000001</c:v>
                </c:pt>
                <c:pt idx="74">
                  <c:v>3092.1663699999999</c:v>
                </c:pt>
                <c:pt idx="75">
                  <c:v>3090.7001399999999</c:v>
                </c:pt>
                <c:pt idx="76">
                  <c:v>3089.2339099999999</c:v>
                </c:pt>
                <c:pt idx="77">
                  <c:v>3087.7676700000002</c:v>
                </c:pt>
                <c:pt idx="78">
                  <c:v>3086.3014400000002</c:v>
                </c:pt>
                <c:pt idx="79">
                  <c:v>3084.8352</c:v>
                </c:pt>
                <c:pt idx="80">
                  <c:v>3083.36897</c:v>
                </c:pt>
                <c:pt idx="81">
                  <c:v>3081.9027299999998</c:v>
                </c:pt>
                <c:pt idx="82">
                  <c:v>3080.4364999999998</c:v>
                </c:pt>
                <c:pt idx="83">
                  <c:v>3078.9702600000001</c:v>
                </c:pt>
                <c:pt idx="84">
                  <c:v>3077.5040300000001</c:v>
                </c:pt>
                <c:pt idx="85">
                  <c:v>3076.0378000000001</c:v>
                </c:pt>
                <c:pt idx="86">
                  <c:v>3074.5715599999999</c:v>
                </c:pt>
                <c:pt idx="87">
                  <c:v>3073.1053299999999</c:v>
                </c:pt>
                <c:pt idx="88">
                  <c:v>3071.6390900000001</c:v>
                </c:pt>
                <c:pt idx="89">
                  <c:v>3070.1728600000001</c:v>
                </c:pt>
                <c:pt idx="90">
                  <c:v>3068.7066199999999</c:v>
                </c:pt>
                <c:pt idx="91">
                  <c:v>3067.2403899999999</c:v>
                </c:pt>
                <c:pt idx="92">
                  <c:v>3065.7741500000002</c:v>
                </c:pt>
                <c:pt idx="93">
                  <c:v>3064.3079200000002</c:v>
                </c:pt>
                <c:pt idx="94">
                  <c:v>3062.84168</c:v>
                </c:pt>
                <c:pt idx="95">
                  <c:v>3061.37545</c:v>
                </c:pt>
                <c:pt idx="96">
                  <c:v>3059.90922</c:v>
                </c:pt>
                <c:pt idx="97">
                  <c:v>3058.4429799999998</c:v>
                </c:pt>
                <c:pt idx="98">
                  <c:v>3056.9767499999998</c:v>
                </c:pt>
                <c:pt idx="99">
                  <c:v>3055.5105100000001</c:v>
                </c:pt>
                <c:pt idx="100">
                  <c:v>3054.0442800000001</c:v>
                </c:pt>
                <c:pt idx="101">
                  <c:v>3052.5780399999999</c:v>
                </c:pt>
                <c:pt idx="102">
                  <c:v>3051.1118099999999</c:v>
                </c:pt>
                <c:pt idx="103">
                  <c:v>3049.6455799999999</c:v>
                </c:pt>
                <c:pt idx="104">
                  <c:v>3048.1793400000001</c:v>
                </c:pt>
                <c:pt idx="105">
                  <c:v>3046.7131100000001</c:v>
                </c:pt>
                <c:pt idx="106">
                  <c:v>3045.2468699999999</c:v>
                </c:pt>
                <c:pt idx="107">
                  <c:v>3043.7806399999999</c:v>
                </c:pt>
                <c:pt idx="108">
                  <c:v>3042.3144000000002</c:v>
                </c:pt>
                <c:pt idx="109">
                  <c:v>3040.8481700000002</c:v>
                </c:pt>
                <c:pt idx="110">
                  <c:v>3039.38193</c:v>
                </c:pt>
                <c:pt idx="111">
                  <c:v>3037.9157</c:v>
                </c:pt>
                <c:pt idx="112">
                  <c:v>3036.44947</c:v>
                </c:pt>
                <c:pt idx="113">
                  <c:v>3034.9832299999998</c:v>
                </c:pt>
                <c:pt idx="114">
                  <c:v>3033.5169999999998</c:v>
                </c:pt>
                <c:pt idx="115">
                  <c:v>3032.0507600000001</c:v>
                </c:pt>
                <c:pt idx="116">
                  <c:v>3030.5845300000001</c:v>
                </c:pt>
                <c:pt idx="117">
                  <c:v>3029.1182899999999</c:v>
                </c:pt>
                <c:pt idx="118">
                  <c:v>3027.6520599999999</c:v>
                </c:pt>
                <c:pt idx="119">
                  <c:v>3026.1858200000001</c:v>
                </c:pt>
                <c:pt idx="120">
                  <c:v>3024.7195900000002</c:v>
                </c:pt>
                <c:pt idx="121">
                  <c:v>3023.25335</c:v>
                </c:pt>
                <c:pt idx="122">
                  <c:v>3021.78712</c:v>
                </c:pt>
                <c:pt idx="123">
                  <c:v>3020.32089</c:v>
                </c:pt>
                <c:pt idx="124">
                  <c:v>3018.8546500000002</c:v>
                </c:pt>
                <c:pt idx="125">
                  <c:v>3017.3884200000002</c:v>
                </c:pt>
                <c:pt idx="126">
                  <c:v>3015.92218</c:v>
                </c:pt>
                <c:pt idx="127">
                  <c:v>3014.45595</c:v>
                </c:pt>
                <c:pt idx="128">
                  <c:v>3012.9897099999998</c:v>
                </c:pt>
                <c:pt idx="129">
                  <c:v>3011.5234799999998</c:v>
                </c:pt>
                <c:pt idx="130">
                  <c:v>3010.0572499999998</c:v>
                </c:pt>
                <c:pt idx="131">
                  <c:v>3008.5910100000001</c:v>
                </c:pt>
                <c:pt idx="132">
                  <c:v>3007.1247800000001</c:v>
                </c:pt>
                <c:pt idx="133">
                  <c:v>3005.6585399999999</c:v>
                </c:pt>
                <c:pt idx="134">
                  <c:v>3004.1923099999999</c:v>
                </c:pt>
                <c:pt idx="135">
                  <c:v>3002.7260700000002</c:v>
                </c:pt>
                <c:pt idx="136">
                  <c:v>3001.2598400000002</c:v>
                </c:pt>
                <c:pt idx="137">
                  <c:v>2999.7936</c:v>
                </c:pt>
                <c:pt idx="138">
                  <c:v>2998.32737</c:v>
                </c:pt>
                <c:pt idx="139">
                  <c:v>2996.8611299999998</c:v>
                </c:pt>
                <c:pt idx="140">
                  <c:v>2995.3948999999998</c:v>
                </c:pt>
                <c:pt idx="141">
                  <c:v>2993.9286699999998</c:v>
                </c:pt>
                <c:pt idx="142">
                  <c:v>2992.46243</c:v>
                </c:pt>
                <c:pt idx="143">
                  <c:v>2990.9962</c:v>
                </c:pt>
                <c:pt idx="144">
                  <c:v>2989.5299599999998</c:v>
                </c:pt>
                <c:pt idx="145">
                  <c:v>2988.0637299999999</c:v>
                </c:pt>
                <c:pt idx="146">
                  <c:v>2986.5974900000001</c:v>
                </c:pt>
                <c:pt idx="147">
                  <c:v>2985.1312600000001</c:v>
                </c:pt>
                <c:pt idx="148">
                  <c:v>2983.6650199999999</c:v>
                </c:pt>
                <c:pt idx="149">
                  <c:v>2982.1987899999999</c:v>
                </c:pt>
                <c:pt idx="150">
                  <c:v>2980.7325599999999</c:v>
                </c:pt>
                <c:pt idx="151">
                  <c:v>2979.2663200000002</c:v>
                </c:pt>
                <c:pt idx="152">
                  <c:v>2977.8000900000002</c:v>
                </c:pt>
                <c:pt idx="153">
                  <c:v>2976.33385</c:v>
                </c:pt>
                <c:pt idx="154">
                  <c:v>2974.86762</c:v>
                </c:pt>
                <c:pt idx="155">
                  <c:v>2973.4013799999998</c:v>
                </c:pt>
                <c:pt idx="156">
                  <c:v>2971.9351499999998</c:v>
                </c:pt>
                <c:pt idx="157">
                  <c:v>2970.4689100000001</c:v>
                </c:pt>
                <c:pt idx="158">
                  <c:v>2969.0026800000001</c:v>
                </c:pt>
                <c:pt idx="159">
                  <c:v>2967.5364500000001</c:v>
                </c:pt>
                <c:pt idx="160">
                  <c:v>2966.0702099999999</c:v>
                </c:pt>
                <c:pt idx="161">
                  <c:v>2964.6039799999999</c:v>
                </c:pt>
                <c:pt idx="162">
                  <c:v>2963.1377400000001</c:v>
                </c:pt>
                <c:pt idx="163">
                  <c:v>2961.6715100000001</c:v>
                </c:pt>
                <c:pt idx="164">
                  <c:v>2960.2052699999999</c:v>
                </c:pt>
                <c:pt idx="165">
                  <c:v>2958.7390399999999</c:v>
                </c:pt>
                <c:pt idx="166">
                  <c:v>2957.2728000000002</c:v>
                </c:pt>
                <c:pt idx="167">
                  <c:v>2955.8065700000002</c:v>
                </c:pt>
                <c:pt idx="168">
                  <c:v>2954.34033</c:v>
                </c:pt>
                <c:pt idx="169">
                  <c:v>2952.8741</c:v>
                </c:pt>
                <c:pt idx="170">
                  <c:v>2951.40787</c:v>
                </c:pt>
                <c:pt idx="171">
                  <c:v>2949.9416299999998</c:v>
                </c:pt>
                <c:pt idx="172">
                  <c:v>2948.4753999999998</c:v>
                </c:pt>
                <c:pt idx="173">
                  <c:v>2947.0091600000001</c:v>
                </c:pt>
                <c:pt idx="174">
                  <c:v>2945.5429300000001</c:v>
                </c:pt>
                <c:pt idx="175">
                  <c:v>2944.0766899999999</c:v>
                </c:pt>
                <c:pt idx="176">
                  <c:v>2942.6104599999999</c:v>
                </c:pt>
                <c:pt idx="177">
                  <c:v>2941.1442299999999</c:v>
                </c:pt>
                <c:pt idx="178">
                  <c:v>2939.6779900000001</c:v>
                </c:pt>
                <c:pt idx="179">
                  <c:v>2938.2117600000001</c:v>
                </c:pt>
                <c:pt idx="180">
                  <c:v>2936.7455199999999</c:v>
                </c:pt>
                <c:pt idx="181">
                  <c:v>2935.2792899999999</c:v>
                </c:pt>
                <c:pt idx="182">
                  <c:v>2933.8130500000002</c:v>
                </c:pt>
                <c:pt idx="183">
                  <c:v>2932.3468200000002</c:v>
                </c:pt>
                <c:pt idx="184">
                  <c:v>2930.88058</c:v>
                </c:pt>
                <c:pt idx="185">
                  <c:v>2929.41435</c:v>
                </c:pt>
                <c:pt idx="186">
                  <c:v>2927.94812</c:v>
                </c:pt>
                <c:pt idx="187">
                  <c:v>2926.4818799999998</c:v>
                </c:pt>
                <c:pt idx="188">
                  <c:v>2925.0156499999998</c:v>
                </c:pt>
                <c:pt idx="189">
                  <c:v>2923.5494100000001</c:v>
                </c:pt>
                <c:pt idx="190">
                  <c:v>2922.0831800000001</c:v>
                </c:pt>
                <c:pt idx="191">
                  <c:v>2920.6169399999999</c:v>
                </c:pt>
                <c:pt idx="192">
                  <c:v>2919.1507099999999</c:v>
                </c:pt>
                <c:pt idx="193">
                  <c:v>2917.6844700000001</c:v>
                </c:pt>
                <c:pt idx="194">
                  <c:v>2916.2182400000002</c:v>
                </c:pt>
                <c:pt idx="195">
                  <c:v>2914.752</c:v>
                </c:pt>
                <c:pt idx="196">
                  <c:v>2913.28577</c:v>
                </c:pt>
                <c:pt idx="197">
                  <c:v>2911.81954</c:v>
                </c:pt>
                <c:pt idx="198">
                  <c:v>2910.3533000000002</c:v>
                </c:pt>
                <c:pt idx="199">
                  <c:v>2908.8870700000002</c:v>
                </c:pt>
                <c:pt idx="200">
                  <c:v>2907.42083</c:v>
                </c:pt>
                <c:pt idx="201">
                  <c:v>2905.9546</c:v>
                </c:pt>
                <c:pt idx="202">
                  <c:v>2904.4883599999998</c:v>
                </c:pt>
                <c:pt idx="203">
                  <c:v>2903.0221299999998</c:v>
                </c:pt>
                <c:pt idx="204">
                  <c:v>2901.5558900000001</c:v>
                </c:pt>
                <c:pt idx="205">
                  <c:v>2900.0896600000001</c:v>
                </c:pt>
                <c:pt idx="206">
                  <c:v>2898.6234300000001</c:v>
                </c:pt>
                <c:pt idx="207">
                  <c:v>2897.1571899999999</c:v>
                </c:pt>
                <c:pt idx="208">
                  <c:v>2895.6909599999999</c:v>
                </c:pt>
                <c:pt idx="209">
                  <c:v>2894.2247200000002</c:v>
                </c:pt>
                <c:pt idx="210">
                  <c:v>2892.7584900000002</c:v>
                </c:pt>
                <c:pt idx="211">
                  <c:v>2891.29225</c:v>
                </c:pt>
                <c:pt idx="212">
                  <c:v>2889.82602</c:v>
                </c:pt>
                <c:pt idx="213">
                  <c:v>2888.3597799999998</c:v>
                </c:pt>
                <c:pt idx="214">
                  <c:v>2886.8935499999998</c:v>
                </c:pt>
                <c:pt idx="215">
                  <c:v>2885.42731</c:v>
                </c:pt>
                <c:pt idx="216">
                  <c:v>2883.96108</c:v>
                </c:pt>
                <c:pt idx="217">
                  <c:v>2882.49485</c:v>
                </c:pt>
                <c:pt idx="218">
                  <c:v>2881.0286099999998</c:v>
                </c:pt>
                <c:pt idx="219">
                  <c:v>2879.5623799999998</c:v>
                </c:pt>
                <c:pt idx="220">
                  <c:v>2878.0961400000001</c:v>
                </c:pt>
                <c:pt idx="221">
                  <c:v>2876.6299100000001</c:v>
                </c:pt>
                <c:pt idx="222">
                  <c:v>2875.1636699999999</c:v>
                </c:pt>
                <c:pt idx="223">
                  <c:v>2873.6974399999999</c:v>
                </c:pt>
                <c:pt idx="224">
                  <c:v>2872.2312099999999</c:v>
                </c:pt>
                <c:pt idx="225">
                  <c:v>2870.7649700000002</c:v>
                </c:pt>
                <c:pt idx="226">
                  <c:v>2869.2987400000002</c:v>
                </c:pt>
                <c:pt idx="227">
                  <c:v>2867.8325</c:v>
                </c:pt>
                <c:pt idx="228">
                  <c:v>2866.36627</c:v>
                </c:pt>
                <c:pt idx="229">
                  <c:v>2864.9000299999998</c:v>
                </c:pt>
                <c:pt idx="230">
                  <c:v>2863.4337999999998</c:v>
                </c:pt>
                <c:pt idx="231">
                  <c:v>2861.96756</c:v>
                </c:pt>
                <c:pt idx="232">
                  <c:v>2860.5013300000001</c:v>
                </c:pt>
                <c:pt idx="233">
                  <c:v>2859.0351000000001</c:v>
                </c:pt>
                <c:pt idx="234">
                  <c:v>2857.5688599999999</c:v>
                </c:pt>
                <c:pt idx="235">
                  <c:v>2856.1026299999999</c:v>
                </c:pt>
                <c:pt idx="236">
                  <c:v>2854.6363900000001</c:v>
                </c:pt>
                <c:pt idx="237">
                  <c:v>2853.1701600000001</c:v>
                </c:pt>
                <c:pt idx="238">
                  <c:v>2851.7039199999999</c:v>
                </c:pt>
                <c:pt idx="239">
                  <c:v>2850.2376899999999</c:v>
                </c:pt>
                <c:pt idx="240">
                  <c:v>2848.7714500000002</c:v>
                </c:pt>
                <c:pt idx="241">
                  <c:v>2847.3052200000002</c:v>
                </c:pt>
                <c:pt idx="242">
                  <c:v>2845.83898</c:v>
                </c:pt>
                <c:pt idx="243">
                  <c:v>2844.37275</c:v>
                </c:pt>
                <c:pt idx="244">
                  <c:v>2842.90652</c:v>
                </c:pt>
                <c:pt idx="245">
                  <c:v>2841.4402799999998</c:v>
                </c:pt>
                <c:pt idx="246">
                  <c:v>2839.9740499999998</c:v>
                </c:pt>
                <c:pt idx="247">
                  <c:v>2838.5078100000001</c:v>
                </c:pt>
                <c:pt idx="248">
                  <c:v>2837.0415800000001</c:v>
                </c:pt>
                <c:pt idx="249">
                  <c:v>2835.5753399999999</c:v>
                </c:pt>
                <c:pt idx="250">
                  <c:v>2834.1091099999999</c:v>
                </c:pt>
                <c:pt idx="251">
                  <c:v>2832.6428799999999</c:v>
                </c:pt>
                <c:pt idx="252">
                  <c:v>2831.1766400000001</c:v>
                </c:pt>
                <c:pt idx="253">
                  <c:v>2829.7104100000001</c:v>
                </c:pt>
                <c:pt idx="254">
                  <c:v>2828.2441699999999</c:v>
                </c:pt>
                <c:pt idx="255">
                  <c:v>2826.7779399999999</c:v>
                </c:pt>
                <c:pt idx="256">
                  <c:v>2825.3117000000002</c:v>
                </c:pt>
                <c:pt idx="257">
                  <c:v>2823.8454700000002</c:v>
                </c:pt>
                <c:pt idx="258">
                  <c:v>2822.37923</c:v>
                </c:pt>
                <c:pt idx="259">
                  <c:v>2820.913</c:v>
                </c:pt>
                <c:pt idx="260">
                  <c:v>2819.44677</c:v>
                </c:pt>
                <c:pt idx="261">
                  <c:v>2817.9805299999998</c:v>
                </c:pt>
                <c:pt idx="262">
                  <c:v>2816.5142999999998</c:v>
                </c:pt>
                <c:pt idx="263">
                  <c:v>2815.0480600000001</c:v>
                </c:pt>
                <c:pt idx="264">
                  <c:v>2813.5818300000001</c:v>
                </c:pt>
                <c:pt idx="265">
                  <c:v>2812.1155899999999</c:v>
                </c:pt>
                <c:pt idx="266">
                  <c:v>2810.6493599999999</c:v>
                </c:pt>
                <c:pt idx="267">
                  <c:v>2809.1831200000001</c:v>
                </c:pt>
                <c:pt idx="268">
                  <c:v>2807.7168900000001</c:v>
                </c:pt>
                <c:pt idx="269">
                  <c:v>2806.25065</c:v>
                </c:pt>
                <c:pt idx="270">
                  <c:v>2804.78442</c:v>
                </c:pt>
                <c:pt idx="271">
                  <c:v>2803.31819</c:v>
                </c:pt>
                <c:pt idx="272">
                  <c:v>2801.8519500000002</c:v>
                </c:pt>
                <c:pt idx="273">
                  <c:v>2800.3857200000002</c:v>
                </c:pt>
                <c:pt idx="274">
                  <c:v>2798.91948</c:v>
                </c:pt>
                <c:pt idx="275">
                  <c:v>2797.45325</c:v>
                </c:pt>
                <c:pt idx="276">
                  <c:v>2795.9870099999998</c:v>
                </c:pt>
                <c:pt idx="277">
                  <c:v>2794.5207799999998</c:v>
                </c:pt>
                <c:pt idx="278">
                  <c:v>2793.0545400000001</c:v>
                </c:pt>
                <c:pt idx="279">
                  <c:v>2791.5883100000001</c:v>
                </c:pt>
                <c:pt idx="280">
                  <c:v>2790.1220800000001</c:v>
                </c:pt>
                <c:pt idx="281">
                  <c:v>2788.6558399999999</c:v>
                </c:pt>
                <c:pt idx="282">
                  <c:v>2787.1896099999999</c:v>
                </c:pt>
                <c:pt idx="283">
                  <c:v>2785.7233700000002</c:v>
                </c:pt>
                <c:pt idx="284">
                  <c:v>2784.2571400000002</c:v>
                </c:pt>
                <c:pt idx="285">
                  <c:v>2782.7909</c:v>
                </c:pt>
                <c:pt idx="286">
                  <c:v>2781.32467</c:v>
                </c:pt>
                <c:pt idx="287">
                  <c:v>2779.8584300000002</c:v>
                </c:pt>
                <c:pt idx="288">
                  <c:v>2778.3921999999998</c:v>
                </c:pt>
                <c:pt idx="289">
                  <c:v>2776.92596</c:v>
                </c:pt>
                <c:pt idx="290">
                  <c:v>2775.45973</c:v>
                </c:pt>
                <c:pt idx="291">
                  <c:v>2773.9935</c:v>
                </c:pt>
                <c:pt idx="292">
                  <c:v>2772.5272599999998</c:v>
                </c:pt>
                <c:pt idx="293">
                  <c:v>2771.0610299999998</c:v>
                </c:pt>
                <c:pt idx="294">
                  <c:v>2769.5947900000001</c:v>
                </c:pt>
                <c:pt idx="295">
                  <c:v>2768.1285600000001</c:v>
                </c:pt>
                <c:pt idx="296">
                  <c:v>2766.6623199999999</c:v>
                </c:pt>
                <c:pt idx="297">
                  <c:v>2765.1960899999999</c:v>
                </c:pt>
                <c:pt idx="298">
                  <c:v>2763.7298599999999</c:v>
                </c:pt>
                <c:pt idx="299">
                  <c:v>2762.2636200000002</c:v>
                </c:pt>
                <c:pt idx="300">
                  <c:v>2760.7973900000002</c:v>
                </c:pt>
                <c:pt idx="301">
                  <c:v>2759.33115</c:v>
                </c:pt>
                <c:pt idx="302">
                  <c:v>2757.86492</c:v>
                </c:pt>
                <c:pt idx="303">
                  <c:v>2756.3986799999998</c:v>
                </c:pt>
                <c:pt idx="304">
                  <c:v>2754.9324499999998</c:v>
                </c:pt>
                <c:pt idx="305">
                  <c:v>2753.46621</c:v>
                </c:pt>
                <c:pt idx="306">
                  <c:v>2751.9999800000001</c:v>
                </c:pt>
                <c:pt idx="307">
                  <c:v>2750.5337500000001</c:v>
                </c:pt>
                <c:pt idx="308">
                  <c:v>2749.0675099999999</c:v>
                </c:pt>
                <c:pt idx="309">
                  <c:v>2747.6012799999999</c:v>
                </c:pt>
                <c:pt idx="310">
                  <c:v>2746.1350400000001</c:v>
                </c:pt>
                <c:pt idx="311">
                  <c:v>2744.6688100000001</c:v>
                </c:pt>
                <c:pt idx="312">
                  <c:v>2743.2025699999999</c:v>
                </c:pt>
                <c:pt idx="313">
                  <c:v>2741.7363399999999</c:v>
                </c:pt>
                <c:pt idx="314">
                  <c:v>2740.2701000000002</c:v>
                </c:pt>
                <c:pt idx="315">
                  <c:v>2738.8038700000002</c:v>
                </c:pt>
                <c:pt idx="316">
                  <c:v>2737.33763</c:v>
                </c:pt>
                <c:pt idx="317">
                  <c:v>2735.8714</c:v>
                </c:pt>
                <c:pt idx="318">
                  <c:v>2734.40517</c:v>
                </c:pt>
                <c:pt idx="319">
                  <c:v>2732.9389299999998</c:v>
                </c:pt>
                <c:pt idx="320">
                  <c:v>2731.4726999999998</c:v>
                </c:pt>
                <c:pt idx="321">
                  <c:v>2730.0064600000001</c:v>
                </c:pt>
                <c:pt idx="322">
                  <c:v>2728.5402300000001</c:v>
                </c:pt>
                <c:pt idx="323">
                  <c:v>2727.0739899999999</c:v>
                </c:pt>
                <c:pt idx="324">
                  <c:v>2725.6077599999999</c:v>
                </c:pt>
                <c:pt idx="325">
                  <c:v>2724.1415299999999</c:v>
                </c:pt>
                <c:pt idx="326">
                  <c:v>2722.6752900000001</c:v>
                </c:pt>
                <c:pt idx="327">
                  <c:v>2721.2090600000001</c:v>
                </c:pt>
                <c:pt idx="328">
                  <c:v>2719.7428199999999</c:v>
                </c:pt>
                <c:pt idx="329">
                  <c:v>2718.2765899999999</c:v>
                </c:pt>
                <c:pt idx="330">
                  <c:v>2716.8103500000002</c:v>
                </c:pt>
                <c:pt idx="331">
                  <c:v>2715.3441200000002</c:v>
                </c:pt>
                <c:pt idx="332">
                  <c:v>2713.87788</c:v>
                </c:pt>
                <c:pt idx="333">
                  <c:v>2712.41165</c:v>
                </c:pt>
                <c:pt idx="334">
                  <c:v>2710.9454099999998</c:v>
                </c:pt>
                <c:pt idx="335">
                  <c:v>2709.4791799999998</c:v>
                </c:pt>
                <c:pt idx="336">
                  <c:v>2708.0129499999998</c:v>
                </c:pt>
                <c:pt idx="337">
                  <c:v>2706.5467100000001</c:v>
                </c:pt>
                <c:pt idx="338">
                  <c:v>2705.0804800000001</c:v>
                </c:pt>
                <c:pt idx="339">
                  <c:v>2703.6142399999999</c:v>
                </c:pt>
                <c:pt idx="340">
                  <c:v>2702.1480099999999</c:v>
                </c:pt>
                <c:pt idx="341">
                  <c:v>2700.6817700000001</c:v>
                </c:pt>
                <c:pt idx="342">
                  <c:v>2699.2155400000001</c:v>
                </c:pt>
                <c:pt idx="343">
                  <c:v>2697.7492999999999</c:v>
                </c:pt>
                <c:pt idx="344">
                  <c:v>2696.28307</c:v>
                </c:pt>
                <c:pt idx="345">
                  <c:v>2694.81684</c:v>
                </c:pt>
                <c:pt idx="346">
                  <c:v>2693.3506000000002</c:v>
                </c:pt>
                <c:pt idx="347">
                  <c:v>2691.8843700000002</c:v>
                </c:pt>
                <c:pt idx="348">
                  <c:v>2690.41813</c:v>
                </c:pt>
                <c:pt idx="349">
                  <c:v>2688.9519</c:v>
                </c:pt>
                <c:pt idx="350">
                  <c:v>2687.4856599999998</c:v>
                </c:pt>
                <c:pt idx="351">
                  <c:v>2686.0194299999998</c:v>
                </c:pt>
                <c:pt idx="352">
                  <c:v>2684.5531900000001</c:v>
                </c:pt>
                <c:pt idx="353">
                  <c:v>2683.0869600000001</c:v>
                </c:pt>
                <c:pt idx="354">
                  <c:v>2681.6207300000001</c:v>
                </c:pt>
                <c:pt idx="355">
                  <c:v>2680.1544899999999</c:v>
                </c:pt>
                <c:pt idx="356">
                  <c:v>2678.6882599999999</c:v>
                </c:pt>
                <c:pt idx="357">
                  <c:v>2677.2220200000002</c:v>
                </c:pt>
                <c:pt idx="358">
                  <c:v>2675.7557900000002</c:v>
                </c:pt>
                <c:pt idx="359">
                  <c:v>2674.28955</c:v>
                </c:pt>
                <c:pt idx="360">
                  <c:v>2672.82332</c:v>
                </c:pt>
                <c:pt idx="361">
                  <c:v>2671.3570800000002</c:v>
                </c:pt>
                <c:pt idx="362">
                  <c:v>2669.8908499999998</c:v>
                </c:pt>
                <c:pt idx="363">
                  <c:v>2668.42461</c:v>
                </c:pt>
                <c:pt idx="364">
                  <c:v>2666.95838</c:v>
                </c:pt>
                <c:pt idx="365">
                  <c:v>2665.49215</c:v>
                </c:pt>
                <c:pt idx="366">
                  <c:v>2664.0259099999998</c:v>
                </c:pt>
                <c:pt idx="367">
                  <c:v>2662.5596799999998</c:v>
                </c:pt>
                <c:pt idx="368">
                  <c:v>2661.0934400000001</c:v>
                </c:pt>
                <c:pt idx="369">
                  <c:v>2659.6272100000001</c:v>
                </c:pt>
                <c:pt idx="370">
                  <c:v>2658.1609699999999</c:v>
                </c:pt>
                <c:pt idx="371">
                  <c:v>2656.6947399999999</c:v>
                </c:pt>
                <c:pt idx="372">
                  <c:v>2655.2285099999999</c:v>
                </c:pt>
                <c:pt idx="373">
                  <c:v>2653.7622700000002</c:v>
                </c:pt>
                <c:pt idx="374">
                  <c:v>2652.2960400000002</c:v>
                </c:pt>
                <c:pt idx="375">
                  <c:v>2650.8298</c:v>
                </c:pt>
                <c:pt idx="376">
                  <c:v>2649.36357</c:v>
                </c:pt>
                <c:pt idx="377">
                  <c:v>2647.8973299999998</c:v>
                </c:pt>
                <c:pt idx="378">
                  <c:v>2646.4310999999998</c:v>
                </c:pt>
                <c:pt idx="379">
                  <c:v>2644.96486</c:v>
                </c:pt>
                <c:pt idx="380">
                  <c:v>2643.49863</c:v>
                </c:pt>
                <c:pt idx="381">
                  <c:v>2642.0324000000001</c:v>
                </c:pt>
                <c:pt idx="382">
                  <c:v>2640.5661599999999</c:v>
                </c:pt>
                <c:pt idx="383">
                  <c:v>2639.0999299999999</c:v>
                </c:pt>
                <c:pt idx="384">
                  <c:v>2637.6336900000001</c:v>
                </c:pt>
                <c:pt idx="385">
                  <c:v>2636.1674600000001</c:v>
                </c:pt>
                <c:pt idx="386">
                  <c:v>2634.7012199999999</c:v>
                </c:pt>
                <c:pt idx="387">
                  <c:v>2633.2349899999999</c:v>
                </c:pt>
                <c:pt idx="388">
                  <c:v>2631.7687500000002</c:v>
                </c:pt>
                <c:pt idx="389">
                  <c:v>2630.3025200000002</c:v>
                </c:pt>
                <c:pt idx="390">
                  <c:v>2628.83628</c:v>
                </c:pt>
                <c:pt idx="391">
                  <c:v>2627.37005</c:v>
                </c:pt>
                <c:pt idx="392">
                  <c:v>2625.90382</c:v>
                </c:pt>
                <c:pt idx="393">
                  <c:v>2624.4375799999998</c:v>
                </c:pt>
                <c:pt idx="394">
                  <c:v>2622.9713499999998</c:v>
                </c:pt>
                <c:pt idx="395">
                  <c:v>2621.5051100000001</c:v>
                </c:pt>
                <c:pt idx="396">
                  <c:v>2620.0388800000001</c:v>
                </c:pt>
                <c:pt idx="397">
                  <c:v>2618.5726399999999</c:v>
                </c:pt>
                <c:pt idx="398">
                  <c:v>2617.1064099999999</c:v>
                </c:pt>
                <c:pt idx="399">
                  <c:v>2615.6401700000001</c:v>
                </c:pt>
                <c:pt idx="400">
                  <c:v>2614.1739400000001</c:v>
                </c:pt>
                <c:pt idx="401">
                  <c:v>2612.7077100000001</c:v>
                </c:pt>
                <c:pt idx="402">
                  <c:v>2611.2414699999999</c:v>
                </c:pt>
                <c:pt idx="403">
                  <c:v>2609.7752399999999</c:v>
                </c:pt>
                <c:pt idx="404">
                  <c:v>2608.3090000000002</c:v>
                </c:pt>
                <c:pt idx="405">
                  <c:v>2606.8427700000002</c:v>
                </c:pt>
                <c:pt idx="406">
                  <c:v>2605.37653</c:v>
                </c:pt>
                <c:pt idx="407">
                  <c:v>2603.9103</c:v>
                </c:pt>
                <c:pt idx="408">
                  <c:v>2602.4440599999998</c:v>
                </c:pt>
                <c:pt idx="409">
                  <c:v>2600.9778299999998</c:v>
                </c:pt>
                <c:pt idx="410">
                  <c:v>2599.5115900000001</c:v>
                </c:pt>
                <c:pt idx="411">
                  <c:v>2598.0453600000001</c:v>
                </c:pt>
                <c:pt idx="412">
                  <c:v>2596.5791300000001</c:v>
                </c:pt>
                <c:pt idx="413">
                  <c:v>2595.1128899999999</c:v>
                </c:pt>
                <c:pt idx="414">
                  <c:v>2593.6466599999999</c:v>
                </c:pt>
                <c:pt idx="415">
                  <c:v>2592.1804200000001</c:v>
                </c:pt>
                <c:pt idx="416">
                  <c:v>2590.7141900000001</c:v>
                </c:pt>
                <c:pt idx="417">
                  <c:v>2589.2479499999999</c:v>
                </c:pt>
                <c:pt idx="418">
                  <c:v>2587.78172</c:v>
                </c:pt>
                <c:pt idx="419">
                  <c:v>2586.31549</c:v>
                </c:pt>
                <c:pt idx="420">
                  <c:v>2584.8492500000002</c:v>
                </c:pt>
                <c:pt idx="421">
                  <c:v>2583.3830200000002</c:v>
                </c:pt>
                <c:pt idx="422">
                  <c:v>2581.91678</c:v>
                </c:pt>
                <c:pt idx="423">
                  <c:v>2580.45055</c:v>
                </c:pt>
                <c:pt idx="424">
                  <c:v>2578.9843099999998</c:v>
                </c:pt>
                <c:pt idx="425">
                  <c:v>2577.5180799999998</c:v>
                </c:pt>
                <c:pt idx="426">
                  <c:v>2576.0518400000001</c:v>
                </c:pt>
                <c:pt idx="427">
                  <c:v>2574.5856100000001</c:v>
                </c:pt>
                <c:pt idx="428">
                  <c:v>2573.1193800000001</c:v>
                </c:pt>
                <c:pt idx="429">
                  <c:v>2571.6531399999999</c:v>
                </c:pt>
                <c:pt idx="430">
                  <c:v>2570.1869099999999</c:v>
                </c:pt>
                <c:pt idx="431">
                  <c:v>2568.7206700000002</c:v>
                </c:pt>
                <c:pt idx="432">
                  <c:v>2567.2544400000002</c:v>
                </c:pt>
                <c:pt idx="433">
                  <c:v>2565.7882</c:v>
                </c:pt>
                <c:pt idx="434">
                  <c:v>2564.32197</c:v>
                </c:pt>
                <c:pt idx="435">
                  <c:v>2562.8557300000002</c:v>
                </c:pt>
                <c:pt idx="436">
                  <c:v>2561.3895000000002</c:v>
                </c:pt>
                <c:pt idx="437">
                  <c:v>2559.92326</c:v>
                </c:pt>
                <c:pt idx="438">
                  <c:v>2558.45703</c:v>
                </c:pt>
                <c:pt idx="439">
                  <c:v>2556.9908</c:v>
                </c:pt>
                <c:pt idx="440">
                  <c:v>2555.5245599999998</c:v>
                </c:pt>
                <c:pt idx="441">
                  <c:v>2554.0583299999998</c:v>
                </c:pt>
                <c:pt idx="442">
                  <c:v>2552.5920900000001</c:v>
                </c:pt>
                <c:pt idx="443">
                  <c:v>2551.1258600000001</c:v>
                </c:pt>
                <c:pt idx="444">
                  <c:v>2549.6596199999999</c:v>
                </c:pt>
                <c:pt idx="445">
                  <c:v>2548.1933899999999</c:v>
                </c:pt>
                <c:pt idx="446">
                  <c:v>2546.7271599999999</c:v>
                </c:pt>
                <c:pt idx="447">
                  <c:v>2545.2609200000002</c:v>
                </c:pt>
                <c:pt idx="448">
                  <c:v>2543.7946900000002</c:v>
                </c:pt>
                <c:pt idx="449">
                  <c:v>2542.32845</c:v>
                </c:pt>
                <c:pt idx="450">
                  <c:v>2540.86222</c:v>
                </c:pt>
                <c:pt idx="451">
                  <c:v>2539.3959799999998</c:v>
                </c:pt>
                <c:pt idx="452">
                  <c:v>2537.9297499999998</c:v>
                </c:pt>
                <c:pt idx="453">
                  <c:v>2536.46351</c:v>
                </c:pt>
                <c:pt idx="454">
                  <c:v>2534.99728</c:v>
                </c:pt>
                <c:pt idx="455">
                  <c:v>2533.5310500000001</c:v>
                </c:pt>
                <c:pt idx="456">
                  <c:v>2532.0648099999999</c:v>
                </c:pt>
                <c:pt idx="457">
                  <c:v>2530.5985799999999</c:v>
                </c:pt>
                <c:pt idx="458">
                  <c:v>2529.1323400000001</c:v>
                </c:pt>
                <c:pt idx="459">
                  <c:v>2527.6661100000001</c:v>
                </c:pt>
                <c:pt idx="460">
                  <c:v>2526.1998699999999</c:v>
                </c:pt>
                <c:pt idx="461">
                  <c:v>2524.7336399999999</c:v>
                </c:pt>
                <c:pt idx="462">
                  <c:v>2523.2674000000002</c:v>
                </c:pt>
                <c:pt idx="463">
                  <c:v>2521.8011700000002</c:v>
                </c:pt>
                <c:pt idx="464">
                  <c:v>2520.33493</c:v>
                </c:pt>
                <c:pt idx="465">
                  <c:v>2518.8687</c:v>
                </c:pt>
                <c:pt idx="466">
                  <c:v>2517.40247</c:v>
                </c:pt>
                <c:pt idx="467">
                  <c:v>2515.9362299999998</c:v>
                </c:pt>
                <c:pt idx="468">
                  <c:v>2514.4699999999998</c:v>
                </c:pt>
                <c:pt idx="469">
                  <c:v>2513.0037600000001</c:v>
                </c:pt>
                <c:pt idx="470">
                  <c:v>2511.5375300000001</c:v>
                </c:pt>
                <c:pt idx="471">
                  <c:v>2510.0712899999999</c:v>
                </c:pt>
                <c:pt idx="472">
                  <c:v>2508.6050599999999</c:v>
                </c:pt>
                <c:pt idx="473">
                  <c:v>2507.1388200000001</c:v>
                </c:pt>
                <c:pt idx="474">
                  <c:v>2505.6725900000001</c:v>
                </c:pt>
                <c:pt idx="475">
                  <c:v>2504.2063499999999</c:v>
                </c:pt>
                <c:pt idx="476">
                  <c:v>2502.7401199999999</c:v>
                </c:pt>
                <c:pt idx="477">
                  <c:v>2501.2738899999999</c:v>
                </c:pt>
                <c:pt idx="478">
                  <c:v>2499.8076500000002</c:v>
                </c:pt>
                <c:pt idx="479">
                  <c:v>2498.3414200000002</c:v>
                </c:pt>
                <c:pt idx="480">
                  <c:v>2496.87518</c:v>
                </c:pt>
                <c:pt idx="481">
                  <c:v>2495.40895</c:v>
                </c:pt>
                <c:pt idx="482">
                  <c:v>2493.9427099999998</c:v>
                </c:pt>
                <c:pt idx="483">
                  <c:v>2492.4764799999998</c:v>
                </c:pt>
                <c:pt idx="484">
                  <c:v>2491.0102400000001</c:v>
                </c:pt>
                <c:pt idx="485">
                  <c:v>2489.5440100000001</c:v>
                </c:pt>
                <c:pt idx="486">
                  <c:v>2488.0777800000001</c:v>
                </c:pt>
                <c:pt idx="487">
                  <c:v>2486.6115399999999</c:v>
                </c:pt>
                <c:pt idx="488">
                  <c:v>2485.1453099999999</c:v>
                </c:pt>
                <c:pt idx="489">
                  <c:v>2483.6790700000001</c:v>
                </c:pt>
                <c:pt idx="490">
                  <c:v>2482.2128400000001</c:v>
                </c:pt>
                <c:pt idx="491">
                  <c:v>2480.7465999999999</c:v>
                </c:pt>
                <c:pt idx="492">
                  <c:v>2479.2803699999999</c:v>
                </c:pt>
                <c:pt idx="493">
                  <c:v>2477.81414</c:v>
                </c:pt>
                <c:pt idx="494">
                  <c:v>2476.3479000000002</c:v>
                </c:pt>
                <c:pt idx="495">
                  <c:v>2474.8816700000002</c:v>
                </c:pt>
                <c:pt idx="496">
                  <c:v>2473.41543</c:v>
                </c:pt>
                <c:pt idx="497">
                  <c:v>2471.9492</c:v>
                </c:pt>
                <c:pt idx="498">
                  <c:v>2470.4829599999998</c:v>
                </c:pt>
                <c:pt idx="499">
                  <c:v>2469.0167299999998</c:v>
                </c:pt>
                <c:pt idx="500">
                  <c:v>2467.5504900000001</c:v>
                </c:pt>
                <c:pt idx="501">
                  <c:v>2466.0842600000001</c:v>
                </c:pt>
                <c:pt idx="502">
                  <c:v>2464.6180300000001</c:v>
                </c:pt>
                <c:pt idx="503">
                  <c:v>2463.1517899999999</c:v>
                </c:pt>
                <c:pt idx="504">
                  <c:v>2461.6855599999999</c:v>
                </c:pt>
                <c:pt idx="505">
                  <c:v>2460.2193200000002</c:v>
                </c:pt>
                <c:pt idx="506">
                  <c:v>2458.7530900000002</c:v>
                </c:pt>
                <c:pt idx="507">
                  <c:v>2457.28685</c:v>
                </c:pt>
                <c:pt idx="508">
                  <c:v>2455.82062</c:v>
                </c:pt>
                <c:pt idx="509">
                  <c:v>2454.3543800000002</c:v>
                </c:pt>
                <c:pt idx="510">
                  <c:v>2452.8881500000002</c:v>
                </c:pt>
                <c:pt idx="511">
                  <c:v>2451.42191</c:v>
                </c:pt>
                <c:pt idx="512">
                  <c:v>2449.95568</c:v>
                </c:pt>
                <c:pt idx="513">
                  <c:v>2448.48945</c:v>
                </c:pt>
                <c:pt idx="514">
                  <c:v>2447.0232099999998</c:v>
                </c:pt>
                <c:pt idx="515">
                  <c:v>2445.5569799999998</c:v>
                </c:pt>
                <c:pt idx="516">
                  <c:v>2444.0907400000001</c:v>
                </c:pt>
                <c:pt idx="517">
                  <c:v>2442.6245100000001</c:v>
                </c:pt>
                <c:pt idx="518">
                  <c:v>2441.1582699999999</c:v>
                </c:pt>
                <c:pt idx="519">
                  <c:v>2439.6920399999999</c:v>
                </c:pt>
                <c:pt idx="520">
                  <c:v>2438.2258099999999</c:v>
                </c:pt>
                <c:pt idx="521">
                  <c:v>2436.7595700000002</c:v>
                </c:pt>
                <c:pt idx="522">
                  <c:v>2435.2933400000002</c:v>
                </c:pt>
                <c:pt idx="523">
                  <c:v>2433.8271</c:v>
                </c:pt>
                <c:pt idx="524">
                  <c:v>2432.36087</c:v>
                </c:pt>
                <c:pt idx="525">
                  <c:v>2430.8946299999998</c:v>
                </c:pt>
                <c:pt idx="526">
                  <c:v>2429.4283999999998</c:v>
                </c:pt>
                <c:pt idx="527">
                  <c:v>2427.96216</c:v>
                </c:pt>
                <c:pt idx="528">
                  <c:v>2426.49593</c:v>
                </c:pt>
                <c:pt idx="529">
                  <c:v>2425.0296899999998</c:v>
                </c:pt>
                <c:pt idx="530">
                  <c:v>2423.5634599999998</c:v>
                </c:pt>
                <c:pt idx="531">
                  <c:v>2422.0972299999999</c:v>
                </c:pt>
                <c:pt idx="532">
                  <c:v>2420.6309900000001</c:v>
                </c:pt>
                <c:pt idx="533">
                  <c:v>2419.1647600000001</c:v>
                </c:pt>
                <c:pt idx="534">
                  <c:v>2417.6985199999999</c:v>
                </c:pt>
                <c:pt idx="535">
                  <c:v>2416.2322899999999</c:v>
                </c:pt>
                <c:pt idx="536">
                  <c:v>2414.7660500000002</c:v>
                </c:pt>
                <c:pt idx="537">
                  <c:v>2413.2998200000002</c:v>
                </c:pt>
                <c:pt idx="538">
                  <c:v>2411.83358</c:v>
                </c:pt>
                <c:pt idx="539">
                  <c:v>2410.36735</c:v>
                </c:pt>
                <c:pt idx="540">
                  <c:v>2408.90112</c:v>
                </c:pt>
                <c:pt idx="541">
                  <c:v>2407.4348799999998</c:v>
                </c:pt>
                <c:pt idx="542">
                  <c:v>2405.9686499999998</c:v>
                </c:pt>
                <c:pt idx="543">
                  <c:v>2404.5024100000001</c:v>
                </c:pt>
                <c:pt idx="544">
                  <c:v>2403.0361800000001</c:v>
                </c:pt>
                <c:pt idx="545">
                  <c:v>2401.5699399999999</c:v>
                </c:pt>
                <c:pt idx="546">
                  <c:v>2400.1037099999999</c:v>
                </c:pt>
                <c:pt idx="547">
                  <c:v>2398.6374700000001</c:v>
                </c:pt>
                <c:pt idx="548">
                  <c:v>2397.1712400000001</c:v>
                </c:pt>
                <c:pt idx="549">
                  <c:v>2395.7049999999999</c:v>
                </c:pt>
                <c:pt idx="550">
                  <c:v>2394.2387699999999</c:v>
                </c:pt>
                <c:pt idx="551">
                  <c:v>2392.7725399999999</c:v>
                </c:pt>
                <c:pt idx="552">
                  <c:v>2391.3063000000002</c:v>
                </c:pt>
                <c:pt idx="553">
                  <c:v>2389.8400700000002</c:v>
                </c:pt>
                <c:pt idx="554">
                  <c:v>2388.37383</c:v>
                </c:pt>
                <c:pt idx="555">
                  <c:v>2386.9076</c:v>
                </c:pt>
                <c:pt idx="556">
                  <c:v>2385.4413599999998</c:v>
                </c:pt>
                <c:pt idx="557">
                  <c:v>2383.9751299999998</c:v>
                </c:pt>
                <c:pt idx="558">
                  <c:v>2382.5088900000001</c:v>
                </c:pt>
                <c:pt idx="559">
                  <c:v>2381.0426600000001</c:v>
                </c:pt>
                <c:pt idx="560">
                  <c:v>2379.5764300000001</c:v>
                </c:pt>
                <c:pt idx="561">
                  <c:v>2378.1101899999999</c:v>
                </c:pt>
                <c:pt idx="562">
                  <c:v>2376.6439599999999</c:v>
                </c:pt>
                <c:pt idx="563">
                  <c:v>2375.1777200000001</c:v>
                </c:pt>
                <c:pt idx="564">
                  <c:v>2373.7114900000001</c:v>
                </c:pt>
                <c:pt idx="565">
                  <c:v>2372.2452499999999</c:v>
                </c:pt>
                <c:pt idx="566">
                  <c:v>2370.7790199999999</c:v>
                </c:pt>
                <c:pt idx="567">
                  <c:v>2369.3127899999999</c:v>
                </c:pt>
                <c:pt idx="568">
                  <c:v>2367.8465500000002</c:v>
                </c:pt>
                <c:pt idx="569">
                  <c:v>2366.3803200000002</c:v>
                </c:pt>
                <c:pt idx="570">
                  <c:v>2364.91408</c:v>
                </c:pt>
                <c:pt idx="571">
                  <c:v>2363.44785</c:v>
                </c:pt>
                <c:pt idx="572">
                  <c:v>2361.9816099999998</c:v>
                </c:pt>
                <c:pt idx="573">
                  <c:v>2360.5153799999998</c:v>
                </c:pt>
                <c:pt idx="574">
                  <c:v>2359.0491400000001</c:v>
                </c:pt>
                <c:pt idx="575">
                  <c:v>2357.5829100000001</c:v>
                </c:pt>
                <c:pt idx="576">
                  <c:v>2356.1166800000001</c:v>
                </c:pt>
                <c:pt idx="577">
                  <c:v>2354.6504399999999</c:v>
                </c:pt>
                <c:pt idx="578">
                  <c:v>2353.1842099999999</c:v>
                </c:pt>
                <c:pt idx="579">
                  <c:v>2351.7179700000002</c:v>
                </c:pt>
                <c:pt idx="580">
                  <c:v>2350.2517400000002</c:v>
                </c:pt>
                <c:pt idx="581">
                  <c:v>2348.7855</c:v>
                </c:pt>
                <c:pt idx="582">
                  <c:v>2347.31927</c:v>
                </c:pt>
                <c:pt idx="583">
                  <c:v>2345.8530300000002</c:v>
                </c:pt>
                <c:pt idx="584">
                  <c:v>2344.3868000000002</c:v>
                </c:pt>
                <c:pt idx="585">
                  <c:v>2342.92056</c:v>
                </c:pt>
                <c:pt idx="586">
                  <c:v>2341.45433</c:v>
                </c:pt>
                <c:pt idx="587">
                  <c:v>2339.9881</c:v>
                </c:pt>
                <c:pt idx="588">
                  <c:v>2338.5218599999998</c:v>
                </c:pt>
                <c:pt idx="589">
                  <c:v>2337.0556299999998</c:v>
                </c:pt>
                <c:pt idx="590">
                  <c:v>2335.5893900000001</c:v>
                </c:pt>
                <c:pt idx="591">
                  <c:v>2334.1231600000001</c:v>
                </c:pt>
                <c:pt idx="592">
                  <c:v>2332.6569199999999</c:v>
                </c:pt>
                <c:pt idx="593">
                  <c:v>2331.1906899999999</c:v>
                </c:pt>
                <c:pt idx="594">
                  <c:v>2329.7244500000002</c:v>
                </c:pt>
                <c:pt idx="595">
                  <c:v>2328.2582200000002</c:v>
                </c:pt>
                <c:pt idx="596">
                  <c:v>2326.7919900000002</c:v>
                </c:pt>
                <c:pt idx="597">
                  <c:v>2325.32575</c:v>
                </c:pt>
                <c:pt idx="598">
                  <c:v>2323.85952</c:v>
                </c:pt>
                <c:pt idx="599">
                  <c:v>2322.3932799999998</c:v>
                </c:pt>
                <c:pt idx="600">
                  <c:v>2320.9270499999998</c:v>
                </c:pt>
                <c:pt idx="601">
                  <c:v>2319.46081</c:v>
                </c:pt>
                <c:pt idx="602">
                  <c:v>2317.99458</c:v>
                </c:pt>
                <c:pt idx="603">
                  <c:v>2316.5283399999998</c:v>
                </c:pt>
                <c:pt idx="604">
                  <c:v>2315.0621099999998</c:v>
                </c:pt>
                <c:pt idx="605">
                  <c:v>2313.5958799999999</c:v>
                </c:pt>
                <c:pt idx="606">
                  <c:v>2312.1296400000001</c:v>
                </c:pt>
                <c:pt idx="607">
                  <c:v>2310.6634100000001</c:v>
                </c:pt>
                <c:pt idx="608">
                  <c:v>2309.1971699999999</c:v>
                </c:pt>
                <c:pt idx="609">
                  <c:v>2307.7309399999999</c:v>
                </c:pt>
                <c:pt idx="610">
                  <c:v>2306.2647000000002</c:v>
                </c:pt>
                <c:pt idx="611">
                  <c:v>2304.7984700000002</c:v>
                </c:pt>
                <c:pt idx="612">
                  <c:v>2303.33223</c:v>
                </c:pt>
                <c:pt idx="613">
                  <c:v>2301.866</c:v>
                </c:pt>
                <c:pt idx="614">
                  <c:v>2300.39977</c:v>
                </c:pt>
                <c:pt idx="615">
                  <c:v>2298.9335299999998</c:v>
                </c:pt>
                <c:pt idx="616">
                  <c:v>2297.4672999999998</c:v>
                </c:pt>
                <c:pt idx="617">
                  <c:v>2296.0010600000001</c:v>
                </c:pt>
                <c:pt idx="618">
                  <c:v>2294.5348300000001</c:v>
                </c:pt>
                <c:pt idx="619">
                  <c:v>2293.0685899999999</c:v>
                </c:pt>
                <c:pt idx="620">
                  <c:v>2291.6023599999999</c:v>
                </c:pt>
                <c:pt idx="621">
                  <c:v>2290.1361200000001</c:v>
                </c:pt>
                <c:pt idx="622">
                  <c:v>2288.6698900000001</c:v>
                </c:pt>
                <c:pt idx="623">
                  <c:v>2287.2036499999999</c:v>
                </c:pt>
                <c:pt idx="624">
                  <c:v>2285.7374199999999</c:v>
                </c:pt>
                <c:pt idx="625">
                  <c:v>2284.2711899999999</c:v>
                </c:pt>
                <c:pt idx="626">
                  <c:v>2282.8049500000002</c:v>
                </c:pt>
                <c:pt idx="627">
                  <c:v>2281.3387200000002</c:v>
                </c:pt>
                <c:pt idx="628">
                  <c:v>2279.87248</c:v>
                </c:pt>
                <c:pt idx="629">
                  <c:v>2278.40625</c:v>
                </c:pt>
                <c:pt idx="630">
                  <c:v>2276.9400099999998</c:v>
                </c:pt>
                <c:pt idx="631">
                  <c:v>2275.4737799999998</c:v>
                </c:pt>
                <c:pt idx="632">
                  <c:v>2274.0075400000001</c:v>
                </c:pt>
                <c:pt idx="633">
                  <c:v>2272.5413100000001</c:v>
                </c:pt>
                <c:pt idx="634">
                  <c:v>2271.0750800000001</c:v>
                </c:pt>
                <c:pt idx="635">
                  <c:v>2269.6088399999999</c:v>
                </c:pt>
                <c:pt idx="636">
                  <c:v>2268.1426099999999</c:v>
                </c:pt>
                <c:pt idx="637">
                  <c:v>2266.6763700000001</c:v>
                </c:pt>
                <c:pt idx="638">
                  <c:v>2265.2101400000001</c:v>
                </c:pt>
                <c:pt idx="639">
                  <c:v>2263.7438999999999</c:v>
                </c:pt>
                <c:pt idx="640">
                  <c:v>2262.2776699999999</c:v>
                </c:pt>
                <c:pt idx="641">
                  <c:v>2260.8114399999999</c:v>
                </c:pt>
                <c:pt idx="642">
                  <c:v>2259.3452000000002</c:v>
                </c:pt>
                <c:pt idx="643">
                  <c:v>2257.8789700000002</c:v>
                </c:pt>
                <c:pt idx="644">
                  <c:v>2256.41273</c:v>
                </c:pt>
                <c:pt idx="645">
                  <c:v>2254.9465</c:v>
                </c:pt>
                <c:pt idx="646">
                  <c:v>2253.4802599999998</c:v>
                </c:pt>
                <c:pt idx="647">
                  <c:v>2252.0140299999998</c:v>
                </c:pt>
                <c:pt idx="648">
                  <c:v>2250.5477900000001</c:v>
                </c:pt>
                <c:pt idx="649">
                  <c:v>2249.0815600000001</c:v>
                </c:pt>
                <c:pt idx="650">
                  <c:v>2247.6153300000001</c:v>
                </c:pt>
                <c:pt idx="651">
                  <c:v>2246.1490899999999</c:v>
                </c:pt>
                <c:pt idx="652">
                  <c:v>2244.6828599999999</c:v>
                </c:pt>
                <c:pt idx="653">
                  <c:v>2243.2166200000001</c:v>
                </c:pt>
                <c:pt idx="654">
                  <c:v>2241.7503900000002</c:v>
                </c:pt>
                <c:pt idx="655">
                  <c:v>2240.28415</c:v>
                </c:pt>
                <c:pt idx="656">
                  <c:v>2238.81792</c:v>
                </c:pt>
                <c:pt idx="657">
                  <c:v>2237.3516800000002</c:v>
                </c:pt>
                <c:pt idx="658">
                  <c:v>2235.8854500000002</c:v>
                </c:pt>
                <c:pt idx="659">
                  <c:v>2234.41921</c:v>
                </c:pt>
                <c:pt idx="660">
                  <c:v>2232.95298</c:v>
                </c:pt>
                <c:pt idx="661">
                  <c:v>2231.48675</c:v>
                </c:pt>
                <c:pt idx="662">
                  <c:v>2230.0205099999998</c:v>
                </c:pt>
                <c:pt idx="663">
                  <c:v>2228.5542799999998</c:v>
                </c:pt>
                <c:pt idx="664">
                  <c:v>2227.0880400000001</c:v>
                </c:pt>
                <c:pt idx="665">
                  <c:v>2225.6218100000001</c:v>
                </c:pt>
                <c:pt idx="666">
                  <c:v>2224.1555699999999</c:v>
                </c:pt>
                <c:pt idx="667">
                  <c:v>2222.6893399999999</c:v>
                </c:pt>
                <c:pt idx="668">
                  <c:v>2221.2231000000002</c:v>
                </c:pt>
                <c:pt idx="669">
                  <c:v>2219.7568700000002</c:v>
                </c:pt>
                <c:pt idx="670">
                  <c:v>2218.29063</c:v>
                </c:pt>
                <c:pt idx="671">
                  <c:v>2216.8244</c:v>
                </c:pt>
                <c:pt idx="672">
                  <c:v>2215.35817</c:v>
                </c:pt>
                <c:pt idx="673">
                  <c:v>2213.8919299999998</c:v>
                </c:pt>
                <c:pt idx="674">
                  <c:v>2212.4256999999998</c:v>
                </c:pt>
                <c:pt idx="675">
                  <c:v>2210.95946</c:v>
                </c:pt>
                <c:pt idx="676">
                  <c:v>2209.49323</c:v>
                </c:pt>
                <c:pt idx="677">
                  <c:v>2208.0269899999998</c:v>
                </c:pt>
                <c:pt idx="678">
                  <c:v>2206.5607599999998</c:v>
                </c:pt>
                <c:pt idx="679">
                  <c:v>2205.0945299999998</c:v>
                </c:pt>
                <c:pt idx="680">
                  <c:v>2203.6282900000001</c:v>
                </c:pt>
                <c:pt idx="681">
                  <c:v>2202.1620600000001</c:v>
                </c:pt>
                <c:pt idx="682">
                  <c:v>2200.6958199999999</c:v>
                </c:pt>
                <c:pt idx="683">
                  <c:v>2199.2295899999999</c:v>
                </c:pt>
                <c:pt idx="684">
                  <c:v>2197.7633500000002</c:v>
                </c:pt>
                <c:pt idx="685">
                  <c:v>2196.2971200000002</c:v>
                </c:pt>
                <c:pt idx="686">
                  <c:v>2194.83088</c:v>
                </c:pt>
                <c:pt idx="687">
                  <c:v>2193.36465</c:v>
                </c:pt>
                <c:pt idx="688">
                  <c:v>2191.89842</c:v>
                </c:pt>
                <c:pt idx="689">
                  <c:v>2190.4321799999998</c:v>
                </c:pt>
                <c:pt idx="690">
                  <c:v>2188.9659499999998</c:v>
                </c:pt>
                <c:pt idx="691">
                  <c:v>2187.4997100000001</c:v>
                </c:pt>
                <c:pt idx="692">
                  <c:v>2186.0334800000001</c:v>
                </c:pt>
                <c:pt idx="693">
                  <c:v>2184.5672399999999</c:v>
                </c:pt>
                <c:pt idx="694">
                  <c:v>2183.1010099999999</c:v>
                </c:pt>
                <c:pt idx="695">
                  <c:v>2181.6347700000001</c:v>
                </c:pt>
                <c:pt idx="696">
                  <c:v>2180.1685400000001</c:v>
                </c:pt>
                <c:pt idx="697">
                  <c:v>2178.7022999999999</c:v>
                </c:pt>
                <c:pt idx="698">
                  <c:v>2177.2360699999999</c:v>
                </c:pt>
                <c:pt idx="699">
                  <c:v>2175.7698399999999</c:v>
                </c:pt>
                <c:pt idx="700">
                  <c:v>2174.3036000000002</c:v>
                </c:pt>
                <c:pt idx="701">
                  <c:v>2172.8373700000002</c:v>
                </c:pt>
                <c:pt idx="702">
                  <c:v>2171.37113</c:v>
                </c:pt>
                <c:pt idx="703">
                  <c:v>2169.9049</c:v>
                </c:pt>
                <c:pt idx="704">
                  <c:v>2168.4386599999998</c:v>
                </c:pt>
                <c:pt idx="705">
                  <c:v>2166.9724299999998</c:v>
                </c:pt>
                <c:pt idx="706">
                  <c:v>2165.5061900000001</c:v>
                </c:pt>
                <c:pt idx="707">
                  <c:v>2164.0399600000001</c:v>
                </c:pt>
                <c:pt idx="708">
                  <c:v>2162.5737300000001</c:v>
                </c:pt>
                <c:pt idx="709">
                  <c:v>2161.1074899999999</c:v>
                </c:pt>
                <c:pt idx="710">
                  <c:v>2159.6412599999999</c:v>
                </c:pt>
                <c:pt idx="711">
                  <c:v>2158.1750200000001</c:v>
                </c:pt>
                <c:pt idx="712">
                  <c:v>2156.7087900000001</c:v>
                </c:pt>
                <c:pt idx="713">
                  <c:v>2155.2425499999999</c:v>
                </c:pt>
                <c:pt idx="714">
                  <c:v>2153.7763199999999</c:v>
                </c:pt>
                <c:pt idx="715">
                  <c:v>2152.3100899999999</c:v>
                </c:pt>
                <c:pt idx="716">
                  <c:v>2150.8438500000002</c:v>
                </c:pt>
                <c:pt idx="717">
                  <c:v>2149.3776200000002</c:v>
                </c:pt>
                <c:pt idx="718">
                  <c:v>2147.91138</c:v>
                </c:pt>
                <c:pt idx="719">
                  <c:v>2146.44515</c:v>
                </c:pt>
                <c:pt idx="720">
                  <c:v>2144.9789099999998</c:v>
                </c:pt>
                <c:pt idx="721">
                  <c:v>2143.5126799999998</c:v>
                </c:pt>
                <c:pt idx="722">
                  <c:v>2142.0464400000001</c:v>
                </c:pt>
                <c:pt idx="723">
                  <c:v>2140.5802100000001</c:v>
                </c:pt>
                <c:pt idx="724">
                  <c:v>2139.1139699999999</c:v>
                </c:pt>
                <c:pt idx="725">
                  <c:v>2137.6477399999999</c:v>
                </c:pt>
                <c:pt idx="726">
                  <c:v>2136.1815099999999</c:v>
                </c:pt>
                <c:pt idx="727">
                  <c:v>2134.7152700000001</c:v>
                </c:pt>
                <c:pt idx="728">
                  <c:v>2133.2490400000002</c:v>
                </c:pt>
                <c:pt idx="729">
                  <c:v>2131.7828</c:v>
                </c:pt>
                <c:pt idx="730">
                  <c:v>2130.31657</c:v>
                </c:pt>
                <c:pt idx="731">
                  <c:v>2128.8503300000002</c:v>
                </c:pt>
                <c:pt idx="732">
                  <c:v>2127.3841000000002</c:v>
                </c:pt>
                <c:pt idx="733">
                  <c:v>2125.91786</c:v>
                </c:pt>
                <c:pt idx="734">
                  <c:v>2124.45163</c:v>
                </c:pt>
                <c:pt idx="735">
                  <c:v>2122.9854</c:v>
                </c:pt>
                <c:pt idx="736">
                  <c:v>2121.5191599999998</c:v>
                </c:pt>
                <c:pt idx="737">
                  <c:v>2120.0529299999998</c:v>
                </c:pt>
                <c:pt idx="738">
                  <c:v>2118.5866900000001</c:v>
                </c:pt>
                <c:pt idx="739">
                  <c:v>2117.1204600000001</c:v>
                </c:pt>
                <c:pt idx="740">
                  <c:v>2115.6542199999999</c:v>
                </c:pt>
                <c:pt idx="741">
                  <c:v>2114.1879899999999</c:v>
                </c:pt>
                <c:pt idx="742">
                  <c:v>2112.7217500000002</c:v>
                </c:pt>
                <c:pt idx="743">
                  <c:v>2111.2555200000002</c:v>
                </c:pt>
                <c:pt idx="744">
                  <c:v>2109.78928</c:v>
                </c:pt>
                <c:pt idx="745">
                  <c:v>2108.32305</c:v>
                </c:pt>
                <c:pt idx="746">
                  <c:v>2106.85682</c:v>
                </c:pt>
                <c:pt idx="747">
                  <c:v>2105.3905800000002</c:v>
                </c:pt>
                <c:pt idx="748">
                  <c:v>2103.9243499999998</c:v>
                </c:pt>
                <c:pt idx="749">
                  <c:v>2102.45811</c:v>
                </c:pt>
                <c:pt idx="750">
                  <c:v>2100.99188</c:v>
                </c:pt>
                <c:pt idx="751">
                  <c:v>2099.5256399999998</c:v>
                </c:pt>
                <c:pt idx="752">
                  <c:v>2098.0594099999998</c:v>
                </c:pt>
                <c:pt idx="753">
                  <c:v>2096.5931799999998</c:v>
                </c:pt>
                <c:pt idx="754">
                  <c:v>2095.1269400000001</c:v>
                </c:pt>
                <c:pt idx="755">
                  <c:v>2093.6607100000001</c:v>
                </c:pt>
                <c:pt idx="756">
                  <c:v>2092.1944699999999</c:v>
                </c:pt>
                <c:pt idx="757">
                  <c:v>2090.7282399999999</c:v>
                </c:pt>
                <c:pt idx="758">
                  <c:v>2089.2620000000002</c:v>
                </c:pt>
                <c:pt idx="759">
                  <c:v>2087.7957700000002</c:v>
                </c:pt>
                <c:pt idx="760">
                  <c:v>2086.32953</c:v>
                </c:pt>
                <c:pt idx="761">
                  <c:v>2084.8633</c:v>
                </c:pt>
                <c:pt idx="762">
                  <c:v>2083.39707</c:v>
                </c:pt>
                <c:pt idx="763">
                  <c:v>2081.9308299999998</c:v>
                </c:pt>
                <c:pt idx="764">
                  <c:v>2080.4645999999998</c:v>
                </c:pt>
                <c:pt idx="765">
                  <c:v>2078.99836</c:v>
                </c:pt>
                <c:pt idx="766">
                  <c:v>2077.5321300000001</c:v>
                </c:pt>
                <c:pt idx="767">
                  <c:v>2076.0658899999999</c:v>
                </c:pt>
                <c:pt idx="768">
                  <c:v>2074.5996599999999</c:v>
                </c:pt>
                <c:pt idx="769">
                  <c:v>2073.1334200000001</c:v>
                </c:pt>
                <c:pt idx="770">
                  <c:v>2071.6671900000001</c:v>
                </c:pt>
                <c:pt idx="771">
                  <c:v>2070.2009499999999</c:v>
                </c:pt>
                <c:pt idx="772">
                  <c:v>2068.7347199999999</c:v>
                </c:pt>
                <c:pt idx="773">
                  <c:v>2067.2684899999999</c:v>
                </c:pt>
                <c:pt idx="774">
                  <c:v>2065.8022500000002</c:v>
                </c:pt>
                <c:pt idx="775">
                  <c:v>2064.3360200000002</c:v>
                </c:pt>
                <c:pt idx="776">
                  <c:v>2062.86978</c:v>
                </c:pt>
                <c:pt idx="777">
                  <c:v>2061.40355</c:v>
                </c:pt>
                <c:pt idx="778">
                  <c:v>2059.9373099999998</c:v>
                </c:pt>
                <c:pt idx="779">
                  <c:v>2058.4710799999998</c:v>
                </c:pt>
                <c:pt idx="780">
                  <c:v>2057.0048400000001</c:v>
                </c:pt>
                <c:pt idx="781">
                  <c:v>2055.5386100000001</c:v>
                </c:pt>
                <c:pt idx="782">
                  <c:v>2054.0723800000001</c:v>
                </c:pt>
                <c:pt idx="783">
                  <c:v>2052.6061399999999</c:v>
                </c:pt>
                <c:pt idx="784">
                  <c:v>2051.1399099999999</c:v>
                </c:pt>
                <c:pt idx="785">
                  <c:v>2049.6736700000001</c:v>
                </c:pt>
                <c:pt idx="786">
                  <c:v>2048.2074400000001</c:v>
                </c:pt>
                <c:pt idx="787">
                  <c:v>2046.7411999999999</c:v>
                </c:pt>
                <c:pt idx="788">
                  <c:v>2045.2749699999999</c:v>
                </c:pt>
                <c:pt idx="789">
                  <c:v>2043.80873</c:v>
                </c:pt>
                <c:pt idx="790">
                  <c:v>2042.3425</c:v>
                </c:pt>
                <c:pt idx="791">
                  <c:v>2040.87627</c:v>
                </c:pt>
                <c:pt idx="792">
                  <c:v>2039.41003</c:v>
                </c:pt>
                <c:pt idx="793">
                  <c:v>2037.9438</c:v>
                </c:pt>
                <c:pt idx="794">
                  <c:v>2036.47756</c:v>
                </c:pt>
                <c:pt idx="795">
                  <c:v>2035.01133</c:v>
                </c:pt>
                <c:pt idx="796">
                  <c:v>2033.5450900000001</c:v>
                </c:pt>
                <c:pt idx="797">
                  <c:v>2032.0788600000001</c:v>
                </c:pt>
                <c:pt idx="798">
                  <c:v>2030.6126200000001</c:v>
                </c:pt>
                <c:pt idx="799">
                  <c:v>2029.1463900000001</c:v>
                </c:pt>
                <c:pt idx="800">
                  <c:v>2027.6801599999999</c:v>
                </c:pt>
                <c:pt idx="801">
                  <c:v>2026.2139199999999</c:v>
                </c:pt>
                <c:pt idx="802">
                  <c:v>2024.7476899999999</c:v>
                </c:pt>
                <c:pt idx="803">
                  <c:v>2023.2814499999999</c:v>
                </c:pt>
                <c:pt idx="804">
                  <c:v>2021.81522</c:v>
                </c:pt>
                <c:pt idx="805">
                  <c:v>2020.34898</c:v>
                </c:pt>
                <c:pt idx="806">
                  <c:v>2018.88275</c:v>
                </c:pt>
                <c:pt idx="807">
                  <c:v>2017.41651</c:v>
                </c:pt>
                <c:pt idx="808">
                  <c:v>2015.95028</c:v>
                </c:pt>
                <c:pt idx="809">
                  <c:v>2014.48404</c:v>
                </c:pt>
                <c:pt idx="810">
                  <c:v>2013.0178100000001</c:v>
                </c:pt>
                <c:pt idx="811">
                  <c:v>2011.5515800000001</c:v>
                </c:pt>
                <c:pt idx="812">
                  <c:v>2010.0853400000001</c:v>
                </c:pt>
                <c:pt idx="813">
                  <c:v>2008.6191100000001</c:v>
                </c:pt>
                <c:pt idx="814">
                  <c:v>2007.1528699999999</c:v>
                </c:pt>
                <c:pt idx="815">
                  <c:v>2005.6866399999999</c:v>
                </c:pt>
                <c:pt idx="816">
                  <c:v>2004.2203999999999</c:v>
                </c:pt>
                <c:pt idx="817">
                  <c:v>2002.7541699999999</c:v>
                </c:pt>
                <c:pt idx="818">
                  <c:v>2001.2879399999999</c:v>
                </c:pt>
                <c:pt idx="819">
                  <c:v>1999.8217</c:v>
                </c:pt>
                <c:pt idx="820">
                  <c:v>1998.35547</c:v>
                </c:pt>
                <c:pt idx="821">
                  <c:v>1996.88923</c:v>
                </c:pt>
                <c:pt idx="822">
                  <c:v>1995.423</c:v>
                </c:pt>
                <c:pt idx="823">
                  <c:v>1993.95676</c:v>
                </c:pt>
                <c:pt idx="824">
                  <c:v>1992.49053</c:v>
                </c:pt>
                <c:pt idx="825">
                  <c:v>1991.0242900000001</c:v>
                </c:pt>
                <c:pt idx="826">
                  <c:v>1989.5580600000001</c:v>
                </c:pt>
                <c:pt idx="827">
                  <c:v>1988.0918300000001</c:v>
                </c:pt>
                <c:pt idx="828">
                  <c:v>1986.6255900000001</c:v>
                </c:pt>
                <c:pt idx="829">
                  <c:v>1985.1593600000001</c:v>
                </c:pt>
                <c:pt idx="830">
                  <c:v>1983.6931199999999</c:v>
                </c:pt>
                <c:pt idx="831">
                  <c:v>1982.2268899999999</c:v>
                </c:pt>
                <c:pt idx="832">
                  <c:v>1980.7606499999999</c:v>
                </c:pt>
                <c:pt idx="833">
                  <c:v>1979.2944199999999</c:v>
                </c:pt>
                <c:pt idx="834">
                  <c:v>1977.82818</c:v>
                </c:pt>
                <c:pt idx="835">
                  <c:v>1976.36195</c:v>
                </c:pt>
                <c:pt idx="836">
                  <c:v>1974.89572</c:v>
                </c:pt>
                <c:pt idx="837">
                  <c:v>1973.42948</c:v>
                </c:pt>
                <c:pt idx="838">
                  <c:v>1971.96325</c:v>
                </c:pt>
                <c:pt idx="839">
                  <c:v>1970.49701</c:v>
                </c:pt>
                <c:pt idx="840">
                  <c:v>1969.03078</c:v>
                </c:pt>
                <c:pt idx="841">
                  <c:v>1967.5645400000001</c:v>
                </c:pt>
                <c:pt idx="842">
                  <c:v>1966.0983100000001</c:v>
                </c:pt>
                <c:pt idx="843">
                  <c:v>1964.6320700000001</c:v>
                </c:pt>
                <c:pt idx="844">
                  <c:v>1963.1658399999999</c:v>
                </c:pt>
                <c:pt idx="845">
                  <c:v>1961.6996099999999</c:v>
                </c:pt>
                <c:pt idx="846">
                  <c:v>1960.2333699999999</c:v>
                </c:pt>
                <c:pt idx="847">
                  <c:v>1958.7671399999999</c:v>
                </c:pt>
                <c:pt idx="848">
                  <c:v>1957.3009</c:v>
                </c:pt>
                <c:pt idx="849">
                  <c:v>1955.83467</c:v>
                </c:pt>
                <c:pt idx="850">
                  <c:v>1954.36843</c:v>
                </c:pt>
                <c:pt idx="851">
                  <c:v>1952.9022</c:v>
                </c:pt>
                <c:pt idx="852">
                  <c:v>1951.43596</c:v>
                </c:pt>
                <c:pt idx="853">
                  <c:v>1949.96973</c:v>
                </c:pt>
                <c:pt idx="854">
                  <c:v>1948.5034900000001</c:v>
                </c:pt>
                <c:pt idx="855">
                  <c:v>1947.0372600000001</c:v>
                </c:pt>
                <c:pt idx="856">
                  <c:v>1945.5710300000001</c:v>
                </c:pt>
                <c:pt idx="857">
                  <c:v>1944.1047900000001</c:v>
                </c:pt>
                <c:pt idx="858">
                  <c:v>1942.6385600000001</c:v>
                </c:pt>
                <c:pt idx="859">
                  <c:v>1941.1723199999999</c:v>
                </c:pt>
                <c:pt idx="860">
                  <c:v>1939.7060899999999</c:v>
                </c:pt>
                <c:pt idx="861">
                  <c:v>1938.2398499999999</c:v>
                </c:pt>
                <c:pt idx="862">
                  <c:v>1936.7736199999999</c:v>
                </c:pt>
                <c:pt idx="863">
                  <c:v>1935.30738</c:v>
                </c:pt>
                <c:pt idx="864">
                  <c:v>1933.84115</c:v>
                </c:pt>
                <c:pt idx="865">
                  <c:v>1932.37492</c:v>
                </c:pt>
                <c:pt idx="866">
                  <c:v>1930.90868</c:v>
                </c:pt>
                <c:pt idx="867">
                  <c:v>1929.44245</c:v>
                </c:pt>
                <c:pt idx="868">
                  <c:v>1927.97621</c:v>
                </c:pt>
                <c:pt idx="869">
                  <c:v>1926.50998</c:v>
                </c:pt>
                <c:pt idx="870">
                  <c:v>1925.0437400000001</c:v>
                </c:pt>
                <c:pt idx="871">
                  <c:v>1923.5775100000001</c:v>
                </c:pt>
                <c:pt idx="872">
                  <c:v>1922.1112700000001</c:v>
                </c:pt>
                <c:pt idx="873">
                  <c:v>1920.6450400000001</c:v>
                </c:pt>
                <c:pt idx="874">
                  <c:v>1919.1788100000001</c:v>
                </c:pt>
                <c:pt idx="875">
                  <c:v>1917.7125699999999</c:v>
                </c:pt>
                <c:pt idx="876">
                  <c:v>1916.2463399999999</c:v>
                </c:pt>
                <c:pt idx="877">
                  <c:v>1914.7800999999999</c:v>
                </c:pt>
                <c:pt idx="878">
                  <c:v>1913.31387</c:v>
                </c:pt>
                <c:pt idx="879">
                  <c:v>1911.84763</c:v>
                </c:pt>
                <c:pt idx="880">
                  <c:v>1910.3814</c:v>
                </c:pt>
                <c:pt idx="881">
                  <c:v>1908.91516</c:v>
                </c:pt>
                <c:pt idx="882">
                  <c:v>1907.44893</c:v>
                </c:pt>
                <c:pt idx="883">
                  <c:v>1905.98269</c:v>
                </c:pt>
                <c:pt idx="884">
                  <c:v>1904.5164600000001</c:v>
                </c:pt>
                <c:pt idx="885">
                  <c:v>1903.0502300000001</c:v>
                </c:pt>
                <c:pt idx="886">
                  <c:v>1901.5839900000001</c:v>
                </c:pt>
                <c:pt idx="887">
                  <c:v>1900.1177600000001</c:v>
                </c:pt>
                <c:pt idx="888">
                  <c:v>1898.6515199999999</c:v>
                </c:pt>
                <c:pt idx="889">
                  <c:v>1897.1852899999999</c:v>
                </c:pt>
                <c:pt idx="890">
                  <c:v>1895.7190499999999</c:v>
                </c:pt>
                <c:pt idx="891">
                  <c:v>1894.2528199999999</c:v>
                </c:pt>
                <c:pt idx="892">
                  <c:v>1892.7865899999999</c:v>
                </c:pt>
                <c:pt idx="893">
                  <c:v>1891.32035</c:v>
                </c:pt>
                <c:pt idx="894">
                  <c:v>1889.85412</c:v>
                </c:pt>
                <c:pt idx="895">
                  <c:v>1888.38788</c:v>
                </c:pt>
                <c:pt idx="896">
                  <c:v>1886.92165</c:v>
                </c:pt>
                <c:pt idx="897">
                  <c:v>1885.45541</c:v>
                </c:pt>
                <c:pt idx="898">
                  <c:v>1883.98918</c:v>
                </c:pt>
                <c:pt idx="899">
                  <c:v>1882.5229400000001</c:v>
                </c:pt>
                <c:pt idx="900">
                  <c:v>1881.0567100000001</c:v>
                </c:pt>
                <c:pt idx="901">
                  <c:v>1879.5904800000001</c:v>
                </c:pt>
                <c:pt idx="902">
                  <c:v>1878.1242400000001</c:v>
                </c:pt>
                <c:pt idx="903">
                  <c:v>1876.6580100000001</c:v>
                </c:pt>
                <c:pt idx="904">
                  <c:v>1875.1917699999999</c:v>
                </c:pt>
                <c:pt idx="905">
                  <c:v>1873.7255399999999</c:v>
                </c:pt>
                <c:pt idx="906">
                  <c:v>1872.2592999999999</c:v>
                </c:pt>
                <c:pt idx="907">
                  <c:v>1870.7930699999999</c:v>
                </c:pt>
                <c:pt idx="908">
                  <c:v>1869.32683</c:v>
                </c:pt>
                <c:pt idx="909">
                  <c:v>1867.8606</c:v>
                </c:pt>
                <c:pt idx="910">
                  <c:v>1866.39437</c:v>
                </c:pt>
                <c:pt idx="911">
                  <c:v>1864.92813</c:v>
                </c:pt>
                <c:pt idx="912">
                  <c:v>1863.4619</c:v>
                </c:pt>
                <c:pt idx="913">
                  <c:v>1861.99566</c:v>
                </c:pt>
                <c:pt idx="914">
                  <c:v>1860.52943</c:v>
                </c:pt>
                <c:pt idx="915">
                  <c:v>1859.0631900000001</c:v>
                </c:pt>
                <c:pt idx="916">
                  <c:v>1857.5969600000001</c:v>
                </c:pt>
                <c:pt idx="917">
                  <c:v>1856.1307200000001</c:v>
                </c:pt>
                <c:pt idx="918">
                  <c:v>1854.6644899999999</c:v>
                </c:pt>
                <c:pt idx="919">
                  <c:v>1853.1982499999999</c:v>
                </c:pt>
                <c:pt idx="920">
                  <c:v>1851.7320199999999</c:v>
                </c:pt>
                <c:pt idx="921">
                  <c:v>1850.2657899999999</c:v>
                </c:pt>
                <c:pt idx="922">
                  <c:v>1848.79955</c:v>
                </c:pt>
                <c:pt idx="923">
                  <c:v>1847.33332</c:v>
                </c:pt>
                <c:pt idx="924">
                  <c:v>1845.86708</c:v>
                </c:pt>
                <c:pt idx="925">
                  <c:v>1844.40085</c:v>
                </c:pt>
                <c:pt idx="926">
                  <c:v>1842.93461</c:v>
                </c:pt>
                <c:pt idx="927">
                  <c:v>1841.46838</c:v>
                </c:pt>
                <c:pt idx="928">
                  <c:v>1840.0021400000001</c:v>
                </c:pt>
                <c:pt idx="929">
                  <c:v>1838.5359100000001</c:v>
                </c:pt>
                <c:pt idx="930">
                  <c:v>1837.0696800000001</c:v>
                </c:pt>
                <c:pt idx="931">
                  <c:v>1835.6034400000001</c:v>
                </c:pt>
                <c:pt idx="932">
                  <c:v>1834.1372100000001</c:v>
                </c:pt>
                <c:pt idx="933">
                  <c:v>1832.6709699999999</c:v>
                </c:pt>
                <c:pt idx="934">
                  <c:v>1831.2047399999999</c:v>
                </c:pt>
                <c:pt idx="935">
                  <c:v>1829.7384999999999</c:v>
                </c:pt>
                <c:pt idx="936">
                  <c:v>1828.2722699999999</c:v>
                </c:pt>
                <c:pt idx="937">
                  <c:v>1826.80603</c:v>
                </c:pt>
                <c:pt idx="938">
                  <c:v>1825.3398</c:v>
                </c:pt>
                <c:pt idx="939">
                  <c:v>1823.87357</c:v>
                </c:pt>
                <c:pt idx="940">
                  <c:v>1822.40733</c:v>
                </c:pt>
                <c:pt idx="941">
                  <c:v>1820.9411</c:v>
                </c:pt>
                <c:pt idx="942">
                  <c:v>1819.47486</c:v>
                </c:pt>
                <c:pt idx="943">
                  <c:v>1818.00863</c:v>
                </c:pt>
                <c:pt idx="944">
                  <c:v>1816.5423900000001</c:v>
                </c:pt>
                <c:pt idx="945">
                  <c:v>1815.0761600000001</c:v>
                </c:pt>
                <c:pt idx="946">
                  <c:v>1813.6099200000001</c:v>
                </c:pt>
                <c:pt idx="947">
                  <c:v>1812.1436900000001</c:v>
                </c:pt>
                <c:pt idx="948">
                  <c:v>1810.6774600000001</c:v>
                </c:pt>
                <c:pt idx="949">
                  <c:v>1809.2112199999999</c:v>
                </c:pt>
                <c:pt idx="950">
                  <c:v>1807.7449899999999</c:v>
                </c:pt>
                <c:pt idx="951">
                  <c:v>1806.2787499999999</c:v>
                </c:pt>
                <c:pt idx="952">
                  <c:v>1804.8125199999999</c:v>
                </c:pt>
                <c:pt idx="953">
                  <c:v>1803.34628</c:v>
                </c:pt>
                <c:pt idx="954">
                  <c:v>1801.88005</c:v>
                </c:pt>
                <c:pt idx="955">
                  <c:v>1800.41381</c:v>
                </c:pt>
                <c:pt idx="956">
                  <c:v>1798.94758</c:v>
                </c:pt>
                <c:pt idx="957">
                  <c:v>1797.48134</c:v>
                </c:pt>
                <c:pt idx="958">
                  <c:v>1796.01511</c:v>
                </c:pt>
                <c:pt idx="959">
                  <c:v>1794.5488800000001</c:v>
                </c:pt>
                <c:pt idx="960">
                  <c:v>1793.0826400000001</c:v>
                </c:pt>
                <c:pt idx="961">
                  <c:v>1791.6164100000001</c:v>
                </c:pt>
                <c:pt idx="962">
                  <c:v>1790.1501699999999</c:v>
                </c:pt>
                <c:pt idx="963">
                  <c:v>1788.6839399999999</c:v>
                </c:pt>
                <c:pt idx="964">
                  <c:v>1787.2176999999999</c:v>
                </c:pt>
                <c:pt idx="965">
                  <c:v>1785.7514699999999</c:v>
                </c:pt>
                <c:pt idx="966">
                  <c:v>1784.2852399999999</c:v>
                </c:pt>
                <c:pt idx="967">
                  <c:v>1782.819</c:v>
                </c:pt>
                <c:pt idx="968">
                  <c:v>1781.35277</c:v>
                </c:pt>
                <c:pt idx="969">
                  <c:v>1779.88653</c:v>
                </c:pt>
                <c:pt idx="970">
                  <c:v>1778.4203</c:v>
                </c:pt>
                <c:pt idx="971">
                  <c:v>1776.95406</c:v>
                </c:pt>
                <c:pt idx="972">
                  <c:v>1775.48783</c:v>
                </c:pt>
                <c:pt idx="973">
                  <c:v>1774.0215900000001</c:v>
                </c:pt>
                <c:pt idx="974">
                  <c:v>1772.5553600000001</c:v>
                </c:pt>
                <c:pt idx="975">
                  <c:v>1771.0891300000001</c:v>
                </c:pt>
                <c:pt idx="976">
                  <c:v>1769.6228900000001</c:v>
                </c:pt>
                <c:pt idx="977">
                  <c:v>1768.1566600000001</c:v>
                </c:pt>
                <c:pt idx="978">
                  <c:v>1766.6904199999999</c:v>
                </c:pt>
                <c:pt idx="979">
                  <c:v>1765.2241899999999</c:v>
                </c:pt>
                <c:pt idx="980">
                  <c:v>1763.7579499999999</c:v>
                </c:pt>
                <c:pt idx="981">
                  <c:v>1762.2917199999999</c:v>
                </c:pt>
                <c:pt idx="982">
                  <c:v>1760.82548</c:v>
                </c:pt>
                <c:pt idx="983">
                  <c:v>1759.35925</c:v>
                </c:pt>
                <c:pt idx="984">
                  <c:v>1757.89301</c:v>
                </c:pt>
                <c:pt idx="985">
                  <c:v>1756.42678</c:v>
                </c:pt>
                <c:pt idx="986">
                  <c:v>1754.96054</c:v>
                </c:pt>
                <c:pt idx="987">
                  <c:v>1753.49431</c:v>
                </c:pt>
                <c:pt idx="988">
                  <c:v>1752.02808</c:v>
                </c:pt>
                <c:pt idx="989">
                  <c:v>1750.5618400000001</c:v>
                </c:pt>
                <c:pt idx="990">
                  <c:v>1749.0956100000001</c:v>
                </c:pt>
                <c:pt idx="991">
                  <c:v>1747.6293700000001</c:v>
                </c:pt>
                <c:pt idx="992">
                  <c:v>1746.1631400000001</c:v>
                </c:pt>
                <c:pt idx="993">
                  <c:v>1744.6968999999999</c:v>
                </c:pt>
                <c:pt idx="994">
                  <c:v>1743.2306699999999</c:v>
                </c:pt>
                <c:pt idx="995">
                  <c:v>1741.7644399999999</c:v>
                </c:pt>
                <c:pt idx="996">
                  <c:v>1740.2982</c:v>
                </c:pt>
                <c:pt idx="997">
                  <c:v>1738.83197</c:v>
                </c:pt>
                <c:pt idx="998">
                  <c:v>1737.36573</c:v>
                </c:pt>
                <c:pt idx="999">
                  <c:v>1735.8995</c:v>
                </c:pt>
                <c:pt idx="1000">
                  <c:v>1734.43326</c:v>
                </c:pt>
                <c:pt idx="1001">
                  <c:v>1732.96703</c:v>
                </c:pt>
                <c:pt idx="1002">
                  <c:v>1731.5007900000001</c:v>
                </c:pt>
                <c:pt idx="1003">
                  <c:v>1730.0345600000001</c:v>
                </c:pt>
                <c:pt idx="1004">
                  <c:v>1728.5683300000001</c:v>
                </c:pt>
                <c:pt idx="1005">
                  <c:v>1727.1020900000001</c:v>
                </c:pt>
                <c:pt idx="1006">
                  <c:v>1725.6358600000001</c:v>
                </c:pt>
                <c:pt idx="1007">
                  <c:v>1724.1696199999999</c:v>
                </c:pt>
                <c:pt idx="1008">
                  <c:v>1722.7033899999999</c:v>
                </c:pt>
                <c:pt idx="1009">
                  <c:v>1721.2371499999999</c:v>
                </c:pt>
                <c:pt idx="1010">
                  <c:v>1719.7709199999999</c:v>
                </c:pt>
                <c:pt idx="1011">
                  <c:v>1718.30468</c:v>
                </c:pt>
                <c:pt idx="1012">
                  <c:v>1716.83845</c:v>
                </c:pt>
                <c:pt idx="1013">
                  <c:v>1715.37222</c:v>
                </c:pt>
                <c:pt idx="1014">
                  <c:v>1713.90598</c:v>
                </c:pt>
                <c:pt idx="1015">
                  <c:v>1712.43975</c:v>
                </c:pt>
                <c:pt idx="1016">
                  <c:v>1710.97351</c:v>
                </c:pt>
                <c:pt idx="1017">
                  <c:v>1709.50728</c:v>
                </c:pt>
                <c:pt idx="1018">
                  <c:v>1708.0410400000001</c:v>
                </c:pt>
                <c:pt idx="1019">
                  <c:v>1706.5748100000001</c:v>
                </c:pt>
                <c:pt idx="1020">
                  <c:v>1705.1085700000001</c:v>
                </c:pt>
                <c:pt idx="1021">
                  <c:v>1703.6423400000001</c:v>
                </c:pt>
                <c:pt idx="1022">
                  <c:v>1702.1761100000001</c:v>
                </c:pt>
                <c:pt idx="1023">
                  <c:v>1700.7098699999999</c:v>
                </c:pt>
                <c:pt idx="1024">
                  <c:v>1699.2436399999999</c:v>
                </c:pt>
                <c:pt idx="1025">
                  <c:v>1697.7773999999999</c:v>
                </c:pt>
                <c:pt idx="1026">
                  <c:v>1696.3111699999999</c:v>
                </c:pt>
                <c:pt idx="1027">
                  <c:v>1694.84493</c:v>
                </c:pt>
                <c:pt idx="1028">
                  <c:v>1693.3787</c:v>
                </c:pt>
                <c:pt idx="1029">
                  <c:v>1691.91246</c:v>
                </c:pt>
                <c:pt idx="1030">
                  <c:v>1690.44623</c:v>
                </c:pt>
                <c:pt idx="1031">
                  <c:v>1688.97999</c:v>
                </c:pt>
                <c:pt idx="1032">
                  <c:v>1687.51376</c:v>
                </c:pt>
                <c:pt idx="1033">
                  <c:v>1686.0475300000001</c:v>
                </c:pt>
                <c:pt idx="1034">
                  <c:v>1684.5812900000001</c:v>
                </c:pt>
                <c:pt idx="1035">
                  <c:v>1683.1150600000001</c:v>
                </c:pt>
                <c:pt idx="1036">
                  <c:v>1681.6488199999999</c:v>
                </c:pt>
                <c:pt idx="1037">
                  <c:v>1680.1825899999999</c:v>
                </c:pt>
                <c:pt idx="1038">
                  <c:v>1678.7163499999999</c:v>
                </c:pt>
                <c:pt idx="1039">
                  <c:v>1677.2501199999999</c:v>
                </c:pt>
                <c:pt idx="1040">
                  <c:v>1675.7838899999999</c:v>
                </c:pt>
                <c:pt idx="1041">
                  <c:v>1674.31765</c:v>
                </c:pt>
                <c:pt idx="1042">
                  <c:v>1672.85142</c:v>
                </c:pt>
                <c:pt idx="1043">
                  <c:v>1671.38518</c:v>
                </c:pt>
                <c:pt idx="1044">
                  <c:v>1669.91895</c:v>
                </c:pt>
                <c:pt idx="1045">
                  <c:v>1668.45271</c:v>
                </c:pt>
                <c:pt idx="1046">
                  <c:v>1666.98648</c:v>
                </c:pt>
                <c:pt idx="1047">
                  <c:v>1665.5202400000001</c:v>
                </c:pt>
                <c:pt idx="1048">
                  <c:v>1664.0540100000001</c:v>
                </c:pt>
                <c:pt idx="1049">
                  <c:v>1662.5877700000001</c:v>
                </c:pt>
                <c:pt idx="1050">
                  <c:v>1661.1215400000001</c:v>
                </c:pt>
                <c:pt idx="1051">
                  <c:v>1659.6553100000001</c:v>
                </c:pt>
                <c:pt idx="1052">
                  <c:v>1658.1890699999999</c:v>
                </c:pt>
                <c:pt idx="1053">
                  <c:v>1656.7228399999999</c:v>
                </c:pt>
                <c:pt idx="1054">
                  <c:v>1655.2565999999999</c:v>
                </c:pt>
                <c:pt idx="1055">
                  <c:v>1653.7903699999999</c:v>
                </c:pt>
                <c:pt idx="1056">
                  <c:v>1652.32413</c:v>
                </c:pt>
                <c:pt idx="1057">
                  <c:v>1650.8579</c:v>
                </c:pt>
                <c:pt idx="1058">
                  <c:v>1649.39166</c:v>
                </c:pt>
                <c:pt idx="1059">
                  <c:v>1647.92543</c:v>
                </c:pt>
                <c:pt idx="1060">
                  <c:v>1646.45919</c:v>
                </c:pt>
                <c:pt idx="1061">
                  <c:v>1644.99296</c:v>
                </c:pt>
                <c:pt idx="1062">
                  <c:v>1643.52673</c:v>
                </c:pt>
                <c:pt idx="1063">
                  <c:v>1642.0604900000001</c:v>
                </c:pt>
                <c:pt idx="1064">
                  <c:v>1640.5942600000001</c:v>
                </c:pt>
                <c:pt idx="1065">
                  <c:v>1639.1280200000001</c:v>
                </c:pt>
                <c:pt idx="1066">
                  <c:v>1637.6617900000001</c:v>
                </c:pt>
                <c:pt idx="1067">
                  <c:v>1636.1955499999999</c:v>
                </c:pt>
                <c:pt idx="1068">
                  <c:v>1634.7293199999999</c:v>
                </c:pt>
                <c:pt idx="1069">
                  <c:v>1633.2630899999999</c:v>
                </c:pt>
                <c:pt idx="1070">
                  <c:v>1631.7968499999999</c:v>
                </c:pt>
                <c:pt idx="1071">
                  <c:v>1630.33062</c:v>
                </c:pt>
                <c:pt idx="1072">
                  <c:v>1628.86438</c:v>
                </c:pt>
                <c:pt idx="1073">
                  <c:v>1627.39815</c:v>
                </c:pt>
                <c:pt idx="1074">
                  <c:v>1625.93191</c:v>
                </c:pt>
                <c:pt idx="1075">
                  <c:v>1624.46568</c:v>
                </c:pt>
                <c:pt idx="1076">
                  <c:v>1622.99944</c:v>
                </c:pt>
                <c:pt idx="1077">
                  <c:v>1621.5332100000001</c:v>
                </c:pt>
                <c:pt idx="1078">
                  <c:v>1620.0669800000001</c:v>
                </c:pt>
                <c:pt idx="1079">
                  <c:v>1618.6007400000001</c:v>
                </c:pt>
                <c:pt idx="1080">
                  <c:v>1617.1345100000001</c:v>
                </c:pt>
                <c:pt idx="1081">
                  <c:v>1615.6682699999999</c:v>
                </c:pt>
                <c:pt idx="1082">
                  <c:v>1614.2020399999999</c:v>
                </c:pt>
                <c:pt idx="1083">
                  <c:v>1612.7357999999999</c:v>
                </c:pt>
                <c:pt idx="1084">
                  <c:v>1611.2695699999999</c:v>
                </c:pt>
                <c:pt idx="1085">
                  <c:v>1609.80333</c:v>
                </c:pt>
                <c:pt idx="1086">
                  <c:v>1608.3371</c:v>
                </c:pt>
                <c:pt idx="1087">
                  <c:v>1606.87087</c:v>
                </c:pt>
                <c:pt idx="1088">
                  <c:v>1605.40463</c:v>
                </c:pt>
                <c:pt idx="1089">
                  <c:v>1603.9384</c:v>
                </c:pt>
                <c:pt idx="1090">
                  <c:v>1602.47216</c:v>
                </c:pt>
                <c:pt idx="1091">
                  <c:v>1601.00593</c:v>
                </c:pt>
                <c:pt idx="1092">
                  <c:v>1599.5396900000001</c:v>
                </c:pt>
                <c:pt idx="1093">
                  <c:v>1598.0734600000001</c:v>
                </c:pt>
                <c:pt idx="1094">
                  <c:v>1596.6072200000001</c:v>
                </c:pt>
                <c:pt idx="1095">
                  <c:v>1595.1409900000001</c:v>
                </c:pt>
                <c:pt idx="1096">
                  <c:v>1593.6747600000001</c:v>
                </c:pt>
                <c:pt idx="1097">
                  <c:v>1592.2085199999999</c:v>
                </c:pt>
                <c:pt idx="1098">
                  <c:v>1590.7422899999999</c:v>
                </c:pt>
                <c:pt idx="1099">
                  <c:v>1589.2760499999999</c:v>
                </c:pt>
                <c:pt idx="1100">
                  <c:v>1587.8098199999999</c:v>
                </c:pt>
                <c:pt idx="1101">
                  <c:v>1586.34358</c:v>
                </c:pt>
                <c:pt idx="1102">
                  <c:v>1584.87735</c:v>
                </c:pt>
                <c:pt idx="1103">
                  <c:v>1583.41111</c:v>
                </c:pt>
                <c:pt idx="1104">
                  <c:v>1581.94488</c:v>
                </c:pt>
                <c:pt idx="1105">
                  <c:v>1580.47864</c:v>
                </c:pt>
                <c:pt idx="1106">
                  <c:v>1579.01241</c:v>
                </c:pt>
                <c:pt idx="1107">
                  <c:v>1577.54618</c:v>
                </c:pt>
                <c:pt idx="1108">
                  <c:v>1576.0799400000001</c:v>
                </c:pt>
                <c:pt idx="1109">
                  <c:v>1574.6137100000001</c:v>
                </c:pt>
                <c:pt idx="1110">
                  <c:v>1573.1474700000001</c:v>
                </c:pt>
                <c:pt idx="1111">
                  <c:v>1571.6812399999999</c:v>
                </c:pt>
                <c:pt idx="1112">
                  <c:v>1570.2149999999999</c:v>
                </c:pt>
                <c:pt idx="1113">
                  <c:v>1568.7487699999999</c:v>
                </c:pt>
                <c:pt idx="1114">
                  <c:v>1567.28253</c:v>
                </c:pt>
                <c:pt idx="1115">
                  <c:v>1565.8163</c:v>
                </c:pt>
                <c:pt idx="1116">
                  <c:v>1564.35007</c:v>
                </c:pt>
                <c:pt idx="1117">
                  <c:v>1562.88383</c:v>
                </c:pt>
                <c:pt idx="1118">
                  <c:v>1561.4176</c:v>
                </c:pt>
                <c:pt idx="1119">
                  <c:v>1559.95136</c:v>
                </c:pt>
                <c:pt idx="1120">
                  <c:v>1558.48513</c:v>
                </c:pt>
                <c:pt idx="1121">
                  <c:v>1557.0188900000001</c:v>
                </c:pt>
                <c:pt idx="1122">
                  <c:v>1555.5526600000001</c:v>
                </c:pt>
                <c:pt idx="1123">
                  <c:v>1554.0864200000001</c:v>
                </c:pt>
                <c:pt idx="1124">
                  <c:v>1552.6201900000001</c:v>
                </c:pt>
                <c:pt idx="1125">
                  <c:v>1551.1539600000001</c:v>
                </c:pt>
                <c:pt idx="1126">
                  <c:v>1549.6877199999999</c:v>
                </c:pt>
                <c:pt idx="1127">
                  <c:v>1548.2214899999999</c:v>
                </c:pt>
                <c:pt idx="1128">
                  <c:v>1546.7552499999999</c:v>
                </c:pt>
                <c:pt idx="1129">
                  <c:v>1545.2890199999999</c:v>
                </c:pt>
                <c:pt idx="1130">
                  <c:v>1543.82278</c:v>
                </c:pt>
                <c:pt idx="1131">
                  <c:v>1542.35655</c:v>
                </c:pt>
                <c:pt idx="1132">
                  <c:v>1540.89031</c:v>
                </c:pt>
                <c:pt idx="1133">
                  <c:v>1539.42408</c:v>
                </c:pt>
                <c:pt idx="1134">
                  <c:v>1537.95784</c:v>
                </c:pt>
                <c:pt idx="1135">
                  <c:v>1536.49161</c:v>
                </c:pt>
                <c:pt idx="1136">
                  <c:v>1535.02538</c:v>
                </c:pt>
                <c:pt idx="1137">
                  <c:v>1533.5591400000001</c:v>
                </c:pt>
                <c:pt idx="1138">
                  <c:v>1532.0929100000001</c:v>
                </c:pt>
                <c:pt idx="1139">
                  <c:v>1530.6266700000001</c:v>
                </c:pt>
                <c:pt idx="1140">
                  <c:v>1529.1604400000001</c:v>
                </c:pt>
                <c:pt idx="1141">
                  <c:v>1527.6941999999999</c:v>
                </c:pt>
                <c:pt idx="1142">
                  <c:v>1526.2279699999999</c:v>
                </c:pt>
                <c:pt idx="1143">
                  <c:v>1524.7617399999999</c:v>
                </c:pt>
                <c:pt idx="1144">
                  <c:v>1523.2954999999999</c:v>
                </c:pt>
                <c:pt idx="1145">
                  <c:v>1521.82927</c:v>
                </c:pt>
                <c:pt idx="1146">
                  <c:v>1520.36303</c:v>
                </c:pt>
                <c:pt idx="1147">
                  <c:v>1518.8968</c:v>
                </c:pt>
                <c:pt idx="1148">
                  <c:v>1517.43056</c:v>
                </c:pt>
                <c:pt idx="1149">
                  <c:v>1515.96433</c:v>
                </c:pt>
                <c:pt idx="1150">
                  <c:v>1514.49809</c:v>
                </c:pt>
                <c:pt idx="1151">
                  <c:v>1513.0318600000001</c:v>
                </c:pt>
                <c:pt idx="1152">
                  <c:v>1511.5656300000001</c:v>
                </c:pt>
                <c:pt idx="1153">
                  <c:v>1510.0993900000001</c:v>
                </c:pt>
                <c:pt idx="1154">
                  <c:v>1508.6331600000001</c:v>
                </c:pt>
                <c:pt idx="1155">
                  <c:v>1507.1669199999999</c:v>
                </c:pt>
                <c:pt idx="1156">
                  <c:v>1505.7006899999999</c:v>
                </c:pt>
                <c:pt idx="1157">
                  <c:v>1504.2344499999999</c:v>
                </c:pt>
                <c:pt idx="1158">
                  <c:v>1502.7682199999999</c:v>
                </c:pt>
                <c:pt idx="1159">
                  <c:v>1501.30198</c:v>
                </c:pt>
                <c:pt idx="1160">
                  <c:v>1499.83575</c:v>
                </c:pt>
                <c:pt idx="1161">
                  <c:v>1498.36952</c:v>
                </c:pt>
                <c:pt idx="1162">
                  <c:v>1496.90328</c:v>
                </c:pt>
                <c:pt idx="1163">
                  <c:v>1495.43705</c:v>
                </c:pt>
                <c:pt idx="1164">
                  <c:v>1493.97081</c:v>
                </c:pt>
                <c:pt idx="1165">
                  <c:v>1492.50458</c:v>
                </c:pt>
                <c:pt idx="1166">
                  <c:v>1491.0383400000001</c:v>
                </c:pt>
                <c:pt idx="1167">
                  <c:v>1489.5721100000001</c:v>
                </c:pt>
                <c:pt idx="1168">
                  <c:v>1488.1058700000001</c:v>
                </c:pt>
                <c:pt idx="1169">
                  <c:v>1486.6396400000001</c:v>
                </c:pt>
                <c:pt idx="1170">
                  <c:v>1485.1734100000001</c:v>
                </c:pt>
                <c:pt idx="1171">
                  <c:v>1483.7071699999999</c:v>
                </c:pt>
                <c:pt idx="1172">
                  <c:v>1482.2409399999999</c:v>
                </c:pt>
                <c:pt idx="1173">
                  <c:v>1480.7746999999999</c:v>
                </c:pt>
                <c:pt idx="1174">
                  <c:v>1479.3084699999999</c:v>
                </c:pt>
                <c:pt idx="1175">
                  <c:v>1477.84223</c:v>
                </c:pt>
                <c:pt idx="1176">
                  <c:v>1476.376</c:v>
                </c:pt>
                <c:pt idx="1177">
                  <c:v>1474.90976</c:v>
                </c:pt>
                <c:pt idx="1178">
                  <c:v>1473.44353</c:v>
                </c:pt>
                <c:pt idx="1179">
                  <c:v>1471.97729</c:v>
                </c:pt>
                <c:pt idx="1180">
                  <c:v>1470.51106</c:v>
                </c:pt>
                <c:pt idx="1181">
                  <c:v>1469.0448200000001</c:v>
                </c:pt>
                <c:pt idx="1182">
                  <c:v>1467.5785900000001</c:v>
                </c:pt>
                <c:pt idx="1183">
                  <c:v>1466.1123600000001</c:v>
                </c:pt>
                <c:pt idx="1184">
                  <c:v>1464.6461200000001</c:v>
                </c:pt>
                <c:pt idx="1185">
                  <c:v>1463.1798899999999</c:v>
                </c:pt>
                <c:pt idx="1186">
                  <c:v>1461.7136499999999</c:v>
                </c:pt>
                <c:pt idx="1187">
                  <c:v>1460.2474199999999</c:v>
                </c:pt>
                <c:pt idx="1188">
                  <c:v>1458.7811799999999</c:v>
                </c:pt>
                <c:pt idx="1189">
                  <c:v>1457.31495</c:v>
                </c:pt>
                <c:pt idx="1190">
                  <c:v>1455.84872</c:v>
                </c:pt>
                <c:pt idx="1191">
                  <c:v>1454.38248</c:v>
                </c:pt>
                <c:pt idx="1192">
                  <c:v>1452.91625</c:v>
                </c:pt>
                <c:pt idx="1193">
                  <c:v>1451.45001</c:v>
                </c:pt>
                <c:pt idx="1194">
                  <c:v>1449.98378</c:v>
                </c:pt>
                <c:pt idx="1195">
                  <c:v>1448.5175400000001</c:v>
                </c:pt>
                <c:pt idx="1196">
                  <c:v>1447.0513100000001</c:v>
                </c:pt>
                <c:pt idx="1197">
                  <c:v>1445.5850700000001</c:v>
                </c:pt>
                <c:pt idx="1198">
                  <c:v>1444.1188400000001</c:v>
                </c:pt>
                <c:pt idx="1199">
                  <c:v>1442.6526100000001</c:v>
                </c:pt>
                <c:pt idx="1200">
                  <c:v>1441.1863699999999</c:v>
                </c:pt>
                <c:pt idx="1201">
                  <c:v>1439.7201399999999</c:v>
                </c:pt>
                <c:pt idx="1202">
                  <c:v>1438.2538999999999</c:v>
                </c:pt>
                <c:pt idx="1203">
                  <c:v>1436.7876699999999</c:v>
                </c:pt>
                <c:pt idx="1204">
                  <c:v>1435.32143</c:v>
                </c:pt>
                <c:pt idx="1205">
                  <c:v>1433.8552</c:v>
                </c:pt>
                <c:pt idx="1206">
                  <c:v>1432.38896</c:v>
                </c:pt>
                <c:pt idx="1207">
                  <c:v>1430.92273</c:v>
                </c:pt>
                <c:pt idx="1208">
                  <c:v>1429.45649</c:v>
                </c:pt>
                <c:pt idx="1209">
                  <c:v>1427.99026</c:v>
                </c:pt>
                <c:pt idx="1210">
                  <c:v>1426.52403</c:v>
                </c:pt>
                <c:pt idx="1211">
                  <c:v>1425.0577900000001</c:v>
                </c:pt>
                <c:pt idx="1212">
                  <c:v>1423.5915600000001</c:v>
                </c:pt>
                <c:pt idx="1213">
                  <c:v>1422.1253200000001</c:v>
                </c:pt>
                <c:pt idx="1214">
                  <c:v>1420.6590900000001</c:v>
                </c:pt>
                <c:pt idx="1215">
                  <c:v>1419.1928499999999</c:v>
                </c:pt>
                <c:pt idx="1216">
                  <c:v>1417.7266199999999</c:v>
                </c:pt>
                <c:pt idx="1217">
                  <c:v>1416.2603899999999</c:v>
                </c:pt>
                <c:pt idx="1218">
                  <c:v>1414.7941499999999</c:v>
                </c:pt>
                <c:pt idx="1219">
                  <c:v>1413.3279199999999</c:v>
                </c:pt>
                <c:pt idx="1220">
                  <c:v>1411.86168</c:v>
                </c:pt>
                <c:pt idx="1221">
                  <c:v>1410.39545</c:v>
                </c:pt>
                <c:pt idx="1222">
                  <c:v>1408.92921</c:v>
                </c:pt>
                <c:pt idx="1223">
                  <c:v>1407.46298</c:v>
                </c:pt>
                <c:pt idx="1224">
                  <c:v>1405.99674</c:v>
                </c:pt>
                <c:pt idx="1225">
                  <c:v>1404.53051</c:v>
                </c:pt>
                <c:pt idx="1226">
                  <c:v>1403.0642800000001</c:v>
                </c:pt>
                <c:pt idx="1227">
                  <c:v>1401.5980400000001</c:v>
                </c:pt>
                <c:pt idx="1228">
                  <c:v>1400.1318100000001</c:v>
                </c:pt>
                <c:pt idx="1229">
                  <c:v>1398.6655699999999</c:v>
                </c:pt>
                <c:pt idx="1230">
                  <c:v>1397.1993399999999</c:v>
                </c:pt>
                <c:pt idx="1231">
                  <c:v>1395.7330999999999</c:v>
                </c:pt>
                <c:pt idx="1232">
                  <c:v>1394.2668699999999</c:v>
                </c:pt>
                <c:pt idx="1233">
                  <c:v>1392.80063</c:v>
                </c:pt>
                <c:pt idx="1234">
                  <c:v>1391.3344</c:v>
                </c:pt>
                <c:pt idx="1235">
                  <c:v>1389.86817</c:v>
                </c:pt>
                <c:pt idx="1236">
                  <c:v>1388.40193</c:v>
                </c:pt>
                <c:pt idx="1237">
                  <c:v>1386.9357</c:v>
                </c:pt>
                <c:pt idx="1238">
                  <c:v>1385.46946</c:v>
                </c:pt>
                <c:pt idx="1239">
                  <c:v>1384.00323</c:v>
                </c:pt>
                <c:pt idx="1240">
                  <c:v>1382.5369900000001</c:v>
                </c:pt>
                <c:pt idx="1241">
                  <c:v>1381.0707600000001</c:v>
                </c:pt>
                <c:pt idx="1242">
                  <c:v>1379.6045200000001</c:v>
                </c:pt>
                <c:pt idx="1243">
                  <c:v>1378.1382900000001</c:v>
                </c:pt>
                <c:pt idx="1244">
                  <c:v>1376.6720499999999</c:v>
                </c:pt>
                <c:pt idx="1245">
                  <c:v>1375.2058199999999</c:v>
                </c:pt>
                <c:pt idx="1246">
                  <c:v>1373.7395899999999</c:v>
                </c:pt>
                <c:pt idx="1247">
                  <c:v>1372.2733499999999</c:v>
                </c:pt>
                <c:pt idx="1248">
                  <c:v>1370.8071199999999</c:v>
                </c:pt>
                <c:pt idx="1249">
                  <c:v>1369.34088</c:v>
                </c:pt>
                <c:pt idx="1250">
                  <c:v>1367.87465</c:v>
                </c:pt>
                <c:pt idx="1251">
                  <c:v>1366.40841</c:v>
                </c:pt>
                <c:pt idx="1252">
                  <c:v>1364.94218</c:v>
                </c:pt>
                <c:pt idx="1253">
                  <c:v>1363.47594</c:v>
                </c:pt>
                <c:pt idx="1254">
                  <c:v>1362.00971</c:v>
                </c:pt>
                <c:pt idx="1255">
                  <c:v>1360.5434700000001</c:v>
                </c:pt>
                <c:pt idx="1256">
                  <c:v>1359.0772400000001</c:v>
                </c:pt>
                <c:pt idx="1257">
                  <c:v>1357.6110100000001</c:v>
                </c:pt>
                <c:pt idx="1258">
                  <c:v>1356.1447700000001</c:v>
                </c:pt>
                <c:pt idx="1259">
                  <c:v>1354.6785400000001</c:v>
                </c:pt>
                <c:pt idx="1260">
                  <c:v>1353.2122999999999</c:v>
                </c:pt>
                <c:pt idx="1261">
                  <c:v>1351.7460699999999</c:v>
                </c:pt>
                <c:pt idx="1262">
                  <c:v>1350.2798299999999</c:v>
                </c:pt>
                <c:pt idx="1263">
                  <c:v>1348.8136</c:v>
                </c:pt>
                <c:pt idx="1264">
                  <c:v>1347.34737</c:v>
                </c:pt>
                <c:pt idx="1265">
                  <c:v>1345.88113</c:v>
                </c:pt>
                <c:pt idx="1266">
                  <c:v>1344.4149</c:v>
                </c:pt>
                <c:pt idx="1267">
                  <c:v>1342.94866</c:v>
                </c:pt>
                <c:pt idx="1268">
                  <c:v>1341.48243</c:v>
                </c:pt>
                <c:pt idx="1269">
                  <c:v>1340.0161900000001</c:v>
                </c:pt>
                <c:pt idx="1270">
                  <c:v>1338.5499600000001</c:v>
                </c:pt>
                <c:pt idx="1271">
                  <c:v>1337.0837200000001</c:v>
                </c:pt>
                <c:pt idx="1272">
                  <c:v>1335.6174900000001</c:v>
                </c:pt>
                <c:pt idx="1273">
                  <c:v>1334.1512600000001</c:v>
                </c:pt>
                <c:pt idx="1274">
                  <c:v>1332.6850199999999</c:v>
                </c:pt>
                <c:pt idx="1275">
                  <c:v>1331.2187899999999</c:v>
                </c:pt>
                <c:pt idx="1276">
                  <c:v>1329.7525499999999</c:v>
                </c:pt>
                <c:pt idx="1277">
                  <c:v>1328.2863199999999</c:v>
                </c:pt>
                <c:pt idx="1278">
                  <c:v>1326.82008</c:v>
                </c:pt>
                <c:pt idx="1279">
                  <c:v>1325.35385</c:v>
                </c:pt>
                <c:pt idx="1280">
                  <c:v>1323.88761</c:v>
                </c:pt>
                <c:pt idx="1281">
                  <c:v>1322.42138</c:v>
                </c:pt>
                <c:pt idx="1282">
                  <c:v>1320.95514</c:v>
                </c:pt>
                <c:pt idx="1283">
                  <c:v>1319.48891</c:v>
                </c:pt>
                <c:pt idx="1284">
                  <c:v>1318.02268</c:v>
                </c:pt>
                <c:pt idx="1285">
                  <c:v>1316.5564400000001</c:v>
                </c:pt>
                <c:pt idx="1286">
                  <c:v>1315.0902100000001</c:v>
                </c:pt>
                <c:pt idx="1287">
                  <c:v>1313.6239700000001</c:v>
                </c:pt>
                <c:pt idx="1288">
                  <c:v>1312.1577400000001</c:v>
                </c:pt>
                <c:pt idx="1289">
                  <c:v>1310.6914999999999</c:v>
                </c:pt>
                <c:pt idx="1290">
                  <c:v>1309.2252699999999</c:v>
                </c:pt>
                <c:pt idx="1291">
                  <c:v>1307.7590399999999</c:v>
                </c:pt>
                <c:pt idx="1292">
                  <c:v>1306.2927999999999</c:v>
                </c:pt>
                <c:pt idx="1293">
                  <c:v>1304.8265699999999</c:v>
                </c:pt>
                <c:pt idx="1294">
                  <c:v>1303.36033</c:v>
                </c:pt>
                <c:pt idx="1295">
                  <c:v>1301.8941</c:v>
                </c:pt>
                <c:pt idx="1296">
                  <c:v>1300.42786</c:v>
                </c:pt>
                <c:pt idx="1297">
                  <c:v>1298.96163</c:v>
                </c:pt>
                <c:pt idx="1298">
                  <c:v>1297.49539</c:v>
                </c:pt>
                <c:pt idx="1299">
                  <c:v>1296.02916</c:v>
                </c:pt>
                <c:pt idx="1300">
                  <c:v>1294.5629300000001</c:v>
                </c:pt>
                <c:pt idx="1301">
                  <c:v>1293.0966900000001</c:v>
                </c:pt>
                <c:pt idx="1302">
                  <c:v>1291.6304600000001</c:v>
                </c:pt>
                <c:pt idx="1303">
                  <c:v>1290.1642199999999</c:v>
                </c:pt>
                <c:pt idx="1304">
                  <c:v>1288.6979899999999</c:v>
                </c:pt>
                <c:pt idx="1305">
                  <c:v>1287.2317499999999</c:v>
                </c:pt>
                <c:pt idx="1306">
                  <c:v>1285.7655199999999</c:v>
                </c:pt>
                <c:pt idx="1307">
                  <c:v>1284.29928</c:v>
                </c:pt>
                <c:pt idx="1308">
                  <c:v>1282.83305</c:v>
                </c:pt>
                <c:pt idx="1309">
                  <c:v>1281.36681</c:v>
                </c:pt>
                <c:pt idx="1310">
                  <c:v>1279.90058</c:v>
                </c:pt>
                <c:pt idx="1311">
                  <c:v>1278.43434</c:v>
                </c:pt>
                <c:pt idx="1312">
                  <c:v>1276.96811</c:v>
                </c:pt>
                <c:pt idx="1313">
                  <c:v>1275.50188</c:v>
                </c:pt>
                <c:pt idx="1314">
                  <c:v>1274.0356400000001</c:v>
                </c:pt>
                <c:pt idx="1315">
                  <c:v>1272.5694100000001</c:v>
                </c:pt>
                <c:pt idx="1316">
                  <c:v>1271.1031700000001</c:v>
                </c:pt>
                <c:pt idx="1317">
                  <c:v>1269.6369400000001</c:v>
                </c:pt>
                <c:pt idx="1318">
                  <c:v>1268.1706999999999</c:v>
                </c:pt>
                <c:pt idx="1319">
                  <c:v>1266.7044699999999</c:v>
                </c:pt>
                <c:pt idx="1320">
                  <c:v>1265.2382399999999</c:v>
                </c:pt>
                <c:pt idx="1321">
                  <c:v>1263.7719999999999</c:v>
                </c:pt>
                <c:pt idx="1322">
                  <c:v>1262.3057699999999</c:v>
                </c:pt>
                <c:pt idx="1323">
                  <c:v>1260.83953</c:v>
                </c:pt>
                <c:pt idx="1324">
                  <c:v>1259.3733</c:v>
                </c:pt>
                <c:pt idx="1325">
                  <c:v>1257.90706</c:v>
                </c:pt>
                <c:pt idx="1326">
                  <c:v>1256.44083</c:v>
                </c:pt>
                <c:pt idx="1327">
                  <c:v>1254.97459</c:v>
                </c:pt>
                <c:pt idx="1328">
                  <c:v>1253.50836</c:v>
                </c:pt>
                <c:pt idx="1329">
                  <c:v>1252.0421200000001</c:v>
                </c:pt>
                <c:pt idx="1330">
                  <c:v>1250.5758900000001</c:v>
                </c:pt>
                <c:pt idx="1331">
                  <c:v>1249.1096600000001</c:v>
                </c:pt>
                <c:pt idx="1332">
                  <c:v>1247.6434200000001</c:v>
                </c:pt>
                <c:pt idx="1333">
                  <c:v>1246.1771900000001</c:v>
                </c:pt>
                <c:pt idx="1334">
                  <c:v>1244.7109499999999</c:v>
                </c:pt>
                <c:pt idx="1335">
                  <c:v>1243.2447199999999</c:v>
                </c:pt>
                <c:pt idx="1336">
                  <c:v>1241.7784799999999</c:v>
                </c:pt>
                <c:pt idx="1337">
                  <c:v>1240.3122499999999</c:v>
                </c:pt>
                <c:pt idx="1338">
                  <c:v>1238.84602</c:v>
                </c:pt>
                <c:pt idx="1339">
                  <c:v>1237.37978</c:v>
                </c:pt>
                <c:pt idx="1340">
                  <c:v>1235.91355</c:v>
                </c:pt>
                <c:pt idx="1341">
                  <c:v>1234.44731</c:v>
                </c:pt>
                <c:pt idx="1342">
                  <c:v>1232.98108</c:v>
                </c:pt>
                <c:pt idx="1343">
                  <c:v>1231.51484</c:v>
                </c:pt>
                <c:pt idx="1344">
                  <c:v>1230.0486100000001</c:v>
                </c:pt>
                <c:pt idx="1345">
                  <c:v>1228.5823700000001</c:v>
                </c:pt>
                <c:pt idx="1346">
                  <c:v>1227.1161400000001</c:v>
                </c:pt>
                <c:pt idx="1347">
                  <c:v>1225.6499100000001</c:v>
                </c:pt>
                <c:pt idx="1348">
                  <c:v>1224.1836699999999</c:v>
                </c:pt>
                <c:pt idx="1349">
                  <c:v>1222.7174399999999</c:v>
                </c:pt>
                <c:pt idx="1350">
                  <c:v>1221.2511999999999</c:v>
                </c:pt>
                <c:pt idx="1351">
                  <c:v>1219.7849699999999</c:v>
                </c:pt>
                <c:pt idx="1352">
                  <c:v>1218.31873</c:v>
                </c:pt>
                <c:pt idx="1353">
                  <c:v>1216.8525</c:v>
                </c:pt>
                <c:pt idx="1354">
                  <c:v>1215.38626</c:v>
                </c:pt>
                <c:pt idx="1355">
                  <c:v>1213.92003</c:v>
                </c:pt>
                <c:pt idx="1356">
                  <c:v>1212.45379</c:v>
                </c:pt>
                <c:pt idx="1357">
                  <c:v>1210.98756</c:v>
                </c:pt>
                <c:pt idx="1358">
                  <c:v>1209.52133</c:v>
                </c:pt>
                <c:pt idx="1359">
                  <c:v>1208.0550900000001</c:v>
                </c:pt>
                <c:pt idx="1360">
                  <c:v>1206.5888600000001</c:v>
                </c:pt>
                <c:pt idx="1361">
                  <c:v>1205.1226200000001</c:v>
                </c:pt>
                <c:pt idx="1362">
                  <c:v>1203.6563900000001</c:v>
                </c:pt>
                <c:pt idx="1363">
                  <c:v>1202.1901499999999</c:v>
                </c:pt>
                <c:pt idx="1364">
                  <c:v>1200.7239199999999</c:v>
                </c:pt>
                <c:pt idx="1365">
                  <c:v>1199.2576899999999</c:v>
                </c:pt>
                <c:pt idx="1366">
                  <c:v>1197.7914499999999</c:v>
                </c:pt>
                <c:pt idx="1367">
                  <c:v>1196.3252199999999</c:v>
                </c:pt>
                <c:pt idx="1368">
                  <c:v>1194.85898</c:v>
                </c:pt>
                <c:pt idx="1369">
                  <c:v>1193.39275</c:v>
                </c:pt>
                <c:pt idx="1370">
                  <c:v>1191.92651</c:v>
                </c:pt>
                <c:pt idx="1371">
                  <c:v>1190.46028</c:v>
                </c:pt>
                <c:pt idx="1372">
                  <c:v>1188.99404</c:v>
                </c:pt>
                <c:pt idx="1373">
                  <c:v>1187.52781</c:v>
                </c:pt>
                <c:pt idx="1374">
                  <c:v>1186.0615700000001</c:v>
                </c:pt>
                <c:pt idx="1375">
                  <c:v>1184.5953400000001</c:v>
                </c:pt>
                <c:pt idx="1376">
                  <c:v>1183.1291100000001</c:v>
                </c:pt>
                <c:pt idx="1377">
                  <c:v>1181.6628700000001</c:v>
                </c:pt>
                <c:pt idx="1378">
                  <c:v>1180.1966399999999</c:v>
                </c:pt>
                <c:pt idx="1379">
                  <c:v>1178.7303999999999</c:v>
                </c:pt>
                <c:pt idx="1380">
                  <c:v>1177.2641699999999</c:v>
                </c:pt>
                <c:pt idx="1381">
                  <c:v>1175.79793</c:v>
                </c:pt>
                <c:pt idx="1382">
                  <c:v>1174.3317</c:v>
                </c:pt>
                <c:pt idx="1383">
                  <c:v>1172.86546</c:v>
                </c:pt>
                <c:pt idx="1384">
                  <c:v>1171.39923</c:v>
                </c:pt>
                <c:pt idx="1385">
                  <c:v>1169.93299</c:v>
                </c:pt>
                <c:pt idx="1386">
                  <c:v>1168.46676</c:v>
                </c:pt>
                <c:pt idx="1387">
                  <c:v>1167.00053</c:v>
                </c:pt>
                <c:pt idx="1388">
                  <c:v>1165.5342900000001</c:v>
                </c:pt>
                <c:pt idx="1389">
                  <c:v>1164.0680600000001</c:v>
                </c:pt>
                <c:pt idx="1390">
                  <c:v>1162.6018200000001</c:v>
                </c:pt>
                <c:pt idx="1391">
                  <c:v>1161.1355900000001</c:v>
                </c:pt>
                <c:pt idx="1392">
                  <c:v>1159.6693499999999</c:v>
                </c:pt>
                <c:pt idx="1393">
                  <c:v>1158.2031199999999</c:v>
                </c:pt>
                <c:pt idx="1394">
                  <c:v>1156.7368899999999</c:v>
                </c:pt>
                <c:pt idx="1395">
                  <c:v>1155.2706499999999</c:v>
                </c:pt>
                <c:pt idx="1396">
                  <c:v>1153.8044199999999</c:v>
                </c:pt>
                <c:pt idx="1397">
                  <c:v>1152.33818</c:v>
                </c:pt>
                <c:pt idx="1398">
                  <c:v>1150.87195</c:v>
                </c:pt>
                <c:pt idx="1399">
                  <c:v>1149.40571</c:v>
                </c:pt>
                <c:pt idx="1400">
                  <c:v>1147.93948</c:v>
                </c:pt>
                <c:pt idx="1401">
                  <c:v>1146.47324</c:v>
                </c:pt>
                <c:pt idx="1402">
                  <c:v>1145.00701</c:v>
                </c:pt>
                <c:pt idx="1403">
                  <c:v>1143.5407700000001</c:v>
                </c:pt>
                <c:pt idx="1404">
                  <c:v>1142.0745400000001</c:v>
                </c:pt>
                <c:pt idx="1405">
                  <c:v>1140.6083100000001</c:v>
                </c:pt>
                <c:pt idx="1406">
                  <c:v>1139.1420700000001</c:v>
                </c:pt>
                <c:pt idx="1407">
                  <c:v>1137.6758400000001</c:v>
                </c:pt>
                <c:pt idx="1408">
                  <c:v>1136.2095999999999</c:v>
                </c:pt>
                <c:pt idx="1409">
                  <c:v>1134.7433699999999</c:v>
                </c:pt>
                <c:pt idx="1410">
                  <c:v>1133.2771299999999</c:v>
                </c:pt>
                <c:pt idx="1411">
                  <c:v>1131.8108999999999</c:v>
                </c:pt>
                <c:pt idx="1412">
                  <c:v>1130.34467</c:v>
                </c:pt>
                <c:pt idx="1413">
                  <c:v>1128.87843</c:v>
                </c:pt>
                <c:pt idx="1414">
                  <c:v>1127.4122</c:v>
                </c:pt>
                <c:pt idx="1415">
                  <c:v>1125.94596</c:v>
                </c:pt>
                <c:pt idx="1416">
                  <c:v>1124.47973</c:v>
                </c:pt>
                <c:pt idx="1417">
                  <c:v>1123.01349</c:v>
                </c:pt>
                <c:pt idx="1418">
                  <c:v>1121.5472600000001</c:v>
                </c:pt>
                <c:pt idx="1419">
                  <c:v>1120.0810200000001</c:v>
                </c:pt>
                <c:pt idx="1420">
                  <c:v>1118.6147900000001</c:v>
                </c:pt>
                <c:pt idx="1421">
                  <c:v>1117.1485600000001</c:v>
                </c:pt>
                <c:pt idx="1422">
                  <c:v>1115.6823199999999</c:v>
                </c:pt>
                <c:pt idx="1423">
                  <c:v>1114.2160899999999</c:v>
                </c:pt>
                <c:pt idx="1424">
                  <c:v>1112.7498499999999</c:v>
                </c:pt>
                <c:pt idx="1425">
                  <c:v>1111.2836199999999</c:v>
                </c:pt>
                <c:pt idx="1426">
                  <c:v>1109.81738</c:v>
                </c:pt>
                <c:pt idx="1427">
                  <c:v>1108.35115</c:v>
                </c:pt>
                <c:pt idx="1428">
                  <c:v>1106.88491</c:v>
                </c:pt>
                <c:pt idx="1429">
                  <c:v>1105.41868</c:v>
                </c:pt>
                <c:pt idx="1430">
                  <c:v>1103.95244</c:v>
                </c:pt>
                <c:pt idx="1431">
                  <c:v>1102.48621</c:v>
                </c:pt>
                <c:pt idx="1432">
                  <c:v>1101.01998</c:v>
                </c:pt>
                <c:pt idx="1433">
                  <c:v>1099.5537400000001</c:v>
                </c:pt>
                <c:pt idx="1434">
                  <c:v>1098.0875100000001</c:v>
                </c:pt>
                <c:pt idx="1435">
                  <c:v>1096.6212700000001</c:v>
                </c:pt>
                <c:pt idx="1436">
                  <c:v>1095.1550400000001</c:v>
                </c:pt>
                <c:pt idx="1437">
                  <c:v>1093.6887999999999</c:v>
                </c:pt>
                <c:pt idx="1438">
                  <c:v>1092.2225699999999</c:v>
                </c:pt>
                <c:pt idx="1439">
                  <c:v>1090.7563299999999</c:v>
                </c:pt>
                <c:pt idx="1440">
                  <c:v>1089.2900999999999</c:v>
                </c:pt>
                <c:pt idx="1441">
                  <c:v>1087.8238699999999</c:v>
                </c:pt>
                <c:pt idx="1442">
                  <c:v>1086.35763</c:v>
                </c:pt>
                <c:pt idx="1443">
                  <c:v>1084.8914</c:v>
                </c:pt>
                <c:pt idx="1444">
                  <c:v>1083.42516</c:v>
                </c:pt>
                <c:pt idx="1445">
                  <c:v>1081.95893</c:v>
                </c:pt>
                <c:pt idx="1446">
                  <c:v>1080.49269</c:v>
                </c:pt>
                <c:pt idx="1447">
                  <c:v>1079.02646</c:v>
                </c:pt>
                <c:pt idx="1448">
                  <c:v>1077.5602200000001</c:v>
                </c:pt>
                <c:pt idx="1449">
                  <c:v>1076.0939900000001</c:v>
                </c:pt>
                <c:pt idx="1450">
                  <c:v>1074.6277600000001</c:v>
                </c:pt>
                <c:pt idx="1451">
                  <c:v>1073.1615200000001</c:v>
                </c:pt>
                <c:pt idx="1452">
                  <c:v>1071.6952900000001</c:v>
                </c:pt>
                <c:pt idx="1453">
                  <c:v>1070.2290499999999</c:v>
                </c:pt>
                <c:pt idx="1454">
                  <c:v>1068.7628199999999</c:v>
                </c:pt>
                <c:pt idx="1455">
                  <c:v>1067.2965799999999</c:v>
                </c:pt>
                <c:pt idx="1456">
                  <c:v>1065.83035</c:v>
                </c:pt>
                <c:pt idx="1457">
                  <c:v>1064.36411</c:v>
                </c:pt>
                <c:pt idx="1458">
                  <c:v>1062.89788</c:v>
                </c:pt>
                <c:pt idx="1459">
                  <c:v>1061.43164</c:v>
                </c:pt>
                <c:pt idx="1460">
                  <c:v>1059.96541</c:v>
                </c:pt>
                <c:pt idx="1461">
                  <c:v>1058.49918</c:v>
                </c:pt>
                <c:pt idx="1462">
                  <c:v>1057.0329400000001</c:v>
                </c:pt>
                <c:pt idx="1463">
                  <c:v>1055.5667100000001</c:v>
                </c:pt>
                <c:pt idx="1464">
                  <c:v>1054.1004700000001</c:v>
                </c:pt>
                <c:pt idx="1465">
                  <c:v>1052.6342400000001</c:v>
                </c:pt>
                <c:pt idx="1466">
                  <c:v>1051.1679999999999</c:v>
                </c:pt>
                <c:pt idx="1467">
                  <c:v>1049.7017699999999</c:v>
                </c:pt>
                <c:pt idx="1468">
                  <c:v>1048.2355399999999</c:v>
                </c:pt>
                <c:pt idx="1469">
                  <c:v>1046.7692999999999</c:v>
                </c:pt>
                <c:pt idx="1470">
                  <c:v>1045.3030699999999</c:v>
                </c:pt>
                <c:pt idx="1471">
                  <c:v>1043.83683</c:v>
                </c:pt>
                <c:pt idx="1472">
                  <c:v>1042.3706</c:v>
                </c:pt>
                <c:pt idx="1473">
                  <c:v>1040.90436</c:v>
                </c:pt>
                <c:pt idx="1474">
                  <c:v>1039.43813</c:v>
                </c:pt>
                <c:pt idx="1475">
                  <c:v>1037.97189</c:v>
                </c:pt>
                <c:pt idx="1476">
                  <c:v>1036.50566</c:v>
                </c:pt>
                <c:pt idx="1477">
                  <c:v>1035.0394200000001</c:v>
                </c:pt>
                <c:pt idx="1478">
                  <c:v>1033.5731900000001</c:v>
                </c:pt>
                <c:pt idx="1479">
                  <c:v>1032.1069600000001</c:v>
                </c:pt>
                <c:pt idx="1480">
                  <c:v>1030.6407200000001</c:v>
                </c:pt>
                <c:pt idx="1481">
                  <c:v>1029.1744900000001</c:v>
                </c:pt>
                <c:pt idx="1482">
                  <c:v>1027.7082499999999</c:v>
                </c:pt>
                <c:pt idx="1483">
                  <c:v>1026.2420199999999</c:v>
                </c:pt>
                <c:pt idx="1484">
                  <c:v>1024.7757799999999</c:v>
                </c:pt>
                <c:pt idx="1485">
                  <c:v>1023.3095499999999</c:v>
                </c:pt>
                <c:pt idx="1486">
                  <c:v>1021.8433199999999</c:v>
                </c:pt>
                <c:pt idx="1487">
                  <c:v>1020.37708</c:v>
                </c:pt>
                <c:pt idx="1488">
                  <c:v>1018.91085</c:v>
                </c:pt>
                <c:pt idx="1489">
                  <c:v>1017.44461</c:v>
                </c:pt>
                <c:pt idx="1490">
                  <c:v>1015.97838</c:v>
                </c:pt>
                <c:pt idx="1491">
                  <c:v>1014.51214</c:v>
                </c:pt>
                <c:pt idx="1492">
                  <c:v>1013.04591</c:v>
                </c:pt>
                <c:pt idx="1493">
                  <c:v>1011.57967</c:v>
                </c:pt>
                <c:pt idx="1494">
                  <c:v>1010.11344</c:v>
                </c:pt>
                <c:pt idx="1495">
                  <c:v>1008.64721</c:v>
                </c:pt>
                <c:pt idx="1496">
                  <c:v>1007.18097</c:v>
                </c:pt>
                <c:pt idx="1497">
                  <c:v>1005.71474</c:v>
                </c:pt>
                <c:pt idx="1498">
                  <c:v>1004.2485</c:v>
                </c:pt>
                <c:pt idx="1499">
                  <c:v>1002.78227</c:v>
                </c:pt>
                <c:pt idx="1500">
                  <c:v>1001.31603</c:v>
                </c:pt>
                <c:pt idx="1501">
                  <c:v>999.84979999999996</c:v>
                </c:pt>
                <c:pt idx="1502">
                  <c:v>998.38355999999999</c:v>
                </c:pt>
                <c:pt idx="1503">
                  <c:v>996.91732999999999</c:v>
                </c:pt>
                <c:pt idx="1504">
                  <c:v>995.45109000000002</c:v>
                </c:pt>
                <c:pt idx="1505">
                  <c:v>993.98486000000003</c:v>
                </c:pt>
                <c:pt idx="1506">
                  <c:v>992.51863000000003</c:v>
                </c:pt>
                <c:pt idx="1507">
                  <c:v>991.05238999999995</c:v>
                </c:pt>
                <c:pt idx="1508">
                  <c:v>989.58615999999995</c:v>
                </c:pt>
                <c:pt idx="1509">
                  <c:v>988.11991999999998</c:v>
                </c:pt>
                <c:pt idx="1510">
                  <c:v>986.65368999999998</c:v>
                </c:pt>
                <c:pt idx="1511">
                  <c:v>985.18745000000001</c:v>
                </c:pt>
                <c:pt idx="1512">
                  <c:v>983.72122000000002</c:v>
                </c:pt>
                <c:pt idx="1513">
                  <c:v>982.25498000000005</c:v>
                </c:pt>
                <c:pt idx="1514">
                  <c:v>980.78875000000005</c:v>
                </c:pt>
                <c:pt idx="1515">
                  <c:v>979.32250999999997</c:v>
                </c:pt>
                <c:pt idx="1516">
                  <c:v>977.85627999999997</c:v>
                </c:pt>
                <c:pt idx="1517">
                  <c:v>976.39004999999997</c:v>
                </c:pt>
                <c:pt idx="1518">
                  <c:v>974.92381</c:v>
                </c:pt>
                <c:pt idx="1519">
                  <c:v>973.45758000000001</c:v>
                </c:pt>
                <c:pt idx="1520">
                  <c:v>971.99134000000004</c:v>
                </c:pt>
                <c:pt idx="1521">
                  <c:v>970.52511000000004</c:v>
                </c:pt>
                <c:pt idx="1522">
                  <c:v>969.05886999999996</c:v>
                </c:pt>
                <c:pt idx="1523">
                  <c:v>967.59263999999996</c:v>
                </c:pt>
                <c:pt idx="1524">
                  <c:v>966.12639999999999</c:v>
                </c:pt>
                <c:pt idx="1525">
                  <c:v>964.66016999999999</c:v>
                </c:pt>
                <c:pt idx="1526">
                  <c:v>963.19394</c:v>
                </c:pt>
                <c:pt idx="1527">
                  <c:v>961.72770000000003</c:v>
                </c:pt>
                <c:pt idx="1528">
                  <c:v>960.26147000000003</c:v>
                </c:pt>
                <c:pt idx="1529">
                  <c:v>958.79522999999995</c:v>
                </c:pt>
                <c:pt idx="1530">
                  <c:v>957.32899999999995</c:v>
                </c:pt>
                <c:pt idx="1531">
                  <c:v>955.86275999999998</c:v>
                </c:pt>
                <c:pt idx="1532">
                  <c:v>954.39652999999998</c:v>
                </c:pt>
                <c:pt idx="1533">
                  <c:v>952.93029999999999</c:v>
                </c:pt>
                <c:pt idx="1534">
                  <c:v>951.46406000000002</c:v>
                </c:pt>
                <c:pt idx="1535">
                  <c:v>949.99783000000002</c:v>
                </c:pt>
                <c:pt idx="1536">
                  <c:v>948.53159000000005</c:v>
                </c:pt>
                <c:pt idx="1537">
                  <c:v>947.06536000000006</c:v>
                </c:pt>
                <c:pt idx="1538">
                  <c:v>945.59911999999997</c:v>
                </c:pt>
                <c:pt idx="1539">
                  <c:v>944.13288999999997</c:v>
                </c:pt>
                <c:pt idx="1540">
                  <c:v>942.66665</c:v>
                </c:pt>
                <c:pt idx="1541">
                  <c:v>941.20042000000001</c:v>
                </c:pt>
                <c:pt idx="1542">
                  <c:v>939.73419000000001</c:v>
                </c:pt>
                <c:pt idx="1543">
                  <c:v>938.26795000000004</c:v>
                </c:pt>
                <c:pt idx="1544">
                  <c:v>936.80172000000005</c:v>
                </c:pt>
                <c:pt idx="1545">
                  <c:v>935.33547999999996</c:v>
                </c:pt>
                <c:pt idx="1546">
                  <c:v>933.86924999999997</c:v>
                </c:pt>
                <c:pt idx="1547">
                  <c:v>932.40300999999999</c:v>
                </c:pt>
                <c:pt idx="1548">
                  <c:v>930.93678</c:v>
                </c:pt>
                <c:pt idx="1549">
                  <c:v>929.47054000000003</c:v>
                </c:pt>
                <c:pt idx="1550">
                  <c:v>928.00431000000003</c:v>
                </c:pt>
                <c:pt idx="1551">
                  <c:v>926.53808000000004</c:v>
                </c:pt>
                <c:pt idx="1552">
                  <c:v>925.07183999999995</c:v>
                </c:pt>
                <c:pt idx="1553">
                  <c:v>923.60560999999996</c:v>
                </c:pt>
                <c:pt idx="1554">
                  <c:v>922.13936999999999</c:v>
                </c:pt>
                <c:pt idx="1555">
                  <c:v>920.67313999999999</c:v>
                </c:pt>
                <c:pt idx="1556">
                  <c:v>919.20690000000002</c:v>
                </c:pt>
                <c:pt idx="1557">
                  <c:v>917.74067000000002</c:v>
                </c:pt>
                <c:pt idx="1558">
                  <c:v>916.27443000000005</c:v>
                </c:pt>
                <c:pt idx="1559">
                  <c:v>914.80820000000006</c:v>
                </c:pt>
                <c:pt idx="1560">
                  <c:v>913.34195999999997</c:v>
                </c:pt>
                <c:pt idx="1561">
                  <c:v>911.87572999999998</c:v>
                </c:pt>
                <c:pt idx="1562">
                  <c:v>910.40949999999998</c:v>
                </c:pt>
                <c:pt idx="1563">
                  <c:v>908.94326000000001</c:v>
                </c:pt>
                <c:pt idx="1564">
                  <c:v>907.47703000000001</c:v>
                </c:pt>
                <c:pt idx="1565">
                  <c:v>906.01079000000004</c:v>
                </c:pt>
                <c:pt idx="1566">
                  <c:v>904.54456000000005</c:v>
                </c:pt>
                <c:pt idx="1567">
                  <c:v>903.07831999999996</c:v>
                </c:pt>
                <c:pt idx="1568">
                  <c:v>901.61208999999997</c:v>
                </c:pt>
                <c:pt idx="1569">
                  <c:v>900.14585</c:v>
                </c:pt>
                <c:pt idx="1570">
                  <c:v>898.67962</c:v>
                </c:pt>
                <c:pt idx="1571">
                  <c:v>897.21339</c:v>
                </c:pt>
                <c:pt idx="1572">
                  <c:v>895.74715000000003</c:v>
                </c:pt>
                <c:pt idx="1573">
                  <c:v>894.28092000000004</c:v>
                </c:pt>
                <c:pt idx="1574">
                  <c:v>892.81467999999995</c:v>
                </c:pt>
                <c:pt idx="1575">
                  <c:v>891.34844999999996</c:v>
                </c:pt>
                <c:pt idx="1576">
                  <c:v>889.88220999999999</c:v>
                </c:pt>
                <c:pt idx="1577">
                  <c:v>888.41597999999999</c:v>
                </c:pt>
                <c:pt idx="1578">
                  <c:v>886.94974000000002</c:v>
                </c:pt>
                <c:pt idx="1579">
                  <c:v>885.48351000000002</c:v>
                </c:pt>
                <c:pt idx="1580">
                  <c:v>884.01728000000003</c:v>
                </c:pt>
                <c:pt idx="1581">
                  <c:v>882.55103999999994</c:v>
                </c:pt>
                <c:pt idx="1582">
                  <c:v>881.08480999999995</c:v>
                </c:pt>
                <c:pt idx="1583">
                  <c:v>879.61856999999998</c:v>
                </c:pt>
                <c:pt idx="1584">
                  <c:v>878.15233999999998</c:v>
                </c:pt>
                <c:pt idx="1585">
                  <c:v>876.68610000000001</c:v>
                </c:pt>
                <c:pt idx="1586">
                  <c:v>875.21987000000001</c:v>
                </c:pt>
                <c:pt idx="1587">
                  <c:v>873.75363000000004</c:v>
                </c:pt>
                <c:pt idx="1588">
                  <c:v>872.28740000000005</c:v>
                </c:pt>
                <c:pt idx="1589">
                  <c:v>870.82115999999996</c:v>
                </c:pt>
                <c:pt idx="1590">
                  <c:v>869.35492999999997</c:v>
                </c:pt>
                <c:pt idx="1591">
                  <c:v>867.88869999999997</c:v>
                </c:pt>
                <c:pt idx="1592">
                  <c:v>866.42246</c:v>
                </c:pt>
                <c:pt idx="1593">
                  <c:v>864.95623000000001</c:v>
                </c:pt>
                <c:pt idx="1594">
                  <c:v>863.48999000000003</c:v>
                </c:pt>
                <c:pt idx="1595">
                  <c:v>862.02376000000004</c:v>
                </c:pt>
                <c:pt idx="1596">
                  <c:v>860.55751999999995</c:v>
                </c:pt>
                <c:pt idx="1597">
                  <c:v>859.09128999999996</c:v>
                </c:pt>
                <c:pt idx="1598">
                  <c:v>857.62504999999999</c:v>
                </c:pt>
                <c:pt idx="1599">
                  <c:v>856.15881999999999</c:v>
                </c:pt>
                <c:pt idx="1600">
                  <c:v>854.69259</c:v>
                </c:pt>
                <c:pt idx="1601">
                  <c:v>853.22635000000002</c:v>
                </c:pt>
                <c:pt idx="1602">
                  <c:v>851.76012000000003</c:v>
                </c:pt>
                <c:pt idx="1603">
                  <c:v>850.29387999999994</c:v>
                </c:pt>
                <c:pt idx="1604">
                  <c:v>848.82764999999995</c:v>
                </c:pt>
                <c:pt idx="1605">
                  <c:v>847.36140999999998</c:v>
                </c:pt>
                <c:pt idx="1606">
                  <c:v>845.89517999999998</c:v>
                </c:pt>
                <c:pt idx="1607">
                  <c:v>844.42894999999999</c:v>
                </c:pt>
                <c:pt idx="1608">
                  <c:v>842.96271000000002</c:v>
                </c:pt>
                <c:pt idx="1609">
                  <c:v>841.49648000000002</c:v>
                </c:pt>
                <c:pt idx="1610">
                  <c:v>840.03024000000005</c:v>
                </c:pt>
                <c:pt idx="1611">
                  <c:v>838.56401000000005</c:v>
                </c:pt>
                <c:pt idx="1612">
                  <c:v>837.09776999999997</c:v>
                </c:pt>
                <c:pt idx="1613">
                  <c:v>835.63153999999997</c:v>
                </c:pt>
                <c:pt idx="1614">
                  <c:v>834.1653</c:v>
                </c:pt>
                <c:pt idx="1615">
                  <c:v>832.69907000000001</c:v>
                </c:pt>
                <c:pt idx="1616">
                  <c:v>831.23284000000001</c:v>
                </c:pt>
                <c:pt idx="1617">
                  <c:v>829.76660000000004</c:v>
                </c:pt>
                <c:pt idx="1618">
                  <c:v>828.30037000000004</c:v>
                </c:pt>
                <c:pt idx="1619">
                  <c:v>826.83412999999996</c:v>
                </c:pt>
                <c:pt idx="1620">
                  <c:v>825.36789999999996</c:v>
                </c:pt>
                <c:pt idx="1621">
                  <c:v>823.90165999999999</c:v>
                </c:pt>
                <c:pt idx="1622">
                  <c:v>822.43543</c:v>
                </c:pt>
                <c:pt idx="1623">
                  <c:v>820.96919000000003</c:v>
                </c:pt>
                <c:pt idx="1624">
                  <c:v>819.50296000000003</c:v>
                </c:pt>
                <c:pt idx="1625">
                  <c:v>818.03673000000003</c:v>
                </c:pt>
                <c:pt idx="1626">
                  <c:v>816.57048999999995</c:v>
                </c:pt>
                <c:pt idx="1627">
                  <c:v>815.10425999999995</c:v>
                </c:pt>
                <c:pt idx="1628">
                  <c:v>813.63801999999998</c:v>
                </c:pt>
                <c:pt idx="1629">
                  <c:v>812.17178999999999</c:v>
                </c:pt>
                <c:pt idx="1630">
                  <c:v>810.70555000000002</c:v>
                </c:pt>
                <c:pt idx="1631">
                  <c:v>809.23932000000002</c:v>
                </c:pt>
                <c:pt idx="1632">
                  <c:v>807.77308000000005</c:v>
                </c:pt>
                <c:pt idx="1633">
                  <c:v>806.30685000000005</c:v>
                </c:pt>
                <c:pt idx="1634">
                  <c:v>804.84060999999997</c:v>
                </c:pt>
                <c:pt idx="1635">
                  <c:v>803.37437999999997</c:v>
                </c:pt>
                <c:pt idx="1636">
                  <c:v>801.90814</c:v>
                </c:pt>
                <c:pt idx="1637">
                  <c:v>800.44191000000001</c:v>
                </c:pt>
                <c:pt idx="1638">
                  <c:v>798.97568000000001</c:v>
                </c:pt>
                <c:pt idx="1639">
                  <c:v>797.50944000000004</c:v>
                </c:pt>
                <c:pt idx="1640">
                  <c:v>796.04321000000004</c:v>
                </c:pt>
                <c:pt idx="1641">
                  <c:v>794.57696999999996</c:v>
                </c:pt>
                <c:pt idx="1642">
                  <c:v>793.11073999999996</c:v>
                </c:pt>
                <c:pt idx="1643">
                  <c:v>791.64449999999999</c:v>
                </c:pt>
                <c:pt idx="1644">
                  <c:v>790.17827</c:v>
                </c:pt>
                <c:pt idx="1645">
                  <c:v>788.71204</c:v>
                </c:pt>
                <c:pt idx="1646">
                  <c:v>787.24580000000003</c:v>
                </c:pt>
                <c:pt idx="1647">
                  <c:v>785.77957000000004</c:v>
                </c:pt>
                <c:pt idx="1648">
                  <c:v>784.31332999999995</c:v>
                </c:pt>
                <c:pt idx="1649">
                  <c:v>782.84709999999995</c:v>
                </c:pt>
                <c:pt idx="1650">
                  <c:v>781.38085999999998</c:v>
                </c:pt>
                <c:pt idx="1651">
                  <c:v>779.91462999999999</c:v>
                </c:pt>
                <c:pt idx="1652">
                  <c:v>778.44839000000002</c:v>
                </c:pt>
                <c:pt idx="1653">
                  <c:v>776.98216000000002</c:v>
                </c:pt>
                <c:pt idx="1654">
                  <c:v>775.51593000000003</c:v>
                </c:pt>
                <c:pt idx="1655">
                  <c:v>774.04969000000006</c:v>
                </c:pt>
                <c:pt idx="1656">
                  <c:v>772.58345999999995</c:v>
                </c:pt>
                <c:pt idx="1657">
                  <c:v>771.11721999999997</c:v>
                </c:pt>
                <c:pt idx="1658">
                  <c:v>769.65098999999998</c:v>
                </c:pt>
                <c:pt idx="1659">
                  <c:v>768.18475000000001</c:v>
                </c:pt>
                <c:pt idx="1660">
                  <c:v>766.71852000000001</c:v>
                </c:pt>
                <c:pt idx="1661">
                  <c:v>765.25228000000004</c:v>
                </c:pt>
                <c:pt idx="1662">
                  <c:v>763.78605000000005</c:v>
                </c:pt>
                <c:pt idx="1663">
                  <c:v>762.31980999999996</c:v>
                </c:pt>
                <c:pt idx="1664">
                  <c:v>760.85357999999997</c:v>
                </c:pt>
                <c:pt idx="1665">
                  <c:v>759.38734999999997</c:v>
                </c:pt>
                <c:pt idx="1666">
                  <c:v>757.92111</c:v>
                </c:pt>
                <c:pt idx="1667">
                  <c:v>756.45488</c:v>
                </c:pt>
                <c:pt idx="1668">
                  <c:v>754.98864000000003</c:v>
                </c:pt>
                <c:pt idx="1669">
                  <c:v>753.52241000000004</c:v>
                </c:pt>
                <c:pt idx="1670">
                  <c:v>752.05616999999995</c:v>
                </c:pt>
                <c:pt idx="1671">
                  <c:v>750.58993999999996</c:v>
                </c:pt>
                <c:pt idx="1672">
                  <c:v>749.12369999999999</c:v>
                </c:pt>
                <c:pt idx="1673">
                  <c:v>747.65746999999999</c:v>
                </c:pt>
                <c:pt idx="1674">
                  <c:v>746.19123999999999</c:v>
                </c:pt>
                <c:pt idx="1675">
                  <c:v>744.72500000000002</c:v>
                </c:pt>
                <c:pt idx="1676">
                  <c:v>743.25877000000003</c:v>
                </c:pt>
                <c:pt idx="1677">
                  <c:v>741.79253000000006</c:v>
                </c:pt>
                <c:pt idx="1678">
                  <c:v>740.32629999999995</c:v>
                </c:pt>
                <c:pt idx="1679">
                  <c:v>738.86005999999998</c:v>
                </c:pt>
                <c:pt idx="1680">
                  <c:v>737.39382999999998</c:v>
                </c:pt>
                <c:pt idx="1681">
                  <c:v>735.92759999999998</c:v>
                </c:pt>
                <c:pt idx="1682">
                  <c:v>734.46136000000001</c:v>
                </c:pt>
                <c:pt idx="1683">
                  <c:v>732.99513000000002</c:v>
                </c:pt>
                <c:pt idx="1684">
                  <c:v>731.52889000000005</c:v>
                </c:pt>
                <c:pt idx="1685">
                  <c:v>730.06266000000005</c:v>
                </c:pt>
                <c:pt idx="1686">
                  <c:v>728.59641999999997</c:v>
                </c:pt>
                <c:pt idx="1687">
                  <c:v>727.13018999999997</c:v>
                </c:pt>
                <c:pt idx="1688">
                  <c:v>725.66395</c:v>
                </c:pt>
                <c:pt idx="1689">
                  <c:v>724.19772</c:v>
                </c:pt>
                <c:pt idx="1690">
                  <c:v>722.73149000000001</c:v>
                </c:pt>
                <c:pt idx="1691">
                  <c:v>721.26525000000004</c:v>
                </c:pt>
                <c:pt idx="1692">
                  <c:v>719.79902000000004</c:v>
                </c:pt>
                <c:pt idx="1693">
                  <c:v>718.33277999999996</c:v>
                </c:pt>
                <c:pt idx="1694">
                  <c:v>716.86654999999996</c:v>
                </c:pt>
                <c:pt idx="1695">
                  <c:v>715.40030999999999</c:v>
                </c:pt>
                <c:pt idx="1696">
                  <c:v>713.93407999999999</c:v>
                </c:pt>
                <c:pt idx="1697">
                  <c:v>712.46784000000002</c:v>
                </c:pt>
                <c:pt idx="1698">
                  <c:v>711.00161000000003</c:v>
                </c:pt>
                <c:pt idx="1699">
                  <c:v>709.53536999999994</c:v>
                </c:pt>
                <c:pt idx="1700">
                  <c:v>708.06913999999995</c:v>
                </c:pt>
                <c:pt idx="1701">
                  <c:v>706.60289999999998</c:v>
                </c:pt>
                <c:pt idx="1702">
                  <c:v>705.13666999999998</c:v>
                </c:pt>
                <c:pt idx="1703">
                  <c:v>703.67043999999999</c:v>
                </c:pt>
                <c:pt idx="1704">
                  <c:v>702.20420000000001</c:v>
                </c:pt>
                <c:pt idx="1705">
                  <c:v>700.73797000000002</c:v>
                </c:pt>
                <c:pt idx="1706">
                  <c:v>699.27173000000005</c:v>
                </c:pt>
                <c:pt idx="1707">
                  <c:v>697.80550000000005</c:v>
                </c:pt>
                <c:pt idx="1708">
                  <c:v>696.33925999999997</c:v>
                </c:pt>
                <c:pt idx="1709">
                  <c:v>694.87302999999997</c:v>
                </c:pt>
                <c:pt idx="1710">
                  <c:v>693.40679</c:v>
                </c:pt>
                <c:pt idx="1711">
                  <c:v>691.94056</c:v>
                </c:pt>
                <c:pt idx="1712">
                  <c:v>690.47433000000001</c:v>
                </c:pt>
                <c:pt idx="1713">
                  <c:v>689.00809000000004</c:v>
                </c:pt>
                <c:pt idx="1714">
                  <c:v>687.54186000000004</c:v>
                </c:pt>
                <c:pt idx="1715">
                  <c:v>686.07561999999996</c:v>
                </c:pt>
                <c:pt idx="1716">
                  <c:v>684.60938999999996</c:v>
                </c:pt>
                <c:pt idx="1717">
                  <c:v>683.14314999999999</c:v>
                </c:pt>
                <c:pt idx="1718">
                  <c:v>681.67692</c:v>
                </c:pt>
                <c:pt idx="1719">
                  <c:v>680.21069</c:v>
                </c:pt>
                <c:pt idx="1720">
                  <c:v>678.74445000000003</c:v>
                </c:pt>
                <c:pt idx="1721">
                  <c:v>677.27822000000003</c:v>
                </c:pt>
                <c:pt idx="1722">
                  <c:v>675.81197999999995</c:v>
                </c:pt>
                <c:pt idx="1723">
                  <c:v>674.34574999999995</c:v>
                </c:pt>
                <c:pt idx="1724">
                  <c:v>672.87950999999998</c:v>
                </c:pt>
                <c:pt idx="1725">
                  <c:v>671.41327999999999</c:v>
                </c:pt>
                <c:pt idx="1726">
                  <c:v>669.94704000000002</c:v>
                </c:pt>
                <c:pt idx="1727">
                  <c:v>668.48081000000002</c:v>
                </c:pt>
                <c:pt idx="1728">
                  <c:v>667.01458000000002</c:v>
                </c:pt>
                <c:pt idx="1729">
                  <c:v>665.54834000000005</c:v>
                </c:pt>
                <c:pt idx="1730">
                  <c:v>664.08210999999994</c:v>
                </c:pt>
                <c:pt idx="1731">
                  <c:v>662.61586999999997</c:v>
                </c:pt>
                <c:pt idx="1732">
                  <c:v>661.14963999999998</c:v>
                </c:pt>
                <c:pt idx="1733">
                  <c:v>659.68340000000001</c:v>
                </c:pt>
                <c:pt idx="1734">
                  <c:v>658.21717000000001</c:v>
                </c:pt>
                <c:pt idx="1735">
                  <c:v>656.75093000000004</c:v>
                </c:pt>
                <c:pt idx="1736">
                  <c:v>655.28470000000004</c:v>
                </c:pt>
                <c:pt idx="1737">
                  <c:v>653.81845999999996</c:v>
                </c:pt>
                <c:pt idx="1738">
                  <c:v>652.35222999999996</c:v>
                </c:pt>
                <c:pt idx="1739">
                  <c:v>650.88599999999997</c:v>
                </c:pt>
                <c:pt idx="1740">
                  <c:v>649.41976</c:v>
                </c:pt>
                <c:pt idx="1741">
                  <c:v>647.95353</c:v>
                </c:pt>
                <c:pt idx="1742">
                  <c:v>646.48729000000003</c:v>
                </c:pt>
                <c:pt idx="1743">
                  <c:v>645.02106000000003</c:v>
                </c:pt>
                <c:pt idx="1744">
                  <c:v>643.55481999999995</c:v>
                </c:pt>
                <c:pt idx="1745">
                  <c:v>642.08858999999995</c:v>
                </c:pt>
                <c:pt idx="1746">
                  <c:v>640.62234999999998</c:v>
                </c:pt>
                <c:pt idx="1747">
                  <c:v>639.15611999999999</c:v>
                </c:pt>
                <c:pt idx="1748">
                  <c:v>637.68988999999999</c:v>
                </c:pt>
                <c:pt idx="1749">
                  <c:v>636.22365000000002</c:v>
                </c:pt>
                <c:pt idx="1750">
                  <c:v>634.75742000000002</c:v>
                </c:pt>
                <c:pt idx="1751">
                  <c:v>633.29118000000005</c:v>
                </c:pt>
                <c:pt idx="1752">
                  <c:v>631.82494999999994</c:v>
                </c:pt>
                <c:pt idx="1753">
                  <c:v>630.35870999999997</c:v>
                </c:pt>
                <c:pt idx="1754">
                  <c:v>628.89247999999998</c:v>
                </c:pt>
                <c:pt idx="1755">
                  <c:v>627.42624000000001</c:v>
                </c:pt>
                <c:pt idx="1756">
                  <c:v>625.96001000000001</c:v>
                </c:pt>
                <c:pt idx="1757">
                  <c:v>624.49378000000002</c:v>
                </c:pt>
                <c:pt idx="1758">
                  <c:v>623.02754000000004</c:v>
                </c:pt>
                <c:pt idx="1759">
                  <c:v>621.56131000000005</c:v>
                </c:pt>
                <c:pt idx="1760">
                  <c:v>620.09506999999996</c:v>
                </c:pt>
                <c:pt idx="1761">
                  <c:v>618.62883999999997</c:v>
                </c:pt>
                <c:pt idx="1762">
                  <c:v>617.1626</c:v>
                </c:pt>
                <c:pt idx="1763">
                  <c:v>615.69637</c:v>
                </c:pt>
                <c:pt idx="1764">
                  <c:v>614.23013000000003</c:v>
                </c:pt>
                <c:pt idx="1765">
                  <c:v>612.76390000000004</c:v>
                </c:pt>
                <c:pt idx="1766">
                  <c:v>611.29767000000004</c:v>
                </c:pt>
                <c:pt idx="1767">
                  <c:v>609.83142999999995</c:v>
                </c:pt>
                <c:pt idx="1768">
                  <c:v>608.36519999999996</c:v>
                </c:pt>
                <c:pt idx="1769">
                  <c:v>606.89895999999999</c:v>
                </c:pt>
                <c:pt idx="1770">
                  <c:v>605.43272999999999</c:v>
                </c:pt>
                <c:pt idx="1771">
                  <c:v>603.96649000000002</c:v>
                </c:pt>
                <c:pt idx="1772">
                  <c:v>602.50026000000003</c:v>
                </c:pt>
                <c:pt idx="1773">
                  <c:v>601.03402000000006</c:v>
                </c:pt>
                <c:pt idx="1774">
                  <c:v>599.56778999999995</c:v>
                </c:pt>
                <c:pt idx="1775">
                  <c:v>598.10154999999997</c:v>
                </c:pt>
                <c:pt idx="1776">
                  <c:v>596.63531999999998</c:v>
                </c:pt>
                <c:pt idx="1777">
                  <c:v>595.16908999999998</c:v>
                </c:pt>
                <c:pt idx="1778">
                  <c:v>593.70285000000001</c:v>
                </c:pt>
                <c:pt idx="1779">
                  <c:v>592.23662000000002</c:v>
                </c:pt>
                <c:pt idx="1780">
                  <c:v>590.77038000000005</c:v>
                </c:pt>
                <c:pt idx="1781">
                  <c:v>589.30415000000005</c:v>
                </c:pt>
                <c:pt idx="1782">
                  <c:v>587.83790999999997</c:v>
                </c:pt>
                <c:pt idx="1783">
                  <c:v>586.37167999999997</c:v>
                </c:pt>
                <c:pt idx="1784">
                  <c:v>584.90544</c:v>
                </c:pt>
                <c:pt idx="1785">
                  <c:v>583.43921</c:v>
                </c:pt>
                <c:pt idx="1786">
                  <c:v>581.97298000000001</c:v>
                </c:pt>
                <c:pt idx="1787">
                  <c:v>580.50674000000004</c:v>
                </c:pt>
                <c:pt idx="1788">
                  <c:v>579.04051000000004</c:v>
                </c:pt>
                <c:pt idx="1789">
                  <c:v>577.57426999999996</c:v>
                </c:pt>
                <c:pt idx="1790">
                  <c:v>576.10803999999996</c:v>
                </c:pt>
                <c:pt idx="1791">
                  <c:v>574.64179999999999</c:v>
                </c:pt>
                <c:pt idx="1792">
                  <c:v>573.17556999999999</c:v>
                </c:pt>
                <c:pt idx="1793">
                  <c:v>571.70934</c:v>
                </c:pt>
                <c:pt idx="1794">
                  <c:v>570.24310000000003</c:v>
                </c:pt>
                <c:pt idx="1795">
                  <c:v>568.77687000000003</c:v>
                </c:pt>
                <c:pt idx="1796">
                  <c:v>567.31062999999995</c:v>
                </c:pt>
                <c:pt idx="1797">
                  <c:v>565.84439999999995</c:v>
                </c:pt>
                <c:pt idx="1798">
                  <c:v>564.37815999999998</c:v>
                </c:pt>
                <c:pt idx="1799">
                  <c:v>562.91192999999998</c:v>
                </c:pt>
                <c:pt idx="1800">
                  <c:v>561.44569000000001</c:v>
                </c:pt>
                <c:pt idx="1801">
                  <c:v>559.97946000000002</c:v>
                </c:pt>
                <c:pt idx="1802">
                  <c:v>558.51323000000002</c:v>
                </c:pt>
                <c:pt idx="1803">
                  <c:v>557.04699000000005</c:v>
                </c:pt>
                <c:pt idx="1804">
                  <c:v>555.58076000000005</c:v>
                </c:pt>
                <c:pt idx="1805">
                  <c:v>554.11451999999997</c:v>
                </c:pt>
                <c:pt idx="1806">
                  <c:v>552.64828999999997</c:v>
                </c:pt>
                <c:pt idx="1807">
                  <c:v>551.18205</c:v>
                </c:pt>
                <c:pt idx="1808">
                  <c:v>549.71582000000001</c:v>
                </c:pt>
                <c:pt idx="1809">
                  <c:v>548.24958000000004</c:v>
                </c:pt>
                <c:pt idx="1810">
                  <c:v>546.78335000000004</c:v>
                </c:pt>
                <c:pt idx="1811">
                  <c:v>545.31710999999996</c:v>
                </c:pt>
                <c:pt idx="1812">
                  <c:v>543.85087999999996</c:v>
                </c:pt>
                <c:pt idx="1813">
                  <c:v>542.38464999999997</c:v>
                </c:pt>
                <c:pt idx="1814">
                  <c:v>540.91840999999999</c:v>
                </c:pt>
                <c:pt idx="1815">
                  <c:v>539.45218</c:v>
                </c:pt>
                <c:pt idx="1816">
                  <c:v>537.98594000000003</c:v>
                </c:pt>
                <c:pt idx="1817">
                  <c:v>536.51971000000003</c:v>
                </c:pt>
                <c:pt idx="1818">
                  <c:v>535.05346999999995</c:v>
                </c:pt>
                <c:pt idx="1819">
                  <c:v>533.58723999999995</c:v>
                </c:pt>
                <c:pt idx="1820">
                  <c:v>532.12099999999998</c:v>
                </c:pt>
                <c:pt idx="1821">
                  <c:v>530.65476999999998</c:v>
                </c:pt>
                <c:pt idx="1822">
                  <c:v>529.18853999999999</c:v>
                </c:pt>
                <c:pt idx="1823">
                  <c:v>527.72230000000002</c:v>
                </c:pt>
                <c:pt idx="1824">
                  <c:v>526.25607000000002</c:v>
                </c:pt>
                <c:pt idx="1825">
                  <c:v>524.78983000000005</c:v>
                </c:pt>
                <c:pt idx="1826">
                  <c:v>523.32360000000006</c:v>
                </c:pt>
                <c:pt idx="1827">
                  <c:v>521.85735999999997</c:v>
                </c:pt>
                <c:pt idx="1828">
                  <c:v>520.39112999999998</c:v>
                </c:pt>
                <c:pt idx="1829">
                  <c:v>518.92489</c:v>
                </c:pt>
                <c:pt idx="1830">
                  <c:v>517.45866000000001</c:v>
                </c:pt>
                <c:pt idx="1831">
                  <c:v>515.99243000000001</c:v>
                </c:pt>
                <c:pt idx="1832">
                  <c:v>514.52619000000004</c:v>
                </c:pt>
                <c:pt idx="1833">
                  <c:v>513.05996000000005</c:v>
                </c:pt>
                <c:pt idx="1834">
                  <c:v>511.59372000000002</c:v>
                </c:pt>
                <c:pt idx="1835">
                  <c:v>510.12749000000002</c:v>
                </c:pt>
                <c:pt idx="1836">
                  <c:v>508.66125</c:v>
                </c:pt>
                <c:pt idx="1837">
                  <c:v>507.19502</c:v>
                </c:pt>
                <c:pt idx="1838">
                  <c:v>505.72877999999997</c:v>
                </c:pt>
                <c:pt idx="1839">
                  <c:v>504.26254999999998</c:v>
                </c:pt>
                <c:pt idx="1840">
                  <c:v>502.79631000000001</c:v>
                </c:pt>
                <c:pt idx="1841">
                  <c:v>501.33008000000001</c:v>
                </c:pt>
                <c:pt idx="1842">
                  <c:v>499.86385000000001</c:v>
                </c:pt>
                <c:pt idx="1843">
                  <c:v>498.39760999999999</c:v>
                </c:pt>
                <c:pt idx="1844">
                  <c:v>496.93137999999999</c:v>
                </c:pt>
                <c:pt idx="1845">
                  <c:v>495.46514000000002</c:v>
                </c:pt>
                <c:pt idx="1846">
                  <c:v>493.99891000000002</c:v>
                </c:pt>
                <c:pt idx="1847">
                  <c:v>492.53267</c:v>
                </c:pt>
                <c:pt idx="1848">
                  <c:v>491.06644</c:v>
                </c:pt>
                <c:pt idx="1849">
                  <c:v>489.60021</c:v>
                </c:pt>
                <c:pt idx="1850">
                  <c:v>488.13396999999998</c:v>
                </c:pt>
                <c:pt idx="1851">
                  <c:v>486.66773999999998</c:v>
                </c:pt>
                <c:pt idx="1852">
                  <c:v>485.20150000000001</c:v>
                </c:pt>
                <c:pt idx="1853">
                  <c:v>483.73527000000001</c:v>
                </c:pt>
                <c:pt idx="1854">
                  <c:v>482.26902999999999</c:v>
                </c:pt>
                <c:pt idx="1855">
                  <c:v>480.80279999999999</c:v>
                </c:pt>
                <c:pt idx="1856">
                  <c:v>479.33656000000002</c:v>
                </c:pt>
                <c:pt idx="1857">
                  <c:v>477.87033000000002</c:v>
                </c:pt>
                <c:pt idx="1858">
                  <c:v>476.40409</c:v>
                </c:pt>
                <c:pt idx="1859">
                  <c:v>474.93786</c:v>
                </c:pt>
                <c:pt idx="1860">
                  <c:v>473.47163</c:v>
                </c:pt>
                <c:pt idx="1861">
                  <c:v>472.00538999999998</c:v>
                </c:pt>
                <c:pt idx="1862">
                  <c:v>470.53915999999998</c:v>
                </c:pt>
                <c:pt idx="1863">
                  <c:v>469.07292000000001</c:v>
                </c:pt>
                <c:pt idx="1864">
                  <c:v>467.60669000000001</c:v>
                </c:pt>
                <c:pt idx="1865">
                  <c:v>466.14044999999999</c:v>
                </c:pt>
                <c:pt idx="1866">
                  <c:v>464.67421999999999</c:v>
                </c:pt>
                <c:pt idx="1867">
                  <c:v>463.20799</c:v>
                </c:pt>
                <c:pt idx="1868">
                  <c:v>461.74175000000002</c:v>
                </c:pt>
                <c:pt idx="1869">
                  <c:v>460.27551999999997</c:v>
                </c:pt>
                <c:pt idx="1870">
                  <c:v>458.80928</c:v>
                </c:pt>
                <c:pt idx="1871">
                  <c:v>457.34305000000001</c:v>
                </c:pt>
                <c:pt idx="1872">
                  <c:v>455.87680999999998</c:v>
                </c:pt>
                <c:pt idx="1873">
                  <c:v>454.41057999999998</c:v>
                </c:pt>
                <c:pt idx="1874">
                  <c:v>452.94434000000001</c:v>
                </c:pt>
                <c:pt idx="1875">
                  <c:v>451.47811000000002</c:v>
                </c:pt>
                <c:pt idx="1876">
                  <c:v>450.01186999999999</c:v>
                </c:pt>
                <c:pt idx="1877">
                  <c:v>448.54563999999999</c:v>
                </c:pt>
                <c:pt idx="1878">
                  <c:v>447.07941</c:v>
                </c:pt>
                <c:pt idx="1879">
                  <c:v>445.61317000000003</c:v>
                </c:pt>
                <c:pt idx="1880">
                  <c:v>444.14693999999997</c:v>
                </c:pt>
                <c:pt idx="1881">
                  <c:v>442.6807</c:v>
                </c:pt>
                <c:pt idx="1882">
                  <c:v>441.21447000000001</c:v>
                </c:pt>
                <c:pt idx="1883">
                  <c:v>439.74822999999998</c:v>
                </c:pt>
                <c:pt idx="1884">
                  <c:v>438.28199999999998</c:v>
                </c:pt>
                <c:pt idx="1885">
                  <c:v>436.81576999999999</c:v>
                </c:pt>
                <c:pt idx="1886">
                  <c:v>435.34953000000002</c:v>
                </c:pt>
                <c:pt idx="1887">
                  <c:v>433.88330000000002</c:v>
                </c:pt>
                <c:pt idx="1888">
                  <c:v>432.41705999999999</c:v>
                </c:pt>
                <c:pt idx="1889">
                  <c:v>430.95083</c:v>
                </c:pt>
                <c:pt idx="1890">
                  <c:v>429.48459000000003</c:v>
                </c:pt>
                <c:pt idx="1891">
                  <c:v>428.01835999999997</c:v>
                </c:pt>
                <c:pt idx="1892">
                  <c:v>426.55212</c:v>
                </c:pt>
                <c:pt idx="1893">
                  <c:v>425.08589000000001</c:v>
                </c:pt>
                <c:pt idx="1894">
                  <c:v>423.61964999999998</c:v>
                </c:pt>
                <c:pt idx="1895">
                  <c:v>422.15341999999998</c:v>
                </c:pt>
                <c:pt idx="1896">
                  <c:v>420.68718999999999</c:v>
                </c:pt>
                <c:pt idx="1897">
                  <c:v>419.22095000000002</c:v>
                </c:pt>
                <c:pt idx="1898">
                  <c:v>417.75472000000002</c:v>
                </c:pt>
                <c:pt idx="1899">
                  <c:v>416.28847999999999</c:v>
                </c:pt>
                <c:pt idx="1900">
                  <c:v>414.82225</c:v>
                </c:pt>
                <c:pt idx="1901">
                  <c:v>413.35601000000003</c:v>
                </c:pt>
                <c:pt idx="1902">
                  <c:v>411.88977999999997</c:v>
                </c:pt>
                <c:pt idx="1903">
                  <c:v>410.42354</c:v>
                </c:pt>
                <c:pt idx="1904">
                  <c:v>408.95731000000001</c:v>
                </c:pt>
                <c:pt idx="1905">
                  <c:v>407.49108000000001</c:v>
                </c:pt>
                <c:pt idx="1906">
                  <c:v>406.02483999999998</c:v>
                </c:pt>
                <c:pt idx="1907">
                  <c:v>404.55860999999999</c:v>
                </c:pt>
                <c:pt idx="1908">
                  <c:v>403.09237000000002</c:v>
                </c:pt>
                <c:pt idx="1909">
                  <c:v>401.62614000000002</c:v>
                </c:pt>
                <c:pt idx="1910">
                  <c:v>400.15989999999999</c:v>
                </c:pt>
                <c:pt idx="1911">
                  <c:v>398.69367</c:v>
                </c:pt>
                <c:pt idx="1912">
                  <c:v>397.22743000000003</c:v>
                </c:pt>
                <c:pt idx="1913">
                  <c:v>395.76119999999997</c:v>
                </c:pt>
                <c:pt idx="1914">
                  <c:v>394.29496</c:v>
                </c:pt>
                <c:pt idx="1915">
                  <c:v>392.82873000000001</c:v>
                </c:pt>
                <c:pt idx="1916">
                  <c:v>391.36250000000001</c:v>
                </c:pt>
                <c:pt idx="1917">
                  <c:v>389.89625999999998</c:v>
                </c:pt>
                <c:pt idx="1918">
                  <c:v>388.43002999999999</c:v>
                </c:pt>
                <c:pt idx="1919">
                  <c:v>386.96379000000002</c:v>
                </c:pt>
                <c:pt idx="1920">
                  <c:v>385.49756000000002</c:v>
                </c:pt>
                <c:pt idx="1921">
                  <c:v>384.03131999999999</c:v>
                </c:pt>
                <c:pt idx="1922">
                  <c:v>382.56509</c:v>
                </c:pt>
                <c:pt idx="1923">
                  <c:v>381.09886</c:v>
                </c:pt>
                <c:pt idx="1924">
                  <c:v>379.63261999999997</c:v>
                </c:pt>
                <c:pt idx="1925">
                  <c:v>378.16638999999998</c:v>
                </c:pt>
                <c:pt idx="1926">
                  <c:v>376.70015000000001</c:v>
                </c:pt>
                <c:pt idx="1927">
                  <c:v>375.23392000000001</c:v>
                </c:pt>
                <c:pt idx="1928">
                  <c:v>373.76767999999998</c:v>
                </c:pt>
                <c:pt idx="1929">
                  <c:v>372.30144999999999</c:v>
                </c:pt>
                <c:pt idx="1930">
                  <c:v>370.83521000000002</c:v>
                </c:pt>
                <c:pt idx="1931">
                  <c:v>369.36898000000002</c:v>
                </c:pt>
                <c:pt idx="1932">
                  <c:v>367.90273999999999</c:v>
                </c:pt>
                <c:pt idx="1933">
                  <c:v>366.43651</c:v>
                </c:pt>
                <c:pt idx="1934">
                  <c:v>364.97028</c:v>
                </c:pt>
                <c:pt idx="1935">
                  <c:v>363.50403999999997</c:v>
                </c:pt>
                <c:pt idx="1936">
                  <c:v>362.03780999999998</c:v>
                </c:pt>
                <c:pt idx="1937">
                  <c:v>360.57157000000001</c:v>
                </c:pt>
                <c:pt idx="1938">
                  <c:v>359.10534000000001</c:v>
                </c:pt>
                <c:pt idx="1939">
                  <c:v>357.63909999999998</c:v>
                </c:pt>
                <c:pt idx="1940">
                  <c:v>356.17286999999999</c:v>
                </c:pt>
                <c:pt idx="1941">
                  <c:v>354.70663999999999</c:v>
                </c:pt>
                <c:pt idx="1942">
                  <c:v>353.24040000000002</c:v>
                </c:pt>
                <c:pt idx="1943">
                  <c:v>351.77417000000003</c:v>
                </c:pt>
                <c:pt idx="1944">
                  <c:v>350.30793</c:v>
                </c:pt>
                <c:pt idx="1945">
                  <c:v>348.8417</c:v>
                </c:pt>
                <c:pt idx="1946">
                  <c:v>347.37545999999998</c:v>
                </c:pt>
                <c:pt idx="1947">
                  <c:v>345.90922999999998</c:v>
                </c:pt>
                <c:pt idx="1948">
                  <c:v>344.44299000000001</c:v>
                </c:pt>
                <c:pt idx="1949">
                  <c:v>342.97676000000001</c:v>
                </c:pt>
                <c:pt idx="1950">
                  <c:v>341.51051999999999</c:v>
                </c:pt>
                <c:pt idx="1951">
                  <c:v>340.04428999999999</c:v>
                </c:pt>
                <c:pt idx="1952">
                  <c:v>338.57805999999999</c:v>
                </c:pt>
                <c:pt idx="1953">
                  <c:v>337.11182000000002</c:v>
                </c:pt>
                <c:pt idx="1954">
                  <c:v>335.64559000000003</c:v>
                </c:pt>
                <c:pt idx="1955">
                  <c:v>334.17935</c:v>
                </c:pt>
                <c:pt idx="1956">
                  <c:v>332.71312</c:v>
                </c:pt>
                <c:pt idx="1957">
                  <c:v>331.24687999999998</c:v>
                </c:pt>
                <c:pt idx="1958">
                  <c:v>329.78064999999998</c:v>
                </c:pt>
                <c:pt idx="1959">
                  <c:v>328.31441000000001</c:v>
                </c:pt>
                <c:pt idx="1960">
                  <c:v>326.84818000000001</c:v>
                </c:pt>
                <c:pt idx="1961">
                  <c:v>325.38193999999999</c:v>
                </c:pt>
                <c:pt idx="1962">
                  <c:v>323.91570999999999</c:v>
                </c:pt>
                <c:pt idx="1963">
                  <c:v>322.44947999999999</c:v>
                </c:pt>
                <c:pt idx="1964">
                  <c:v>320.98324000000002</c:v>
                </c:pt>
                <c:pt idx="1965">
                  <c:v>319.51701000000003</c:v>
                </c:pt>
                <c:pt idx="1966">
                  <c:v>318.05077</c:v>
                </c:pt>
                <c:pt idx="1967">
                  <c:v>316.58454</c:v>
                </c:pt>
                <c:pt idx="1968">
                  <c:v>315.11829999999998</c:v>
                </c:pt>
                <c:pt idx="1969">
                  <c:v>313.65206999999998</c:v>
                </c:pt>
                <c:pt idx="1970">
                  <c:v>312.18583999999998</c:v>
                </c:pt>
                <c:pt idx="1971">
                  <c:v>310.71960000000001</c:v>
                </c:pt>
                <c:pt idx="1972">
                  <c:v>309.25337000000002</c:v>
                </c:pt>
                <c:pt idx="1973">
                  <c:v>307.78712999999999</c:v>
                </c:pt>
                <c:pt idx="1974">
                  <c:v>306.32089999999999</c:v>
                </c:pt>
                <c:pt idx="1975">
                  <c:v>304.85466000000002</c:v>
                </c:pt>
                <c:pt idx="1976">
                  <c:v>303.38843000000003</c:v>
                </c:pt>
                <c:pt idx="1977">
                  <c:v>301.92219</c:v>
                </c:pt>
                <c:pt idx="1978">
                  <c:v>300.45596</c:v>
                </c:pt>
                <c:pt idx="1979">
                  <c:v>298.98973000000001</c:v>
                </c:pt>
                <c:pt idx="1980">
                  <c:v>297.52348999999998</c:v>
                </c:pt>
                <c:pt idx="1981">
                  <c:v>296.05725999999999</c:v>
                </c:pt>
                <c:pt idx="1982">
                  <c:v>294.59102000000001</c:v>
                </c:pt>
                <c:pt idx="1983">
                  <c:v>293.12479000000002</c:v>
                </c:pt>
                <c:pt idx="1984">
                  <c:v>291.65854999999999</c:v>
                </c:pt>
                <c:pt idx="1985">
                  <c:v>290.19232</c:v>
                </c:pt>
                <c:pt idx="1986">
                  <c:v>288.72608000000002</c:v>
                </c:pt>
                <c:pt idx="1987">
                  <c:v>287.25984999999997</c:v>
                </c:pt>
                <c:pt idx="1988">
                  <c:v>285.79361</c:v>
                </c:pt>
                <c:pt idx="1989">
                  <c:v>284.32738000000001</c:v>
                </c:pt>
                <c:pt idx="1990">
                  <c:v>282.86115000000001</c:v>
                </c:pt>
                <c:pt idx="1991">
                  <c:v>281.39490999999998</c:v>
                </c:pt>
                <c:pt idx="1992">
                  <c:v>279.92867999999999</c:v>
                </c:pt>
                <c:pt idx="1993">
                  <c:v>278.46244000000002</c:v>
                </c:pt>
                <c:pt idx="1994">
                  <c:v>276.99621000000002</c:v>
                </c:pt>
                <c:pt idx="1995">
                  <c:v>275.52996999999999</c:v>
                </c:pt>
                <c:pt idx="1996">
                  <c:v>274.06374</c:v>
                </c:pt>
                <c:pt idx="1997">
                  <c:v>272.59751</c:v>
                </c:pt>
                <c:pt idx="1998">
                  <c:v>271.13126999999997</c:v>
                </c:pt>
                <c:pt idx="1999">
                  <c:v>269.66503999999998</c:v>
                </c:pt>
                <c:pt idx="2000">
                  <c:v>268.19880000000001</c:v>
                </c:pt>
                <c:pt idx="2001">
                  <c:v>266.73257000000001</c:v>
                </c:pt>
                <c:pt idx="2002">
                  <c:v>265.26632999999998</c:v>
                </c:pt>
                <c:pt idx="2003">
                  <c:v>263.80009999999999</c:v>
                </c:pt>
                <c:pt idx="2004">
                  <c:v>262.33386000000002</c:v>
                </c:pt>
                <c:pt idx="2005">
                  <c:v>260.86763000000002</c:v>
                </c:pt>
                <c:pt idx="2006">
                  <c:v>259.40138999999999</c:v>
                </c:pt>
                <c:pt idx="2007">
                  <c:v>257.93516</c:v>
                </c:pt>
                <c:pt idx="2008">
                  <c:v>256.46893</c:v>
                </c:pt>
                <c:pt idx="2009">
                  <c:v>255.00269</c:v>
                </c:pt>
                <c:pt idx="2010">
                  <c:v>253.53646000000001</c:v>
                </c:pt>
                <c:pt idx="2011">
                  <c:v>252.07022000000001</c:v>
                </c:pt>
                <c:pt idx="2012">
                  <c:v>250.60399000000001</c:v>
                </c:pt>
                <c:pt idx="2013">
                  <c:v>249.13775000000001</c:v>
                </c:pt>
                <c:pt idx="2014">
                  <c:v>247.67151999999999</c:v>
                </c:pt>
                <c:pt idx="2015">
                  <c:v>246.20528999999999</c:v>
                </c:pt>
                <c:pt idx="2016">
                  <c:v>244.73904999999999</c:v>
                </c:pt>
                <c:pt idx="2017">
                  <c:v>243.27282</c:v>
                </c:pt>
                <c:pt idx="2018">
                  <c:v>241.80658</c:v>
                </c:pt>
                <c:pt idx="2019">
                  <c:v>240.34035</c:v>
                </c:pt>
                <c:pt idx="2020">
                  <c:v>238.87411</c:v>
                </c:pt>
                <c:pt idx="2021">
                  <c:v>237.40788000000001</c:v>
                </c:pt>
                <c:pt idx="2022">
                  <c:v>235.94164000000001</c:v>
                </c:pt>
                <c:pt idx="2023">
                  <c:v>234.47541000000001</c:v>
                </c:pt>
                <c:pt idx="2024">
                  <c:v>233.00917000000001</c:v>
                </c:pt>
                <c:pt idx="2025">
                  <c:v>231.54293999999999</c:v>
                </c:pt>
                <c:pt idx="2026">
                  <c:v>230.07670999999999</c:v>
                </c:pt>
                <c:pt idx="2027">
                  <c:v>228.61046999999999</c:v>
                </c:pt>
                <c:pt idx="2028">
                  <c:v>227.14424</c:v>
                </c:pt>
                <c:pt idx="2029">
                  <c:v>225.678</c:v>
                </c:pt>
                <c:pt idx="2030">
                  <c:v>224.21177</c:v>
                </c:pt>
                <c:pt idx="2031">
                  <c:v>222.74553</c:v>
                </c:pt>
                <c:pt idx="2032">
                  <c:v>221.27930000000001</c:v>
                </c:pt>
                <c:pt idx="2033">
                  <c:v>219.81306000000001</c:v>
                </c:pt>
                <c:pt idx="2034">
                  <c:v>218.34683000000001</c:v>
                </c:pt>
                <c:pt idx="2035">
                  <c:v>216.88059999999999</c:v>
                </c:pt>
                <c:pt idx="2036">
                  <c:v>215.41435999999999</c:v>
                </c:pt>
                <c:pt idx="2037">
                  <c:v>213.94812999999999</c:v>
                </c:pt>
                <c:pt idx="2038">
                  <c:v>212.48188999999999</c:v>
                </c:pt>
                <c:pt idx="2039">
                  <c:v>211.01566</c:v>
                </c:pt>
                <c:pt idx="2040">
                  <c:v>209.54942</c:v>
                </c:pt>
                <c:pt idx="2041">
                  <c:v>208.08319</c:v>
                </c:pt>
                <c:pt idx="2042">
                  <c:v>206.61695</c:v>
                </c:pt>
                <c:pt idx="2043">
                  <c:v>205.15072000000001</c:v>
                </c:pt>
                <c:pt idx="2044">
                  <c:v>203.68449000000001</c:v>
                </c:pt>
                <c:pt idx="2045">
                  <c:v>202.21825000000001</c:v>
                </c:pt>
                <c:pt idx="2046">
                  <c:v>200.75201999999999</c:v>
                </c:pt>
                <c:pt idx="2047">
                  <c:v>199.28577999999999</c:v>
                </c:pt>
                <c:pt idx="2048">
                  <c:v>197.81954999999999</c:v>
                </c:pt>
                <c:pt idx="2049">
                  <c:v>196.35330999999999</c:v>
                </c:pt>
                <c:pt idx="2050">
                  <c:v>194.88708</c:v>
                </c:pt>
                <c:pt idx="2051">
                  <c:v>193.42084</c:v>
                </c:pt>
                <c:pt idx="2052">
                  <c:v>191.95461</c:v>
                </c:pt>
                <c:pt idx="2053">
                  <c:v>190.48837</c:v>
                </c:pt>
                <c:pt idx="2054">
                  <c:v>189.02214000000001</c:v>
                </c:pt>
                <c:pt idx="2055">
                  <c:v>187.55591000000001</c:v>
                </c:pt>
                <c:pt idx="2056">
                  <c:v>186.08967000000001</c:v>
                </c:pt>
                <c:pt idx="2057">
                  <c:v>184.62343999999999</c:v>
                </c:pt>
                <c:pt idx="2058">
                  <c:v>183.15719999999999</c:v>
                </c:pt>
                <c:pt idx="2059">
                  <c:v>181.69096999999999</c:v>
                </c:pt>
                <c:pt idx="2060">
                  <c:v>180.22472999999999</c:v>
                </c:pt>
                <c:pt idx="2061">
                  <c:v>178.7585</c:v>
                </c:pt>
                <c:pt idx="2062">
                  <c:v>177.29226</c:v>
                </c:pt>
                <c:pt idx="2063">
                  <c:v>175.82603</c:v>
                </c:pt>
                <c:pt idx="2064">
                  <c:v>174.35980000000001</c:v>
                </c:pt>
                <c:pt idx="2065">
                  <c:v>172.89356000000001</c:v>
                </c:pt>
                <c:pt idx="2066">
                  <c:v>171.42733000000001</c:v>
                </c:pt>
                <c:pt idx="2067">
                  <c:v>169.96109000000001</c:v>
                </c:pt>
                <c:pt idx="2068">
                  <c:v>168.49485999999999</c:v>
                </c:pt>
                <c:pt idx="2069">
                  <c:v>167.02861999999999</c:v>
                </c:pt>
                <c:pt idx="2070">
                  <c:v>165.56238999999999</c:v>
                </c:pt>
                <c:pt idx="2071">
                  <c:v>164.09616</c:v>
                </c:pt>
                <c:pt idx="2072">
                  <c:v>162.62992</c:v>
                </c:pt>
                <c:pt idx="2073">
                  <c:v>161.16369</c:v>
                </c:pt>
                <c:pt idx="2074">
                  <c:v>159.69745</c:v>
                </c:pt>
                <c:pt idx="2075">
                  <c:v>158.23122000000001</c:v>
                </c:pt>
                <c:pt idx="2076">
                  <c:v>156.76498000000001</c:v>
                </c:pt>
                <c:pt idx="2077">
                  <c:v>155.29875000000001</c:v>
                </c:pt>
                <c:pt idx="2078">
                  <c:v>153.83251000000001</c:v>
                </c:pt>
                <c:pt idx="2079">
                  <c:v>152.36627999999999</c:v>
                </c:pt>
                <c:pt idx="2080">
                  <c:v>150.90004999999999</c:v>
                </c:pt>
                <c:pt idx="2081">
                  <c:v>149.43380999999999</c:v>
                </c:pt>
                <c:pt idx="2082">
                  <c:v>147.96758</c:v>
                </c:pt>
                <c:pt idx="2083">
                  <c:v>146.50134</c:v>
                </c:pt>
                <c:pt idx="2084">
                  <c:v>145.03511</c:v>
                </c:pt>
                <c:pt idx="2085">
                  <c:v>143.56887</c:v>
                </c:pt>
                <c:pt idx="2086">
                  <c:v>142.10264000000001</c:v>
                </c:pt>
                <c:pt idx="2087">
                  <c:v>140.63640000000001</c:v>
                </c:pt>
                <c:pt idx="2088">
                  <c:v>139.17017000000001</c:v>
                </c:pt>
                <c:pt idx="2089">
                  <c:v>137.70393000000001</c:v>
                </c:pt>
                <c:pt idx="2090">
                  <c:v>136.23769999999999</c:v>
                </c:pt>
                <c:pt idx="2091">
                  <c:v>134.77146999999999</c:v>
                </c:pt>
                <c:pt idx="2092">
                  <c:v>133.30522999999999</c:v>
                </c:pt>
                <c:pt idx="2093">
                  <c:v>131.839</c:v>
                </c:pt>
                <c:pt idx="2094">
                  <c:v>130.37276</c:v>
                </c:pt>
                <c:pt idx="2095">
                  <c:v>128.90653</c:v>
                </c:pt>
                <c:pt idx="2096">
                  <c:v>127.44029</c:v>
                </c:pt>
                <c:pt idx="2097">
                  <c:v>125.97405999999999</c:v>
                </c:pt>
                <c:pt idx="2098">
                  <c:v>124.50782</c:v>
                </c:pt>
                <c:pt idx="2099">
                  <c:v>123.04159</c:v>
                </c:pt>
                <c:pt idx="2100">
                  <c:v>121.57536</c:v>
                </c:pt>
                <c:pt idx="2101">
                  <c:v>120.10912</c:v>
                </c:pt>
                <c:pt idx="2102">
                  <c:v>118.64288999999999</c:v>
                </c:pt>
                <c:pt idx="2103">
                  <c:v>117.17665</c:v>
                </c:pt>
                <c:pt idx="2104">
                  <c:v>115.71042</c:v>
                </c:pt>
                <c:pt idx="2105">
                  <c:v>114.24418</c:v>
                </c:pt>
                <c:pt idx="2106">
                  <c:v>112.77795</c:v>
                </c:pt>
                <c:pt idx="2107">
                  <c:v>111.31171000000001</c:v>
                </c:pt>
                <c:pt idx="2108">
                  <c:v>109.84547999999999</c:v>
                </c:pt>
                <c:pt idx="2109">
                  <c:v>108.37925</c:v>
                </c:pt>
                <c:pt idx="2110">
                  <c:v>106.91301</c:v>
                </c:pt>
                <c:pt idx="2111">
                  <c:v>105.44678</c:v>
                </c:pt>
                <c:pt idx="2112">
                  <c:v>103.98054</c:v>
                </c:pt>
                <c:pt idx="2113">
                  <c:v>102.51430999999999</c:v>
                </c:pt>
                <c:pt idx="2114">
                  <c:v>101.04807</c:v>
                </c:pt>
              </c:numCache>
            </c:numRef>
          </c:xVal>
          <c:yVal>
            <c:numRef>
              <c:f>Foglio1!$W:$W</c:f>
              <c:numCache>
                <c:formatCode>General</c:formatCode>
                <c:ptCount val="1048576"/>
                <c:pt idx="0">
                  <c:v>1029.4965199999999</c:v>
                </c:pt>
                <c:pt idx="1">
                  <c:v>1297.5598399999999</c:v>
                </c:pt>
                <c:pt idx="2">
                  <c:v>1174.26475</c:v>
                </c:pt>
                <c:pt idx="3">
                  <c:v>1001.88179</c:v>
                </c:pt>
                <c:pt idx="4">
                  <c:v>1145.47146</c:v>
                </c:pt>
                <c:pt idx="5">
                  <c:v>1055.2691600000001</c:v>
                </c:pt>
                <c:pt idx="6">
                  <c:v>1117.3236899999999</c:v>
                </c:pt>
                <c:pt idx="7">
                  <c:v>1058.0217700000001</c:v>
                </c:pt>
                <c:pt idx="8">
                  <c:v>1128.27845</c:v>
                </c:pt>
                <c:pt idx="9">
                  <c:v>1048.75486</c:v>
                </c:pt>
                <c:pt idx="10">
                  <c:v>1096.57599</c:v>
                </c:pt>
                <c:pt idx="11">
                  <c:v>1089.3150800000001</c:v>
                </c:pt>
                <c:pt idx="12">
                  <c:v>1204.1166800000001</c:v>
                </c:pt>
                <c:pt idx="13">
                  <c:v>1100.28937</c:v>
                </c:pt>
                <c:pt idx="14">
                  <c:v>1155.2960499999999</c:v>
                </c:pt>
                <c:pt idx="15">
                  <c:v>934.07324000000006</c:v>
                </c:pt>
                <c:pt idx="16">
                  <c:v>1111.29964</c:v>
                </c:pt>
                <c:pt idx="17">
                  <c:v>1085.22624</c:v>
                </c:pt>
                <c:pt idx="18">
                  <c:v>960.40869999999995</c:v>
                </c:pt>
                <c:pt idx="19">
                  <c:v>1067.22397</c:v>
                </c:pt>
                <c:pt idx="20">
                  <c:v>1002.10175</c:v>
                </c:pt>
                <c:pt idx="21">
                  <c:v>1120.8974800000001</c:v>
                </c:pt>
                <c:pt idx="22">
                  <c:v>999.31236999999999</c:v>
                </c:pt>
                <c:pt idx="23">
                  <c:v>899.19892000000004</c:v>
                </c:pt>
                <c:pt idx="24">
                  <c:v>995.43997000000002</c:v>
                </c:pt>
                <c:pt idx="25">
                  <c:v>978.00816999999995</c:v>
                </c:pt>
                <c:pt idx="26">
                  <c:v>961.49141999999995</c:v>
                </c:pt>
                <c:pt idx="27">
                  <c:v>993.01079000000004</c:v>
                </c:pt>
                <c:pt idx="28">
                  <c:v>1061.3211699999999</c:v>
                </c:pt>
                <c:pt idx="29">
                  <c:v>1103.2839100000001</c:v>
                </c:pt>
                <c:pt idx="30">
                  <c:v>1051.07574</c:v>
                </c:pt>
                <c:pt idx="31">
                  <c:v>1060.9251899999999</c:v>
                </c:pt>
                <c:pt idx="32">
                  <c:v>945.34495000000004</c:v>
                </c:pt>
                <c:pt idx="33">
                  <c:v>983.65045999999995</c:v>
                </c:pt>
                <c:pt idx="34">
                  <c:v>836.03994999999998</c:v>
                </c:pt>
                <c:pt idx="35">
                  <c:v>1099.8366699999999</c:v>
                </c:pt>
                <c:pt idx="36">
                  <c:v>989.52889000000005</c:v>
                </c:pt>
                <c:pt idx="37">
                  <c:v>1044.15861</c:v>
                </c:pt>
                <c:pt idx="38">
                  <c:v>851.41237000000001</c:v>
                </c:pt>
                <c:pt idx="39">
                  <c:v>789.69833000000006</c:v>
                </c:pt>
                <c:pt idx="40">
                  <c:v>805.16301999999996</c:v>
                </c:pt>
                <c:pt idx="41">
                  <c:v>849.88259000000005</c:v>
                </c:pt>
                <c:pt idx="42">
                  <c:v>885.54648999999995</c:v>
                </c:pt>
                <c:pt idx="43">
                  <c:v>860.25433999999996</c:v>
                </c:pt>
                <c:pt idx="44">
                  <c:v>907.16141000000005</c:v>
                </c:pt>
                <c:pt idx="45">
                  <c:v>921.14368000000002</c:v>
                </c:pt>
                <c:pt idx="46">
                  <c:v>930.31735000000003</c:v>
                </c:pt>
                <c:pt idx="47">
                  <c:v>865.58280000000002</c:v>
                </c:pt>
                <c:pt idx="48">
                  <c:v>872.22132999999997</c:v>
                </c:pt>
                <c:pt idx="49">
                  <c:v>822.74265000000003</c:v>
                </c:pt>
                <c:pt idx="50">
                  <c:v>828.29425000000003</c:v>
                </c:pt>
                <c:pt idx="51">
                  <c:v>894.86635000000001</c:v>
                </c:pt>
                <c:pt idx="52">
                  <c:v>753.17870000000005</c:v>
                </c:pt>
                <c:pt idx="53">
                  <c:v>855.53205000000003</c:v>
                </c:pt>
                <c:pt idx="54">
                  <c:v>675.67448000000002</c:v>
                </c:pt>
                <c:pt idx="55">
                  <c:v>851.73974999999996</c:v>
                </c:pt>
                <c:pt idx="56">
                  <c:v>811.06771000000003</c:v>
                </c:pt>
                <c:pt idx="57">
                  <c:v>740.40837999999997</c:v>
                </c:pt>
                <c:pt idx="58">
                  <c:v>690.63966000000005</c:v>
                </c:pt>
                <c:pt idx="59">
                  <c:v>820.78794000000005</c:v>
                </c:pt>
                <c:pt idx="60">
                  <c:v>898.93622000000005</c:v>
                </c:pt>
                <c:pt idx="61">
                  <c:v>879.58839999999998</c:v>
                </c:pt>
                <c:pt idx="62">
                  <c:v>865.98180000000002</c:v>
                </c:pt>
                <c:pt idx="63">
                  <c:v>678.01192000000003</c:v>
                </c:pt>
                <c:pt idx="64">
                  <c:v>838.25980000000004</c:v>
                </c:pt>
                <c:pt idx="65">
                  <c:v>563.15222000000006</c:v>
                </c:pt>
                <c:pt idx="66">
                  <c:v>514.13840000000005</c:v>
                </c:pt>
                <c:pt idx="67">
                  <c:v>832.78764000000001</c:v>
                </c:pt>
                <c:pt idx="68">
                  <c:v>871.94177999999999</c:v>
                </c:pt>
                <c:pt idx="69">
                  <c:v>738.01877000000002</c:v>
                </c:pt>
                <c:pt idx="70">
                  <c:v>759.66900999999996</c:v>
                </c:pt>
                <c:pt idx="71">
                  <c:v>721.68056999999999</c:v>
                </c:pt>
                <c:pt idx="72">
                  <c:v>628.91088000000002</c:v>
                </c:pt>
                <c:pt idx="73">
                  <c:v>642.84528999999998</c:v>
                </c:pt>
                <c:pt idx="74">
                  <c:v>838.13615000000004</c:v>
                </c:pt>
                <c:pt idx="75">
                  <c:v>775.92309</c:v>
                </c:pt>
                <c:pt idx="76">
                  <c:v>645.51960999999994</c:v>
                </c:pt>
                <c:pt idx="77">
                  <c:v>777.0634</c:v>
                </c:pt>
                <c:pt idx="78">
                  <c:v>760.13550999999995</c:v>
                </c:pt>
                <c:pt idx="79">
                  <c:v>884.86874999999998</c:v>
                </c:pt>
                <c:pt idx="80">
                  <c:v>788.74066000000005</c:v>
                </c:pt>
                <c:pt idx="81">
                  <c:v>731.55885999999998</c:v>
                </c:pt>
                <c:pt idx="82">
                  <c:v>797.36144000000002</c:v>
                </c:pt>
                <c:pt idx="83">
                  <c:v>740.28022999999996</c:v>
                </c:pt>
                <c:pt idx="84">
                  <c:v>1002.72537</c:v>
                </c:pt>
                <c:pt idx="85">
                  <c:v>702.29749000000004</c:v>
                </c:pt>
                <c:pt idx="86">
                  <c:v>717.37057000000004</c:v>
                </c:pt>
                <c:pt idx="87">
                  <c:v>668.64287000000002</c:v>
                </c:pt>
                <c:pt idx="88">
                  <c:v>734.46596</c:v>
                </c:pt>
                <c:pt idx="89">
                  <c:v>704.82029</c:v>
                </c:pt>
                <c:pt idx="90">
                  <c:v>714.66485999999998</c:v>
                </c:pt>
                <c:pt idx="91">
                  <c:v>607.11586</c:v>
                </c:pt>
                <c:pt idx="92">
                  <c:v>588.41845000000001</c:v>
                </c:pt>
                <c:pt idx="93">
                  <c:v>618.02179999999998</c:v>
                </c:pt>
                <c:pt idx="94">
                  <c:v>736.43082000000004</c:v>
                </c:pt>
                <c:pt idx="95">
                  <c:v>538.93457000000001</c:v>
                </c:pt>
                <c:pt idx="96">
                  <c:v>501.11604999999997</c:v>
                </c:pt>
                <c:pt idx="97">
                  <c:v>490.58953000000002</c:v>
                </c:pt>
                <c:pt idx="98">
                  <c:v>592.68605000000002</c:v>
                </c:pt>
                <c:pt idx="99">
                  <c:v>652.75815999999998</c:v>
                </c:pt>
                <c:pt idx="100">
                  <c:v>383.10273000000001</c:v>
                </c:pt>
                <c:pt idx="101">
                  <c:v>597.49417000000005</c:v>
                </c:pt>
                <c:pt idx="102">
                  <c:v>673.72739999999999</c:v>
                </c:pt>
                <c:pt idx="103">
                  <c:v>655.80830000000003</c:v>
                </c:pt>
                <c:pt idx="104">
                  <c:v>495.48295000000002</c:v>
                </c:pt>
                <c:pt idx="105">
                  <c:v>497.54529000000002</c:v>
                </c:pt>
                <c:pt idx="106">
                  <c:v>461.18185</c:v>
                </c:pt>
                <c:pt idx="107">
                  <c:v>548.98931000000005</c:v>
                </c:pt>
                <c:pt idx="108">
                  <c:v>536.72450000000003</c:v>
                </c:pt>
                <c:pt idx="109">
                  <c:v>634.89621999999997</c:v>
                </c:pt>
                <c:pt idx="110">
                  <c:v>397.84820999999999</c:v>
                </c:pt>
                <c:pt idx="111">
                  <c:v>340.66739000000001</c:v>
                </c:pt>
                <c:pt idx="112">
                  <c:v>488.69065999999998</c:v>
                </c:pt>
                <c:pt idx="113">
                  <c:v>413.51375000000002</c:v>
                </c:pt>
                <c:pt idx="114">
                  <c:v>405.43937</c:v>
                </c:pt>
                <c:pt idx="115">
                  <c:v>467.21069999999997</c:v>
                </c:pt>
                <c:pt idx="116">
                  <c:v>541.18904999999995</c:v>
                </c:pt>
                <c:pt idx="117">
                  <c:v>380.50628</c:v>
                </c:pt>
                <c:pt idx="118">
                  <c:v>426.89771999999999</c:v>
                </c:pt>
                <c:pt idx="119">
                  <c:v>448.60165999999998</c:v>
                </c:pt>
                <c:pt idx="120">
                  <c:v>375.46674000000002</c:v>
                </c:pt>
                <c:pt idx="121">
                  <c:v>361.96559999999999</c:v>
                </c:pt>
                <c:pt idx="122">
                  <c:v>349.71935000000002</c:v>
                </c:pt>
                <c:pt idx="123">
                  <c:v>430.13227999999998</c:v>
                </c:pt>
                <c:pt idx="124">
                  <c:v>479.42117999999999</c:v>
                </c:pt>
                <c:pt idx="125">
                  <c:v>277.46496999999999</c:v>
                </c:pt>
                <c:pt idx="126">
                  <c:v>360.83591000000001</c:v>
                </c:pt>
                <c:pt idx="127">
                  <c:v>381.81036</c:v>
                </c:pt>
                <c:pt idx="128">
                  <c:v>307.14807999999999</c:v>
                </c:pt>
                <c:pt idx="129">
                  <c:v>306.91942</c:v>
                </c:pt>
                <c:pt idx="130">
                  <c:v>429.42412999999999</c:v>
                </c:pt>
                <c:pt idx="131">
                  <c:v>386.14859000000001</c:v>
                </c:pt>
                <c:pt idx="132">
                  <c:v>382.30662999999998</c:v>
                </c:pt>
                <c:pt idx="133">
                  <c:v>407.34554000000003</c:v>
                </c:pt>
                <c:pt idx="134">
                  <c:v>498.25261</c:v>
                </c:pt>
                <c:pt idx="135">
                  <c:v>334.81495000000001</c:v>
                </c:pt>
                <c:pt idx="136">
                  <c:v>268.0521</c:v>
                </c:pt>
                <c:pt idx="137">
                  <c:v>287.67694</c:v>
                </c:pt>
                <c:pt idx="138">
                  <c:v>283.00391999999999</c:v>
                </c:pt>
                <c:pt idx="139">
                  <c:v>367.19713000000002</c:v>
                </c:pt>
                <c:pt idx="140">
                  <c:v>388.46258999999998</c:v>
                </c:pt>
                <c:pt idx="141">
                  <c:v>343.52785999999998</c:v>
                </c:pt>
                <c:pt idx="142">
                  <c:v>192.66345000000001</c:v>
                </c:pt>
                <c:pt idx="143">
                  <c:v>263.95429999999999</c:v>
                </c:pt>
                <c:pt idx="144">
                  <c:v>306.31743</c:v>
                </c:pt>
                <c:pt idx="145">
                  <c:v>169.58484999999999</c:v>
                </c:pt>
                <c:pt idx="146">
                  <c:v>284.33078</c:v>
                </c:pt>
                <c:pt idx="147">
                  <c:v>277.32085000000001</c:v>
                </c:pt>
                <c:pt idx="148">
                  <c:v>242.37539000000001</c:v>
                </c:pt>
                <c:pt idx="149">
                  <c:v>236.56468000000001</c:v>
                </c:pt>
                <c:pt idx="150">
                  <c:v>259.66802999999999</c:v>
                </c:pt>
                <c:pt idx="151">
                  <c:v>231.51651000000001</c:v>
                </c:pt>
                <c:pt idx="152">
                  <c:v>170.9392</c:v>
                </c:pt>
                <c:pt idx="153">
                  <c:v>285.70173999999997</c:v>
                </c:pt>
                <c:pt idx="154">
                  <c:v>439.08535999999998</c:v>
                </c:pt>
                <c:pt idx="155">
                  <c:v>275.92408</c:v>
                </c:pt>
                <c:pt idx="156">
                  <c:v>226.67196000000001</c:v>
                </c:pt>
                <c:pt idx="157">
                  <c:v>95.156180000000006</c:v>
                </c:pt>
                <c:pt idx="158">
                  <c:v>205.2029</c:v>
                </c:pt>
                <c:pt idx="159">
                  <c:v>325.90976999999998</c:v>
                </c:pt>
                <c:pt idx="160">
                  <c:v>268.73969</c:v>
                </c:pt>
                <c:pt idx="161">
                  <c:v>361.35379</c:v>
                </c:pt>
                <c:pt idx="162">
                  <c:v>237.09093999999999</c:v>
                </c:pt>
                <c:pt idx="163">
                  <c:v>201.89059</c:v>
                </c:pt>
                <c:pt idx="164">
                  <c:v>192.99590000000001</c:v>
                </c:pt>
                <c:pt idx="165">
                  <c:v>56.588509999999999</c:v>
                </c:pt>
                <c:pt idx="166">
                  <c:v>142.47604000000001</c:v>
                </c:pt>
                <c:pt idx="167">
                  <c:v>78.679010000000005</c:v>
                </c:pt>
                <c:pt idx="168">
                  <c:v>140.03725</c:v>
                </c:pt>
                <c:pt idx="169">
                  <c:v>254.80466999999999</c:v>
                </c:pt>
                <c:pt idx="170">
                  <c:v>225.47150999999999</c:v>
                </c:pt>
                <c:pt idx="171">
                  <c:v>212.27018000000001</c:v>
                </c:pt>
                <c:pt idx="172">
                  <c:v>313.57567999999998</c:v>
                </c:pt>
                <c:pt idx="173">
                  <c:v>181.36360999999999</c:v>
                </c:pt>
                <c:pt idx="174">
                  <c:v>186.97184999999999</c:v>
                </c:pt>
                <c:pt idx="175">
                  <c:v>188.98829000000001</c:v>
                </c:pt>
                <c:pt idx="176">
                  <c:v>235.27525</c:v>
                </c:pt>
                <c:pt idx="177">
                  <c:v>222.81023999999999</c:v>
                </c:pt>
                <c:pt idx="178">
                  <c:v>262.31887</c:v>
                </c:pt>
                <c:pt idx="179">
                  <c:v>11.80992</c:v>
                </c:pt>
                <c:pt idx="180">
                  <c:v>206.4914</c:v>
                </c:pt>
                <c:pt idx="181">
                  <c:v>94.43168</c:v>
                </c:pt>
                <c:pt idx="182">
                  <c:v>110.88854000000001</c:v>
                </c:pt>
                <c:pt idx="183">
                  <c:v>207.83273</c:v>
                </c:pt>
                <c:pt idx="184">
                  <c:v>194.91849999999999</c:v>
                </c:pt>
                <c:pt idx="185">
                  <c:v>26.24061</c:v>
                </c:pt>
                <c:pt idx="186">
                  <c:v>93.99924</c:v>
                </c:pt>
                <c:pt idx="187">
                  <c:v>109.60162</c:v>
                </c:pt>
                <c:pt idx="188">
                  <c:v>222.37782999999999</c:v>
                </c:pt>
                <c:pt idx="189">
                  <c:v>204.17845</c:v>
                </c:pt>
                <c:pt idx="190">
                  <c:v>129.57673</c:v>
                </c:pt>
                <c:pt idx="191">
                  <c:v>55.517980000000001</c:v>
                </c:pt>
                <c:pt idx="192">
                  <c:v>70.964110000000005</c:v>
                </c:pt>
                <c:pt idx="193">
                  <c:v>72.132890000000003</c:v>
                </c:pt>
                <c:pt idx="194">
                  <c:v>226.12395000000001</c:v>
                </c:pt>
                <c:pt idx="195">
                  <c:v>204.35621</c:v>
                </c:pt>
                <c:pt idx="196">
                  <c:v>136.10311999999999</c:v>
                </c:pt>
                <c:pt idx="197">
                  <c:v>65.971130000000002</c:v>
                </c:pt>
                <c:pt idx="198">
                  <c:v>49.989530000000002</c:v>
                </c:pt>
                <c:pt idx="199">
                  <c:v>124.73058</c:v>
                </c:pt>
                <c:pt idx="200">
                  <c:v>163.77437</c:v>
                </c:pt>
                <c:pt idx="201">
                  <c:v>50.958770000000001</c:v>
                </c:pt>
                <c:pt idx="202">
                  <c:v>238.03870000000001</c:v>
                </c:pt>
                <c:pt idx="203">
                  <c:v>102.40474</c:v>
                </c:pt>
                <c:pt idx="204">
                  <c:v>257.29424</c:v>
                </c:pt>
                <c:pt idx="205">
                  <c:v>93.724739999999997</c:v>
                </c:pt>
                <c:pt idx="206">
                  <c:v>66.963840000000005</c:v>
                </c:pt>
                <c:pt idx="207">
                  <c:v>143.09357</c:v>
                </c:pt>
                <c:pt idx="208">
                  <c:v>279.64517000000001</c:v>
                </c:pt>
                <c:pt idx="209">
                  <c:v>115.56395999999999</c:v>
                </c:pt>
                <c:pt idx="210">
                  <c:v>80.752260000000007</c:v>
                </c:pt>
                <c:pt idx="211">
                  <c:v>139.41716</c:v>
                </c:pt>
                <c:pt idx="212">
                  <c:v>79.560540000000003</c:v>
                </c:pt>
                <c:pt idx="213">
                  <c:v>52.603349999999999</c:v>
                </c:pt>
                <c:pt idx="214">
                  <c:v>-11.716139999999999</c:v>
                </c:pt>
                <c:pt idx="215">
                  <c:v>91.264169999999993</c:v>
                </c:pt>
                <c:pt idx="216">
                  <c:v>35.815770000000001</c:v>
                </c:pt>
                <c:pt idx="217">
                  <c:v>260.07440000000003</c:v>
                </c:pt>
                <c:pt idx="218">
                  <c:v>34.104520000000001</c:v>
                </c:pt>
                <c:pt idx="219">
                  <c:v>-39.97475</c:v>
                </c:pt>
                <c:pt idx="220">
                  <c:v>167.76337000000001</c:v>
                </c:pt>
                <c:pt idx="221">
                  <c:v>99.306190000000001</c:v>
                </c:pt>
                <c:pt idx="222">
                  <c:v>65.302120000000002</c:v>
                </c:pt>
                <c:pt idx="223">
                  <c:v>139.74629999999999</c:v>
                </c:pt>
                <c:pt idx="224">
                  <c:v>34.134819999999998</c:v>
                </c:pt>
                <c:pt idx="225">
                  <c:v>-136.44248999999999</c:v>
                </c:pt>
                <c:pt idx="226">
                  <c:v>-5.6477300000000001</c:v>
                </c:pt>
                <c:pt idx="227">
                  <c:v>301.28082999999998</c:v>
                </c:pt>
                <c:pt idx="228">
                  <c:v>108.22305</c:v>
                </c:pt>
                <c:pt idx="229">
                  <c:v>128.87035</c:v>
                </c:pt>
                <c:pt idx="230">
                  <c:v>137.17391000000001</c:v>
                </c:pt>
                <c:pt idx="231">
                  <c:v>109.46769</c:v>
                </c:pt>
                <c:pt idx="232">
                  <c:v>32.74194</c:v>
                </c:pt>
                <c:pt idx="233">
                  <c:v>167.12069</c:v>
                </c:pt>
                <c:pt idx="234">
                  <c:v>18.226980000000001</c:v>
                </c:pt>
                <c:pt idx="235">
                  <c:v>174.77271999999999</c:v>
                </c:pt>
                <c:pt idx="236">
                  <c:v>92.907319999999999</c:v>
                </c:pt>
                <c:pt idx="237">
                  <c:v>77.260679999999994</c:v>
                </c:pt>
                <c:pt idx="238">
                  <c:v>95.017359999999996</c:v>
                </c:pt>
                <c:pt idx="239">
                  <c:v>187.05725000000001</c:v>
                </c:pt>
                <c:pt idx="240">
                  <c:v>142.29438999999999</c:v>
                </c:pt>
                <c:pt idx="241">
                  <c:v>57.279580000000003</c:v>
                </c:pt>
                <c:pt idx="242">
                  <c:v>10.7384</c:v>
                </c:pt>
                <c:pt idx="243">
                  <c:v>74.917940000000002</c:v>
                </c:pt>
                <c:pt idx="244">
                  <c:v>63.155079999999998</c:v>
                </c:pt>
                <c:pt idx="245">
                  <c:v>-32.368519999999997</c:v>
                </c:pt>
                <c:pt idx="246">
                  <c:v>-56.981960000000001</c:v>
                </c:pt>
                <c:pt idx="247">
                  <c:v>126.26300000000001</c:v>
                </c:pt>
                <c:pt idx="248">
                  <c:v>-123.12485</c:v>
                </c:pt>
                <c:pt idx="249">
                  <c:v>-78.48536</c:v>
                </c:pt>
                <c:pt idx="250">
                  <c:v>-55.131999999999998</c:v>
                </c:pt>
                <c:pt idx="251">
                  <c:v>81.169589999999999</c:v>
                </c:pt>
                <c:pt idx="252">
                  <c:v>6.58155</c:v>
                </c:pt>
                <c:pt idx="253">
                  <c:v>140.26302999999999</c:v>
                </c:pt>
                <c:pt idx="254">
                  <c:v>54.94256</c:v>
                </c:pt>
                <c:pt idx="255">
                  <c:v>-102.45896999999999</c:v>
                </c:pt>
                <c:pt idx="256">
                  <c:v>-26.988420000000001</c:v>
                </c:pt>
                <c:pt idx="257">
                  <c:v>2.4733299999999998</c:v>
                </c:pt>
                <c:pt idx="258">
                  <c:v>-132.29148000000001</c:v>
                </c:pt>
                <c:pt idx="259">
                  <c:v>54.687860000000001</c:v>
                </c:pt>
                <c:pt idx="260">
                  <c:v>-133.85820000000001</c:v>
                </c:pt>
                <c:pt idx="261">
                  <c:v>-53.577109999999998</c:v>
                </c:pt>
                <c:pt idx="262">
                  <c:v>-5.7227800000000002</c:v>
                </c:pt>
                <c:pt idx="263">
                  <c:v>46.460659999999997</c:v>
                </c:pt>
                <c:pt idx="264">
                  <c:v>23.442920000000001</c:v>
                </c:pt>
                <c:pt idx="265">
                  <c:v>-141.85410999999999</c:v>
                </c:pt>
                <c:pt idx="266">
                  <c:v>-160.55544</c:v>
                </c:pt>
                <c:pt idx="267">
                  <c:v>-77.80462</c:v>
                </c:pt>
                <c:pt idx="268">
                  <c:v>7.5956099999999998</c:v>
                </c:pt>
                <c:pt idx="269">
                  <c:v>44.308340000000001</c:v>
                </c:pt>
                <c:pt idx="270">
                  <c:v>-24.987719999999999</c:v>
                </c:pt>
                <c:pt idx="271">
                  <c:v>-33.301349999999999</c:v>
                </c:pt>
                <c:pt idx="272">
                  <c:v>-49.87182</c:v>
                </c:pt>
                <c:pt idx="273">
                  <c:v>-112.49503</c:v>
                </c:pt>
                <c:pt idx="274">
                  <c:v>-63.120190000000001</c:v>
                </c:pt>
                <c:pt idx="275">
                  <c:v>-23.575420000000001</c:v>
                </c:pt>
                <c:pt idx="276">
                  <c:v>27.59629</c:v>
                </c:pt>
                <c:pt idx="277">
                  <c:v>-25.00055</c:v>
                </c:pt>
                <c:pt idx="278">
                  <c:v>-42.28</c:v>
                </c:pt>
                <c:pt idx="279">
                  <c:v>-206.12488999999999</c:v>
                </c:pt>
                <c:pt idx="280">
                  <c:v>116.76461</c:v>
                </c:pt>
                <c:pt idx="281">
                  <c:v>-77.389849999999996</c:v>
                </c:pt>
                <c:pt idx="282">
                  <c:v>-141.21716000000001</c:v>
                </c:pt>
                <c:pt idx="283">
                  <c:v>-79.116730000000004</c:v>
                </c:pt>
                <c:pt idx="284">
                  <c:v>-12.63447</c:v>
                </c:pt>
                <c:pt idx="285">
                  <c:v>-84.27037</c:v>
                </c:pt>
                <c:pt idx="286">
                  <c:v>-107.72854</c:v>
                </c:pt>
                <c:pt idx="287">
                  <c:v>-64.564629999999994</c:v>
                </c:pt>
                <c:pt idx="288">
                  <c:v>6.6305199999999997</c:v>
                </c:pt>
                <c:pt idx="289">
                  <c:v>-41.161630000000002</c:v>
                </c:pt>
                <c:pt idx="290">
                  <c:v>-5.0289700000000002</c:v>
                </c:pt>
                <c:pt idx="291">
                  <c:v>4.0030999999999999</c:v>
                </c:pt>
                <c:pt idx="292">
                  <c:v>-38.173819999999999</c:v>
                </c:pt>
                <c:pt idx="293">
                  <c:v>59.0184</c:v>
                </c:pt>
                <c:pt idx="294">
                  <c:v>-73.404610000000005</c:v>
                </c:pt>
                <c:pt idx="295">
                  <c:v>119.45559</c:v>
                </c:pt>
                <c:pt idx="296">
                  <c:v>-64.773089999999996</c:v>
                </c:pt>
                <c:pt idx="297">
                  <c:v>-80.570120000000003</c:v>
                </c:pt>
                <c:pt idx="298">
                  <c:v>-79.934539999999998</c:v>
                </c:pt>
                <c:pt idx="299">
                  <c:v>-44.016730000000003</c:v>
                </c:pt>
                <c:pt idx="300">
                  <c:v>46.662799999999997</c:v>
                </c:pt>
                <c:pt idx="301">
                  <c:v>-1.8647</c:v>
                </c:pt>
                <c:pt idx="302">
                  <c:v>-31.431270000000001</c:v>
                </c:pt>
                <c:pt idx="303">
                  <c:v>88.706270000000004</c:v>
                </c:pt>
                <c:pt idx="304">
                  <c:v>-39.471620000000001</c:v>
                </c:pt>
                <c:pt idx="305">
                  <c:v>-84.78819</c:v>
                </c:pt>
                <c:pt idx="306">
                  <c:v>-100.65846000000001</c:v>
                </c:pt>
                <c:pt idx="307">
                  <c:v>-17.640070000000001</c:v>
                </c:pt>
                <c:pt idx="308">
                  <c:v>-82.726159999999993</c:v>
                </c:pt>
                <c:pt idx="309">
                  <c:v>16.620360000000002</c:v>
                </c:pt>
                <c:pt idx="310">
                  <c:v>13.37703</c:v>
                </c:pt>
                <c:pt idx="311">
                  <c:v>31.092700000000001</c:v>
                </c:pt>
                <c:pt idx="312">
                  <c:v>-69.952389999999994</c:v>
                </c:pt>
                <c:pt idx="313">
                  <c:v>-19.260159999999999</c:v>
                </c:pt>
                <c:pt idx="314">
                  <c:v>82.531670000000005</c:v>
                </c:pt>
                <c:pt idx="315">
                  <c:v>-67.258520000000004</c:v>
                </c:pt>
                <c:pt idx="316">
                  <c:v>35.935650000000003</c:v>
                </c:pt>
                <c:pt idx="317">
                  <c:v>-80.860399999999998</c:v>
                </c:pt>
                <c:pt idx="318">
                  <c:v>-163.04024999999999</c:v>
                </c:pt>
                <c:pt idx="319">
                  <c:v>-51.92127</c:v>
                </c:pt>
                <c:pt idx="320">
                  <c:v>-134.59428</c:v>
                </c:pt>
                <c:pt idx="321">
                  <c:v>-83.94014</c:v>
                </c:pt>
                <c:pt idx="322">
                  <c:v>56.48451</c:v>
                </c:pt>
                <c:pt idx="323">
                  <c:v>-4.61233</c:v>
                </c:pt>
                <c:pt idx="324">
                  <c:v>-4.57538</c:v>
                </c:pt>
                <c:pt idx="325">
                  <c:v>-81.040390000000002</c:v>
                </c:pt>
                <c:pt idx="326">
                  <c:v>-234.92627999999999</c:v>
                </c:pt>
                <c:pt idx="327">
                  <c:v>-66.909840000000003</c:v>
                </c:pt>
                <c:pt idx="328">
                  <c:v>-11.28891</c:v>
                </c:pt>
                <c:pt idx="329">
                  <c:v>-84.805670000000006</c:v>
                </c:pt>
                <c:pt idx="330">
                  <c:v>-26.383949999999999</c:v>
                </c:pt>
                <c:pt idx="331">
                  <c:v>70.348309999999998</c:v>
                </c:pt>
                <c:pt idx="332">
                  <c:v>-69.886219999999994</c:v>
                </c:pt>
                <c:pt idx="333">
                  <c:v>56.161470000000001</c:v>
                </c:pt>
                <c:pt idx="334">
                  <c:v>33.572450000000003</c:v>
                </c:pt>
                <c:pt idx="335">
                  <c:v>92.920919999999995</c:v>
                </c:pt>
                <c:pt idx="336">
                  <c:v>78.424670000000006</c:v>
                </c:pt>
                <c:pt idx="337">
                  <c:v>87.483099999999993</c:v>
                </c:pt>
                <c:pt idx="338">
                  <c:v>-79.646940000000001</c:v>
                </c:pt>
                <c:pt idx="339">
                  <c:v>-108.46741</c:v>
                </c:pt>
                <c:pt idx="340">
                  <c:v>-37.615029999999997</c:v>
                </c:pt>
                <c:pt idx="341">
                  <c:v>-6.9765100000000002</c:v>
                </c:pt>
                <c:pt idx="342">
                  <c:v>-75.576279999999997</c:v>
                </c:pt>
                <c:pt idx="343">
                  <c:v>83.425510000000003</c:v>
                </c:pt>
                <c:pt idx="344">
                  <c:v>-20.056090000000001</c:v>
                </c:pt>
                <c:pt idx="345">
                  <c:v>124.9457</c:v>
                </c:pt>
                <c:pt idx="346">
                  <c:v>70.036360000000002</c:v>
                </c:pt>
                <c:pt idx="347">
                  <c:v>-42.794849999999997</c:v>
                </c:pt>
                <c:pt idx="348">
                  <c:v>22.138590000000001</c:v>
                </c:pt>
                <c:pt idx="349">
                  <c:v>87.772210000000001</c:v>
                </c:pt>
                <c:pt idx="350">
                  <c:v>-46.993569999999998</c:v>
                </c:pt>
                <c:pt idx="351">
                  <c:v>-11.4322</c:v>
                </c:pt>
                <c:pt idx="352">
                  <c:v>-75.590559999999996</c:v>
                </c:pt>
                <c:pt idx="353">
                  <c:v>-8.7694399999999995</c:v>
                </c:pt>
                <c:pt idx="354">
                  <c:v>-41.497129999999999</c:v>
                </c:pt>
                <c:pt idx="355">
                  <c:v>119.33669</c:v>
                </c:pt>
                <c:pt idx="356">
                  <c:v>27.640250000000002</c:v>
                </c:pt>
                <c:pt idx="357">
                  <c:v>-29.71245</c:v>
                </c:pt>
                <c:pt idx="358">
                  <c:v>-11.73409</c:v>
                </c:pt>
                <c:pt idx="359">
                  <c:v>-58.925660000000001</c:v>
                </c:pt>
                <c:pt idx="360">
                  <c:v>99.830039999999997</c:v>
                </c:pt>
                <c:pt idx="361">
                  <c:v>-66.044139999999999</c:v>
                </c:pt>
                <c:pt idx="362">
                  <c:v>-11.750360000000001</c:v>
                </c:pt>
                <c:pt idx="363">
                  <c:v>-1.57375</c:v>
                </c:pt>
                <c:pt idx="364">
                  <c:v>2.5364399999999998</c:v>
                </c:pt>
                <c:pt idx="365">
                  <c:v>0.98745000000000005</c:v>
                </c:pt>
                <c:pt idx="366">
                  <c:v>36.296860000000002</c:v>
                </c:pt>
                <c:pt idx="367">
                  <c:v>5.5418200000000004</c:v>
                </c:pt>
                <c:pt idx="368">
                  <c:v>-28.472989999999999</c:v>
                </c:pt>
                <c:pt idx="369">
                  <c:v>-28.82666</c:v>
                </c:pt>
                <c:pt idx="370">
                  <c:v>106.53451</c:v>
                </c:pt>
                <c:pt idx="371">
                  <c:v>150.27360999999999</c:v>
                </c:pt>
                <c:pt idx="372">
                  <c:v>66.034189999999995</c:v>
                </c:pt>
                <c:pt idx="373">
                  <c:v>53.227400000000003</c:v>
                </c:pt>
                <c:pt idx="374">
                  <c:v>73.706729999999993</c:v>
                </c:pt>
                <c:pt idx="375">
                  <c:v>29.727070000000001</c:v>
                </c:pt>
                <c:pt idx="376">
                  <c:v>26.670280000000002</c:v>
                </c:pt>
                <c:pt idx="377">
                  <c:v>-14.69023</c:v>
                </c:pt>
                <c:pt idx="378">
                  <c:v>-74.658159999999995</c:v>
                </c:pt>
                <c:pt idx="379">
                  <c:v>-78.296019999999999</c:v>
                </c:pt>
                <c:pt idx="380">
                  <c:v>31.430389999999999</c:v>
                </c:pt>
                <c:pt idx="381">
                  <c:v>17.00151</c:v>
                </c:pt>
                <c:pt idx="382">
                  <c:v>-132.71055999999999</c:v>
                </c:pt>
                <c:pt idx="383">
                  <c:v>99.250219999999999</c:v>
                </c:pt>
                <c:pt idx="384">
                  <c:v>128.73931999999999</c:v>
                </c:pt>
                <c:pt idx="385">
                  <c:v>93.716700000000003</c:v>
                </c:pt>
                <c:pt idx="386">
                  <c:v>-15.120369999999999</c:v>
                </c:pt>
                <c:pt idx="387">
                  <c:v>-66.940839999999994</c:v>
                </c:pt>
                <c:pt idx="388">
                  <c:v>-114.25546</c:v>
                </c:pt>
                <c:pt idx="389">
                  <c:v>57.51587</c:v>
                </c:pt>
                <c:pt idx="390">
                  <c:v>28.91122</c:v>
                </c:pt>
                <c:pt idx="391">
                  <c:v>90.544849999999997</c:v>
                </c:pt>
                <c:pt idx="392">
                  <c:v>-35.152569999999997</c:v>
                </c:pt>
                <c:pt idx="393">
                  <c:v>-13.119529999999999</c:v>
                </c:pt>
                <c:pt idx="394">
                  <c:v>77.018010000000004</c:v>
                </c:pt>
                <c:pt idx="395">
                  <c:v>203.70828</c:v>
                </c:pt>
                <c:pt idx="396">
                  <c:v>48.220820000000003</c:v>
                </c:pt>
                <c:pt idx="397">
                  <c:v>-44.045940000000002</c:v>
                </c:pt>
                <c:pt idx="398">
                  <c:v>-28.967980000000001</c:v>
                </c:pt>
                <c:pt idx="399">
                  <c:v>-7.0628599999999997</c:v>
                </c:pt>
                <c:pt idx="400">
                  <c:v>40.908659999999998</c:v>
                </c:pt>
                <c:pt idx="401">
                  <c:v>49.738579999999999</c:v>
                </c:pt>
                <c:pt idx="402">
                  <c:v>19.596820000000001</c:v>
                </c:pt>
                <c:pt idx="403">
                  <c:v>-32.145530000000001</c:v>
                </c:pt>
                <c:pt idx="404">
                  <c:v>-18.283380000000001</c:v>
                </c:pt>
                <c:pt idx="405">
                  <c:v>-9.2005300000000005</c:v>
                </c:pt>
                <c:pt idx="406">
                  <c:v>-134.68214</c:v>
                </c:pt>
                <c:pt idx="407">
                  <c:v>-143.46745000000001</c:v>
                </c:pt>
                <c:pt idx="408">
                  <c:v>-46.931480000000001</c:v>
                </c:pt>
                <c:pt idx="409">
                  <c:v>145.79589999999999</c:v>
                </c:pt>
                <c:pt idx="410">
                  <c:v>106.7684</c:v>
                </c:pt>
                <c:pt idx="411">
                  <c:v>137.15008</c:v>
                </c:pt>
                <c:pt idx="412">
                  <c:v>79.488789999999995</c:v>
                </c:pt>
                <c:pt idx="413">
                  <c:v>114.92807999999999</c:v>
                </c:pt>
                <c:pt idx="414">
                  <c:v>232.06366</c:v>
                </c:pt>
                <c:pt idx="415">
                  <c:v>176.03030000000001</c:v>
                </c:pt>
                <c:pt idx="416">
                  <c:v>140.19712999999999</c:v>
                </c:pt>
                <c:pt idx="417">
                  <c:v>236.51729</c:v>
                </c:pt>
                <c:pt idx="418">
                  <c:v>157.59037000000001</c:v>
                </c:pt>
                <c:pt idx="419">
                  <c:v>192.51501999999999</c:v>
                </c:pt>
                <c:pt idx="420">
                  <c:v>164.01486</c:v>
                </c:pt>
                <c:pt idx="421">
                  <c:v>253.46684999999999</c:v>
                </c:pt>
                <c:pt idx="422">
                  <c:v>226.96376000000001</c:v>
                </c:pt>
                <c:pt idx="423">
                  <c:v>282.91672999999997</c:v>
                </c:pt>
                <c:pt idx="424">
                  <c:v>338.95855999999998</c:v>
                </c:pt>
                <c:pt idx="425">
                  <c:v>479.54140999999998</c:v>
                </c:pt>
                <c:pt idx="426">
                  <c:v>608.84204</c:v>
                </c:pt>
                <c:pt idx="427">
                  <c:v>492.1241</c:v>
                </c:pt>
                <c:pt idx="428">
                  <c:v>641.04972999999995</c:v>
                </c:pt>
                <c:pt idx="429">
                  <c:v>643.86987999999997</c:v>
                </c:pt>
                <c:pt idx="430">
                  <c:v>708.39121</c:v>
                </c:pt>
                <c:pt idx="431">
                  <c:v>741.65179000000001</c:v>
                </c:pt>
                <c:pt idx="432">
                  <c:v>828.00807999999995</c:v>
                </c:pt>
                <c:pt idx="433">
                  <c:v>956.87802999999997</c:v>
                </c:pt>
                <c:pt idx="434">
                  <c:v>1101.1542400000001</c:v>
                </c:pt>
                <c:pt idx="435">
                  <c:v>1103.26053</c:v>
                </c:pt>
                <c:pt idx="436">
                  <c:v>1337.3531499999999</c:v>
                </c:pt>
                <c:pt idx="437">
                  <c:v>1400.0668499999999</c:v>
                </c:pt>
                <c:pt idx="438">
                  <c:v>1262.5208</c:v>
                </c:pt>
                <c:pt idx="439">
                  <c:v>1446.1182899999999</c:v>
                </c:pt>
                <c:pt idx="440">
                  <c:v>1462.3505500000001</c:v>
                </c:pt>
                <c:pt idx="441">
                  <c:v>1547.3005900000001</c:v>
                </c:pt>
                <c:pt idx="442">
                  <c:v>1746.33266</c:v>
                </c:pt>
                <c:pt idx="443">
                  <c:v>1711.88231</c:v>
                </c:pt>
                <c:pt idx="444">
                  <c:v>1590.3880099999999</c:v>
                </c:pt>
                <c:pt idx="445">
                  <c:v>1753.1153899999999</c:v>
                </c:pt>
                <c:pt idx="446">
                  <c:v>1728.8271400000001</c:v>
                </c:pt>
                <c:pt idx="447">
                  <c:v>1820.7928099999999</c:v>
                </c:pt>
                <c:pt idx="448">
                  <c:v>1919.0973300000001</c:v>
                </c:pt>
                <c:pt idx="449">
                  <c:v>1854.79835</c:v>
                </c:pt>
                <c:pt idx="450">
                  <c:v>2030.4944800000001</c:v>
                </c:pt>
                <c:pt idx="451">
                  <c:v>2026.95526</c:v>
                </c:pt>
                <c:pt idx="452">
                  <c:v>2083.6220899999998</c:v>
                </c:pt>
                <c:pt idx="453">
                  <c:v>2166.3475199999998</c:v>
                </c:pt>
                <c:pt idx="454">
                  <c:v>2248.4665</c:v>
                </c:pt>
                <c:pt idx="455">
                  <c:v>2332.78665</c:v>
                </c:pt>
                <c:pt idx="456">
                  <c:v>2347.0247800000002</c:v>
                </c:pt>
                <c:pt idx="457">
                  <c:v>2203.8000099999999</c:v>
                </c:pt>
                <c:pt idx="458">
                  <c:v>2066.9746500000001</c:v>
                </c:pt>
                <c:pt idx="459">
                  <c:v>1981.49891</c:v>
                </c:pt>
                <c:pt idx="460">
                  <c:v>1926.4274600000001</c:v>
                </c:pt>
                <c:pt idx="461">
                  <c:v>1958.98199</c:v>
                </c:pt>
                <c:pt idx="462">
                  <c:v>1746.40176</c:v>
                </c:pt>
                <c:pt idx="463">
                  <c:v>1800.41722</c:v>
                </c:pt>
                <c:pt idx="464">
                  <c:v>1784.2891400000001</c:v>
                </c:pt>
                <c:pt idx="465">
                  <c:v>1719.1532299999999</c:v>
                </c:pt>
                <c:pt idx="466">
                  <c:v>1507.7595200000001</c:v>
                </c:pt>
                <c:pt idx="467">
                  <c:v>1451.80233</c:v>
                </c:pt>
                <c:pt idx="468">
                  <c:v>1448.5873300000001</c:v>
                </c:pt>
                <c:pt idx="469">
                  <c:v>1422.1477199999999</c:v>
                </c:pt>
                <c:pt idx="470">
                  <c:v>1513.63681</c:v>
                </c:pt>
                <c:pt idx="471">
                  <c:v>1569.4423200000001</c:v>
                </c:pt>
                <c:pt idx="472">
                  <c:v>1541.8865000000001</c:v>
                </c:pt>
                <c:pt idx="473">
                  <c:v>1448.6519699999999</c:v>
                </c:pt>
                <c:pt idx="474">
                  <c:v>1542.3578600000001</c:v>
                </c:pt>
                <c:pt idx="475">
                  <c:v>1509.8176599999999</c:v>
                </c:pt>
                <c:pt idx="476">
                  <c:v>1525.5626199999999</c:v>
                </c:pt>
                <c:pt idx="477">
                  <c:v>1493.5439100000001</c:v>
                </c:pt>
                <c:pt idx="478">
                  <c:v>1477.6081999999999</c:v>
                </c:pt>
                <c:pt idx="479">
                  <c:v>1504.17542</c:v>
                </c:pt>
                <c:pt idx="480">
                  <c:v>1422.0121799999999</c:v>
                </c:pt>
                <c:pt idx="481">
                  <c:v>1542.6243300000001</c:v>
                </c:pt>
                <c:pt idx="482">
                  <c:v>1645.06558</c:v>
                </c:pt>
                <c:pt idx="483">
                  <c:v>1661.06834</c:v>
                </c:pt>
                <c:pt idx="484">
                  <c:v>1675.4920199999999</c:v>
                </c:pt>
                <c:pt idx="485">
                  <c:v>1666.88346</c:v>
                </c:pt>
                <c:pt idx="486">
                  <c:v>1613.4565399999999</c:v>
                </c:pt>
                <c:pt idx="487">
                  <c:v>1584.8450499999999</c:v>
                </c:pt>
                <c:pt idx="488">
                  <c:v>1729.56755</c:v>
                </c:pt>
                <c:pt idx="489">
                  <c:v>1689.7851700000001</c:v>
                </c:pt>
                <c:pt idx="490">
                  <c:v>1645.94517</c:v>
                </c:pt>
                <c:pt idx="491">
                  <c:v>1765.1080899999999</c:v>
                </c:pt>
                <c:pt idx="492">
                  <c:v>1877.7563700000001</c:v>
                </c:pt>
                <c:pt idx="493">
                  <c:v>1887.0911699999999</c:v>
                </c:pt>
                <c:pt idx="494">
                  <c:v>1923.9474600000001</c:v>
                </c:pt>
                <c:pt idx="495">
                  <c:v>2021.07816</c:v>
                </c:pt>
                <c:pt idx="496">
                  <c:v>1949.90515</c:v>
                </c:pt>
                <c:pt idx="497">
                  <c:v>1958.3317500000001</c:v>
                </c:pt>
                <c:pt idx="498">
                  <c:v>2110.0562</c:v>
                </c:pt>
                <c:pt idx="499">
                  <c:v>2181.2855399999999</c:v>
                </c:pt>
                <c:pt idx="500">
                  <c:v>2043.6701399999999</c:v>
                </c:pt>
                <c:pt idx="501">
                  <c:v>2420.2686199999998</c:v>
                </c:pt>
                <c:pt idx="502">
                  <c:v>2308.7498999999998</c:v>
                </c:pt>
                <c:pt idx="503">
                  <c:v>2368.5700499999998</c:v>
                </c:pt>
                <c:pt idx="504">
                  <c:v>2474.7378699999999</c:v>
                </c:pt>
                <c:pt idx="505">
                  <c:v>2538.7162199999998</c:v>
                </c:pt>
                <c:pt idx="506">
                  <c:v>2629.97388</c:v>
                </c:pt>
                <c:pt idx="507">
                  <c:v>2633.1534099999999</c:v>
                </c:pt>
                <c:pt idx="508">
                  <c:v>2719.7284500000001</c:v>
                </c:pt>
                <c:pt idx="509">
                  <c:v>2687.3425400000001</c:v>
                </c:pt>
                <c:pt idx="510">
                  <c:v>2804.5611399999998</c:v>
                </c:pt>
                <c:pt idx="511">
                  <c:v>2968.9262100000001</c:v>
                </c:pt>
                <c:pt idx="512">
                  <c:v>2912.3000699999998</c:v>
                </c:pt>
                <c:pt idx="513">
                  <c:v>3184.3760900000002</c:v>
                </c:pt>
                <c:pt idx="514">
                  <c:v>3094.9384300000002</c:v>
                </c:pt>
                <c:pt idx="515">
                  <c:v>3086.7370999999998</c:v>
                </c:pt>
                <c:pt idx="516">
                  <c:v>3309.9517900000001</c:v>
                </c:pt>
                <c:pt idx="517">
                  <c:v>3335.8715499999998</c:v>
                </c:pt>
                <c:pt idx="518">
                  <c:v>3347.15166</c:v>
                </c:pt>
                <c:pt idx="519">
                  <c:v>3414.10952</c:v>
                </c:pt>
                <c:pt idx="520">
                  <c:v>3517.1601300000002</c:v>
                </c:pt>
                <c:pt idx="521">
                  <c:v>3467.1043100000002</c:v>
                </c:pt>
                <c:pt idx="522">
                  <c:v>3526.8092299999998</c:v>
                </c:pt>
                <c:pt idx="523">
                  <c:v>3584.0932499999999</c:v>
                </c:pt>
                <c:pt idx="524">
                  <c:v>3710.01595</c:v>
                </c:pt>
                <c:pt idx="525">
                  <c:v>3770.44938</c:v>
                </c:pt>
                <c:pt idx="526">
                  <c:v>3685.54981</c:v>
                </c:pt>
                <c:pt idx="527">
                  <c:v>3697.9988699999999</c:v>
                </c:pt>
                <c:pt idx="528">
                  <c:v>3834.34148</c:v>
                </c:pt>
                <c:pt idx="529">
                  <c:v>3767.3725800000002</c:v>
                </c:pt>
                <c:pt idx="530">
                  <c:v>3784.1468300000001</c:v>
                </c:pt>
                <c:pt idx="531">
                  <c:v>3746.4415899999999</c:v>
                </c:pt>
                <c:pt idx="532">
                  <c:v>3968.8047200000001</c:v>
                </c:pt>
                <c:pt idx="533">
                  <c:v>3665.4012400000001</c:v>
                </c:pt>
                <c:pt idx="534">
                  <c:v>3880.9459999999999</c:v>
                </c:pt>
                <c:pt idx="535">
                  <c:v>3818.3804100000002</c:v>
                </c:pt>
                <c:pt idx="536">
                  <c:v>3649.61366</c:v>
                </c:pt>
                <c:pt idx="537">
                  <c:v>3831.0880999999999</c:v>
                </c:pt>
                <c:pt idx="538">
                  <c:v>3864.04693</c:v>
                </c:pt>
                <c:pt idx="539">
                  <c:v>3690.5409100000002</c:v>
                </c:pt>
                <c:pt idx="540">
                  <c:v>3646.59348</c:v>
                </c:pt>
                <c:pt idx="541">
                  <c:v>3543.2720399999998</c:v>
                </c:pt>
                <c:pt idx="542">
                  <c:v>3496.71036</c:v>
                </c:pt>
                <c:pt idx="543">
                  <c:v>3493.6750400000001</c:v>
                </c:pt>
                <c:pt idx="544">
                  <c:v>3608.21101</c:v>
                </c:pt>
                <c:pt idx="545">
                  <c:v>3356.1102700000001</c:v>
                </c:pt>
                <c:pt idx="546">
                  <c:v>3268.1970200000001</c:v>
                </c:pt>
                <c:pt idx="547">
                  <c:v>3229.3257699999999</c:v>
                </c:pt>
                <c:pt idx="548">
                  <c:v>3210.1068599999999</c:v>
                </c:pt>
                <c:pt idx="549">
                  <c:v>3205.2844399999999</c:v>
                </c:pt>
                <c:pt idx="550">
                  <c:v>3233.69346</c:v>
                </c:pt>
                <c:pt idx="551">
                  <c:v>3276.5233800000001</c:v>
                </c:pt>
                <c:pt idx="552">
                  <c:v>3093.9382599999999</c:v>
                </c:pt>
                <c:pt idx="553">
                  <c:v>3036.9908399999999</c:v>
                </c:pt>
                <c:pt idx="554">
                  <c:v>2925.7192</c:v>
                </c:pt>
                <c:pt idx="555">
                  <c:v>2875.1809600000001</c:v>
                </c:pt>
                <c:pt idx="556">
                  <c:v>2725.17688</c:v>
                </c:pt>
                <c:pt idx="557">
                  <c:v>2800.5273099999999</c:v>
                </c:pt>
                <c:pt idx="558">
                  <c:v>2847.9265700000001</c:v>
                </c:pt>
                <c:pt idx="559">
                  <c:v>2768.36391</c:v>
                </c:pt>
                <c:pt idx="560">
                  <c:v>2778.9086699999998</c:v>
                </c:pt>
                <c:pt idx="561">
                  <c:v>2698.9651600000002</c:v>
                </c:pt>
                <c:pt idx="562">
                  <c:v>2704.6271099999999</c:v>
                </c:pt>
                <c:pt idx="563">
                  <c:v>2458.56835</c:v>
                </c:pt>
                <c:pt idx="564">
                  <c:v>2366.9949499999998</c:v>
                </c:pt>
                <c:pt idx="565">
                  <c:v>2338.7418600000001</c:v>
                </c:pt>
                <c:pt idx="566">
                  <c:v>2357.1606499999998</c:v>
                </c:pt>
                <c:pt idx="567">
                  <c:v>2337.7161599999999</c:v>
                </c:pt>
                <c:pt idx="568">
                  <c:v>2143.9347499999999</c:v>
                </c:pt>
                <c:pt idx="569">
                  <c:v>2065.20021</c:v>
                </c:pt>
                <c:pt idx="570">
                  <c:v>2046.9637299999999</c:v>
                </c:pt>
                <c:pt idx="571">
                  <c:v>1977.8375900000001</c:v>
                </c:pt>
                <c:pt idx="572">
                  <c:v>1880.1401699999999</c:v>
                </c:pt>
                <c:pt idx="573">
                  <c:v>1749.1947</c:v>
                </c:pt>
                <c:pt idx="574">
                  <c:v>1715.9376999999999</c:v>
                </c:pt>
                <c:pt idx="575">
                  <c:v>1711.2002399999999</c:v>
                </c:pt>
                <c:pt idx="576">
                  <c:v>1655.9461699999999</c:v>
                </c:pt>
                <c:pt idx="577">
                  <c:v>1534.48703</c:v>
                </c:pt>
                <c:pt idx="578">
                  <c:v>1425.9097200000001</c:v>
                </c:pt>
                <c:pt idx="579">
                  <c:v>1545.14687</c:v>
                </c:pt>
                <c:pt idx="580">
                  <c:v>1482.36644</c:v>
                </c:pt>
                <c:pt idx="581">
                  <c:v>1354.5342499999999</c:v>
                </c:pt>
                <c:pt idx="582">
                  <c:v>1481.69229</c:v>
                </c:pt>
                <c:pt idx="583">
                  <c:v>1440.98217</c:v>
                </c:pt>
                <c:pt idx="584">
                  <c:v>1359.8931500000001</c:v>
                </c:pt>
                <c:pt idx="585">
                  <c:v>1232.4007999999999</c:v>
                </c:pt>
                <c:pt idx="586">
                  <c:v>1235.69849</c:v>
                </c:pt>
                <c:pt idx="587">
                  <c:v>1170.5333000000001</c:v>
                </c:pt>
                <c:pt idx="588">
                  <c:v>1197.7489599999999</c:v>
                </c:pt>
                <c:pt idx="589">
                  <c:v>1035.1198899999999</c:v>
                </c:pt>
                <c:pt idx="590">
                  <c:v>1081.0132900000001</c:v>
                </c:pt>
                <c:pt idx="591">
                  <c:v>936.97260000000006</c:v>
                </c:pt>
                <c:pt idx="592">
                  <c:v>1044.2991099999999</c:v>
                </c:pt>
                <c:pt idx="593">
                  <c:v>926.43224999999995</c:v>
                </c:pt>
                <c:pt idx="594">
                  <c:v>1063.0448799999999</c:v>
                </c:pt>
                <c:pt idx="595">
                  <c:v>960.84257000000002</c:v>
                </c:pt>
                <c:pt idx="596">
                  <c:v>999.57678999999996</c:v>
                </c:pt>
                <c:pt idx="597">
                  <c:v>992.16549999999995</c:v>
                </c:pt>
                <c:pt idx="598">
                  <c:v>953.22002999999995</c:v>
                </c:pt>
                <c:pt idx="599">
                  <c:v>876.92494999999997</c:v>
                </c:pt>
                <c:pt idx="600">
                  <c:v>818.93016</c:v>
                </c:pt>
                <c:pt idx="601">
                  <c:v>894.35823000000005</c:v>
                </c:pt>
                <c:pt idx="602">
                  <c:v>866.97817999999995</c:v>
                </c:pt>
                <c:pt idx="603">
                  <c:v>827.60400000000004</c:v>
                </c:pt>
                <c:pt idx="604">
                  <c:v>801.92561999999998</c:v>
                </c:pt>
                <c:pt idx="605">
                  <c:v>893.10662000000002</c:v>
                </c:pt>
                <c:pt idx="606">
                  <c:v>749.48927000000003</c:v>
                </c:pt>
                <c:pt idx="607">
                  <c:v>763.14927</c:v>
                </c:pt>
                <c:pt idx="608">
                  <c:v>797.89324999999997</c:v>
                </c:pt>
                <c:pt idx="609">
                  <c:v>763.70899999999995</c:v>
                </c:pt>
                <c:pt idx="610">
                  <c:v>773.56724999999994</c:v>
                </c:pt>
                <c:pt idx="611">
                  <c:v>719.66571999999996</c:v>
                </c:pt>
                <c:pt idx="612">
                  <c:v>605.90872999999999</c:v>
                </c:pt>
                <c:pt idx="613">
                  <c:v>699.30456000000004</c:v>
                </c:pt>
                <c:pt idx="614">
                  <c:v>500.39082999999999</c:v>
                </c:pt>
                <c:pt idx="615">
                  <c:v>663.87113999999997</c:v>
                </c:pt>
                <c:pt idx="616">
                  <c:v>779.3827</c:v>
                </c:pt>
                <c:pt idx="617">
                  <c:v>514.77903000000003</c:v>
                </c:pt>
                <c:pt idx="618">
                  <c:v>655.63629000000003</c:v>
                </c:pt>
                <c:pt idx="619">
                  <c:v>564.95741999999996</c:v>
                </c:pt>
                <c:pt idx="620">
                  <c:v>672.90989999999999</c:v>
                </c:pt>
                <c:pt idx="621">
                  <c:v>578.71979999999996</c:v>
                </c:pt>
                <c:pt idx="622">
                  <c:v>599.32315000000006</c:v>
                </c:pt>
                <c:pt idx="623">
                  <c:v>530.79614000000004</c:v>
                </c:pt>
                <c:pt idx="624">
                  <c:v>597.21736999999996</c:v>
                </c:pt>
                <c:pt idx="625">
                  <c:v>654.55900999999994</c:v>
                </c:pt>
                <c:pt idx="626">
                  <c:v>532.72681999999998</c:v>
                </c:pt>
                <c:pt idx="627">
                  <c:v>525.11729000000003</c:v>
                </c:pt>
                <c:pt idx="628">
                  <c:v>573.88666000000001</c:v>
                </c:pt>
                <c:pt idx="629">
                  <c:v>468.08717999999999</c:v>
                </c:pt>
                <c:pt idx="630">
                  <c:v>339.82042000000001</c:v>
                </c:pt>
                <c:pt idx="631">
                  <c:v>407.29732000000001</c:v>
                </c:pt>
                <c:pt idx="632">
                  <c:v>549.23416999999995</c:v>
                </c:pt>
                <c:pt idx="633">
                  <c:v>396.02307000000002</c:v>
                </c:pt>
                <c:pt idx="634">
                  <c:v>418.35153000000003</c:v>
                </c:pt>
                <c:pt idx="635">
                  <c:v>496.71708999999998</c:v>
                </c:pt>
                <c:pt idx="636">
                  <c:v>501.88490000000002</c:v>
                </c:pt>
                <c:pt idx="637">
                  <c:v>508.40084999999999</c:v>
                </c:pt>
                <c:pt idx="638">
                  <c:v>418.87677000000002</c:v>
                </c:pt>
                <c:pt idx="639">
                  <c:v>460.80140999999998</c:v>
                </c:pt>
                <c:pt idx="640">
                  <c:v>434.31004999999999</c:v>
                </c:pt>
                <c:pt idx="641">
                  <c:v>508.19612000000001</c:v>
                </c:pt>
                <c:pt idx="642">
                  <c:v>433.97282000000001</c:v>
                </c:pt>
                <c:pt idx="643">
                  <c:v>619.19579999999996</c:v>
                </c:pt>
                <c:pt idx="644">
                  <c:v>488.07943</c:v>
                </c:pt>
                <c:pt idx="645">
                  <c:v>523.77653999999995</c:v>
                </c:pt>
                <c:pt idx="646">
                  <c:v>486.68702999999999</c:v>
                </c:pt>
                <c:pt idx="647">
                  <c:v>464.34555999999998</c:v>
                </c:pt>
                <c:pt idx="648">
                  <c:v>427.80585000000002</c:v>
                </c:pt>
                <c:pt idx="649">
                  <c:v>417.84523999999999</c:v>
                </c:pt>
                <c:pt idx="650">
                  <c:v>403.16881000000001</c:v>
                </c:pt>
                <c:pt idx="651">
                  <c:v>409.17793</c:v>
                </c:pt>
                <c:pt idx="652">
                  <c:v>479.54154</c:v>
                </c:pt>
                <c:pt idx="653">
                  <c:v>471.26258000000001</c:v>
                </c:pt>
                <c:pt idx="654">
                  <c:v>406.42500999999999</c:v>
                </c:pt>
                <c:pt idx="655">
                  <c:v>369.08159999999998</c:v>
                </c:pt>
                <c:pt idx="656">
                  <c:v>402.49354</c:v>
                </c:pt>
                <c:pt idx="657">
                  <c:v>306.96310999999997</c:v>
                </c:pt>
                <c:pt idx="658">
                  <c:v>386.70612</c:v>
                </c:pt>
                <c:pt idx="659">
                  <c:v>278.23135000000002</c:v>
                </c:pt>
                <c:pt idx="660">
                  <c:v>323.90501999999998</c:v>
                </c:pt>
                <c:pt idx="661">
                  <c:v>386.39314000000002</c:v>
                </c:pt>
                <c:pt idx="662">
                  <c:v>389.91203000000002</c:v>
                </c:pt>
                <c:pt idx="663">
                  <c:v>387.0437</c:v>
                </c:pt>
                <c:pt idx="664">
                  <c:v>412.79451999999998</c:v>
                </c:pt>
                <c:pt idx="665">
                  <c:v>366.25286</c:v>
                </c:pt>
                <c:pt idx="666">
                  <c:v>360.53901000000002</c:v>
                </c:pt>
                <c:pt idx="667">
                  <c:v>279.58785999999998</c:v>
                </c:pt>
                <c:pt idx="668">
                  <c:v>323.45506999999998</c:v>
                </c:pt>
                <c:pt idx="669">
                  <c:v>383.36818</c:v>
                </c:pt>
                <c:pt idx="670">
                  <c:v>369.43948999999998</c:v>
                </c:pt>
                <c:pt idx="671">
                  <c:v>263.57524999999998</c:v>
                </c:pt>
                <c:pt idx="672">
                  <c:v>296.67732000000001</c:v>
                </c:pt>
                <c:pt idx="673">
                  <c:v>247.45908</c:v>
                </c:pt>
                <c:pt idx="674">
                  <c:v>291.57483000000002</c:v>
                </c:pt>
                <c:pt idx="675">
                  <c:v>325.76137</c:v>
                </c:pt>
                <c:pt idx="676">
                  <c:v>280.58170000000001</c:v>
                </c:pt>
                <c:pt idx="677">
                  <c:v>345.96062999999998</c:v>
                </c:pt>
                <c:pt idx="678">
                  <c:v>349.69794999999999</c:v>
                </c:pt>
                <c:pt idx="679">
                  <c:v>364.56175000000002</c:v>
                </c:pt>
                <c:pt idx="680">
                  <c:v>373.82495</c:v>
                </c:pt>
                <c:pt idx="681">
                  <c:v>337.75564000000003</c:v>
                </c:pt>
                <c:pt idx="682">
                  <c:v>332.45292000000001</c:v>
                </c:pt>
                <c:pt idx="683">
                  <c:v>218.67902000000001</c:v>
                </c:pt>
                <c:pt idx="684">
                  <c:v>227.33041</c:v>
                </c:pt>
                <c:pt idx="685">
                  <c:v>334.79575999999997</c:v>
                </c:pt>
                <c:pt idx="686">
                  <c:v>305.95983999999999</c:v>
                </c:pt>
                <c:pt idx="687">
                  <c:v>303.90663999999998</c:v>
                </c:pt>
                <c:pt idx="688">
                  <c:v>274.67667999999998</c:v>
                </c:pt>
                <c:pt idx="689">
                  <c:v>277.25092000000001</c:v>
                </c:pt>
                <c:pt idx="690">
                  <c:v>338.43306999999999</c:v>
                </c:pt>
                <c:pt idx="691">
                  <c:v>253.8203</c:v>
                </c:pt>
                <c:pt idx="692">
                  <c:v>203.44825</c:v>
                </c:pt>
                <c:pt idx="693">
                  <c:v>128.79202000000001</c:v>
                </c:pt>
                <c:pt idx="694">
                  <c:v>342.70904000000002</c:v>
                </c:pt>
                <c:pt idx="695">
                  <c:v>286.24860999999999</c:v>
                </c:pt>
                <c:pt idx="696">
                  <c:v>247.67929000000001</c:v>
                </c:pt>
                <c:pt idx="697">
                  <c:v>293.45909999999998</c:v>
                </c:pt>
                <c:pt idx="698">
                  <c:v>283.64661999999998</c:v>
                </c:pt>
                <c:pt idx="699">
                  <c:v>254.72818000000001</c:v>
                </c:pt>
                <c:pt idx="700">
                  <c:v>220.44403</c:v>
                </c:pt>
                <c:pt idx="701">
                  <c:v>249.60517999999999</c:v>
                </c:pt>
                <c:pt idx="702">
                  <c:v>152.01145</c:v>
                </c:pt>
                <c:pt idx="703">
                  <c:v>249.22290000000001</c:v>
                </c:pt>
                <c:pt idx="704">
                  <c:v>310.76148999999998</c:v>
                </c:pt>
                <c:pt idx="705">
                  <c:v>217.48562999999999</c:v>
                </c:pt>
                <c:pt idx="706">
                  <c:v>275.97491000000002</c:v>
                </c:pt>
                <c:pt idx="707">
                  <c:v>256.33528999999999</c:v>
                </c:pt>
                <c:pt idx="708">
                  <c:v>224.13023000000001</c:v>
                </c:pt>
                <c:pt idx="709">
                  <c:v>228.11510999999999</c:v>
                </c:pt>
                <c:pt idx="710">
                  <c:v>133.57021</c:v>
                </c:pt>
                <c:pt idx="711">
                  <c:v>193.59513999999999</c:v>
                </c:pt>
                <c:pt idx="712">
                  <c:v>254.76996</c:v>
                </c:pt>
                <c:pt idx="713">
                  <c:v>42.403280000000002</c:v>
                </c:pt>
                <c:pt idx="714">
                  <c:v>74.068830000000005</c:v>
                </c:pt>
                <c:pt idx="715">
                  <c:v>232.93944999999999</c:v>
                </c:pt>
                <c:pt idx="716">
                  <c:v>254.35647</c:v>
                </c:pt>
                <c:pt idx="717">
                  <c:v>186.46048999999999</c:v>
                </c:pt>
                <c:pt idx="718">
                  <c:v>166.37603999999999</c:v>
                </c:pt>
                <c:pt idx="719">
                  <c:v>181.53475</c:v>
                </c:pt>
                <c:pt idx="720">
                  <c:v>202.38243</c:v>
                </c:pt>
                <c:pt idx="721">
                  <c:v>199.82678999999999</c:v>
                </c:pt>
                <c:pt idx="722">
                  <c:v>245.84</c:v>
                </c:pt>
                <c:pt idx="723">
                  <c:v>251.37615</c:v>
                </c:pt>
                <c:pt idx="724">
                  <c:v>204.61250000000001</c:v>
                </c:pt>
                <c:pt idx="725">
                  <c:v>233.89474000000001</c:v>
                </c:pt>
                <c:pt idx="726">
                  <c:v>192.91283000000001</c:v>
                </c:pt>
                <c:pt idx="727">
                  <c:v>221.15747999999999</c:v>
                </c:pt>
                <c:pt idx="728">
                  <c:v>78.061310000000006</c:v>
                </c:pt>
                <c:pt idx="729">
                  <c:v>138.34013999999999</c:v>
                </c:pt>
                <c:pt idx="730">
                  <c:v>222.84358</c:v>
                </c:pt>
                <c:pt idx="731">
                  <c:v>202.77964</c:v>
                </c:pt>
                <c:pt idx="732">
                  <c:v>171.34166999999999</c:v>
                </c:pt>
                <c:pt idx="733">
                  <c:v>219.03017</c:v>
                </c:pt>
                <c:pt idx="734">
                  <c:v>267.50528000000003</c:v>
                </c:pt>
                <c:pt idx="735">
                  <c:v>264.82756999999998</c:v>
                </c:pt>
                <c:pt idx="736">
                  <c:v>199.31245999999999</c:v>
                </c:pt>
                <c:pt idx="737">
                  <c:v>171.56736000000001</c:v>
                </c:pt>
                <c:pt idx="738">
                  <c:v>127.64648</c:v>
                </c:pt>
                <c:pt idx="739">
                  <c:v>171.85256000000001</c:v>
                </c:pt>
                <c:pt idx="740">
                  <c:v>229.14554999999999</c:v>
                </c:pt>
                <c:pt idx="741">
                  <c:v>228.83160000000001</c:v>
                </c:pt>
                <c:pt idx="742">
                  <c:v>127.54304999999999</c:v>
                </c:pt>
                <c:pt idx="743">
                  <c:v>152.19785999999999</c:v>
                </c:pt>
                <c:pt idx="744">
                  <c:v>216.37513000000001</c:v>
                </c:pt>
                <c:pt idx="745">
                  <c:v>200.07436000000001</c:v>
                </c:pt>
                <c:pt idx="746">
                  <c:v>193.00748999999999</c:v>
                </c:pt>
                <c:pt idx="747">
                  <c:v>153.89520999999999</c:v>
                </c:pt>
                <c:pt idx="748">
                  <c:v>128.08467999999999</c:v>
                </c:pt>
                <c:pt idx="749">
                  <c:v>335.53392000000002</c:v>
                </c:pt>
                <c:pt idx="750">
                  <c:v>242.94263000000001</c:v>
                </c:pt>
                <c:pt idx="751">
                  <c:v>89.129180000000005</c:v>
                </c:pt>
                <c:pt idx="752">
                  <c:v>156.88457</c:v>
                </c:pt>
                <c:pt idx="753">
                  <c:v>156.73761999999999</c:v>
                </c:pt>
                <c:pt idx="754">
                  <c:v>197.31039000000001</c:v>
                </c:pt>
                <c:pt idx="755">
                  <c:v>176.08434</c:v>
                </c:pt>
                <c:pt idx="756">
                  <c:v>160.99354</c:v>
                </c:pt>
                <c:pt idx="757">
                  <c:v>143.84268</c:v>
                </c:pt>
                <c:pt idx="758">
                  <c:v>223.24845999999999</c:v>
                </c:pt>
                <c:pt idx="759">
                  <c:v>184.95894000000001</c:v>
                </c:pt>
                <c:pt idx="760">
                  <c:v>175.31003000000001</c:v>
                </c:pt>
                <c:pt idx="761">
                  <c:v>105.52831</c:v>
                </c:pt>
                <c:pt idx="762">
                  <c:v>124.80714</c:v>
                </c:pt>
                <c:pt idx="763">
                  <c:v>175.91801000000001</c:v>
                </c:pt>
                <c:pt idx="764">
                  <c:v>121.93316</c:v>
                </c:pt>
                <c:pt idx="765">
                  <c:v>12.045489999999999</c:v>
                </c:pt>
                <c:pt idx="766">
                  <c:v>48.030369999999998</c:v>
                </c:pt>
                <c:pt idx="767">
                  <c:v>207.3092</c:v>
                </c:pt>
                <c:pt idx="768">
                  <c:v>212.46108000000001</c:v>
                </c:pt>
                <c:pt idx="769">
                  <c:v>105.40152999999999</c:v>
                </c:pt>
                <c:pt idx="770">
                  <c:v>20.0412</c:v>
                </c:pt>
                <c:pt idx="771">
                  <c:v>193.69892999999999</c:v>
                </c:pt>
                <c:pt idx="772">
                  <c:v>102.47727999999999</c:v>
                </c:pt>
                <c:pt idx="773">
                  <c:v>106.30737000000001</c:v>
                </c:pt>
                <c:pt idx="774">
                  <c:v>139.14626000000001</c:v>
                </c:pt>
                <c:pt idx="775">
                  <c:v>71.570599999999999</c:v>
                </c:pt>
                <c:pt idx="776">
                  <c:v>174.92219</c:v>
                </c:pt>
                <c:pt idx="777">
                  <c:v>196.14437000000001</c:v>
                </c:pt>
                <c:pt idx="778">
                  <c:v>142.50425999999999</c:v>
                </c:pt>
                <c:pt idx="779">
                  <c:v>160.24354</c:v>
                </c:pt>
                <c:pt idx="780">
                  <c:v>60.358789999999999</c:v>
                </c:pt>
                <c:pt idx="781">
                  <c:v>59.657640000000001</c:v>
                </c:pt>
                <c:pt idx="782">
                  <c:v>110.56782</c:v>
                </c:pt>
                <c:pt idx="783">
                  <c:v>154.61080999999999</c:v>
                </c:pt>
                <c:pt idx="784">
                  <c:v>142.49803</c:v>
                </c:pt>
                <c:pt idx="785">
                  <c:v>154.08839</c:v>
                </c:pt>
                <c:pt idx="786">
                  <c:v>116.93801999999999</c:v>
                </c:pt>
                <c:pt idx="787">
                  <c:v>55.360399999999998</c:v>
                </c:pt>
                <c:pt idx="788">
                  <c:v>65.878979999999999</c:v>
                </c:pt>
                <c:pt idx="789">
                  <c:v>91.956149999999994</c:v>
                </c:pt>
                <c:pt idx="790">
                  <c:v>188.27404000000001</c:v>
                </c:pt>
                <c:pt idx="791">
                  <c:v>84.779920000000004</c:v>
                </c:pt>
                <c:pt idx="792">
                  <c:v>109.99576</c:v>
                </c:pt>
                <c:pt idx="793">
                  <c:v>156.17352</c:v>
                </c:pt>
                <c:pt idx="794">
                  <c:v>116.18868000000001</c:v>
                </c:pt>
                <c:pt idx="795">
                  <c:v>35.555390000000003</c:v>
                </c:pt>
                <c:pt idx="796">
                  <c:v>199.49682000000001</c:v>
                </c:pt>
                <c:pt idx="797">
                  <c:v>-0.63402000000000003</c:v>
                </c:pt>
                <c:pt idx="798">
                  <c:v>98.302040000000005</c:v>
                </c:pt>
                <c:pt idx="799">
                  <c:v>112.86993</c:v>
                </c:pt>
                <c:pt idx="800">
                  <c:v>175.14095</c:v>
                </c:pt>
                <c:pt idx="801">
                  <c:v>55.622419999999998</c:v>
                </c:pt>
                <c:pt idx="802">
                  <c:v>15.4198</c:v>
                </c:pt>
                <c:pt idx="803">
                  <c:v>107.21914</c:v>
                </c:pt>
                <c:pt idx="804">
                  <c:v>51.916910000000001</c:v>
                </c:pt>
                <c:pt idx="805">
                  <c:v>118.08441000000001</c:v>
                </c:pt>
                <c:pt idx="806">
                  <c:v>108.17672</c:v>
                </c:pt>
                <c:pt idx="807">
                  <c:v>25.160630000000001</c:v>
                </c:pt>
                <c:pt idx="808">
                  <c:v>65.230959999999996</c:v>
                </c:pt>
                <c:pt idx="809">
                  <c:v>66.764189999999999</c:v>
                </c:pt>
                <c:pt idx="810">
                  <c:v>75.437060000000002</c:v>
                </c:pt>
                <c:pt idx="811">
                  <c:v>128.31451999999999</c:v>
                </c:pt>
                <c:pt idx="812">
                  <c:v>95.729579999999999</c:v>
                </c:pt>
                <c:pt idx="813">
                  <c:v>-0.84950000000000003</c:v>
                </c:pt>
                <c:pt idx="814">
                  <c:v>28.82291</c:v>
                </c:pt>
                <c:pt idx="815">
                  <c:v>113.53324000000001</c:v>
                </c:pt>
                <c:pt idx="816">
                  <c:v>175.08583999999999</c:v>
                </c:pt>
                <c:pt idx="817">
                  <c:v>101.62721999999999</c:v>
                </c:pt>
                <c:pt idx="818">
                  <c:v>57.726700000000001</c:v>
                </c:pt>
                <c:pt idx="819">
                  <c:v>85.780770000000004</c:v>
                </c:pt>
                <c:pt idx="820">
                  <c:v>77.715710000000001</c:v>
                </c:pt>
                <c:pt idx="821">
                  <c:v>199.05591000000001</c:v>
                </c:pt>
                <c:pt idx="822">
                  <c:v>101.88146999999999</c:v>
                </c:pt>
                <c:pt idx="823">
                  <c:v>74.272450000000006</c:v>
                </c:pt>
                <c:pt idx="824">
                  <c:v>-4.1495499999999996</c:v>
                </c:pt>
                <c:pt idx="825">
                  <c:v>-12.28786</c:v>
                </c:pt>
                <c:pt idx="826">
                  <c:v>12.851179999999999</c:v>
                </c:pt>
                <c:pt idx="827">
                  <c:v>28.091280000000001</c:v>
                </c:pt>
                <c:pt idx="828">
                  <c:v>115.25473</c:v>
                </c:pt>
                <c:pt idx="829">
                  <c:v>143.83615</c:v>
                </c:pt>
                <c:pt idx="830">
                  <c:v>128.18758</c:v>
                </c:pt>
                <c:pt idx="831">
                  <c:v>104.29097</c:v>
                </c:pt>
                <c:pt idx="832">
                  <c:v>87.387029999999996</c:v>
                </c:pt>
                <c:pt idx="833">
                  <c:v>67.852239999999995</c:v>
                </c:pt>
                <c:pt idx="834">
                  <c:v>-17.24652</c:v>
                </c:pt>
                <c:pt idx="835">
                  <c:v>53.72748</c:v>
                </c:pt>
                <c:pt idx="836">
                  <c:v>163.03594000000001</c:v>
                </c:pt>
                <c:pt idx="837">
                  <c:v>187.17693</c:v>
                </c:pt>
                <c:pt idx="838">
                  <c:v>152.30766</c:v>
                </c:pt>
                <c:pt idx="839">
                  <c:v>41.225990000000003</c:v>
                </c:pt>
                <c:pt idx="840">
                  <c:v>-14.56808</c:v>
                </c:pt>
                <c:pt idx="841">
                  <c:v>85.252600000000001</c:v>
                </c:pt>
                <c:pt idx="842">
                  <c:v>89.652370000000005</c:v>
                </c:pt>
                <c:pt idx="843">
                  <c:v>112.40225</c:v>
                </c:pt>
                <c:pt idx="844">
                  <c:v>176.08179999999999</c:v>
                </c:pt>
                <c:pt idx="845">
                  <c:v>131.57289</c:v>
                </c:pt>
                <c:pt idx="846">
                  <c:v>73.69923</c:v>
                </c:pt>
                <c:pt idx="847">
                  <c:v>36.34216</c:v>
                </c:pt>
                <c:pt idx="848">
                  <c:v>84.301029999999997</c:v>
                </c:pt>
                <c:pt idx="849">
                  <c:v>-20.885629999999999</c:v>
                </c:pt>
                <c:pt idx="850">
                  <c:v>110.59716</c:v>
                </c:pt>
                <c:pt idx="851">
                  <c:v>86.292339999999996</c:v>
                </c:pt>
                <c:pt idx="852">
                  <c:v>78.499740000000003</c:v>
                </c:pt>
                <c:pt idx="853">
                  <c:v>-39.314839999999997</c:v>
                </c:pt>
                <c:pt idx="854">
                  <c:v>-12.5762</c:v>
                </c:pt>
                <c:pt idx="855">
                  <c:v>53.754240000000003</c:v>
                </c:pt>
                <c:pt idx="856">
                  <c:v>-1.5593600000000001</c:v>
                </c:pt>
                <c:pt idx="857">
                  <c:v>25.335529999999999</c:v>
                </c:pt>
                <c:pt idx="858">
                  <c:v>17.976019999999998</c:v>
                </c:pt>
                <c:pt idx="859">
                  <c:v>-3.3610099999999998</c:v>
                </c:pt>
                <c:pt idx="860">
                  <c:v>121.2287</c:v>
                </c:pt>
                <c:pt idx="861">
                  <c:v>60.053280000000001</c:v>
                </c:pt>
                <c:pt idx="862">
                  <c:v>70.324150000000003</c:v>
                </c:pt>
                <c:pt idx="863">
                  <c:v>28.683890000000002</c:v>
                </c:pt>
                <c:pt idx="864">
                  <c:v>178.58170999999999</c:v>
                </c:pt>
                <c:pt idx="865">
                  <c:v>152.75493</c:v>
                </c:pt>
                <c:pt idx="866">
                  <c:v>33.397860000000001</c:v>
                </c:pt>
                <c:pt idx="867">
                  <c:v>-23.163779999999999</c:v>
                </c:pt>
                <c:pt idx="868">
                  <c:v>-30.807469999999999</c:v>
                </c:pt>
                <c:pt idx="869">
                  <c:v>36.101590000000002</c:v>
                </c:pt>
                <c:pt idx="870">
                  <c:v>53.791890000000002</c:v>
                </c:pt>
                <c:pt idx="871">
                  <c:v>155.35328000000001</c:v>
                </c:pt>
                <c:pt idx="872">
                  <c:v>78.980109999999996</c:v>
                </c:pt>
                <c:pt idx="873">
                  <c:v>-7.37744</c:v>
                </c:pt>
                <c:pt idx="874">
                  <c:v>78.311400000000006</c:v>
                </c:pt>
                <c:pt idx="875">
                  <c:v>5.0554100000000002</c:v>
                </c:pt>
                <c:pt idx="876">
                  <c:v>-34.91883</c:v>
                </c:pt>
                <c:pt idx="877">
                  <c:v>34.657209999999999</c:v>
                </c:pt>
                <c:pt idx="878">
                  <c:v>-23.771619999999999</c:v>
                </c:pt>
                <c:pt idx="879">
                  <c:v>-24.095970000000001</c:v>
                </c:pt>
                <c:pt idx="880">
                  <c:v>72.04795</c:v>
                </c:pt>
                <c:pt idx="881">
                  <c:v>85.865690000000001</c:v>
                </c:pt>
                <c:pt idx="882">
                  <c:v>142.38704999999999</c:v>
                </c:pt>
                <c:pt idx="883">
                  <c:v>50.634970000000003</c:v>
                </c:pt>
                <c:pt idx="884">
                  <c:v>80.244699999999995</c:v>
                </c:pt>
                <c:pt idx="885">
                  <c:v>24.124949999999998</c:v>
                </c:pt>
                <c:pt idx="886">
                  <c:v>-32.989440000000002</c:v>
                </c:pt>
                <c:pt idx="887">
                  <c:v>15.835150000000001</c:v>
                </c:pt>
                <c:pt idx="888">
                  <c:v>-10.62641</c:v>
                </c:pt>
                <c:pt idx="889">
                  <c:v>9.9340100000000007</c:v>
                </c:pt>
                <c:pt idx="890">
                  <c:v>0.96709000000000001</c:v>
                </c:pt>
                <c:pt idx="891">
                  <c:v>66.528490000000005</c:v>
                </c:pt>
                <c:pt idx="892">
                  <c:v>21.07621</c:v>
                </c:pt>
                <c:pt idx="893">
                  <c:v>28.426670000000001</c:v>
                </c:pt>
                <c:pt idx="894">
                  <c:v>10.281029999999999</c:v>
                </c:pt>
                <c:pt idx="895">
                  <c:v>-27.284030000000001</c:v>
                </c:pt>
                <c:pt idx="896">
                  <c:v>115.31740000000001</c:v>
                </c:pt>
                <c:pt idx="897">
                  <c:v>-44.986930000000001</c:v>
                </c:pt>
                <c:pt idx="898">
                  <c:v>19.56129</c:v>
                </c:pt>
                <c:pt idx="899">
                  <c:v>89.144170000000003</c:v>
                </c:pt>
                <c:pt idx="900">
                  <c:v>3.0878899999999998</c:v>
                </c:pt>
                <c:pt idx="901">
                  <c:v>108.75427000000001</c:v>
                </c:pt>
                <c:pt idx="902">
                  <c:v>100.23461</c:v>
                </c:pt>
                <c:pt idx="903">
                  <c:v>106.34923000000001</c:v>
                </c:pt>
                <c:pt idx="904">
                  <c:v>-0.98585999999999996</c:v>
                </c:pt>
                <c:pt idx="905">
                  <c:v>27.620950000000001</c:v>
                </c:pt>
                <c:pt idx="906">
                  <c:v>49.107149999999997</c:v>
                </c:pt>
                <c:pt idx="907">
                  <c:v>115.49276999999999</c:v>
                </c:pt>
                <c:pt idx="908">
                  <c:v>80.019009999999994</c:v>
                </c:pt>
                <c:pt idx="909">
                  <c:v>64.421710000000004</c:v>
                </c:pt>
                <c:pt idx="910">
                  <c:v>52.675490000000003</c:v>
                </c:pt>
                <c:pt idx="911">
                  <c:v>47.163159999999998</c:v>
                </c:pt>
                <c:pt idx="912">
                  <c:v>85.399850000000001</c:v>
                </c:pt>
                <c:pt idx="913">
                  <c:v>132.20246</c:v>
                </c:pt>
                <c:pt idx="914">
                  <c:v>88.275570000000002</c:v>
                </c:pt>
                <c:pt idx="915">
                  <c:v>34.795949999999998</c:v>
                </c:pt>
                <c:pt idx="916">
                  <c:v>120.74797</c:v>
                </c:pt>
                <c:pt idx="917">
                  <c:v>98.147750000000002</c:v>
                </c:pt>
                <c:pt idx="918">
                  <c:v>103.97086</c:v>
                </c:pt>
                <c:pt idx="919">
                  <c:v>54.523470000000003</c:v>
                </c:pt>
                <c:pt idx="920">
                  <c:v>74.996979999999994</c:v>
                </c:pt>
                <c:pt idx="921">
                  <c:v>82.809839999999994</c:v>
                </c:pt>
                <c:pt idx="922">
                  <c:v>64.68862</c:v>
                </c:pt>
                <c:pt idx="923">
                  <c:v>78.808610000000002</c:v>
                </c:pt>
                <c:pt idx="924">
                  <c:v>28.983779999999999</c:v>
                </c:pt>
                <c:pt idx="925">
                  <c:v>9.3410700000000002</c:v>
                </c:pt>
                <c:pt idx="926">
                  <c:v>20.551390000000001</c:v>
                </c:pt>
                <c:pt idx="927">
                  <c:v>-53.532719999999998</c:v>
                </c:pt>
                <c:pt idx="928">
                  <c:v>-84.176400000000001</c:v>
                </c:pt>
                <c:pt idx="929">
                  <c:v>46.045639999999999</c:v>
                </c:pt>
                <c:pt idx="930">
                  <c:v>142.44835</c:v>
                </c:pt>
                <c:pt idx="931">
                  <c:v>84.148420000000002</c:v>
                </c:pt>
                <c:pt idx="932">
                  <c:v>69.830420000000004</c:v>
                </c:pt>
                <c:pt idx="933">
                  <c:v>-3.35819</c:v>
                </c:pt>
                <c:pt idx="934">
                  <c:v>-37.166420000000002</c:v>
                </c:pt>
                <c:pt idx="935">
                  <c:v>-28.678260000000002</c:v>
                </c:pt>
                <c:pt idx="936">
                  <c:v>18.540849999999999</c:v>
                </c:pt>
                <c:pt idx="937">
                  <c:v>91.591989999999996</c:v>
                </c:pt>
                <c:pt idx="938">
                  <c:v>56.347720000000002</c:v>
                </c:pt>
                <c:pt idx="939">
                  <c:v>47.382750000000001</c:v>
                </c:pt>
                <c:pt idx="940">
                  <c:v>78.26446</c:v>
                </c:pt>
                <c:pt idx="941">
                  <c:v>57.392749999999999</c:v>
                </c:pt>
                <c:pt idx="942">
                  <c:v>70.033739999999995</c:v>
                </c:pt>
                <c:pt idx="943">
                  <c:v>-3.89656</c:v>
                </c:pt>
                <c:pt idx="944">
                  <c:v>-27.152059999999999</c:v>
                </c:pt>
                <c:pt idx="945">
                  <c:v>25.922519999999999</c:v>
                </c:pt>
                <c:pt idx="946">
                  <c:v>52.121609999999997</c:v>
                </c:pt>
                <c:pt idx="947">
                  <c:v>65.766999999999996</c:v>
                </c:pt>
                <c:pt idx="948">
                  <c:v>46.423119999999997</c:v>
                </c:pt>
                <c:pt idx="949">
                  <c:v>46.125619999999998</c:v>
                </c:pt>
                <c:pt idx="950">
                  <c:v>51.447279999999999</c:v>
                </c:pt>
                <c:pt idx="951">
                  <c:v>75.867069999999998</c:v>
                </c:pt>
                <c:pt idx="952">
                  <c:v>67.698490000000007</c:v>
                </c:pt>
                <c:pt idx="953">
                  <c:v>21.541129999999999</c:v>
                </c:pt>
                <c:pt idx="954">
                  <c:v>74.812010000000001</c:v>
                </c:pt>
                <c:pt idx="955">
                  <c:v>71.461780000000005</c:v>
                </c:pt>
                <c:pt idx="956">
                  <c:v>13.81175</c:v>
                </c:pt>
                <c:pt idx="957">
                  <c:v>41.030369999999998</c:v>
                </c:pt>
                <c:pt idx="958">
                  <c:v>-6.5805899999999999</c:v>
                </c:pt>
                <c:pt idx="959">
                  <c:v>22.47739</c:v>
                </c:pt>
                <c:pt idx="960">
                  <c:v>114.25314</c:v>
                </c:pt>
                <c:pt idx="961">
                  <c:v>86.216390000000004</c:v>
                </c:pt>
                <c:pt idx="962">
                  <c:v>-9.9604999999999997</c:v>
                </c:pt>
                <c:pt idx="963">
                  <c:v>-1.8273200000000001</c:v>
                </c:pt>
                <c:pt idx="964">
                  <c:v>108.92451</c:v>
                </c:pt>
                <c:pt idx="965">
                  <c:v>49.508369999999999</c:v>
                </c:pt>
                <c:pt idx="966">
                  <c:v>117.12298</c:v>
                </c:pt>
                <c:pt idx="967">
                  <c:v>-17.598330000000001</c:v>
                </c:pt>
                <c:pt idx="968">
                  <c:v>22.05828</c:v>
                </c:pt>
                <c:pt idx="969">
                  <c:v>127.51616</c:v>
                </c:pt>
                <c:pt idx="970">
                  <c:v>102.33488</c:v>
                </c:pt>
                <c:pt idx="971">
                  <c:v>45.838659999999997</c:v>
                </c:pt>
                <c:pt idx="972">
                  <c:v>138.74771000000001</c:v>
                </c:pt>
                <c:pt idx="973">
                  <c:v>89.467309999999998</c:v>
                </c:pt>
                <c:pt idx="974">
                  <c:v>184.10439</c:v>
                </c:pt>
                <c:pt idx="975">
                  <c:v>136.41480999999999</c:v>
                </c:pt>
                <c:pt idx="976">
                  <c:v>72.067520000000002</c:v>
                </c:pt>
                <c:pt idx="977">
                  <c:v>42.335459999999998</c:v>
                </c:pt>
                <c:pt idx="978">
                  <c:v>60.648319999999998</c:v>
                </c:pt>
                <c:pt idx="979">
                  <c:v>58.46069</c:v>
                </c:pt>
                <c:pt idx="980">
                  <c:v>94.563109999999995</c:v>
                </c:pt>
                <c:pt idx="981">
                  <c:v>168.66355999999999</c:v>
                </c:pt>
                <c:pt idx="982">
                  <c:v>-62.802869999999999</c:v>
                </c:pt>
                <c:pt idx="983">
                  <c:v>57.582250000000002</c:v>
                </c:pt>
                <c:pt idx="984">
                  <c:v>159.55918</c:v>
                </c:pt>
                <c:pt idx="985">
                  <c:v>50.927219999999998</c:v>
                </c:pt>
                <c:pt idx="986">
                  <c:v>65.284030000000001</c:v>
                </c:pt>
                <c:pt idx="987">
                  <c:v>62.130580000000002</c:v>
                </c:pt>
                <c:pt idx="988">
                  <c:v>14.10896</c:v>
                </c:pt>
                <c:pt idx="989">
                  <c:v>37.67915</c:v>
                </c:pt>
                <c:pt idx="990">
                  <c:v>91.902169999999998</c:v>
                </c:pt>
                <c:pt idx="991">
                  <c:v>73.590519999999998</c:v>
                </c:pt>
                <c:pt idx="992">
                  <c:v>123.66852</c:v>
                </c:pt>
                <c:pt idx="993">
                  <c:v>86.709410000000005</c:v>
                </c:pt>
                <c:pt idx="994">
                  <c:v>109.5335</c:v>
                </c:pt>
                <c:pt idx="995">
                  <c:v>-54.543289999999999</c:v>
                </c:pt>
                <c:pt idx="996">
                  <c:v>107.49760000000001</c:v>
                </c:pt>
                <c:pt idx="997">
                  <c:v>11.86515</c:v>
                </c:pt>
                <c:pt idx="998">
                  <c:v>154.77907999999999</c:v>
                </c:pt>
                <c:pt idx="999">
                  <c:v>1.39957</c:v>
                </c:pt>
                <c:pt idx="1000">
                  <c:v>82.606960000000001</c:v>
                </c:pt>
                <c:pt idx="1001">
                  <c:v>-23.428820000000002</c:v>
                </c:pt>
                <c:pt idx="1002">
                  <c:v>85.359629999999996</c:v>
                </c:pt>
                <c:pt idx="1003">
                  <c:v>153.28773000000001</c:v>
                </c:pt>
                <c:pt idx="1004">
                  <c:v>49.605960000000003</c:v>
                </c:pt>
                <c:pt idx="1005">
                  <c:v>79.072140000000005</c:v>
                </c:pt>
                <c:pt idx="1006">
                  <c:v>143.82739000000001</c:v>
                </c:pt>
                <c:pt idx="1007">
                  <c:v>87.007919999999999</c:v>
                </c:pt>
                <c:pt idx="1008">
                  <c:v>40.414050000000003</c:v>
                </c:pt>
                <c:pt idx="1009">
                  <c:v>52.048690000000001</c:v>
                </c:pt>
                <c:pt idx="1010">
                  <c:v>30.789770000000001</c:v>
                </c:pt>
                <c:pt idx="1011">
                  <c:v>69.472260000000006</c:v>
                </c:pt>
                <c:pt idx="1012">
                  <c:v>232.30515</c:v>
                </c:pt>
                <c:pt idx="1013">
                  <c:v>166.67757</c:v>
                </c:pt>
                <c:pt idx="1014">
                  <c:v>34.378619999999998</c:v>
                </c:pt>
                <c:pt idx="1015">
                  <c:v>84.661699999999996</c:v>
                </c:pt>
                <c:pt idx="1016">
                  <c:v>-5.6348200000000004</c:v>
                </c:pt>
                <c:pt idx="1017">
                  <c:v>185.83527000000001</c:v>
                </c:pt>
                <c:pt idx="1018">
                  <c:v>112.46014</c:v>
                </c:pt>
                <c:pt idx="1019">
                  <c:v>69.649959999999993</c:v>
                </c:pt>
                <c:pt idx="1020">
                  <c:v>64.375910000000005</c:v>
                </c:pt>
                <c:pt idx="1021">
                  <c:v>133.66045</c:v>
                </c:pt>
                <c:pt idx="1022">
                  <c:v>7.8014299999999999</c:v>
                </c:pt>
                <c:pt idx="1023">
                  <c:v>42.546430000000001</c:v>
                </c:pt>
                <c:pt idx="1024">
                  <c:v>55.303130000000003</c:v>
                </c:pt>
                <c:pt idx="1025">
                  <c:v>73.073520000000002</c:v>
                </c:pt>
                <c:pt idx="1026">
                  <c:v>162.92787999999999</c:v>
                </c:pt>
                <c:pt idx="1027">
                  <c:v>188.32911999999999</c:v>
                </c:pt>
                <c:pt idx="1028">
                  <c:v>121.50966</c:v>
                </c:pt>
                <c:pt idx="1029">
                  <c:v>221.69361000000001</c:v>
                </c:pt>
                <c:pt idx="1030">
                  <c:v>157.8639</c:v>
                </c:pt>
                <c:pt idx="1031">
                  <c:v>81.340819999999994</c:v>
                </c:pt>
                <c:pt idx="1032">
                  <c:v>97.322630000000004</c:v>
                </c:pt>
                <c:pt idx="1033">
                  <c:v>56.93188</c:v>
                </c:pt>
                <c:pt idx="1034">
                  <c:v>62.223739999999999</c:v>
                </c:pt>
                <c:pt idx="1035">
                  <c:v>116.2119</c:v>
                </c:pt>
                <c:pt idx="1036">
                  <c:v>134.62094999999999</c:v>
                </c:pt>
                <c:pt idx="1037">
                  <c:v>147.52805000000001</c:v>
                </c:pt>
                <c:pt idx="1038">
                  <c:v>132.02108999999999</c:v>
                </c:pt>
                <c:pt idx="1039">
                  <c:v>164.18405000000001</c:v>
                </c:pt>
                <c:pt idx="1040">
                  <c:v>83.084800000000001</c:v>
                </c:pt>
                <c:pt idx="1041">
                  <c:v>49.712110000000003</c:v>
                </c:pt>
                <c:pt idx="1042">
                  <c:v>40.301830000000002</c:v>
                </c:pt>
                <c:pt idx="1043">
                  <c:v>130.86566999999999</c:v>
                </c:pt>
                <c:pt idx="1044">
                  <c:v>256.53253000000001</c:v>
                </c:pt>
                <c:pt idx="1045">
                  <c:v>119.71210000000001</c:v>
                </c:pt>
                <c:pt idx="1046">
                  <c:v>125.48882</c:v>
                </c:pt>
                <c:pt idx="1047">
                  <c:v>88.205010000000001</c:v>
                </c:pt>
                <c:pt idx="1048">
                  <c:v>125.58085</c:v>
                </c:pt>
                <c:pt idx="1049">
                  <c:v>86.863929999999996</c:v>
                </c:pt>
                <c:pt idx="1050">
                  <c:v>138.51273</c:v>
                </c:pt>
                <c:pt idx="1051">
                  <c:v>197.26407</c:v>
                </c:pt>
                <c:pt idx="1052">
                  <c:v>175.97976</c:v>
                </c:pt>
                <c:pt idx="1053">
                  <c:v>138.39614</c:v>
                </c:pt>
                <c:pt idx="1054">
                  <c:v>145.50343000000001</c:v>
                </c:pt>
                <c:pt idx="1055">
                  <c:v>214.02186</c:v>
                </c:pt>
                <c:pt idx="1056">
                  <c:v>210.70435000000001</c:v>
                </c:pt>
                <c:pt idx="1057">
                  <c:v>175.76184000000001</c:v>
                </c:pt>
                <c:pt idx="1058">
                  <c:v>215.55761999999999</c:v>
                </c:pt>
                <c:pt idx="1059">
                  <c:v>202.07995</c:v>
                </c:pt>
                <c:pt idx="1060">
                  <c:v>183.42308</c:v>
                </c:pt>
                <c:pt idx="1061">
                  <c:v>166.08261999999999</c:v>
                </c:pt>
                <c:pt idx="1062">
                  <c:v>183.57127</c:v>
                </c:pt>
                <c:pt idx="1063">
                  <c:v>148.57798</c:v>
                </c:pt>
                <c:pt idx="1064">
                  <c:v>243.81173999999999</c:v>
                </c:pt>
                <c:pt idx="1065">
                  <c:v>270.64314999999999</c:v>
                </c:pt>
                <c:pt idx="1066">
                  <c:v>199.89985999999999</c:v>
                </c:pt>
                <c:pt idx="1067">
                  <c:v>173.85920999999999</c:v>
                </c:pt>
                <c:pt idx="1068">
                  <c:v>198.06465</c:v>
                </c:pt>
                <c:pt idx="1069">
                  <c:v>268.15974</c:v>
                </c:pt>
                <c:pt idx="1070">
                  <c:v>238.13959</c:v>
                </c:pt>
                <c:pt idx="1071">
                  <c:v>182.70245</c:v>
                </c:pt>
                <c:pt idx="1072">
                  <c:v>202.23259999999999</c:v>
                </c:pt>
                <c:pt idx="1073">
                  <c:v>178.97368</c:v>
                </c:pt>
                <c:pt idx="1074">
                  <c:v>159.78946999999999</c:v>
                </c:pt>
                <c:pt idx="1075">
                  <c:v>186.0496</c:v>
                </c:pt>
                <c:pt idx="1076">
                  <c:v>225.18325999999999</c:v>
                </c:pt>
                <c:pt idx="1077">
                  <c:v>199.85550000000001</c:v>
                </c:pt>
                <c:pt idx="1078">
                  <c:v>185.66592</c:v>
                </c:pt>
                <c:pt idx="1079">
                  <c:v>172.46608000000001</c:v>
                </c:pt>
                <c:pt idx="1080">
                  <c:v>168.90248</c:v>
                </c:pt>
                <c:pt idx="1081">
                  <c:v>181.05714</c:v>
                </c:pt>
                <c:pt idx="1082">
                  <c:v>209.64442</c:v>
                </c:pt>
                <c:pt idx="1083">
                  <c:v>267.05054000000001</c:v>
                </c:pt>
                <c:pt idx="1084">
                  <c:v>210.94005999999999</c:v>
                </c:pt>
                <c:pt idx="1085">
                  <c:v>199.29393999999999</c:v>
                </c:pt>
                <c:pt idx="1086">
                  <c:v>269.01305000000002</c:v>
                </c:pt>
                <c:pt idx="1087">
                  <c:v>231.21654000000001</c:v>
                </c:pt>
                <c:pt idx="1088">
                  <c:v>273.47226999999998</c:v>
                </c:pt>
                <c:pt idx="1089">
                  <c:v>316.37741999999997</c:v>
                </c:pt>
                <c:pt idx="1090">
                  <c:v>239.24887000000001</c:v>
                </c:pt>
                <c:pt idx="1091">
                  <c:v>210.10713999999999</c:v>
                </c:pt>
                <c:pt idx="1092">
                  <c:v>164.5992</c:v>
                </c:pt>
                <c:pt idx="1093">
                  <c:v>158.19063</c:v>
                </c:pt>
                <c:pt idx="1094">
                  <c:v>130.19709</c:v>
                </c:pt>
                <c:pt idx="1095">
                  <c:v>187.94380000000001</c:v>
                </c:pt>
                <c:pt idx="1096">
                  <c:v>202.7818</c:v>
                </c:pt>
                <c:pt idx="1097">
                  <c:v>220.6037</c:v>
                </c:pt>
                <c:pt idx="1098">
                  <c:v>190.94804999999999</c:v>
                </c:pt>
                <c:pt idx="1099">
                  <c:v>238.31901999999999</c:v>
                </c:pt>
                <c:pt idx="1100">
                  <c:v>201.62845999999999</c:v>
                </c:pt>
                <c:pt idx="1101">
                  <c:v>243.48014000000001</c:v>
                </c:pt>
                <c:pt idx="1102">
                  <c:v>198.43216000000001</c:v>
                </c:pt>
                <c:pt idx="1103">
                  <c:v>242.65566999999999</c:v>
                </c:pt>
                <c:pt idx="1104">
                  <c:v>156.52249</c:v>
                </c:pt>
                <c:pt idx="1105">
                  <c:v>130.74965</c:v>
                </c:pt>
                <c:pt idx="1106">
                  <c:v>216.25391999999999</c:v>
                </c:pt>
                <c:pt idx="1107">
                  <c:v>202.86976000000001</c:v>
                </c:pt>
                <c:pt idx="1108">
                  <c:v>170.89600999999999</c:v>
                </c:pt>
                <c:pt idx="1109">
                  <c:v>137.06408999999999</c:v>
                </c:pt>
                <c:pt idx="1110">
                  <c:v>192.82543999999999</c:v>
                </c:pt>
                <c:pt idx="1111">
                  <c:v>141.45446000000001</c:v>
                </c:pt>
                <c:pt idx="1112">
                  <c:v>127.48974</c:v>
                </c:pt>
                <c:pt idx="1113">
                  <c:v>223.74571</c:v>
                </c:pt>
                <c:pt idx="1114">
                  <c:v>42.54515</c:v>
                </c:pt>
                <c:pt idx="1115">
                  <c:v>159.89561</c:v>
                </c:pt>
                <c:pt idx="1116">
                  <c:v>143.56565000000001</c:v>
                </c:pt>
                <c:pt idx="1117">
                  <c:v>152.79477</c:v>
                </c:pt>
                <c:pt idx="1118">
                  <c:v>171.30196000000001</c:v>
                </c:pt>
                <c:pt idx="1119">
                  <c:v>211.27376000000001</c:v>
                </c:pt>
                <c:pt idx="1120">
                  <c:v>91.081980000000001</c:v>
                </c:pt>
                <c:pt idx="1121">
                  <c:v>187.57428999999999</c:v>
                </c:pt>
                <c:pt idx="1122">
                  <c:v>191.20819</c:v>
                </c:pt>
                <c:pt idx="1123">
                  <c:v>201.83037999999999</c:v>
                </c:pt>
                <c:pt idx="1124">
                  <c:v>200.81657999999999</c:v>
                </c:pt>
                <c:pt idx="1125">
                  <c:v>218.76568</c:v>
                </c:pt>
                <c:pt idx="1126">
                  <c:v>182.73600999999999</c:v>
                </c:pt>
                <c:pt idx="1127">
                  <c:v>135.19584</c:v>
                </c:pt>
                <c:pt idx="1128">
                  <c:v>98.813149999999993</c:v>
                </c:pt>
                <c:pt idx="1129">
                  <c:v>112.45095999999999</c:v>
                </c:pt>
                <c:pt idx="1130">
                  <c:v>122.68935999999999</c:v>
                </c:pt>
                <c:pt idx="1131">
                  <c:v>95.343530000000001</c:v>
                </c:pt>
                <c:pt idx="1132">
                  <c:v>173.74086</c:v>
                </c:pt>
                <c:pt idx="1133">
                  <c:v>206.74122</c:v>
                </c:pt>
                <c:pt idx="1134">
                  <c:v>242.18251000000001</c:v>
                </c:pt>
                <c:pt idx="1135">
                  <c:v>285.27076</c:v>
                </c:pt>
                <c:pt idx="1136">
                  <c:v>240.92028999999999</c:v>
                </c:pt>
                <c:pt idx="1137">
                  <c:v>170.84666999999999</c:v>
                </c:pt>
                <c:pt idx="1138">
                  <c:v>149.65197000000001</c:v>
                </c:pt>
                <c:pt idx="1139">
                  <c:v>214.46091999999999</c:v>
                </c:pt>
                <c:pt idx="1140">
                  <c:v>214.22716</c:v>
                </c:pt>
                <c:pt idx="1141">
                  <c:v>243.65084999999999</c:v>
                </c:pt>
                <c:pt idx="1142">
                  <c:v>182.84701999999999</c:v>
                </c:pt>
                <c:pt idx="1143">
                  <c:v>171.93379999999999</c:v>
                </c:pt>
                <c:pt idx="1144">
                  <c:v>204.79378</c:v>
                </c:pt>
                <c:pt idx="1145">
                  <c:v>163.83271999999999</c:v>
                </c:pt>
                <c:pt idx="1146">
                  <c:v>197.98859999999999</c:v>
                </c:pt>
                <c:pt idx="1147">
                  <c:v>197.01191</c:v>
                </c:pt>
                <c:pt idx="1148">
                  <c:v>162.47199000000001</c:v>
                </c:pt>
                <c:pt idx="1149">
                  <c:v>225.75922</c:v>
                </c:pt>
                <c:pt idx="1150">
                  <c:v>150.60892000000001</c:v>
                </c:pt>
                <c:pt idx="1151">
                  <c:v>234.3015</c:v>
                </c:pt>
                <c:pt idx="1152">
                  <c:v>168.75749999999999</c:v>
                </c:pt>
                <c:pt idx="1153">
                  <c:v>112.70081999999999</c:v>
                </c:pt>
                <c:pt idx="1154">
                  <c:v>166.22225</c:v>
                </c:pt>
                <c:pt idx="1155">
                  <c:v>145.60989000000001</c:v>
                </c:pt>
                <c:pt idx="1156">
                  <c:v>162.77391</c:v>
                </c:pt>
                <c:pt idx="1157">
                  <c:v>229.80314999999999</c:v>
                </c:pt>
                <c:pt idx="1158">
                  <c:v>105.34216000000001</c:v>
                </c:pt>
                <c:pt idx="1159">
                  <c:v>223.85016999999999</c:v>
                </c:pt>
                <c:pt idx="1160">
                  <c:v>157.25002000000001</c:v>
                </c:pt>
                <c:pt idx="1161">
                  <c:v>201.26804000000001</c:v>
                </c:pt>
                <c:pt idx="1162">
                  <c:v>174.26481999999999</c:v>
                </c:pt>
                <c:pt idx="1163">
                  <c:v>105.62730999999999</c:v>
                </c:pt>
                <c:pt idx="1164">
                  <c:v>101.76179</c:v>
                </c:pt>
                <c:pt idx="1165">
                  <c:v>158.45240999999999</c:v>
                </c:pt>
                <c:pt idx="1166">
                  <c:v>174.25143</c:v>
                </c:pt>
                <c:pt idx="1167">
                  <c:v>150.17594</c:v>
                </c:pt>
                <c:pt idx="1168">
                  <c:v>126.52575</c:v>
                </c:pt>
                <c:pt idx="1169">
                  <c:v>128.83453</c:v>
                </c:pt>
                <c:pt idx="1170">
                  <c:v>121.56031</c:v>
                </c:pt>
                <c:pt idx="1171">
                  <c:v>146.42696000000001</c:v>
                </c:pt>
                <c:pt idx="1172">
                  <c:v>180.02431999999999</c:v>
                </c:pt>
                <c:pt idx="1173">
                  <c:v>162.06773000000001</c:v>
                </c:pt>
                <c:pt idx="1174">
                  <c:v>151.89555999999999</c:v>
                </c:pt>
                <c:pt idx="1175">
                  <c:v>146.43555000000001</c:v>
                </c:pt>
                <c:pt idx="1176">
                  <c:v>118.44696999999999</c:v>
                </c:pt>
                <c:pt idx="1177">
                  <c:v>125.46719</c:v>
                </c:pt>
                <c:pt idx="1178">
                  <c:v>136.66122999999999</c:v>
                </c:pt>
                <c:pt idx="1179">
                  <c:v>144.42119</c:v>
                </c:pt>
                <c:pt idx="1180">
                  <c:v>140.92651000000001</c:v>
                </c:pt>
                <c:pt idx="1181">
                  <c:v>115.00312</c:v>
                </c:pt>
                <c:pt idx="1182">
                  <c:v>137.02089000000001</c:v>
                </c:pt>
                <c:pt idx="1183">
                  <c:v>125.23617</c:v>
                </c:pt>
                <c:pt idx="1184">
                  <c:v>162.80302</c:v>
                </c:pt>
                <c:pt idx="1185">
                  <c:v>168.00120999999999</c:v>
                </c:pt>
                <c:pt idx="1186">
                  <c:v>155.64203000000001</c:v>
                </c:pt>
                <c:pt idx="1187">
                  <c:v>119.78138</c:v>
                </c:pt>
                <c:pt idx="1188">
                  <c:v>158.53962999999999</c:v>
                </c:pt>
                <c:pt idx="1189">
                  <c:v>50.004910000000002</c:v>
                </c:pt>
                <c:pt idx="1190">
                  <c:v>102.51414</c:v>
                </c:pt>
                <c:pt idx="1191">
                  <c:v>82.349779999999996</c:v>
                </c:pt>
                <c:pt idx="1192">
                  <c:v>150.81531000000001</c:v>
                </c:pt>
                <c:pt idx="1193">
                  <c:v>128.62947</c:v>
                </c:pt>
                <c:pt idx="1194">
                  <c:v>98.440700000000007</c:v>
                </c:pt>
                <c:pt idx="1195">
                  <c:v>104.07541000000001</c:v>
                </c:pt>
                <c:pt idx="1196">
                  <c:v>94.938640000000007</c:v>
                </c:pt>
                <c:pt idx="1197">
                  <c:v>166.85095000000001</c:v>
                </c:pt>
                <c:pt idx="1198">
                  <c:v>155.75372999999999</c:v>
                </c:pt>
                <c:pt idx="1199">
                  <c:v>150.02931000000001</c:v>
                </c:pt>
                <c:pt idx="1200">
                  <c:v>119.34225000000001</c:v>
                </c:pt>
                <c:pt idx="1201">
                  <c:v>161.89347000000001</c:v>
                </c:pt>
                <c:pt idx="1202">
                  <c:v>147.78966</c:v>
                </c:pt>
                <c:pt idx="1203">
                  <c:v>115.29376000000001</c:v>
                </c:pt>
                <c:pt idx="1204">
                  <c:v>124.82984</c:v>
                </c:pt>
                <c:pt idx="1205">
                  <c:v>86.570520000000002</c:v>
                </c:pt>
                <c:pt idx="1206">
                  <c:v>83.355869999999996</c:v>
                </c:pt>
                <c:pt idx="1207">
                  <c:v>107.78135</c:v>
                </c:pt>
                <c:pt idx="1208">
                  <c:v>150.63310999999999</c:v>
                </c:pt>
                <c:pt idx="1209">
                  <c:v>118.13330000000001</c:v>
                </c:pt>
                <c:pt idx="1210">
                  <c:v>-4.5525399999999996</c:v>
                </c:pt>
                <c:pt idx="1211">
                  <c:v>105.82583</c:v>
                </c:pt>
                <c:pt idx="1212">
                  <c:v>27.482759999999999</c:v>
                </c:pt>
                <c:pt idx="1213">
                  <c:v>59.371139999999997</c:v>
                </c:pt>
                <c:pt idx="1214">
                  <c:v>33.506830000000001</c:v>
                </c:pt>
                <c:pt idx="1215">
                  <c:v>90.395210000000006</c:v>
                </c:pt>
                <c:pt idx="1216">
                  <c:v>107.23061</c:v>
                </c:pt>
                <c:pt idx="1217">
                  <c:v>42.985930000000003</c:v>
                </c:pt>
                <c:pt idx="1218">
                  <c:v>-22.767050000000001</c:v>
                </c:pt>
                <c:pt idx="1219">
                  <c:v>87.053210000000007</c:v>
                </c:pt>
                <c:pt idx="1220">
                  <c:v>107.34735000000001</c:v>
                </c:pt>
                <c:pt idx="1221">
                  <c:v>79.308719999999994</c:v>
                </c:pt>
                <c:pt idx="1222">
                  <c:v>14.261799999999999</c:v>
                </c:pt>
                <c:pt idx="1223">
                  <c:v>84.205600000000004</c:v>
                </c:pt>
                <c:pt idx="1224">
                  <c:v>112.69235999999999</c:v>
                </c:pt>
                <c:pt idx="1225">
                  <c:v>82.055350000000004</c:v>
                </c:pt>
                <c:pt idx="1226">
                  <c:v>80.801879999999997</c:v>
                </c:pt>
                <c:pt idx="1227">
                  <c:v>48.599200000000003</c:v>
                </c:pt>
                <c:pt idx="1228">
                  <c:v>35.410420000000002</c:v>
                </c:pt>
                <c:pt idx="1229">
                  <c:v>72.855199999999996</c:v>
                </c:pt>
                <c:pt idx="1230">
                  <c:v>84.255539999999996</c:v>
                </c:pt>
                <c:pt idx="1231">
                  <c:v>68.686149999999998</c:v>
                </c:pt>
                <c:pt idx="1232">
                  <c:v>42.998109999999997</c:v>
                </c:pt>
                <c:pt idx="1233">
                  <c:v>34.51296</c:v>
                </c:pt>
                <c:pt idx="1234">
                  <c:v>97.788539999999998</c:v>
                </c:pt>
                <c:pt idx="1235">
                  <c:v>83.425700000000006</c:v>
                </c:pt>
                <c:pt idx="1236">
                  <c:v>-8.5640999999999998</c:v>
                </c:pt>
                <c:pt idx="1237">
                  <c:v>28.196840000000002</c:v>
                </c:pt>
                <c:pt idx="1238">
                  <c:v>106.12842999999999</c:v>
                </c:pt>
                <c:pt idx="1239">
                  <c:v>91.351280000000003</c:v>
                </c:pt>
                <c:pt idx="1240">
                  <c:v>65.665189999999996</c:v>
                </c:pt>
                <c:pt idx="1241">
                  <c:v>25.11534</c:v>
                </c:pt>
                <c:pt idx="1242">
                  <c:v>30.38702</c:v>
                </c:pt>
                <c:pt idx="1243">
                  <c:v>54.089849999999998</c:v>
                </c:pt>
                <c:pt idx="1244">
                  <c:v>85.46602</c:v>
                </c:pt>
                <c:pt idx="1245">
                  <c:v>78.180809999999994</c:v>
                </c:pt>
                <c:pt idx="1246">
                  <c:v>75.543310000000005</c:v>
                </c:pt>
                <c:pt idx="1247">
                  <c:v>5.3420899999999998</c:v>
                </c:pt>
                <c:pt idx="1248">
                  <c:v>25.39404</c:v>
                </c:pt>
                <c:pt idx="1249">
                  <c:v>8.6488700000000005</c:v>
                </c:pt>
                <c:pt idx="1250">
                  <c:v>46.717419999999997</c:v>
                </c:pt>
                <c:pt idx="1251">
                  <c:v>22.78134</c:v>
                </c:pt>
                <c:pt idx="1252">
                  <c:v>42.637239999999998</c:v>
                </c:pt>
                <c:pt idx="1253">
                  <c:v>84.120109999999997</c:v>
                </c:pt>
                <c:pt idx="1254">
                  <c:v>86.100769999999997</c:v>
                </c:pt>
                <c:pt idx="1255">
                  <c:v>71.848280000000003</c:v>
                </c:pt>
                <c:pt idx="1256">
                  <c:v>47.075279999999999</c:v>
                </c:pt>
                <c:pt idx="1257">
                  <c:v>64.92801</c:v>
                </c:pt>
                <c:pt idx="1258">
                  <c:v>63.30442</c:v>
                </c:pt>
                <c:pt idx="1259">
                  <c:v>18.12566</c:v>
                </c:pt>
                <c:pt idx="1260">
                  <c:v>112.19275</c:v>
                </c:pt>
                <c:pt idx="1261">
                  <c:v>132.46614</c:v>
                </c:pt>
                <c:pt idx="1262">
                  <c:v>73.051540000000003</c:v>
                </c:pt>
                <c:pt idx="1263">
                  <c:v>33.932830000000003</c:v>
                </c:pt>
                <c:pt idx="1264">
                  <c:v>46.514569999999999</c:v>
                </c:pt>
                <c:pt idx="1265">
                  <c:v>107.70274999999999</c:v>
                </c:pt>
                <c:pt idx="1266">
                  <c:v>46.34431</c:v>
                </c:pt>
                <c:pt idx="1267">
                  <c:v>27.77834</c:v>
                </c:pt>
                <c:pt idx="1268">
                  <c:v>3.3546999999999998</c:v>
                </c:pt>
                <c:pt idx="1269">
                  <c:v>66.39152</c:v>
                </c:pt>
                <c:pt idx="1270">
                  <c:v>85.879019999999997</c:v>
                </c:pt>
                <c:pt idx="1271">
                  <c:v>19.9649</c:v>
                </c:pt>
                <c:pt idx="1272">
                  <c:v>72.090339999999998</c:v>
                </c:pt>
                <c:pt idx="1273">
                  <c:v>103.99825</c:v>
                </c:pt>
                <c:pt idx="1274">
                  <c:v>48.929839999999999</c:v>
                </c:pt>
                <c:pt idx="1275">
                  <c:v>-1.81606</c:v>
                </c:pt>
                <c:pt idx="1276">
                  <c:v>4.8662599999999996</c:v>
                </c:pt>
                <c:pt idx="1277">
                  <c:v>5.7885799999999996</c:v>
                </c:pt>
                <c:pt idx="1278">
                  <c:v>-4.3140099999999997</c:v>
                </c:pt>
                <c:pt idx="1279">
                  <c:v>30.247219999999999</c:v>
                </c:pt>
                <c:pt idx="1280">
                  <c:v>9.3526299999999996</c:v>
                </c:pt>
                <c:pt idx="1281">
                  <c:v>-41.471629999999998</c:v>
                </c:pt>
                <c:pt idx="1282">
                  <c:v>-0.88404000000000005</c:v>
                </c:pt>
                <c:pt idx="1283">
                  <c:v>79.674260000000004</c:v>
                </c:pt>
                <c:pt idx="1284">
                  <c:v>62.333640000000003</c:v>
                </c:pt>
                <c:pt idx="1285">
                  <c:v>1.9839800000000001</c:v>
                </c:pt>
                <c:pt idx="1286">
                  <c:v>67.391639999999995</c:v>
                </c:pt>
                <c:pt idx="1287">
                  <c:v>55.950429999999997</c:v>
                </c:pt>
                <c:pt idx="1288">
                  <c:v>41.316589999999998</c:v>
                </c:pt>
                <c:pt idx="1289">
                  <c:v>108.62196</c:v>
                </c:pt>
                <c:pt idx="1290">
                  <c:v>55.058430000000001</c:v>
                </c:pt>
                <c:pt idx="1291">
                  <c:v>103.91605</c:v>
                </c:pt>
                <c:pt idx="1292">
                  <c:v>87.628889999999998</c:v>
                </c:pt>
                <c:pt idx="1293">
                  <c:v>58.402030000000003</c:v>
                </c:pt>
                <c:pt idx="1294">
                  <c:v>49.324590000000001</c:v>
                </c:pt>
                <c:pt idx="1295">
                  <c:v>32.724440000000001</c:v>
                </c:pt>
                <c:pt idx="1296">
                  <c:v>21.205100000000002</c:v>
                </c:pt>
                <c:pt idx="1297">
                  <c:v>2.7018800000000001</c:v>
                </c:pt>
                <c:pt idx="1298">
                  <c:v>-15.6053</c:v>
                </c:pt>
                <c:pt idx="1299">
                  <c:v>38.082880000000003</c:v>
                </c:pt>
                <c:pt idx="1300">
                  <c:v>98.421700000000001</c:v>
                </c:pt>
                <c:pt idx="1301">
                  <c:v>47.517110000000002</c:v>
                </c:pt>
                <c:pt idx="1302">
                  <c:v>83.506559999999993</c:v>
                </c:pt>
                <c:pt idx="1303">
                  <c:v>64.887119999999996</c:v>
                </c:pt>
                <c:pt idx="1304">
                  <c:v>15.068709999999999</c:v>
                </c:pt>
                <c:pt idx="1305">
                  <c:v>68.709289999999996</c:v>
                </c:pt>
                <c:pt idx="1306">
                  <c:v>75.521010000000004</c:v>
                </c:pt>
                <c:pt idx="1307">
                  <c:v>36.870570000000001</c:v>
                </c:pt>
                <c:pt idx="1308">
                  <c:v>26.645900000000001</c:v>
                </c:pt>
                <c:pt idx="1309">
                  <c:v>62.440049999999999</c:v>
                </c:pt>
                <c:pt idx="1310">
                  <c:v>103.51739000000001</c:v>
                </c:pt>
                <c:pt idx="1311">
                  <c:v>59.733649999999997</c:v>
                </c:pt>
                <c:pt idx="1312">
                  <c:v>29.107620000000001</c:v>
                </c:pt>
                <c:pt idx="1313">
                  <c:v>23.87368</c:v>
                </c:pt>
                <c:pt idx="1314">
                  <c:v>42.231789999999997</c:v>
                </c:pt>
                <c:pt idx="1315">
                  <c:v>29.997119999999999</c:v>
                </c:pt>
                <c:pt idx="1316">
                  <c:v>7.82348</c:v>
                </c:pt>
                <c:pt idx="1317">
                  <c:v>42.768740000000001</c:v>
                </c:pt>
                <c:pt idx="1318">
                  <c:v>65.56362</c:v>
                </c:pt>
                <c:pt idx="1319">
                  <c:v>19.714929999999999</c:v>
                </c:pt>
                <c:pt idx="1320">
                  <c:v>0.22903999999999999</c:v>
                </c:pt>
                <c:pt idx="1321">
                  <c:v>58.929430000000004</c:v>
                </c:pt>
                <c:pt idx="1322">
                  <c:v>-1.93146</c:v>
                </c:pt>
                <c:pt idx="1323">
                  <c:v>-71.673209999999997</c:v>
                </c:pt>
                <c:pt idx="1324">
                  <c:v>72.055019999999999</c:v>
                </c:pt>
                <c:pt idx="1325">
                  <c:v>106.17995999999999</c:v>
                </c:pt>
                <c:pt idx="1326">
                  <c:v>18.943580000000001</c:v>
                </c:pt>
                <c:pt idx="1327">
                  <c:v>26.706469999999999</c:v>
                </c:pt>
                <c:pt idx="1328">
                  <c:v>30.558720000000001</c:v>
                </c:pt>
                <c:pt idx="1329">
                  <c:v>8.1446100000000001</c:v>
                </c:pt>
                <c:pt idx="1330">
                  <c:v>-4.7094500000000004</c:v>
                </c:pt>
                <c:pt idx="1331">
                  <c:v>74.126199999999997</c:v>
                </c:pt>
                <c:pt idx="1332">
                  <c:v>18.94304</c:v>
                </c:pt>
                <c:pt idx="1333">
                  <c:v>-42.989629999999998</c:v>
                </c:pt>
                <c:pt idx="1334">
                  <c:v>-18.064869999999999</c:v>
                </c:pt>
                <c:pt idx="1335">
                  <c:v>-29.185279999999999</c:v>
                </c:pt>
                <c:pt idx="1336">
                  <c:v>-4.9617000000000004</c:v>
                </c:pt>
                <c:pt idx="1337">
                  <c:v>39.7089</c:v>
                </c:pt>
                <c:pt idx="1338">
                  <c:v>53.545279999999998</c:v>
                </c:pt>
                <c:pt idx="1339">
                  <c:v>71.767150000000001</c:v>
                </c:pt>
                <c:pt idx="1340">
                  <c:v>56.16554</c:v>
                </c:pt>
                <c:pt idx="1341">
                  <c:v>12.303430000000001</c:v>
                </c:pt>
                <c:pt idx="1342">
                  <c:v>76.552890000000005</c:v>
                </c:pt>
                <c:pt idx="1343">
                  <c:v>-6.9347099999999999</c:v>
                </c:pt>
                <c:pt idx="1344">
                  <c:v>58.86309</c:v>
                </c:pt>
                <c:pt idx="1345">
                  <c:v>52.04663</c:v>
                </c:pt>
                <c:pt idx="1346">
                  <c:v>44.605670000000003</c:v>
                </c:pt>
                <c:pt idx="1347">
                  <c:v>42.356589999999997</c:v>
                </c:pt>
                <c:pt idx="1348">
                  <c:v>12.86997</c:v>
                </c:pt>
                <c:pt idx="1349">
                  <c:v>35.081099999999999</c:v>
                </c:pt>
                <c:pt idx="1350">
                  <c:v>100.50732000000001</c:v>
                </c:pt>
                <c:pt idx="1351">
                  <c:v>83.440380000000005</c:v>
                </c:pt>
                <c:pt idx="1352">
                  <c:v>32.794330000000002</c:v>
                </c:pt>
                <c:pt idx="1353">
                  <c:v>54.088470000000001</c:v>
                </c:pt>
                <c:pt idx="1354">
                  <c:v>39.478549999999998</c:v>
                </c:pt>
                <c:pt idx="1355">
                  <c:v>48.993400000000001</c:v>
                </c:pt>
                <c:pt idx="1356">
                  <c:v>51.070250000000001</c:v>
                </c:pt>
                <c:pt idx="1357">
                  <c:v>19.479140000000001</c:v>
                </c:pt>
                <c:pt idx="1358">
                  <c:v>78.232990000000001</c:v>
                </c:pt>
                <c:pt idx="1359">
                  <c:v>-42.699919999999999</c:v>
                </c:pt>
                <c:pt idx="1360">
                  <c:v>-14.139670000000001</c:v>
                </c:pt>
                <c:pt idx="1361">
                  <c:v>-22.985420000000001</c:v>
                </c:pt>
                <c:pt idx="1362">
                  <c:v>43.717170000000003</c:v>
                </c:pt>
                <c:pt idx="1363">
                  <c:v>42.146799999999999</c:v>
                </c:pt>
                <c:pt idx="1364">
                  <c:v>37.303489999999996</c:v>
                </c:pt>
                <c:pt idx="1365">
                  <c:v>83.060760000000002</c:v>
                </c:pt>
                <c:pt idx="1366">
                  <c:v>56.795090000000002</c:v>
                </c:pt>
                <c:pt idx="1367">
                  <c:v>17.50207</c:v>
                </c:pt>
                <c:pt idx="1368">
                  <c:v>34.980049999999999</c:v>
                </c:pt>
                <c:pt idx="1369">
                  <c:v>56.034199999999998</c:v>
                </c:pt>
                <c:pt idx="1370">
                  <c:v>96.104460000000003</c:v>
                </c:pt>
                <c:pt idx="1371">
                  <c:v>53.166910000000001</c:v>
                </c:pt>
                <c:pt idx="1372">
                  <c:v>63.4298</c:v>
                </c:pt>
                <c:pt idx="1373">
                  <c:v>57.720759999999999</c:v>
                </c:pt>
                <c:pt idx="1374">
                  <c:v>45.438000000000002</c:v>
                </c:pt>
                <c:pt idx="1375">
                  <c:v>112.00216</c:v>
                </c:pt>
                <c:pt idx="1376">
                  <c:v>69.459630000000004</c:v>
                </c:pt>
                <c:pt idx="1377">
                  <c:v>90.777450000000002</c:v>
                </c:pt>
                <c:pt idx="1378">
                  <c:v>100.2752</c:v>
                </c:pt>
                <c:pt idx="1379">
                  <c:v>45.222169999999998</c:v>
                </c:pt>
                <c:pt idx="1380">
                  <c:v>47.409619999999997</c:v>
                </c:pt>
                <c:pt idx="1381">
                  <c:v>107.64932</c:v>
                </c:pt>
                <c:pt idx="1382">
                  <c:v>96.647559999999999</c:v>
                </c:pt>
                <c:pt idx="1383">
                  <c:v>46.020069999999997</c:v>
                </c:pt>
                <c:pt idx="1384">
                  <c:v>71.9602</c:v>
                </c:pt>
                <c:pt idx="1385">
                  <c:v>92.827089999999998</c:v>
                </c:pt>
                <c:pt idx="1386">
                  <c:v>28.515519999999999</c:v>
                </c:pt>
                <c:pt idx="1387">
                  <c:v>73.397059999999996</c:v>
                </c:pt>
                <c:pt idx="1388">
                  <c:v>41.307169999999999</c:v>
                </c:pt>
                <c:pt idx="1389">
                  <c:v>46.801499999999997</c:v>
                </c:pt>
                <c:pt idx="1390">
                  <c:v>58.054630000000003</c:v>
                </c:pt>
                <c:pt idx="1391">
                  <c:v>93.56532</c:v>
                </c:pt>
                <c:pt idx="1392">
                  <c:v>67.973960000000005</c:v>
                </c:pt>
                <c:pt idx="1393">
                  <c:v>66.24588</c:v>
                </c:pt>
                <c:pt idx="1394">
                  <c:v>29.45823</c:v>
                </c:pt>
                <c:pt idx="1395">
                  <c:v>75.457689999999999</c:v>
                </c:pt>
                <c:pt idx="1396">
                  <c:v>86.95984</c:v>
                </c:pt>
                <c:pt idx="1397">
                  <c:v>64.463939999999994</c:v>
                </c:pt>
                <c:pt idx="1398">
                  <c:v>72.289090000000002</c:v>
                </c:pt>
                <c:pt idx="1399">
                  <c:v>65.692359999999994</c:v>
                </c:pt>
                <c:pt idx="1400">
                  <c:v>35.347580000000001</c:v>
                </c:pt>
                <c:pt idx="1401">
                  <c:v>60.139769999999999</c:v>
                </c:pt>
                <c:pt idx="1402">
                  <c:v>76.092600000000004</c:v>
                </c:pt>
                <c:pt idx="1403">
                  <c:v>9.43215</c:v>
                </c:pt>
                <c:pt idx="1404">
                  <c:v>61.873750000000001</c:v>
                </c:pt>
                <c:pt idx="1405">
                  <c:v>28.73283</c:v>
                </c:pt>
                <c:pt idx="1406">
                  <c:v>51.52599</c:v>
                </c:pt>
                <c:pt idx="1407">
                  <c:v>152.22783999999999</c:v>
                </c:pt>
                <c:pt idx="1408">
                  <c:v>126.06764</c:v>
                </c:pt>
                <c:pt idx="1409">
                  <c:v>93.738489999999999</c:v>
                </c:pt>
                <c:pt idx="1410">
                  <c:v>65.769440000000003</c:v>
                </c:pt>
                <c:pt idx="1411">
                  <c:v>105.28184</c:v>
                </c:pt>
                <c:pt idx="1412">
                  <c:v>151.28740999999999</c:v>
                </c:pt>
                <c:pt idx="1413">
                  <c:v>109.48072000000001</c:v>
                </c:pt>
                <c:pt idx="1414">
                  <c:v>62.883740000000003</c:v>
                </c:pt>
                <c:pt idx="1415">
                  <c:v>108.79434000000001</c:v>
                </c:pt>
                <c:pt idx="1416">
                  <c:v>153.72031000000001</c:v>
                </c:pt>
                <c:pt idx="1417">
                  <c:v>223.64165</c:v>
                </c:pt>
                <c:pt idx="1418">
                  <c:v>215.57739000000001</c:v>
                </c:pt>
                <c:pt idx="1419">
                  <c:v>173.77241000000001</c:v>
                </c:pt>
                <c:pt idx="1420">
                  <c:v>144.80434</c:v>
                </c:pt>
                <c:pt idx="1421">
                  <c:v>128.0787</c:v>
                </c:pt>
                <c:pt idx="1422">
                  <c:v>149.92069000000001</c:v>
                </c:pt>
                <c:pt idx="1423">
                  <c:v>76.14452</c:v>
                </c:pt>
                <c:pt idx="1424">
                  <c:v>72.115170000000006</c:v>
                </c:pt>
                <c:pt idx="1425">
                  <c:v>107.54237000000001</c:v>
                </c:pt>
                <c:pt idx="1426">
                  <c:v>131.93147999999999</c:v>
                </c:pt>
                <c:pt idx="1427">
                  <c:v>126.82352</c:v>
                </c:pt>
                <c:pt idx="1428">
                  <c:v>95.578109999999995</c:v>
                </c:pt>
                <c:pt idx="1429">
                  <c:v>101.4909</c:v>
                </c:pt>
                <c:pt idx="1430">
                  <c:v>120.14734</c:v>
                </c:pt>
                <c:pt idx="1431">
                  <c:v>64.539140000000003</c:v>
                </c:pt>
                <c:pt idx="1432">
                  <c:v>92.148219999999995</c:v>
                </c:pt>
                <c:pt idx="1433">
                  <c:v>88.671610000000001</c:v>
                </c:pt>
                <c:pt idx="1434">
                  <c:v>123.00603</c:v>
                </c:pt>
                <c:pt idx="1435">
                  <c:v>97.419060000000002</c:v>
                </c:pt>
                <c:pt idx="1436">
                  <c:v>92.410960000000003</c:v>
                </c:pt>
                <c:pt idx="1437">
                  <c:v>97.948260000000005</c:v>
                </c:pt>
                <c:pt idx="1438">
                  <c:v>72.988010000000003</c:v>
                </c:pt>
                <c:pt idx="1439">
                  <c:v>91.276039999999995</c:v>
                </c:pt>
                <c:pt idx="1440">
                  <c:v>104.86193</c:v>
                </c:pt>
                <c:pt idx="1441">
                  <c:v>100.59381</c:v>
                </c:pt>
                <c:pt idx="1442">
                  <c:v>116.73268</c:v>
                </c:pt>
                <c:pt idx="1443">
                  <c:v>78.561239999999998</c:v>
                </c:pt>
                <c:pt idx="1444">
                  <c:v>129.97672</c:v>
                </c:pt>
                <c:pt idx="1445">
                  <c:v>102.81601999999999</c:v>
                </c:pt>
                <c:pt idx="1446">
                  <c:v>125.62383</c:v>
                </c:pt>
                <c:pt idx="1447">
                  <c:v>152.75952000000001</c:v>
                </c:pt>
                <c:pt idx="1448">
                  <c:v>94.979929999999996</c:v>
                </c:pt>
                <c:pt idx="1449">
                  <c:v>103.79483</c:v>
                </c:pt>
                <c:pt idx="1450">
                  <c:v>149.78158999999999</c:v>
                </c:pt>
                <c:pt idx="1451">
                  <c:v>87.024699999999996</c:v>
                </c:pt>
                <c:pt idx="1452">
                  <c:v>97.073729999999998</c:v>
                </c:pt>
                <c:pt idx="1453">
                  <c:v>139.52143000000001</c:v>
                </c:pt>
                <c:pt idx="1454">
                  <c:v>103.75454000000001</c:v>
                </c:pt>
                <c:pt idx="1455">
                  <c:v>84.403170000000003</c:v>
                </c:pt>
                <c:pt idx="1456">
                  <c:v>114.73441</c:v>
                </c:pt>
                <c:pt idx="1457">
                  <c:v>72.628159999999994</c:v>
                </c:pt>
                <c:pt idx="1458">
                  <c:v>101.90912</c:v>
                </c:pt>
                <c:pt idx="1459">
                  <c:v>171.08339000000001</c:v>
                </c:pt>
                <c:pt idx="1460">
                  <c:v>147.41756000000001</c:v>
                </c:pt>
                <c:pt idx="1461">
                  <c:v>136.99515</c:v>
                </c:pt>
                <c:pt idx="1462">
                  <c:v>171.18528000000001</c:v>
                </c:pt>
                <c:pt idx="1463">
                  <c:v>123.27337</c:v>
                </c:pt>
                <c:pt idx="1464">
                  <c:v>107.85339999999999</c:v>
                </c:pt>
                <c:pt idx="1465">
                  <c:v>117.2347</c:v>
                </c:pt>
                <c:pt idx="1466">
                  <c:v>126.08767</c:v>
                </c:pt>
                <c:pt idx="1467">
                  <c:v>135.37717000000001</c:v>
                </c:pt>
                <c:pt idx="1468">
                  <c:v>115.95989</c:v>
                </c:pt>
                <c:pt idx="1469">
                  <c:v>60.617310000000003</c:v>
                </c:pt>
                <c:pt idx="1470">
                  <c:v>58.798409999999997</c:v>
                </c:pt>
                <c:pt idx="1471">
                  <c:v>165.64869999999999</c:v>
                </c:pt>
                <c:pt idx="1472">
                  <c:v>170.95724000000001</c:v>
                </c:pt>
                <c:pt idx="1473">
                  <c:v>133.92618999999999</c:v>
                </c:pt>
                <c:pt idx="1474">
                  <c:v>153.78917999999999</c:v>
                </c:pt>
                <c:pt idx="1475">
                  <c:v>70.525210000000001</c:v>
                </c:pt>
                <c:pt idx="1476">
                  <c:v>88.694839999999999</c:v>
                </c:pt>
                <c:pt idx="1477">
                  <c:v>161.11471</c:v>
                </c:pt>
                <c:pt idx="1478">
                  <c:v>198.87173999999999</c:v>
                </c:pt>
                <c:pt idx="1479">
                  <c:v>198.40391</c:v>
                </c:pt>
                <c:pt idx="1480">
                  <c:v>193.53326000000001</c:v>
                </c:pt>
                <c:pt idx="1481">
                  <c:v>179.86474999999999</c:v>
                </c:pt>
                <c:pt idx="1482">
                  <c:v>147.27071000000001</c:v>
                </c:pt>
                <c:pt idx="1483">
                  <c:v>196.10342</c:v>
                </c:pt>
                <c:pt idx="1484">
                  <c:v>124.09751</c:v>
                </c:pt>
                <c:pt idx="1485">
                  <c:v>178.32012</c:v>
                </c:pt>
                <c:pt idx="1486">
                  <c:v>173.96386000000001</c:v>
                </c:pt>
                <c:pt idx="1487">
                  <c:v>178.12812</c:v>
                </c:pt>
                <c:pt idx="1488">
                  <c:v>200.98402999999999</c:v>
                </c:pt>
                <c:pt idx="1489">
                  <c:v>211.31601000000001</c:v>
                </c:pt>
                <c:pt idx="1490">
                  <c:v>215.57816</c:v>
                </c:pt>
                <c:pt idx="1491">
                  <c:v>245.67675</c:v>
                </c:pt>
                <c:pt idx="1492">
                  <c:v>270.52899000000002</c:v>
                </c:pt>
                <c:pt idx="1493">
                  <c:v>254.84192999999999</c:v>
                </c:pt>
                <c:pt idx="1494">
                  <c:v>264.43367999999998</c:v>
                </c:pt>
                <c:pt idx="1495">
                  <c:v>312.38162</c:v>
                </c:pt>
                <c:pt idx="1496">
                  <c:v>439.48973000000001</c:v>
                </c:pt>
                <c:pt idx="1497">
                  <c:v>410.37835000000001</c:v>
                </c:pt>
                <c:pt idx="1498">
                  <c:v>444.25965000000002</c:v>
                </c:pt>
                <c:pt idx="1499">
                  <c:v>534.42756999999995</c:v>
                </c:pt>
                <c:pt idx="1500">
                  <c:v>622.27468999999996</c:v>
                </c:pt>
                <c:pt idx="1501">
                  <c:v>647.53025000000002</c:v>
                </c:pt>
                <c:pt idx="1502">
                  <c:v>758.41033000000004</c:v>
                </c:pt>
                <c:pt idx="1503">
                  <c:v>861.04138</c:v>
                </c:pt>
                <c:pt idx="1504">
                  <c:v>906.99469999999997</c:v>
                </c:pt>
                <c:pt idx="1505">
                  <c:v>993.34743000000003</c:v>
                </c:pt>
                <c:pt idx="1506">
                  <c:v>997.67183999999997</c:v>
                </c:pt>
                <c:pt idx="1507">
                  <c:v>1011.7455200000001</c:v>
                </c:pt>
                <c:pt idx="1508">
                  <c:v>945.87243000000001</c:v>
                </c:pt>
                <c:pt idx="1509">
                  <c:v>901.12653</c:v>
                </c:pt>
                <c:pt idx="1510">
                  <c:v>876.11036000000001</c:v>
                </c:pt>
                <c:pt idx="1511">
                  <c:v>870.49239</c:v>
                </c:pt>
                <c:pt idx="1512">
                  <c:v>777.57485999999994</c:v>
                </c:pt>
                <c:pt idx="1513">
                  <c:v>707.34385999999995</c:v>
                </c:pt>
                <c:pt idx="1514">
                  <c:v>647.43267000000003</c:v>
                </c:pt>
                <c:pt idx="1515">
                  <c:v>591.95753000000002</c:v>
                </c:pt>
                <c:pt idx="1516">
                  <c:v>584.39472999999998</c:v>
                </c:pt>
                <c:pt idx="1517">
                  <c:v>578.29043000000001</c:v>
                </c:pt>
                <c:pt idx="1518">
                  <c:v>473.34678000000002</c:v>
                </c:pt>
                <c:pt idx="1519">
                  <c:v>393.93070999999998</c:v>
                </c:pt>
                <c:pt idx="1520">
                  <c:v>322.46802000000002</c:v>
                </c:pt>
                <c:pt idx="1521">
                  <c:v>387.0915</c:v>
                </c:pt>
                <c:pt idx="1522">
                  <c:v>319.64614</c:v>
                </c:pt>
                <c:pt idx="1523">
                  <c:v>276.47348</c:v>
                </c:pt>
                <c:pt idx="1524">
                  <c:v>262.50076999999999</c:v>
                </c:pt>
                <c:pt idx="1525">
                  <c:v>237.92527999999999</c:v>
                </c:pt>
                <c:pt idx="1526">
                  <c:v>213.38543999999999</c:v>
                </c:pt>
                <c:pt idx="1527">
                  <c:v>234.07678999999999</c:v>
                </c:pt>
                <c:pt idx="1528">
                  <c:v>266.54012</c:v>
                </c:pt>
                <c:pt idx="1529">
                  <c:v>219.57425000000001</c:v>
                </c:pt>
                <c:pt idx="1530">
                  <c:v>191.50559999999999</c:v>
                </c:pt>
                <c:pt idx="1531">
                  <c:v>180.35185999999999</c:v>
                </c:pt>
                <c:pt idx="1532">
                  <c:v>209.73524</c:v>
                </c:pt>
                <c:pt idx="1533">
                  <c:v>176.96711999999999</c:v>
                </c:pt>
                <c:pt idx="1534">
                  <c:v>205.47952000000001</c:v>
                </c:pt>
                <c:pt idx="1535">
                  <c:v>210.33529999999999</c:v>
                </c:pt>
                <c:pt idx="1536">
                  <c:v>195.71879999999999</c:v>
                </c:pt>
                <c:pt idx="1537">
                  <c:v>217.55968999999999</c:v>
                </c:pt>
                <c:pt idx="1538">
                  <c:v>246.4007</c:v>
                </c:pt>
                <c:pt idx="1539">
                  <c:v>217.8229</c:v>
                </c:pt>
                <c:pt idx="1540">
                  <c:v>168.06478999999999</c:v>
                </c:pt>
                <c:pt idx="1541">
                  <c:v>180.14982000000001</c:v>
                </c:pt>
                <c:pt idx="1542">
                  <c:v>215.73668000000001</c:v>
                </c:pt>
                <c:pt idx="1543">
                  <c:v>123.76496</c:v>
                </c:pt>
                <c:pt idx="1544">
                  <c:v>163.91359</c:v>
                </c:pt>
                <c:pt idx="1545">
                  <c:v>110.52303000000001</c:v>
                </c:pt>
                <c:pt idx="1546">
                  <c:v>129.87333000000001</c:v>
                </c:pt>
                <c:pt idx="1547">
                  <c:v>149.1533</c:v>
                </c:pt>
                <c:pt idx="1548">
                  <c:v>223.10345000000001</c:v>
                </c:pt>
                <c:pt idx="1549">
                  <c:v>238.96082000000001</c:v>
                </c:pt>
                <c:pt idx="1550">
                  <c:v>152.59932000000001</c:v>
                </c:pt>
                <c:pt idx="1551">
                  <c:v>190.60818</c:v>
                </c:pt>
                <c:pt idx="1552">
                  <c:v>185.76084</c:v>
                </c:pt>
                <c:pt idx="1553">
                  <c:v>247.67716999999999</c:v>
                </c:pt>
                <c:pt idx="1554">
                  <c:v>262.82715000000002</c:v>
                </c:pt>
                <c:pt idx="1555">
                  <c:v>237.93598</c:v>
                </c:pt>
                <c:pt idx="1556">
                  <c:v>185.45948999999999</c:v>
                </c:pt>
                <c:pt idx="1557">
                  <c:v>237.09128000000001</c:v>
                </c:pt>
                <c:pt idx="1558">
                  <c:v>241.86955</c:v>
                </c:pt>
                <c:pt idx="1559">
                  <c:v>214.04101</c:v>
                </c:pt>
                <c:pt idx="1560">
                  <c:v>185.53949</c:v>
                </c:pt>
                <c:pt idx="1561">
                  <c:v>165.78138000000001</c:v>
                </c:pt>
                <c:pt idx="1562">
                  <c:v>237.16891000000001</c:v>
                </c:pt>
                <c:pt idx="1563">
                  <c:v>261.36039</c:v>
                </c:pt>
                <c:pt idx="1564">
                  <c:v>150.48618999999999</c:v>
                </c:pt>
                <c:pt idx="1565">
                  <c:v>252.6618</c:v>
                </c:pt>
                <c:pt idx="1566">
                  <c:v>215.06751</c:v>
                </c:pt>
                <c:pt idx="1567">
                  <c:v>210.87984</c:v>
                </c:pt>
                <c:pt idx="1568">
                  <c:v>216.58376999999999</c:v>
                </c:pt>
                <c:pt idx="1569">
                  <c:v>222.12900999999999</c:v>
                </c:pt>
                <c:pt idx="1570">
                  <c:v>208.34392</c:v>
                </c:pt>
                <c:pt idx="1571">
                  <c:v>216.05688000000001</c:v>
                </c:pt>
                <c:pt idx="1572">
                  <c:v>274.53753999999998</c:v>
                </c:pt>
                <c:pt idx="1573">
                  <c:v>254.92971</c:v>
                </c:pt>
                <c:pt idx="1574">
                  <c:v>197.57320999999999</c:v>
                </c:pt>
                <c:pt idx="1575">
                  <c:v>241.95732000000001</c:v>
                </c:pt>
                <c:pt idx="1576">
                  <c:v>216.32299</c:v>
                </c:pt>
                <c:pt idx="1577">
                  <c:v>221.98699999999999</c:v>
                </c:pt>
                <c:pt idx="1578">
                  <c:v>269.10633999999999</c:v>
                </c:pt>
                <c:pt idx="1579">
                  <c:v>282.3254</c:v>
                </c:pt>
                <c:pt idx="1580">
                  <c:v>265.99828000000002</c:v>
                </c:pt>
                <c:pt idx="1581">
                  <c:v>235.71599000000001</c:v>
                </c:pt>
                <c:pt idx="1582">
                  <c:v>198.48374999999999</c:v>
                </c:pt>
                <c:pt idx="1583">
                  <c:v>195.52395999999999</c:v>
                </c:pt>
                <c:pt idx="1584">
                  <c:v>198.49680000000001</c:v>
                </c:pt>
                <c:pt idx="1585">
                  <c:v>162.43862999999999</c:v>
                </c:pt>
                <c:pt idx="1586">
                  <c:v>220.99350000000001</c:v>
                </c:pt>
                <c:pt idx="1587">
                  <c:v>217.31972999999999</c:v>
                </c:pt>
                <c:pt idx="1588">
                  <c:v>235.93942000000001</c:v>
                </c:pt>
                <c:pt idx="1589">
                  <c:v>229.74513999999999</c:v>
                </c:pt>
                <c:pt idx="1590">
                  <c:v>203.15656999999999</c:v>
                </c:pt>
                <c:pt idx="1591">
                  <c:v>188.32423</c:v>
                </c:pt>
                <c:pt idx="1592">
                  <c:v>191.64778000000001</c:v>
                </c:pt>
                <c:pt idx="1593">
                  <c:v>198.73060000000001</c:v>
                </c:pt>
                <c:pt idx="1594">
                  <c:v>211.99102999999999</c:v>
                </c:pt>
                <c:pt idx="1595">
                  <c:v>199.66675000000001</c:v>
                </c:pt>
                <c:pt idx="1596">
                  <c:v>194.2099</c:v>
                </c:pt>
                <c:pt idx="1597">
                  <c:v>203.69579999999999</c:v>
                </c:pt>
                <c:pt idx="1598">
                  <c:v>198.45976999999999</c:v>
                </c:pt>
                <c:pt idx="1599">
                  <c:v>222.69323</c:v>
                </c:pt>
                <c:pt idx="1600">
                  <c:v>230.60697999999999</c:v>
                </c:pt>
                <c:pt idx="1601">
                  <c:v>248.32836</c:v>
                </c:pt>
                <c:pt idx="1602">
                  <c:v>268.94547999999998</c:v>
                </c:pt>
                <c:pt idx="1603">
                  <c:v>241.87303</c:v>
                </c:pt>
                <c:pt idx="1604">
                  <c:v>276.39506</c:v>
                </c:pt>
                <c:pt idx="1605">
                  <c:v>233.68723</c:v>
                </c:pt>
                <c:pt idx="1606">
                  <c:v>192.36661000000001</c:v>
                </c:pt>
                <c:pt idx="1607">
                  <c:v>189.68100000000001</c:v>
                </c:pt>
                <c:pt idx="1608">
                  <c:v>252.24722</c:v>
                </c:pt>
                <c:pt idx="1609">
                  <c:v>235.39241999999999</c:v>
                </c:pt>
                <c:pt idx="1610">
                  <c:v>215.65114</c:v>
                </c:pt>
                <c:pt idx="1611">
                  <c:v>187.42196000000001</c:v>
                </c:pt>
                <c:pt idx="1612">
                  <c:v>145.70863</c:v>
                </c:pt>
                <c:pt idx="1613">
                  <c:v>169.75081</c:v>
                </c:pt>
                <c:pt idx="1614">
                  <c:v>176.27784</c:v>
                </c:pt>
                <c:pt idx="1615">
                  <c:v>106.68208</c:v>
                </c:pt>
                <c:pt idx="1616">
                  <c:v>197.55237</c:v>
                </c:pt>
                <c:pt idx="1617">
                  <c:v>197.87787</c:v>
                </c:pt>
                <c:pt idx="1618">
                  <c:v>182.70189999999999</c:v>
                </c:pt>
                <c:pt idx="1619">
                  <c:v>198.13310999999999</c:v>
                </c:pt>
                <c:pt idx="1620">
                  <c:v>204.22375</c:v>
                </c:pt>
                <c:pt idx="1621">
                  <c:v>201.70439999999999</c:v>
                </c:pt>
                <c:pt idx="1622">
                  <c:v>190.55211</c:v>
                </c:pt>
                <c:pt idx="1623">
                  <c:v>142.97489999999999</c:v>
                </c:pt>
                <c:pt idx="1624">
                  <c:v>160.16417000000001</c:v>
                </c:pt>
                <c:pt idx="1625">
                  <c:v>169.85330999999999</c:v>
                </c:pt>
                <c:pt idx="1626">
                  <c:v>163.51182</c:v>
                </c:pt>
                <c:pt idx="1627">
                  <c:v>147.33658</c:v>
                </c:pt>
                <c:pt idx="1628">
                  <c:v>132.67868000000001</c:v>
                </c:pt>
                <c:pt idx="1629">
                  <c:v>164.62564</c:v>
                </c:pt>
                <c:pt idx="1630">
                  <c:v>177.35897</c:v>
                </c:pt>
                <c:pt idx="1631">
                  <c:v>128.12074999999999</c:v>
                </c:pt>
                <c:pt idx="1632">
                  <c:v>93.599810000000005</c:v>
                </c:pt>
                <c:pt idx="1633">
                  <c:v>159.32642999999999</c:v>
                </c:pt>
                <c:pt idx="1634">
                  <c:v>178.97871000000001</c:v>
                </c:pt>
                <c:pt idx="1635">
                  <c:v>121.67457</c:v>
                </c:pt>
                <c:pt idx="1636">
                  <c:v>189.97602000000001</c:v>
                </c:pt>
                <c:pt idx="1637">
                  <c:v>195.88941</c:v>
                </c:pt>
                <c:pt idx="1638">
                  <c:v>154.7475</c:v>
                </c:pt>
                <c:pt idx="1639">
                  <c:v>139.56567000000001</c:v>
                </c:pt>
                <c:pt idx="1640">
                  <c:v>131.42596</c:v>
                </c:pt>
                <c:pt idx="1641">
                  <c:v>92.328360000000004</c:v>
                </c:pt>
                <c:pt idx="1642">
                  <c:v>69.061940000000007</c:v>
                </c:pt>
                <c:pt idx="1643">
                  <c:v>129.04661999999999</c:v>
                </c:pt>
                <c:pt idx="1644">
                  <c:v>129.14507</c:v>
                </c:pt>
                <c:pt idx="1645">
                  <c:v>64.882180000000005</c:v>
                </c:pt>
                <c:pt idx="1646">
                  <c:v>89.207800000000006</c:v>
                </c:pt>
                <c:pt idx="1647">
                  <c:v>114.21274</c:v>
                </c:pt>
                <c:pt idx="1648">
                  <c:v>87.802520000000001</c:v>
                </c:pt>
                <c:pt idx="1649">
                  <c:v>92.169529999999995</c:v>
                </c:pt>
                <c:pt idx="1650">
                  <c:v>117.08877</c:v>
                </c:pt>
                <c:pt idx="1651">
                  <c:v>112.2192</c:v>
                </c:pt>
                <c:pt idx="1652">
                  <c:v>170.34853000000001</c:v>
                </c:pt>
                <c:pt idx="1653">
                  <c:v>154.80305999999999</c:v>
                </c:pt>
                <c:pt idx="1654">
                  <c:v>114.16725</c:v>
                </c:pt>
                <c:pt idx="1655">
                  <c:v>155.97456</c:v>
                </c:pt>
                <c:pt idx="1656">
                  <c:v>116.74745</c:v>
                </c:pt>
                <c:pt idx="1657">
                  <c:v>81.93965</c:v>
                </c:pt>
                <c:pt idx="1658">
                  <c:v>114.72645</c:v>
                </c:pt>
                <c:pt idx="1659">
                  <c:v>139.51605000000001</c:v>
                </c:pt>
                <c:pt idx="1660">
                  <c:v>112.10193</c:v>
                </c:pt>
                <c:pt idx="1661">
                  <c:v>123.69316999999999</c:v>
                </c:pt>
                <c:pt idx="1662">
                  <c:v>100.09497</c:v>
                </c:pt>
                <c:pt idx="1663">
                  <c:v>65.007009999999994</c:v>
                </c:pt>
                <c:pt idx="1664">
                  <c:v>89.306749999999994</c:v>
                </c:pt>
                <c:pt idx="1665">
                  <c:v>64.070729999999998</c:v>
                </c:pt>
                <c:pt idx="1666">
                  <c:v>100.76073</c:v>
                </c:pt>
                <c:pt idx="1667">
                  <c:v>141.36308</c:v>
                </c:pt>
                <c:pt idx="1668">
                  <c:v>145.89146</c:v>
                </c:pt>
                <c:pt idx="1669">
                  <c:v>139.42533</c:v>
                </c:pt>
                <c:pt idx="1670">
                  <c:v>135.97677999999999</c:v>
                </c:pt>
                <c:pt idx="1671">
                  <c:v>97.978179999999995</c:v>
                </c:pt>
                <c:pt idx="1672">
                  <c:v>91.337119999999999</c:v>
                </c:pt>
                <c:pt idx="1673">
                  <c:v>97.474999999999994</c:v>
                </c:pt>
                <c:pt idx="1674">
                  <c:v>157.57772</c:v>
                </c:pt>
                <c:pt idx="1675">
                  <c:v>135.93971999999999</c:v>
                </c:pt>
                <c:pt idx="1676">
                  <c:v>145.15169</c:v>
                </c:pt>
                <c:pt idx="1677">
                  <c:v>158.27382</c:v>
                </c:pt>
                <c:pt idx="1678">
                  <c:v>116.02607</c:v>
                </c:pt>
                <c:pt idx="1679">
                  <c:v>96.088629999999995</c:v>
                </c:pt>
                <c:pt idx="1680">
                  <c:v>119.84394</c:v>
                </c:pt>
                <c:pt idx="1681">
                  <c:v>67.479609999999994</c:v>
                </c:pt>
                <c:pt idx="1682">
                  <c:v>108.09784000000001</c:v>
                </c:pt>
                <c:pt idx="1683">
                  <c:v>152.81030000000001</c:v>
                </c:pt>
                <c:pt idx="1684">
                  <c:v>129.11407</c:v>
                </c:pt>
                <c:pt idx="1685">
                  <c:v>124.3275</c:v>
                </c:pt>
                <c:pt idx="1686">
                  <c:v>143.02665999999999</c:v>
                </c:pt>
                <c:pt idx="1687">
                  <c:v>138.55418</c:v>
                </c:pt>
                <c:pt idx="1688">
                  <c:v>118.68765999999999</c:v>
                </c:pt>
                <c:pt idx="1689">
                  <c:v>93.201639999999998</c:v>
                </c:pt>
                <c:pt idx="1690">
                  <c:v>149.6431</c:v>
                </c:pt>
                <c:pt idx="1691">
                  <c:v>153.52047999999999</c:v>
                </c:pt>
                <c:pt idx="1692">
                  <c:v>180.60037</c:v>
                </c:pt>
                <c:pt idx="1693">
                  <c:v>173.35677999999999</c:v>
                </c:pt>
                <c:pt idx="1694">
                  <c:v>143.72244000000001</c:v>
                </c:pt>
                <c:pt idx="1695">
                  <c:v>156.75837999999999</c:v>
                </c:pt>
                <c:pt idx="1696">
                  <c:v>207.17555999999999</c:v>
                </c:pt>
                <c:pt idx="1697">
                  <c:v>200.74262999999999</c:v>
                </c:pt>
                <c:pt idx="1698">
                  <c:v>209.23012</c:v>
                </c:pt>
                <c:pt idx="1699">
                  <c:v>228.04023000000001</c:v>
                </c:pt>
                <c:pt idx="1700">
                  <c:v>269.83337999999998</c:v>
                </c:pt>
                <c:pt idx="1701">
                  <c:v>222.78046000000001</c:v>
                </c:pt>
                <c:pt idx="1702">
                  <c:v>278.01123000000001</c:v>
                </c:pt>
                <c:pt idx="1703">
                  <c:v>330.53228999999999</c:v>
                </c:pt>
                <c:pt idx="1704">
                  <c:v>341.91113000000001</c:v>
                </c:pt>
                <c:pt idx="1705">
                  <c:v>392.59611999999998</c:v>
                </c:pt>
                <c:pt idx="1706">
                  <c:v>439.38537000000002</c:v>
                </c:pt>
                <c:pt idx="1707">
                  <c:v>542.12908000000004</c:v>
                </c:pt>
                <c:pt idx="1708">
                  <c:v>594.41318999999999</c:v>
                </c:pt>
                <c:pt idx="1709">
                  <c:v>607.27103999999997</c:v>
                </c:pt>
                <c:pt idx="1710">
                  <c:v>656.90598</c:v>
                </c:pt>
                <c:pt idx="1711">
                  <c:v>690.94767000000002</c:v>
                </c:pt>
                <c:pt idx="1712">
                  <c:v>741.79720999999995</c:v>
                </c:pt>
                <c:pt idx="1713">
                  <c:v>799.42800999999997</c:v>
                </c:pt>
                <c:pt idx="1714">
                  <c:v>799.77877999999998</c:v>
                </c:pt>
                <c:pt idx="1715">
                  <c:v>847.85023999999999</c:v>
                </c:pt>
                <c:pt idx="1716">
                  <c:v>898.35775000000001</c:v>
                </c:pt>
                <c:pt idx="1717">
                  <c:v>981.37111000000004</c:v>
                </c:pt>
                <c:pt idx="1718">
                  <c:v>1010.4933600000001</c:v>
                </c:pt>
                <c:pt idx="1719">
                  <c:v>1071.26747</c:v>
                </c:pt>
                <c:pt idx="1720">
                  <c:v>1169.3897199999999</c:v>
                </c:pt>
                <c:pt idx="1721">
                  <c:v>1259.6262300000001</c:v>
                </c:pt>
                <c:pt idx="1722">
                  <c:v>1314.12616</c:v>
                </c:pt>
                <c:pt idx="1723">
                  <c:v>1364.3929499999999</c:v>
                </c:pt>
                <c:pt idx="1724">
                  <c:v>1469.8618799999999</c:v>
                </c:pt>
                <c:pt idx="1725">
                  <c:v>1513.48461</c:v>
                </c:pt>
                <c:pt idx="1726">
                  <c:v>1520.0226399999999</c:v>
                </c:pt>
                <c:pt idx="1727">
                  <c:v>1461.4566600000001</c:v>
                </c:pt>
                <c:pt idx="1728">
                  <c:v>1377.0796399999999</c:v>
                </c:pt>
                <c:pt idx="1729">
                  <c:v>1293.34105</c:v>
                </c:pt>
                <c:pt idx="1730">
                  <c:v>1225.8278</c:v>
                </c:pt>
                <c:pt idx="1731">
                  <c:v>1148.5001</c:v>
                </c:pt>
                <c:pt idx="1732">
                  <c:v>944.94974000000002</c:v>
                </c:pt>
                <c:pt idx="1733">
                  <c:v>858.98874000000001</c:v>
                </c:pt>
                <c:pt idx="1734">
                  <c:v>785.34804999999994</c:v>
                </c:pt>
                <c:pt idx="1735">
                  <c:v>716.87558000000001</c:v>
                </c:pt>
                <c:pt idx="1736">
                  <c:v>646.93240000000003</c:v>
                </c:pt>
                <c:pt idx="1737">
                  <c:v>621.69282999999996</c:v>
                </c:pt>
                <c:pt idx="1738">
                  <c:v>591.75795000000005</c:v>
                </c:pt>
                <c:pt idx="1739">
                  <c:v>534.49666000000002</c:v>
                </c:pt>
                <c:pt idx="1740">
                  <c:v>607.79981999999995</c:v>
                </c:pt>
                <c:pt idx="1741">
                  <c:v>548.49873000000002</c:v>
                </c:pt>
                <c:pt idx="1742">
                  <c:v>663.62658999999996</c:v>
                </c:pt>
                <c:pt idx="1743">
                  <c:v>738.40705000000003</c:v>
                </c:pt>
                <c:pt idx="1744">
                  <c:v>762.90552000000002</c:v>
                </c:pt>
                <c:pt idx="1745">
                  <c:v>786.45012999999994</c:v>
                </c:pt>
                <c:pt idx="1746">
                  <c:v>811.63903000000005</c:v>
                </c:pt>
                <c:pt idx="1747">
                  <c:v>828.68120999999996</c:v>
                </c:pt>
                <c:pt idx="1748">
                  <c:v>863.78440999999998</c:v>
                </c:pt>
                <c:pt idx="1749">
                  <c:v>887.84367999999995</c:v>
                </c:pt>
                <c:pt idx="1750">
                  <c:v>773.47618</c:v>
                </c:pt>
                <c:pt idx="1751">
                  <c:v>702.47538999999995</c:v>
                </c:pt>
                <c:pt idx="1752">
                  <c:v>715.61424</c:v>
                </c:pt>
                <c:pt idx="1753">
                  <c:v>666.39103</c:v>
                </c:pt>
                <c:pt idx="1754">
                  <c:v>598.93490999999995</c:v>
                </c:pt>
                <c:pt idx="1755">
                  <c:v>562.37747000000002</c:v>
                </c:pt>
                <c:pt idx="1756">
                  <c:v>505.50119000000001</c:v>
                </c:pt>
                <c:pt idx="1757">
                  <c:v>616.83363999999995</c:v>
                </c:pt>
                <c:pt idx="1758">
                  <c:v>635.21420000000001</c:v>
                </c:pt>
                <c:pt idx="1759">
                  <c:v>710.66042000000004</c:v>
                </c:pt>
                <c:pt idx="1760">
                  <c:v>719.69965999999999</c:v>
                </c:pt>
                <c:pt idx="1761">
                  <c:v>753.29677000000004</c:v>
                </c:pt>
                <c:pt idx="1762">
                  <c:v>812.0489</c:v>
                </c:pt>
                <c:pt idx="1763">
                  <c:v>811.66089999999997</c:v>
                </c:pt>
                <c:pt idx="1764">
                  <c:v>735.53143999999998</c:v>
                </c:pt>
                <c:pt idx="1765">
                  <c:v>793.60339999999997</c:v>
                </c:pt>
                <c:pt idx="1766">
                  <c:v>742.61284999999998</c:v>
                </c:pt>
                <c:pt idx="1767">
                  <c:v>697.52611999999999</c:v>
                </c:pt>
                <c:pt idx="1768">
                  <c:v>758.97625000000005</c:v>
                </c:pt>
                <c:pt idx="1769">
                  <c:v>707.39269000000002</c:v>
                </c:pt>
                <c:pt idx="1770">
                  <c:v>629.73393999999996</c:v>
                </c:pt>
                <c:pt idx="1771">
                  <c:v>615.53171999999995</c:v>
                </c:pt>
                <c:pt idx="1772">
                  <c:v>578.87224000000003</c:v>
                </c:pt>
                <c:pt idx="1773">
                  <c:v>537.03746000000001</c:v>
                </c:pt>
                <c:pt idx="1774">
                  <c:v>521.43362999999999</c:v>
                </c:pt>
                <c:pt idx="1775">
                  <c:v>471.84177</c:v>
                </c:pt>
                <c:pt idx="1776">
                  <c:v>387.94913000000003</c:v>
                </c:pt>
                <c:pt idx="1777">
                  <c:v>368.32028000000003</c:v>
                </c:pt>
                <c:pt idx="1778">
                  <c:v>370.17446000000001</c:v>
                </c:pt>
                <c:pt idx="1779">
                  <c:v>366.03500000000003</c:v>
                </c:pt>
                <c:pt idx="1780">
                  <c:v>377.14773000000002</c:v>
                </c:pt>
                <c:pt idx="1781">
                  <c:v>243.07417000000001</c:v>
                </c:pt>
                <c:pt idx="1782">
                  <c:v>328.9966</c:v>
                </c:pt>
                <c:pt idx="1783">
                  <c:v>312.06965000000002</c:v>
                </c:pt>
                <c:pt idx="1784">
                  <c:v>312.20227999999997</c:v>
                </c:pt>
                <c:pt idx="1785">
                  <c:v>295.49885</c:v>
                </c:pt>
                <c:pt idx="1786">
                  <c:v>271.67102</c:v>
                </c:pt>
                <c:pt idx="1787">
                  <c:v>253.42535000000001</c:v>
                </c:pt>
                <c:pt idx="1788">
                  <c:v>234.40466000000001</c:v>
                </c:pt>
                <c:pt idx="1789">
                  <c:v>304.39483000000001</c:v>
                </c:pt>
                <c:pt idx="1790">
                  <c:v>268.16296</c:v>
                </c:pt>
                <c:pt idx="1791">
                  <c:v>238.69451000000001</c:v>
                </c:pt>
                <c:pt idx="1792">
                  <c:v>249.47545</c:v>
                </c:pt>
                <c:pt idx="1793">
                  <c:v>243.55376000000001</c:v>
                </c:pt>
                <c:pt idx="1794">
                  <c:v>244.74302</c:v>
                </c:pt>
                <c:pt idx="1795">
                  <c:v>255.12710999999999</c:v>
                </c:pt>
                <c:pt idx="1796">
                  <c:v>190.40427</c:v>
                </c:pt>
                <c:pt idx="1797">
                  <c:v>185.33133000000001</c:v>
                </c:pt>
                <c:pt idx="1798">
                  <c:v>198.05843999999999</c:v>
                </c:pt>
                <c:pt idx="1799">
                  <c:v>212.16982999999999</c:v>
                </c:pt>
                <c:pt idx="1800">
                  <c:v>183.90853000000001</c:v>
                </c:pt>
                <c:pt idx="1801">
                  <c:v>158.43423000000001</c:v>
                </c:pt>
                <c:pt idx="1802">
                  <c:v>162.63216</c:v>
                </c:pt>
                <c:pt idx="1803">
                  <c:v>176.58803</c:v>
                </c:pt>
                <c:pt idx="1804">
                  <c:v>171.17206999999999</c:v>
                </c:pt>
                <c:pt idx="1805">
                  <c:v>188.05555000000001</c:v>
                </c:pt>
                <c:pt idx="1806">
                  <c:v>130.86579</c:v>
                </c:pt>
                <c:pt idx="1807">
                  <c:v>152.77404999999999</c:v>
                </c:pt>
                <c:pt idx="1808">
                  <c:v>195.88959</c:v>
                </c:pt>
                <c:pt idx="1809">
                  <c:v>211.922</c:v>
                </c:pt>
                <c:pt idx="1810">
                  <c:v>195.59282999999999</c:v>
                </c:pt>
                <c:pt idx="1811">
                  <c:v>172.88328999999999</c:v>
                </c:pt>
                <c:pt idx="1812">
                  <c:v>162.89519000000001</c:v>
                </c:pt>
                <c:pt idx="1813">
                  <c:v>157.85594</c:v>
                </c:pt>
                <c:pt idx="1814">
                  <c:v>171.11589000000001</c:v>
                </c:pt>
                <c:pt idx="1815">
                  <c:v>233.13963000000001</c:v>
                </c:pt>
                <c:pt idx="1816">
                  <c:v>241.58793</c:v>
                </c:pt>
                <c:pt idx="1817">
                  <c:v>210.04453000000001</c:v>
                </c:pt>
                <c:pt idx="1818">
                  <c:v>213.38224</c:v>
                </c:pt>
                <c:pt idx="1819">
                  <c:v>269.83249000000001</c:v>
                </c:pt>
                <c:pt idx="1820">
                  <c:v>299.45729999999998</c:v>
                </c:pt>
                <c:pt idx="1821">
                  <c:v>374.26582999999999</c:v>
                </c:pt>
                <c:pt idx="1822">
                  <c:v>438.39393999999999</c:v>
                </c:pt>
                <c:pt idx="1823">
                  <c:v>466.37337000000002</c:v>
                </c:pt>
                <c:pt idx="1824">
                  <c:v>488.63857000000002</c:v>
                </c:pt>
                <c:pt idx="1825">
                  <c:v>518.86201000000005</c:v>
                </c:pt>
                <c:pt idx="1826">
                  <c:v>543.91273000000001</c:v>
                </c:pt>
                <c:pt idx="1827">
                  <c:v>558.53840000000002</c:v>
                </c:pt>
                <c:pt idx="1828">
                  <c:v>520.16480000000001</c:v>
                </c:pt>
                <c:pt idx="1829">
                  <c:v>493.40447999999998</c:v>
                </c:pt>
                <c:pt idx="1830">
                  <c:v>438.05358999999999</c:v>
                </c:pt>
                <c:pt idx="1831">
                  <c:v>420.99896000000001</c:v>
                </c:pt>
                <c:pt idx="1832">
                  <c:v>400.75268</c:v>
                </c:pt>
                <c:pt idx="1833">
                  <c:v>348.86797000000001</c:v>
                </c:pt>
                <c:pt idx="1834">
                  <c:v>330.286</c:v>
                </c:pt>
                <c:pt idx="1835">
                  <c:v>315.03715</c:v>
                </c:pt>
                <c:pt idx="1836">
                  <c:v>331.01438999999999</c:v>
                </c:pt>
                <c:pt idx="1837">
                  <c:v>284.70695000000001</c:v>
                </c:pt>
                <c:pt idx="1838">
                  <c:v>297.12351000000001</c:v>
                </c:pt>
                <c:pt idx="1839">
                  <c:v>308.55898999999999</c:v>
                </c:pt>
                <c:pt idx="1840">
                  <c:v>285.31589000000002</c:v>
                </c:pt>
                <c:pt idx="1841">
                  <c:v>267.26895000000002</c:v>
                </c:pt>
                <c:pt idx="1842">
                  <c:v>264.01803000000001</c:v>
                </c:pt>
                <c:pt idx="1843">
                  <c:v>271.75844000000001</c:v>
                </c:pt>
                <c:pt idx="1844">
                  <c:v>276.11311999999998</c:v>
                </c:pt>
                <c:pt idx="1845">
                  <c:v>264.26819999999998</c:v>
                </c:pt>
                <c:pt idx="1846">
                  <c:v>253.08015</c:v>
                </c:pt>
                <c:pt idx="1847">
                  <c:v>250.49574000000001</c:v>
                </c:pt>
                <c:pt idx="1848">
                  <c:v>256.71503000000001</c:v>
                </c:pt>
                <c:pt idx="1849">
                  <c:v>266.75306</c:v>
                </c:pt>
                <c:pt idx="1850">
                  <c:v>215.99591000000001</c:v>
                </c:pt>
                <c:pt idx="1851">
                  <c:v>232.14171999999999</c:v>
                </c:pt>
                <c:pt idx="1852">
                  <c:v>297.23613999999998</c:v>
                </c:pt>
                <c:pt idx="1853">
                  <c:v>336.04333000000003</c:v>
                </c:pt>
                <c:pt idx="1854">
                  <c:v>357.84197</c:v>
                </c:pt>
                <c:pt idx="1855">
                  <c:v>360.40453000000002</c:v>
                </c:pt>
                <c:pt idx="1856">
                  <c:v>316.73453999999998</c:v>
                </c:pt>
                <c:pt idx="1857">
                  <c:v>358.28417000000002</c:v>
                </c:pt>
                <c:pt idx="1858">
                  <c:v>403.95834000000002</c:v>
                </c:pt>
                <c:pt idx="1859">
                  <c:v>433.01335999999998</c:v>
                </c:pt>
                <c:pt idx="1860">
                  <c:v>484.72656999999998</c:v>
                </c:pt>
                <c:pt idx="1861">
                  <c:v>518.04990999999995</c:v>
                </c:pt>
                <c:pt idx="1862">
                  <c:v>492.67743000000002</c:v>
                </c:pt>
                <c:pt idx="1863">
                  <c:v>449.63040000000001</c:v>
                </c:pt>
                <c:pt idx="1864">
                  <c:v>557.82360000000006</c:v>
                </c:pt>
                <c:pt idx="1865">
                  <c:v>536.45943</c:v>
                </c:pt>
                <c:pt idx="1866">
                  <c:v>573.00711999999999</c:v>
                </c:pt>
                <c:pt idx="1867">
                  <c:v>539.58167000000003</c:v>
                </c:pt>
                <c:pt idx="1868">
                  <c:v>532.92746</c:v>
                </c:pt>
                <c:pt idx="1869">
                  <c:v>570.07770000000005</c:v>
                </c:pt>
                <c:pt idx="1870">
                  <c:v>609.19911999999999</c:v>
                </c:pt>
                <c:pt idx="1871">
                  <c:v>690.86815000000001</c:v>
                </c:pt>
                <c:pt idx="1872">
                  <c:v>656.88166999999999</c:v>
                </c:pt>
                <c:pt idx="1873">
                  <c:v>727.71256000000005</c:v>
                </c:pt>
                <c:pt idx="1874">
                  <c:v>870.92016999999998</c:v>
                </c:pt>
                <c:pt idx="1875">
                  <c:v>969.54647</c:v>
                </c:pt>
                <c:pt idx="1876">
                  <c:v>972.56780000000003</c:v>
                </c:pt>
                <c:pt idx="1877">
                  <c:v>927.54810999999995</c:v>
                </c:pt>
                <c:pt idx="1878">
                  <c:v>933.88706999999999</c:v>
                </c:pt>
                <c:pt idx="1879">
                  <c:v>881.02241000000004</c:v>
                </c:pt>
                <c:pt idx="1880">
                  <c:v>858.10745999999995</c:v>
                </c:pt>
                <c:pt idx="1881">
                  <c:v>863.49352999999996</c:v>
                </c:pt>
                <c:pt idx="1882">
                  <c:v>883.98409000000004</c:v>
                </c:pt>
                <c:pt idx="1883">
                  <c:v>883.67412000000002</c:v>
                </c:pt>
                <c:pt idx="1884">
                  <c:v>881.48329000000001</c:v>
                </c:pt>
                <c:pt idx="1885">
                  <c:v>967.14523999999994</c:v>
                </c:pt>
                <c:pt idx="1886">
                  <c:v>980.94659999999999</c:v>
                </c:pt>
                <c:pt idx="1887">
                  <c:v>999.39419999999996</c:v>
                </c:pt>
                <c:pt idx="1888">
                  <c:v>1077.5205000000001</c:v>
                </c:pt>
                <c:pt idx="1889">
                  <c:v>1149.3887500000001</c:v>
                </c:pt>
                <c:pt idx="1890">
                  <c:v>1187.76188</c:v>
                </c:pt>
                <c:pt idx="1891">
                  <c:v>1213.6313600000001</c:v>
                </c:pt>
                <c:pt idx="1892">
                  <c:v>1272.2862299999999</c:v>
                </c:pt>
                <c:pt idx="1893">
                  <c:v>1386.23993</c:v>
                </c:pt>
                <c:pt idx="1894">
                  <c:v>1480.26223</c:v>
                </c:pt>
                <c:pt idx="1895">
                  <c:v>1528.6756499999999</c:v>
                </c:pt>
                <c:pt idx="1896">
                  <c:v>1516.3278299999999</c:v>
                </c:pt>
                <c:pt idx="1897">
                  <c:v>1492.91166</c:v>
                </c:pt>
                <c:pt idx="1898">
                  <c:v>1455.7713699999999</c:v>
                </c:pt>
                <c:pt idx="1899">
                  <c:v>1327.4081699999999</c:v>
                </c:pt>
                <c:pt idx="1900">
                  <c:v>1402.2964400000001</c:v>
                </c:pt>
                <c:pt idx="1901">
                  <c:v>1320.2950599999999</c:v>
                </c:pt>
                <c:pt idx="1902">
                  <c:v>1217.8720599999999</c:v>
                </c:pt>
                <c:pt idx="1903">
                  <c:v>1192.8487</c:v>
                </c:pt>
                <c:pt idx="1904">
                  <c:v>1206.24235</c:v>
                </c:pt>
                <c:pt idx="1905">
                  <c:v>1202.48388</c:v>
                </c:pt>
                <c:pt idx="1906">
                  <c:v>1208.99496</c:v>
                </c:pt>
                <c:pt idx="1907">
                  <c:v>1167.68083</c:v>
                </c:pt>
                <c:pt idx="1908">
                  <c:v>1236.3181300000001</c:v>
                </c:pt>
                <c:pt idx="1909">
                  <c:v>1327.76865</c:v>
                </c:pt>
                <c:pt idx="1910">
                  <c:v>1364.3471099999999</c:v>
                </c:pt>
                <c:pt idx="1911">
                  <c:v>1347.72415</c:v>
                </c:pt>
                <c:pt idx="1912">
                  <c:v>1322.9620299999999</c:v>
                </c:pt>
                <c:pt idx="1913">
                  <c:v>1316.79</c:v>
                </c:pt>
                <c:pt idx="1914">
                  <c:v>1280.50297</c:v>
                </c:pt>
                <c:pt idx="1915">
                  <c:v>1261.00648</c:v>
                </c:pt>
                <c:pt idx="1916">
                  <c:v>1256.08078</c:v>
                </c:pt>
                <c:pt idx="1917">
                  <c:v>1185.21002</c:v>
                </c:pt>
                <c:pt idx="1918">
                  <c:v>1120.6319800000001</c:v>
                </c:pt>
                <c:pt idx="1919">
                  <c:v>1158.1784600000001</c:v>
                </c:pt>
                <c:pt idx="1920">
                  <c:v>1201.2715599999999</c:v>
                </c:pt>
                <c:pt idx="1921">
                  <c:v>1130.28874</c:v>
                </c:pt>
                <c:pt idx="1922">
                  <c:v>1152.36573</c:v>
                </c:pt>
                <c:pt idx="1923">
                  <c:v>1123.0603900000001</c:v>
                </c:pt>
                <c:pt idx="1924">
                  <c:v>1106.3309899999999</c:v>
                </c:pt>
                <c:pt idx="1925">
                  <c:v>1104.4214099999999</c:v>
                </c:pt>
                <c:pt idx="1926">
                  <c:v>1076.8318999999999</c:v>
                </c:pt>
                <c:pt idx="1927">
                  <c:v>1109.8405299999999</c:v>
                </c:pt>
                <c:pt idx="1928">
                  <c:v>1115.8164400000001</c:v>
                </c:pt>
                <c:pt idx="1929">
                  <c:v>1156.9762000000001</c:v>
                </c:pt>
                <c:pt idx="1930">
                  <c:v>1171.4057299999999</c:v>
                </c:pt>
                <c:pt idx="1931">
                  <c:v>1225.5418</c:v>
                </c:pt>
                <c:pt idx="1932">
                  <c:v>1302.11049</c:v>
                </c:pt>
                <c:pt idx="1933">
                  <c:v>1309.27439</c:v>
                </c:pt>
                <c:pt idx="1934">
                  <c:v>1384.4226799999999</c:v>
                </c:pt>
                <c:pt idx="1935">
                  <c:v>1666.1918000000001</c:v>
                </c:pt>
                <c:pt idx="1936">
                  <c:v>1945.1875</c:v>
                </c:pt>
                <c:pt idx="1937">
                  <c:v>2255.7808500000001</c:v>
                </c:pt>
                <c:pt idx="1938">
                  <c:v>2691.21648</c:v>
                </c:pt>
                <c:pt idx="1939">
                  <c:v>3334.0715500000001</c:v>
                </c:pt>
                <c:pt idx="1940">
                  <c:v>4223.2918399999999</c:v>
                </c:pt>
                <c:pt idx="1941">
                  <c:v>5468.4350000000004</c:v>
                </c:pt>
                <c:pt idx="1942">
                  <c:v>6926.3637900000003</c:v>
                </c:pt>
                <c:pt idx="1943">
                  <c:v>8383.0933800000003</c:v>
                </c:pt>
                <c:pt idx="1944">
                  <c:v>9561.14912</c:v>
                </c:pt>
                <c:pt idx="1945">
                  <c:v>10156.28203</c:v>
                </c:pt>
                <c:pt idx="1946">
                  <c:v>9981.1639500000001</c:v>
                </c:pt>
                <c:pt idx="1947">
                  <c:v>9122.2460699999992</c:v>
                </c:pt>
                <c:pt idx="1948">
                  <c:v>8047.4463500000002</c:v>
                </c:pt>
                <c:pt idx="1949">
                  <c:v>6720.1300300000003</c:v>
                </c:pt>
                <c:pt idx="1950">
                  <c:v>5748.3342199999997</c:v>
                </c:pt>
                <c:pt idx="1951">
                  <c:v>4989.3567599999997</c:v>
                </c:pt>
                <c:pt idx="1952">
                  <c:v>4268.20255</c:v>
                </c:pt>
                <c:pt idx="1953">
                  <c:v>3631.6328100000001</c:v>
                </c:pt>
                <c:pt idx="1954">
                  <c:v>3336.0894499999999</c:v>
                </c:pt>
                <c:pt idx="1955">
                  <c:v>3035.95037</c:v>
                </c:pt>
                <c:pt idx="1956">
                  <c:v>2677.6145200000001</c:v>
                </c:pt>
                <c:pt idx="1957">
                  <c:v>2447.2498599999999</c:v>
                </c:pt>
                <c:pt idx="1958">
                  <c:v>2277.83491</c:v>
                </c:pt>
                <c:pt idx="1959">
                  <c:v>2050.1855799999998</c:v>
                </c:pt>
                <c:pt idx="1960">
                  <c:v>1776.3370299999999</c:v>
                </c:pt>
                <c:pt idx="1961">
                  <c:v>1610.4330600000001</c:v>
                </c:pt>
                <c:pt idx="1962">
                  <c:v>1468.71685</c:v>
                </c:pt>
                <c:pt idx="1963">
                  <c:v>1271.2686900000001</c:v>
                </c:pt>
                <c:pt idx="1964">
                  <c:v>1121.1926000000001</c:v>
                </c:pt>
                <c:pt idx="1965">
                  <c:v>1030.96345</c:v>
                </c:pt>
                <c:pt idx="1966">
                  <c:v>942.08290999999997</c:v>
                </c:pt>
                <c:pt idx="1967">
                  <c:v>874.45898</c:v>
                </c:pt>
                <c:pt idx="1968">
                  <c:v>944.09505000000001</c:v>
                </c:pt>
                <c:pt idx="1969">
                  <c:v>928.24968000000001</c:v>
                </c:pt>
                <c:pt idx="1970">
                  <c:v>913.27247</c:v>
                </c:pt>
                <c:pt idx="1971">
                  <c:v>914.31015000000002</c:v>
                </c:pt>
                <c:pt idx="1972">
                  <c:v>902.04119000000003</c:v>
                </c:pt>
                <c:pt idx="1973">
                  <c:v>852.75027</c:v>
                </c:pt>
                <c:pt idx="1974">
                  <c:v>931.70006000000001</c:v>
                </c:pt>
                <c:pt idx="1975">
                  <c:v>889.27558999999997</c:v>
                </c:pt>
                <c:pt idx="1976">
                  <c:v>812.01248999999996</c:v>
                </c:pt>
                <c:pt idx="1977">
                  <c:v>772.32776000000001</c:v>
                </c:pt>
                <c:pt idx="1978">
                  <c:v>739.36861999999996</c:v>
                </c:pt>
                <c:pt idx="1979">
                  <c:v>662.85478999999998</c:v>
                </c:pt>
                <c:pt idx="1980">
                  <c:v>658.84072000000003</c:v>
                </c:pt>
                <c:pt idx="1981">
                  <c:v>682.55613000000005</c:v>
                </c:pt>
                <c:pt idx="1982">
                  <c:v>660.36946</c:v>
                </c:pt>
                <c:pt idx="1983">
                  <c:v>645.34391000000005</c:v>
                </c:pt>
                <c:pt idx="1984">
                  <c:v>657.34984999999995</c:v>
                </c:pt>
                <c:pt idx="1985">
                  <c:v>681.42170999999996</c:v>
                </c:pt>
                <c:pt idx="1986">
                  <c:v>678.70866999999998</c:v>
                </c:pt>
                <c:pt idx="1987">
                  <c:v>645.51075000000003</c:v>
                </c:pt>
                <c:pt idx="1988">
                  <c:v>752.25986999999998</c:v>
                </c:pt>
                <c:pt idx="1989">
                  <c:v>829.22357999999997</c:v>
                </c:pt>
                <c:pt idx="1990">
                  <c:v>916.55228</c:v>
                </c:pt>
                <c:pt idx="1991">
                  <c:v>1046.6585700000001</c:v>
                </c:pt>
                <c:pt idx="1992">
                  <c:v>1200.6906300000001</c:v>
                </c:pt>
                <c:pt idx="1993">
                  <c:v>1328.7375999999999</c:v>
                </c:pt>
                <c:pt idx="1994">
                  <c:v>1390.3875800000001</c:v>
                </c:pt>
                <c:pt idx="1995">
                  <c:v>1545.8034399999999</c:v>
                </c:pt>
                <c:pt idx="1996">
                  <c:v>1682.4021600000001</c:v>
                </c:pt>
                <c:pt idx="1997">
                  <c:v>1849.5838900000001</c:v>
                </c:pt>
                <c:pt idx="1998">
                  <c:v>2102.86132</c:v>
                </c:pt>
                <c:pt idx="1999">
                  <c:v>2319.1128699999999</c:v>
                </c:pt>
                <c:pt idx="2000">
                  <c:v>2374.0524099999998</c:v>
                </c:pt>
                <c:pt idx="2001">
                  <c:v>2584.46119</c:v>
                </c:pt>
                <c:pt idx="2002">
                  <c:v>2809.3069799999998</c:v>
                </c:pt>
                <c:pt idx="2003">
                  <c:v>2943.38958</c:v>
                </c:pt>
                <c:pt idx="2004">
                  <c:v>3006.5761900000002</c:v>
                </c:pt>
                <c:pt idx="2005">
                  <c:v>3118.0796999999998</c:v>
                </c:pt>
                <c:pt idx="2006">
                  <c:v>3082.1930699999998</c:v>
                </c:pt>
                <c:pt idx="2007">
                  <c:v>2999.5437400000001</c:v>
                </c:pt>
                <c:pt idx="2008">
                  <c:v>2881.7059300000001</c:v>
                </c:pt>
                <c:pt idx="2009">
                  <c:v>2756.84078</c:v>
                </c:pt>
                <c:pt idx="2010">
                  <c:v>2639.8555200000001</c:v>
                </c:pt>
                <c:pt idx="2011">
                  <c:v>2527.4039400000001</c:v>
                </c:pt>
                <c:pt idx="2012">
                  <c:v>2403.6794199999999</c:v>
                </c:pt>
                <c:pt idx="2013">
                  <c:v>2220.1131</c:v>
                </c:pt>
                <c:pt idx="2014">
                  <c:v>2022.8143600000001</c:v>
                </c:pt>
                <c:pt idx="2015">
                  <c:v>1930.5214800000001</c:v>
                </c:pt>
                <c:pt idx="2016">
                  <c:v>1848.0030099999999</c:v>
                </c:pt>
                <c:pt idx="2017">
                  <c:v>1660.9176500000001</c:v>
                </c:pt>
                <c:pt idx="2018">
                  <c:v>1499.25074</c:v>
                </c:pt>
                <c:pt idx="2019">
                  <c:v>1372.3470199999999</c:v>
                </c:pt>
                <c:pt idx="2020">
                  <c:v>1360.06342</c:v>
                </c:pt>
                <c:pt idx="2021">
                  <c:v>1347.6172200000001</c:v>
                </c:pt>
                <c:pt idx="2022">
                  <c:v>1318.8258000000001</c:v>
                </c:pt>
                <c:pt idx="2023">
                  <c:v>1273.1740299999999</c:v>
                </c:pt>
                <c:pt idx="2024">
                  <c:v>1177.7898299999999</c:v>
                </c:pt>
                <c:pt idx="2025">
                  <c:v>1107.56043</c:v>
                </c:pt>
                <c:pt idx="2026">
                  <c:v>1064.09006</c:v>
                </c:pt>
                <c:pt idx="2027">
                  <c:v>1054.58917</c:v>
                </c:pt>
                <c:pt idx="2028">
                  <c:v>1068.4544900000001</c:v>
                </c:pt>
                <c:pt idx="2029">
                  <c:v>1089.45262</c:v>
                </c:pt>
                <c:pt idx="2030">
                  <c:v>1111.5572</c:v>
                </c:pt>
                <c:pt idx="2031">
                  <c:v>1209.1253999999999</c:v>
                </c:pt>
                <c:pt idx="2032">
                  <c:v>1413.6093800000001</c:v>
                </c:pt>
                <c:pt idx="2033">
                  <c:v>1507.5782099999999</c:v>
                </c:pt>
                <c:pt idx="2034">
                  <c:v>1473.6061299999999</c:v>
                </c:pt>
                <c:pt idx="2035">
                  <c:v>1416.15211</c:v>
                </c:pt>
                <c:pt idx="2036">
                  <c:v>1444.81969</c:v>
                </c:pt>
                <c:pt idx="2037">
                  <c:v>1300.6542400000001</c:v>
                </c:pt>
                <c:pt idx="2038">
                  <c:v>1160.98197</c:v>
                </c:pt>
                <c:pt idx="2039">
                  <c:v>1010.40368</c:v>
                </c:pt>
                <c:pt idx="2040">
                  <c:v>837.17476999999997</c:v>
                </c:pt>
                <c:pt idx="2041">
                  <c:v>716.45708000000002</c:v>
                </c:pt>
                <c:pt idx="2042">
                  <c:v>704.47352000000001</c:v>
                </c:pt>
                <c:pt idx="2043">
                  <c:v>547.56174999999996</c:v>
                </c:pt>
                <c:pt idx="2044">
                  <c:v>495.99029999999999</c:v>
                </c:pt>
                <c:pt idx="2045">
                  <c:v>501.27701000000002</c:v>
                </c:pt>
                <c:pt idx="2046">
                  <c:v>444.94481999999999</c:v>
                </c:pt>
                <c:pt idx="2047">
                  <c:v>381.46150999999998</c:v>
                </c:pt>
                <c:pt idx="2048">
                  <c:v>418.15836999999999</c:v>
                </c:pt>
                <c:pt idx="2049">
                  <c:v>468.75781999999998</c:v>
                </c:pt>
                <c:pt idx="2050">
                  <c:v>454.79770000000002</c:v>
                </c:pt>
                <c:pt idx="2051">
                  <c:v>464.40521000000001</c:v>
                </c:pt>
                <c:pt idx="2052">
                  <c:v>490.50222000000002</c:v>
                </c:pt>
                <c:pt idx="2053">
                  <c:v>549.5924</c:v>
                </c:pt>
                <c:pt idx="2054">
                  <c:v>637.89716999999996</c:v>
                </c:pt>
                <c:pt idx="2055">
                  <c:v>659.81547</c:v>
                </c:pt>
                <c:pt idx="2056">
                  <c:v>741.16565000000003</c:v>
                </c:pt>
                <c:pt idx="2057">
                  <c:v>828.25752999999997</c:v>
                </c:pt>
                <c:pt idx="2058">
                  <c:v>945.05938000000003</c:v>
                </c:pt>
                <c:pt idx="2059">
                  <c:v>1057.7020399999999</c:v>
                </c:pt>
                <c:pt idx="2060">
                  <c:v>1134.1464699999999</c:v>
                </c:pt>
                <c:pt idx="2061">
                  <c:v>1221.1499699999999</c:v>
                </c:pt>
                <c:pt idx="2062">
                  <c:v>1237.77018</c:v>
                </c:pt>
                <c:pt idx="2063">
                  <c:v>1294.26856</c:v>
                </c:pt>
                <c:pt idx="2064">
                  <c:v>1283.0010400000001</c:v>
                </c:pt>
                <c:pt idx="2065">
                  <c:v>1239.7188599999999</c:v>
                </c:pt>
                <c:pt idx="2066">
                  <c:v>1198.8517300000001</c:v>
                </c:pt>
                <c:pt idx="2067">
                  <c:v>1112.93724</c:v>
                </c:pt>
                <c:pt idx="2068">
                  <c:v>1087.9778100000001</c:v>
                </c:pt>
                <c:pt idx="2069">
                  <c:v>1068.29135</c:v>
                </c:pt>
                <c:pt idx="2070">
                  <c:v>1023.3748900000001</c:v>
                </c:pt>
                <c:pt idx="2071">
                  <c:v>1007.26216</c:v>
                </c:pt>
                <c:pt idx="2072">
                  <c:v>1046.83105</c:v>
                </c:pt>
                <c:pt idx="2073">
                  <c:v>1004.72857</c:v>
                </c:pt>
                <c:pt idx="2074">
                  <c:v>1059.25791</c:v>
                </c:pt>
                <c:pt idx="2075">
                  <c:v>1044.7819</c:v>
                </c:pt>
                <c:pt idx="2076">
                  <c:v>1021.93136</c:v>
                </c:pt>
                <c:pt idx="2077">
                  <c:v>1038.81618</c:v>
                </c:pt>
                <c:pt idx="2078">
                  <c:v>1075.87482</c:v>
                </c:pt>
                <c:pt idx="2079">
                  <c:v>966.54382999999996</c:v>
                </c:pt>
                <c:pt idx="2080">
                  <c:v>1117.1215299999999</c:v>
                </c:pt>
                <c:pt idx="2081">
                  <c:v>1105.67967</c:v>
                </c:pt>
                <c:pt idx="2082">
                  <c:v>1115.16606</c:v>
                </c:pt>
                <c:pt idx="2083">
                  <c:v>1147.1949099999999</c:v>
                </c:pt>
                <c:pt idx="2084">
                  <c:v>1130.6588400000001</c:v>
                </c:pt>
                <c:pt idx="2085">
                  <c:v>1136.7682600000001</c:v>
                </c:pt>
                <c:pt idx="2086">
                  <c:v>1124.79811</c:v>
                </c:pt>
                <c:pt idx="2087">
                  <c:v>1080.0725600000001</c:v>
                </c:pt>
                <c:pt idx="2088">
                  <c:v>1057.4056399999999</c:v>
                </c:pt>
                <c:pt idx="2089">
                  <c:v>1037.0536300000001</c:v>
                </c:pt>
                <c:pt idx="2090">
                  <c:v>963.89743999999996</c:v>
                </c:pt>
                <c:pt idx="2091">
                  <c:v>845.42727000000002</c:v>
                </c:pt>
                <c:pt idx="2092">
                  <c:v>793.03962999999999</c:v>
                </c:pt>
                <c:pt idx="2093">
                  <c:v>718.42592999999999</c:v>
                </c:pt>
                <c:pt idx="2094">
                  <c:v>648.31219999999996</c:v>
                </c:pt>
                <c:pt idx="2095">
                  <c:v>547.63502000000005</c:v>
                </c:pt>
                <c:pt idx="2096">
                  <c:v>362.24297000000001</c:v>
                </c:pt>
                <c:pt idx="2097">
                  <c:v>228.76841999999999</c:v>
                </c:pt>
                <c:pt idx="2098">
                  <c:v>-1.63486</c:v>
                </c:pt>
                <c:pt idx="2099">
                  <c:v>-288.54642000000001</c:v>
                </c:pt>
                <c:pt idx="2100">
                  <c:v>-645.75022999999999</c:v>
                </c:pt>
                <c:pt idx="2101">
                  <c:v>-1035.7465099999999</c:v>
                </c:pt>
                <c:pt idx="2102">
                  <c:v>-1385.9410499999999</c:v>
                </c:pt>
                <c:pt idx="2103">
                  <c:v>-1793.89777</c:v>
                </c:pt>
                <c:pt idx="2104">
                  <c:v>-2147.3820999999998</c:v>
                </c:pt>
                <c:pt idx="2105">
                  <c:v>-2498.48263</c:v>
                </c:pt>
                <c:pt idx="2106">
                  <c:v>-2760.1198899999999</c:v>
                </c:pt>
                <c:pt idx="2107">
                  <c:v>-2918.8630199999998</c:v>
                </c:pt>
                <c:pt idx="2108">
                  <c:v>-3091.8706400000001</c:v>
                </c:pt>
                <c:pt idx="2109">
                  <c:v>-3253.6424499999998</c:v>
                </c:pt>
                <c:pt idx="2110">
                  <c:v>-3290.4490300000002</c:v>
                </c:pt>
                <c:pt idx="2111">
                  <c:v>-3369.3630499999999</c:v>
                </c:pt>
                <c:pt idx="2112">
                  <c:v>-3448.2883999999999</c:v>
                </c:pt>
                <c:pt idx="2113">
                  <c:v>-3474.2043800000001</c:v>
                </c:pt>
                <c:pt idx="2114">
                  <c:v>-3507.4977699999999</c:v>
                </c:pt>
              </c:numCache>
            </c:numRef>
          </c:yVal>
          <c:smooth val="1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70441984"/>
        <c:axId val="470442560"/>
      </c:scatterChart>
      <c:scatterChart>
        <c:scatterStyle val="smoothMarker"/>
        <c:varyColors val="0"/>
        <c:ser>
          <c:idx val="0"/>
          <c:order val="0"/>
          <c:tx>
            <c:strRef>
              <c:f>Foglio1!$C$1</c:f>
              <c:strCache>
                <c:ptCount val="1"/>
                <c:pt idx="0">
                  <c:v>zns da zno comme</c:v>
                </c:pt>
              </c:strCache>
            </c:strRef>
          </c:tx>
          <c:spPr>
            <a:ln w="22225">
              <a:solidFill>
                <a:schemeClr val="tx1"/>
              </a:solidFill>
              <a:prstDash val="sysDot"/>
            </a:ln>
          </c:spPr>
          <c:marker>
            <c:symbol val="none"/>
          </c:marker>
          <c:xVal>
            <c:numRef>
              <c:f>Foglio1!$Q:$Q</c:f>
              <c:numCache>
                <c:formatCode>General</c:formatCode>
                <c:ptCount val="1048576"/>
                <c:pt idx="0">
                  <c:v>2000.39868</c:v>
                </c:pt>
                <c:pt idx="1">
                  <c:v>1998.81251</c:v>
                </c:pt>
                <c:pt idx="2">
                  <c:v>1997.2263399999999</c:v>
                </c:pt>
                <c:pt idx="3">
                  <c:v>1995.6401599999999</c:v>
                </c:pt>
                <c:pt idx="4">
                  <c:v>1994.0539900000001</c:v>
                </c:pt>
                <c:pt idx="5">
                  <c:v>1992.4678200000001</c:v>
                </c:pt>
                <c:pt idx="6">
                  <c:v>1990.88165</c:v>
                </c:pt>
                <c:pt idx="7">
                  <c:v>1989.29547</c:v>
                </c:pt>
                <c:pt idx="8">
                  <c:v>1987.7093</c:v>
                </c:pt>
                <c:pt idx="9">
                  <c:v>1986.1231299999999</c:v>
                </c:pt>
                <c:pt idx="10">
                  <c:v>1984.5369599999999</c:v>
                </c:pt>
                <c:pt idx="11">
                  <c:v>1982.9507799999999</c:v>
                </c:pt>
                <c:pt idx="12">
                  <c:v>1981.3646100000001</c:v>
                </c:pt>
                <c:pt idx="13">
                  <c:v>1979.77844</c:v>
                </c:pt>
                <c:pt idx="14">
                  <c:v>1978.19227</c:v>
                </c:pt>
                <c:pt idx="15">
                  <c:v>1976.60609</c:v>
                </c:pt>
                <c:pt idx="16">
                  <c:v>1975.01992</c:v>
                </c:pt>
                <c:pt idx="17">
                  <c:v>1973.4337499999999</c:v>
                </c:pt>
                <c:pt idx="18">
                  <c:v>1971.8475800000001</c:v>
                </c:pt>
                <c:pt idx="19">
                  <c:v>1970.2614000000001</c:v>
                </c:pt>
                <c:pt idx="20">
                  <c:v>1968.6752300000001</c:v>
                </c:pt>
                <c:pt idx="21">
                  <c:v>1967.08906</c:v>
                </c:pt>
                <c:pt idx="22">
                  <c:v>1965.50289</c:v>
                </c:pt>
                <c:pt idx="23">
                  <c:v>1963.91671</c:v>
                </c:pt>
                <c:pt idx="24">
                  <c:v>1962.3305399999999</c:v>
                </c:pt>
                <c:pt idx="25">
                  <c:v>1960.7443699999999</c:v>
                </c:pt>
                <c:pt idx="26">
                  <c:v>1959.1582000000001</c:v>
                </c:pt>
                <c:pt idx="27">
                  <c:v>1957.5720200000001</c:v>
                </c:pt>
                <c:pt idx="28">
                  <c:v>1955.98585</c:v>
                </c:pt>
                <c:pt idx="29">
                  <c:v>1954.39968</c:v>
                </c:pt>
                <c:pt idx="30">
                  <c:v>1952.81351</c:v>
                </c:pt>
                <c:pt idx="31">
                  <c:v>1951.2273299999999</c:v>
                </c:pt>
                <c:pt idx="32">
                  <c:v>1949.6411599999999</c:v>
                </c:pt>
                <c:pt idx="33">
                  <c:v>1948.0549900000001</c:v>
                </c:pt>
                <c:pt idx="34">
                  <c:v>1946.4688100000001</c:v>
                </c:pt>
                <c:pt idx="35">
                  <c:v>1944.88264</c:v>
                </c:pt>
                <c:pt idx="36">
                  <c:v>1943.29647</c:v>
                </c:pt>
                <c:pt idx="37">
                  <c:v>1941.7103</c:v>
                </c:pt>
                <c:pt idx="38">
                  <c:v>1940.1241299999999</c:v>
                </c:pt>
                <c:pt idx="39">
                  <c:v>1938.5379499999999</c:v>
                </c:pt>
                <c:pt idx="40">
                  <c:v>1936.9517800000001</c:v>
                </c:pt>
                <c:pt idx="41">
                  <c:v>1935.3656100000001</c:v>
                </c:pt>
                <c:pt idx="42">
                  <c:v>1933.77943</c:v>
                </c:pt>
                <c:pt idx="43">
                  <c:v>1932.19326</c:v>
                </c:pt>
                <c:pt idx="44">
                  <c:v>1930.60709</c:v>
                </c:pt>
                <c:pt idx="45">
                  <c:v>1929.0209199999999</c:v>
                </c:pt>
                <c:pt idx="46">
                  <c:v>1927.4347399999999</c:v>
                </c:pt>
                <c:pt idx="47">
                  <c:v>1925.8485700000001</c:v>
                </c:pt>
                <c:pt idx="48">
                  <c:v>1924.2624000000001</c:v>
                </c:pt>
                <c:pt idx="49">
                  <c:v>1922.67623</c:v>
                </c:pt>
                <c:pt idx="50">
                  <c:v>1921.09005</c:v>
                </c:pt>
                <c:pt idx="51">
                  <c:v>1919.50388</c:v>
                </c:pt>
                <c:pt idx="52">
                  <c:v>1917.9177099999999</c:v>
                </c:pt>
                <c:pt idx="53">
                  <c:v>1916.3315399999999</c:v>
                </c:pt>
                <c:pt idx="54">
                  <c:v>1914.7453599999999</c:v>
                </c:pt>
                <c:pt idx="55">
                  <c:v>1913.1591900000001</c:v>
                </c:pt>
                <c:pt idx="56">
                  <c:v>1911.57302</c:v>
                </c:pt>
                <c:pt idx="57">
                  <c:v>1909.98685</c:v>
                </c:pt>
                <c:pt idx="58">
                  <c:v>1908.40067</c:v>
                </c:pt>
                <c:pt idx="59">
                  <c:v>1906.8145</c:v>
                </c:pt>
                <c:pt idx="60">
                  <c:v>1905.2283299999999</c:v>
                </c:pt>
                <c:pt idx="61">
                  <c:v>1903.6421600000001</c:v>
                </c:pt>
                <c:pt idx="62">
                  <c:v>1902.0559800000001</c:v>
                </c:pt>
                <c:pt idx="63">
                  <c:v>1900.4698100000001</c:v>
                </c:pt>
                <c:pt idx="64">
                  <c:v>1898.88364</c:v>
                </c:pt>
                <c:pt idx="65">
                  <c:v>1897.29747</c:v>
                </c:pt>
                <c:pt idx="66">
                  <c:v>1895.71129</c:v>
                </c:pt>
                <c:pt idx="67">
                  <c:v>1894.1251199999999</c:v>
                </c:pt>
                <c:pt idx="68">
                  <c:v>1892.5389500000001</c:v>
                </c:pt>
                <c:pt idx="69">
                  <c:v>1890.9527800000001</c:v>
                </c:pt>
                <c:pt idx="70">
                  <c:v>1889.3666000000001</c:v>
                </c:pt>
                <c:pt idx="71">
                  <c:v>1887.78043</c:v>
                </c:pt>
                <c:pt idx="72">
                  <c:v>1886.19426</c:v>
                </c:pt>
                <c:pt idx="73">
                  <c:v>1884.6080899999999</c:v>
                </c:pt>
                <c:pt idx="74">
                  <c:v>1883.0219099999999</c:v>
                </c:pt>
                <c:pt idx="75">
                  <c:v>1881.4357399999999</c:v>
                </c:pt>
                <c:pt idx="76">
                  <c:v>1879.8495700000001</c:v>
                </c:pt>
                <c:pt idx="77">
                  <c:v>1878.2633900000001</c:v>
                </c:pt>
                <c:pt idx="78">
                  <c:v>1876.67722</c:v>
                </c:pt>
                <c:pt idx="79">
                  <c:v>1875.09105</c:v>
                </c:pt>
                <c:pt idx="80">
                  <c:v>1873.50488</c:v>
                </c:pt>
                <c:pt idx="81">
                  <c:v>1871.9187099999999</c:v>
                </c:pt>
                <c:pt idx="82">
                  <c:v>1870.3325299999999</c:v>
                </c:pt>
                <c:pt idx="83">
                  <c:v>1868.7463600000001</c:v>
                </c:pt>
                <c:pt idx="84">
                  <c:v>1867.1601900000001</c:v>
                </c:pt>
                <c:pt idx="85">
                  <c:v>1865.57401</c:v>
                </c:pt>
                <c:pt idx="86">
                  <c:v>1863.98784</c:v>
                </c:pt>
                <c:pt idx="87">
                  <c:v>1862.40167</c:v>
                </c:pt>
                <c:pt idx="88">
                  <c:v>1860.8154999999999</c:v>
                </c:pt>
                <c:pt idx="89">
                  <c:v>1859.2293199999999</c:v>
                </c:pt>
                <c:pt idx="90">
                  <c:v>1857.6431500000001</c:v>
                </c:pt>
                <c:pt idx="91">
                  <c:v>1856.0569800000001</c:v>
                </c:pt>
                <c:pt idx="92">
                  <c:v>1854.47081</c:v>
                </c:pt>
                <c:pt idx="93">
                  <c:v>1852.88463</c:v>
                </c:pt>
                <c:pt idx="94">
                  <c:v>1851.29846</c:v>
                </c:pt>
                <c:pt idx="95">
                  <c:v>1849.7122899999999</c:v>
                </c:pt>
                <c:pt idx="96">
                  <c:v>1848.1261199999999</c:v>
                </c:pt>
                <c:pt idx="97">
                  <c:v>1846.5399399999999</c:v>
                </c:pt>
                <c:pt idx="98">
                  <c:v>1844.9537700000001</c:v>
                </c:pt>
                <c:pt idx="99">
                  <c:v>1843.3676</c:v>
                </c:pt>
                <c:pt idx="100">
                  <c:v>1841.78143</c:v>
                </c:pt>
                <c:pt idx="101">
                  <c:v>1840.19525</c:v>
                </c:pt>
                <c:pt idx="102">
                  <c:v>1838.6090799999999</c:v>
                </c:pt>
                <c:pt idx="103">
                  <c:v>1837.0229099999999</c:v>
                </c:pt>
                <c:pt idx="104">
                  <c:v>1835.4367400000001</c:v>
                </c:pt>
                <c:pt idx="105">
                  <c:v>1833.8505600000001</c:v>
                </c:pt>
                <c:pt idx="106">
                  <c:v>1832.26439</c:v>
                </c:pt>
                <c:pt idx="107">
                  <c:v>1830.67822</c:v>
                </c:pt>
                <c:pt idx="108">
                  <c:v>1829.09205</c:v>
                </c:pt>
                <c:pt idx="109">
                  <c:v>1827.50587</c:v>
                </c:pt>
                <c:pt idx="110">
                  <c:v>1825.9196999999999</c:v>
                </c:pt>
                <c:pt idx="111">
                  <c:v>1824.3335300000001</c:v>
                </c:pt>
                <c:pt idx="112">
                  <c:v>1822.7473600000001</c:v>
                </c:pt>
                <c:pt idx="113">
                  <c:v>1821.1611800000001</c:v>
                </c:pt>
                <c:pt idx="114">
                  <c:v>1819.57501</c:v>
                </c:pt>
                <c:pt idx="115">
                  <c:v>1817.98884</c:v>
                </c:pt>
                <c:pt idx="116">
                  <c:v>1816.4026699999999</c:v>
                </c:pt>
                <c:pt idx="117">
                  <c:v>1814.8164899999999</c:v>
                </c:pt>
                <c:pt idx="118">
                  <c:v>1813.2303199999999</c:v>
                </c:pt>
                <c:pt idx="119">
                  <c:v>1811.6441500000001</c:v>
                </c:pt>
                <c:pt idx="120">
                  <c:v>1810.0579700000001</c:v>
                </c:pt>
                <c:pt idx="121">
                  <c:v>1808.4718</c:v>
                </c:pt>
                <c:pt idx="122">
                  <c:v>1806.88563</c:v>
                </c:pt>
                <c:pt idx="123">
                  <c:v>1805.29946</c:v>
                </c:pt>
                <c:pt idx="124">
                  <c:v>1803.7132899999999</c:v>
                </c:pt>
                <c:pt idx="125">
                  <c:v>1802.1271099999999</c:v>
                </c:pt>
                <c:pt idx="126">
                  <c:v>1800.5409400000001</c:v>
                </c:pt>
                <c:pt idx="127">
                  <c:v>1798.9547700000001</c:v>
                </c:pt>
                <c:pt idx="128">
                  <c:v>1797.36859</c:v>
                </c:pt>
                <c:pt idx="129">
                  <c:v>1795.78242</c:v>
                </c:pt>
                <c:pt idx="130">
                  <c:v>1794.19625</c:v>
                </c:pt>
                <c:pt idx="131">
                  <c:v>1792.6100799999999</c:v>
                </c:pt>
                <c:pt idx="132">
                  <c:v>1791.0239099999999</c:v>
                </c:pt>
                <c:pt idx="133">
                  <c:v>1789.4377300000001</c:v>
                </c:pt>
                <c:pt idx="134">
                  <c:v>1787.8515600000001</c:v>
                </c:pt>
                <c:pt idx="135">
                  <c:v>1786.26539</c:v>
                </c:pt>
                <c:pt idx="136">
                  <c:v>1784.67921</c:v>
                </c:pt>
                <c:pt idx="137">
                  <c:v>1783.09304</c:v>
                </c:pt>
                <c:pt idx="138">
                  <c:v>1781.5068699999999</c:v>
                </c:pt>
                <c:pt idx="139">
                  <c:v>1779.9206999999999</c:v>
                </c:pt>
                <c:pt idx="140">
                  <c:v>1778.3345200000001</c:v>
                </c:pt>
                <c:pt idx="141">
                  <c:v>1776.7483500000001</c:v>
                </c:pt>
                <c:pt idx="142">
                  <c:v>1775.16218</c:v>
                </c:pt>
                <c:pt idx="143">
                  <c:v>1773.57601</c:v>
                </c:pt>
                <c:pt idx="144">
                  <c:v>1771.98983</c:v>
                </c:pt>
                <c:pt idx="145">
                  <c:v>1770.4036599999999</c:v>
                </c:pt>
                <c:pt idx="146">
                  <c:v>1768.8174899999999</c:v>
                </c:pt>
                <c:pt idx="147">
                  <c:v>1767.2313200000001</c:v>
                </c:pt>
                <c:pt idx="148">
                  <c:v>1765.6451400000001</c:v>
                </c:pt>
                <c:pt idx="149">
                  <c:v>1764.05897</c:v>
                </c:pt>
                <c:pt idx="150">
                  <c:v>1762.4728</c:v>
                </c:pt>
                <c:pt idx="151">
                  <c:v>1760.88663</c:v>
                </c:pt>
                <c:pt idx="152">
                  <c:v>1759.30045</c:v>
                </c:pt>
                <c:pt idx="153">
                  <c:v>1757.7142799999999</c:v>
                </c:pt>
                <c:pt idx="154">
                  <c:v>1756.1281100000001</c:v>
                </c:pt>
                <c:pt idx="155">
                  <c:v>1754.5419400000001</c:v>
                </c:pt>
                <c:pt idx="156">
                  <c:v>1752.9557600000001</c:v>
                </c:pt>
                <c:pt idx="157">
                  <c:v>1751.36959</c:v>
                </c:pt>
                <c:pt idx="158">
                  <c:v>1749.78342</c:v>
                </c:pt>
                <c:pt idx="159">
                  <c:v>1748.1972499999999</c:v>
                </c:pt>
                <c:pt idx="160">
                  <c:v>1746.6110699999999</c:v>
                </c:pt>
                <c:pt idx="161">
                  <c:v>1745.0248999999999</c:v>
                </c:pt>
                <c:pt idx="162">
                  <c:v>1743.4387300000001</c:v>
                </c:pt>
                <c:pt idx="163">
                  <c:v>1741.85256</c:v>
                </c:pt>
                <c:pt idx="164">
                  <c:v>1740.26638</c:v>
                </c:pt>
                <c:pt idx="165">
                  <c:v>1738.68021</c:v>
                </c:pt>
                <c:pt idx="166">
                  <c:v>1737.0940399999999</c:v>
                </c:pt>
                <c:pt idx="167">
                  <c:v>1735.5078699999999</c:v>
                </c:pt>
                <c:pt idx="168">
                  <c:v>1733.9216899999999</c:v>
                </c:pt>
                <c:pt idx="169">
                  <c:v>1732.3355200000001</c:v>
                </c:pt>
                <c:pt idx="170">
                  <c:v>1730.74935</c:v>
                </c:pt>
                <c:pt idx="171">
                  <c:v>1729.16317</c:v>
                </c:pt>
                <c:pt idx="172">
                  <c:v>1727.577</c:v>
                </c:pt>
                <c:pt idx="173">
                  <c:v>1725.99083</c:v>
                </c:pt>
                <c:pt idx="174">
                  <c:v>1724.4046599999999</c:v>
                </c:pt>
                <c:pt idx="175">
                  <c:v>1722.8184900000001</c:v>
                </c:pt>
                <c:pt idx="176">
                  <c:v>1721.2323100000001</c:v>
                </c:pt>
                <c:pt idx="177">
                  <c:v>1719.6461400000001</c:v>
                </c:pt>
                <c:pt idx="178">
                  <c:v>1718.05997</c:v>
                </c:pt>
                <c:pt idx="179">
                  <c:v>1716.4738</c:v>
                </c:pt>
                <c:pt idx="180">
                  <c:v>1714.88762</c:v>
                </c:pt>
                <c:pt idx="181">
                  <c:v>1713.3014499999999</c:v>
                </c:pt>
                <c:pt idx="182">
                  <c:v>1711.7152799999999</c:v>
                </c:pt>
                <c:pt idx="183">
                  <c:v>1710.1291000000001</c:v>
                </c:pt>
                <c:pt idx="184">
                  <c:v>1708.5429300000001</c:v>
                </c:pt>
                <c:pt idx="185">
                  <c:v>1706.95676</c:v>
                </c:pt>
                <c:pt idx="186">
                  <c:v>1705.37059</c:v>
                </c:pt>
                <c:pt idx="187">
                  <c:v>1703.78441</c:v>
                </c:pt>
                <c:pt idx="188">
                  <c:v>1702.1982399999999</c:v>
                </c:pt>
                <c:pt idx="189">
                  <c:v>1700.6120699999999</c:v>
                </c:pt>
                <c:pt idx="190">
                  <c:v>1699.0259000000001</c:v>
                </c:pt>
                <c:pt idx="191">
                  <c:v>1697.4397200000001</c:v>
                </c:pt>
                <c:pt idx="192">
                  <c:v>1695.85355</c:v>
                </c:pt>
                <c:pt idx="193">
                  <c:v>1694.26738</c:v>
                </c:pt>
                <c:pt idx="194">
                  <c:v>1692.68121</c:v>
                </c:pt>
                <c:pt idx="195">
                  <c:v>1691.09503</c:v>
                </c:pt>
                <c:pt idx="196">
                  <c:v>1689.5088599999999</c:v>
                </c:pt>
                <c:pt idx="197">
                  <c:v>1687.9226900000001</c:v>
                </c:pt>
                <c:pt idx="198">
                  <c:v>1686.3365200000001</c:v>
                </c:pt>
                <c:pt idx="199">
                  <c:v>1684.7503400000001</c:v>
                </c:pt>
                <c:pt idx="200">
                  <c:v>1683.16417</c:v>
                </c:pt>
                <c:pt idx="201">
                  <c:v>1681.578</c:v>
                </c:pt>
                <c:pt idx="202">
                  <c:v>1679.9918299999999</c:v>
                </c:pt>
                <c:pt idx="203">
                  <c:v>1678.4056499999999</c:v>
                </c:pt>
                <c:pt idx="204">
                  <c:v>1676.8194800000001</c:v>
                </c:pt>
                <c:pt idx="205">
                  <c:v>1675.2333100000001</c:v>
                </c:pt>
                <c:pt idx="206">
                  <c:v>1673.64714</c:v>
                </c:pt>
                <c:pt idx="207">
                  <c:v>1672.06096</c:v>
                </c:pt>
                <c:pt idx="208">
                  <c:v>1670.47479</c:v>
                </c:pt>
                <c:pt idx="209">
                  <c:v>1668.8886199999999</c:v>
                </c:pt>
                <c:pt idx="210">
                  <c:v>1667.3024499999999</c:v>
                </c:pt>
                <c:pt idx="211">
                  <c:v>1665.7162699999999</c:v>
                </c:pt>
                <c:pt idx="212">
                  <c:v>1664.1301000000001</c:v>
                </c:pt>
                <c:pt idx="213">
                  <c:v>1662.54393</c:v>
                </c:pt>
                <c:pt idx="214">
                  <c:v>1660.95775</c:v>
                </c:pt>
                <c:pt idx="215">
                  <c:v>1659.37158</c:v>
                </c:pt>
                <c:pt idx="216">
                  <c:v>1657.78541</c:v>
                </c:pt>
                <c:pt idx="217">
                  <c:v>1656.1992399999999</c:v>
                </c:pt>
                <c:pt idx="218">
                  <c:v>1654.6130700000001</c:v>
                </c:pt>
                <c:pt idx="219">
                  <c:v>1653.0268900000001</c:v>
                </c:pt>
                <c:pt idx="220">
                  <c:v>1651.4407200000001</c:v>
                </c:pt>
                <c:pt idx="221">
                  <c:v>1649.85455</c:v>
                </c:pt>
                <c:pt idx="222">
                  <c:v>1648.26838</c:v>
                </c:pt>
                <c:pt idx="223">
                  <c:v>1646.6822</c:v>
                </c:pt>
                <c:pt idx="224">
                  <c:v>1645.0960299999999</c:v>
                </c:pt>
                <c:pt idx="225">
                  <c:v>1643.5098599999999</c:v>
                </c:pt>
                <c:pt idx="226">
                  <c:v>1641.9236900000001</c:v>
                </c:pt>
                <c:pt idx="227">
                  <c:v>1640.3375100000001</c:v>
                </c:pt>
                <c:pt idx="228">
                  <c:v>1638.75134</c:v>
                </c:pt>
                <c:pt idx="229">
                  <c:v>1637.16517</c:v>
                </c:pt>
                <c:pt idx="230">
                  <c:v>1635.57899</c:v>
                </c:pt>
                <c:pt idx="231">
                  <c:v>1633.9928199999999</c:v>
                </c:pt>
                <c:pt idx="232">
                  <c:v>1632.4066499999999</c:v>
                </c:pt>
                <c:pt idx="233">
                  <c:v>1630.8204800000001</c:v>
                </c:pt>
                <c:pt idx="234">
                  <c:v>1629.2343000000001</c:v>
                </c:pt>
                <c:pt idx="235">
                  <c:v>1627.64813</c:v>
                </c:pt>
                <c:pt idx="236">
                  <c:v>1626.06196</c:v>
                </c:pt>
                <c:pt idx="237">
                  <c:v>1624.47579</c:v>
                </c:pt>
                <c:pt idx="238">
                  <c:v>1622.8896099999999</c:v>
                </c:pt>
                <c:pt idx="239">
                  <c:v>1621.3034399999999</c:v>
                </c:pt>
                <c:pt idx="240">
                  <c:v>1619.7172700000001</c:v>
                </c:pt>
                <c:pt idx="241">
                  <c:v>1618.1311000000001</c:v>
                </c:pt>
                <c:pt idx="242">
                  <c:v>1616.54492</c:v>
                </c:pt>
                <c:pt idx="243">
                  <c:v>1614.95875</c:v>
                </c:pt>
                <c:pt idx="244">
                  <c:v>1613.37258</c:v>
                </c:pt>
                <c:pt idx="245">
                  <c:v>1611.7864099999999</c:v>
                </c:pt>
                <c:pt idx="246">
                  <c:v>1610.2002299999999</c:v>
                </c:pt>
                <c:pt idx="247">
                  <c:v>1608.6140600000001</c:v>
                </c:pt>
                <c:pt idx="248">
                  <c:v>1607.0278900000001</c:v>
                </c:pt>
                <c:pt idx="249">
                  <c:v>1605.44172</c:v>
                </c:pt>
                <c:pt idx="250">
                  <c:v>1603.85554</c:v>
                </c:pt>
                <c:pt idx="251">
                  <c:v>1602.26937</c:v>
                </c:pt>
                <c:pt idx="252">
                  <c:v>1600.6831999999999</c:v>
                </c:pt>
                <c:pt idx="253">
                  <c:v>1599.0970299999999</c:v>
                </c:pt>
                <c:pt idx="254">
                  <c:v>1597.5108499999999</c:v>
                </c:pt>
                <c:pt idx="255">
                  <c:v>1595.9246800000001</c:v>
                </c:pt>
                <c:pt idx="256">
                  <c:v>1594.33851</c:v>
                </c:pt>
                <c:pt idx="257">
                  <c:v>1592.75234</c:v>
                </c:pt>
                <c:pt idx="258">
                  <c:v>1591.16616</c:v>
                </c:pt>
                <c:pt idx="259">
                  <c:v>1589.57999</c:v>
                </c:pt>
                <c:pt idx="260">
                  <c:v>1587.9938199999999</c:v>
                </c:pt>
                <c:pt idx="261">
                  <c:v>1586.4076500000001</c:v>
                </c:pt>
                <c:pt idx="262">
                  <c:v>1584.8214700000001</c:v>
                </c:pt>
                <c:pt idx="263">
                  <c:v>1583.2353000000001</c:v>
                </c:pt>
                <c:pt idx="264">
                  <c:v>1581.64913</c:v>
                </c:pt>
                <c:pt idx="265">
                  <c:v>1580.06296</c:v>
                </c:pt>
                <c:pt idx="266">
                  <c:v>1578.47678</c:v>
                </c:pt>
                <c:pt idx="267">
                  <c:v>1576.8906099999999</c:v>
                </c:pt>
                <c:pt idx="268">
                  <c:v>1575.3044400000001</c:v>
                </c:pt>
                <c:pt idx="269">
                  <c:v>1573.7182700000001</c:v>
                </c:pt>
                <c:pt idx="270">
                  <c:v>1572.1320900000001</c:v>
                </c:pt>
                <c:pt idx="271">
                  <c:v>1570.54592</c:v>
                </c:pt>
                <c:pt idx="272">
                  <c:v>1568.95975</c:v>
                </c:pt>
                <c:pt idx="273">
                  <c:v>1567.3735799999999</c:v>
                </c:pt>
                <c:pt idx="274">
                  <c:v>1565.7873999999999</c:v>
                </c:pt>
                <c:pt idx="275">
                  <c:v>1564.2012299999999</c:v>
                </c:pt>
                <c:pt idx="276">
                  <c:v>1562.6150600000001</c:v>
                </c:pt>
                <c:pt idx="277">
                  <c:v>1561.0288800000001</c:v>
                </c:pt>
                <c:pt idx="278">
                  <c:v>1559.44271</c:v>
                </c:pt>
                <c:pt idx="279">
                  <c:v>1557.85654</c:v>
                </c:pt>
                <c:pt idx="280">
                  <c:v>1556.27037</c:v>
                </c:pt>
                <c:pt idx="281">
                  <c:v>1554.6841899999999</c:v>
                </c:pt>
                <c:pt idx="282">
                  <c:v>1553.0980199999999</c:v>
                </c:pt>
                <c:pt idx="283">
                  <c:v>1551.5118500000001</c:v>
                </c:pt>
                <c:pt idx="284">
                  <c:v>1549.9256800000001</c:v>
                </c:pt>
                <c:pt idx="285">
                  <c:v>1548.3395</c:v>
                </c:pt>
                <c:pt idx="286">
                  <c:v>1546.75333</c:v>
                </c:pt>
                <c:pt idx="287">
                  <c:v>1545.16716</c:v>
                </c:pt>
                <c:pt idx="288">
                  <c:v>1543.5809899999999</c:v>
                </c:pt>
                <c:pt idx="289">
                  <c:v>1541.9948099999999</c:v>
                </c:pt>
                <c:pt idx="290">
                  <c:v>1540.4086400000001</c:v>
                </c:pt>
                <c:pt idx="291">
                  <c:v>1538.8224700000001</c:v>
                </c:pt>
                <c:pt idx="292">
                  <c:v>1537.2363</c:v>
                </c:pt>
                <c:pt idx="293">
                  <c:v>1535.65012</c:v>
                </c:pt>
                <c:pt idx="294">
                  <c:v>1534.06395</c:v>
                </c:pt>
                <c:pt idx="295">
                  <c:v>1532.4777799999999</c:v>
                </c:pt>
                <c:pt idx="296">
                  <c:v>1530.8916099999999</c:v>
                </c:pt>
                <c:pt idx="297">
                  <c:v>1529.3054299999999</c:v>
                </c:pt>
                <c:pt idx="298">
                  <c:v>1527.7192600000001</c:v>
                </c:pt>
                <c:pt idx="299">
                  <c:v>1526.13309</c:v>
                </c:pt>
                <c:pt idx="300">
                  <c:v>1524.54692</c:v>
                </c:pt>
                <c:pt idx="301">
                  <c:v>1522.96074</c:v>
                </c:pt>
                <c:pt idx="302">
                  <c:v>1521.3745699999999</c:v>
                </c:pt>
                <c:pt idx="303">
                  <c:v>1519.7883999999999</c:v>
                </c:pt>
                <c:pt idx="304">
                  <c:v>1518.2022300000001</c:v>
                </c:pt>
                <c:pt idx="305">
                  <c:v>1516.6160500000001</c:v>
                </c:pt>
                <c:pt idx="306">
                  <c:v>1515.02988</c:v>
                </c:pt>
                <c:pt idx="307">
                  <c:v>1513.44371</c:v>
                </c:pt>
                <c:pt idx="308">
                  <c:v>1511.85754</c:v>
                </c:pt>
                <c:pt idx="309">
                  <c:v>1510.27136</c:v>
                </c:pt>
                <c:pt idx="310">
                  <c:v>1508.6851899999999</c:v>
                </c:pt>
                <c:pt idx="311">
                  <c:v>1507.0990200000001</c:v>
                </c:pt>
                <c:pt idx="312">
                  <c:v>1505.5128500000001</c:v>
                </c:pt>
                <c:pt idx="313">
                  <c:v>1503.9266700000001</c:v>
                </c:pt>
                <c:pt idx="314">
                  <c:v>1502.3405</c:v>
                </c:pt>
                <c:pt idx="315">
                  <c:v>1500.75433</c:v>
                </c:pt>
                <c:pt idx="316">
                  <c:v>1499.1681599999999</c:v>
                </c:pt>
                <c:pt idx="317">
                  <c:v>1497.5819799999999</c:v>
                </c:pt>
                <c:pt idx="318">
                  <c:v>1495.9958099999999</c:v>
                </c:pt>
                <c:pt idx="319">
                  <c:v>1494.4096400000001</c:v>
                </c:pt>
                <c:pt idx="320">
                  <c:v>1492.8234600000001</c:v>
                </c:pt>
                <c:pt idx="321">
                  <c:v>1491.23729</c:v>
                </c:pt>
                <c:pt idx="322">
                  <c:v>1489.65112</c:v>
                </c:pt>
                <c:pt idx="323">
                  <c:v>1488.06495</c:v>
                </c:pt>
                <c:pt idx="324">
                  <c:v>1486.4787799999999</c:v>
                </c:pt>
                <c:pt idx="325">
                  <c:v>1484.8925999999999</c:v>
                </c:pt>
                <c:pt idx="326">
                  <c:v>1483.3064300000001</c:v>
                </c:pt>
                <c:pt idx="327">
                  <c:v>1481.7202600000001</c:v>
                </c:pt>
                <c:pt idx="328">
                  <c:v>1480.13408</c:v>
                </c:pt>
                <c:pt idx="329">
                  <c:v>1478.54791</c:v>
                </c:pt>
                <c:pt idx="330">
                  <c:v>1476.96174</c:v>
                </c:pt>
                <c:pt idx="331">
                  <c:v>1475.3755699999999</c:v>
                </c:pt>
                <c:pt idx="332">
                  <c:v>1473.7893899999999</c:v>
                </c:pt>
                <c:pt idx="333">
                  <c:v>1472.2032200000001</c:v>
                </c:pt>
                <c:pt idx="334">
                  <c:v>1470.6170500000001</c:v>
                </c:pt>
                <c:pt idx="335">
                  <c:v>1469.03088</c:v>
                </c:pt>
                <c:pt idx="336">
                  <c:v>1467.4447</c:v>
                </c:pt>
                <c:pt idx="337">
                  <c:v>1465.85853</c:v>
                </c:pt>
                <c:pt idx="338">
                  <c:v>1464.2723599999999</c:v>
                </c:pt>
                <c:pt idx="339">
                  <c:v>1462.6861899999999</c:v>
                </c:pt>
                <c:pt idx="340">
                  <c:v>1461.1000100000001</c:v>
                </c:pt>
                <c:pt idx="341">
                  <c:v>1459.5138400000001</c:v>
                </c:pt>
                <c:pt idx="342">
                  <c:v>1457.92767</c:v>
                </c:pt>
                <c:pt idx="343">
                  <c:v>1456.3415</c:v>
                </c:pt>
                <c:pt idx="344">
                  <c:v>1454.75532</c:v>
                </c:pt>
                <c:pt idx="345">
                  <c:v>1453.1691499999999</c:v>
                </c:pt>
                <c:pt idx="346">
                  <c:v>1451.5829799999999</c:v>
                </c:pt>
                <c:pt idx="347">
                  <c:v>1449.9968100000001</c:v>
                </c:pt>
                <c:pt idx="348">
                  <c:v>1448.4106300000001</c:v>
                </c:pt>
                <c:pt idx="349">
                  <c:v>1446.82446</c:v>
                </c:pt>
                <c:pt idx="350">
                  <c:v>1445.23829</c:v>
                </c:pt>
                <c:pt idx="351">
                  <c:v>1443.65212</c:v>
                </c:pt>
                <c:pt idx="352">
                  <c:v>1442.06594</c:v>
                </c:pt>
                <c:pt idx="353">
                  <c:v>1440.4797699999999</c:v>
                </c:pt>
                <c:pt idx="354">
                  <c:v>1438.8936000000001</c:v>
                </c:pt>
                <c:pt idx="355">
                  <c:v>1437.3074300000001</c:v>
                </c:pt>
                <c:pt idx="356">
                  <c:v>1435.7212500000001</c:v>
                </c:pt>
                <c:pt idx="357">
                  <c:v>1434.13508</c:v>
                </c:pt>
                <c:pt idx="358">
                  <c:v>1432.54891</c:v>
                </c:pt>
                <c:pt idx="359">
                  <c:v>1430.9627399999999</c:v>
                </c:pt>
                <c:pt idx="360">
                  <c:v>1429.3765599999999</c:v>
                </c:pt>
                <c:pt idx="361">
                  <c:v>1427.7903899999999</c:v>
                </c:pt>
                <c:pt idx="362">
                  <c:v>1426.2042200000001</c:v>
                </c:pt>
                <c:pt idx="363">
                  <c:v>1424.6180400000001</c:v>
                </c:pt>
                <c:pt idx="364">
                  <c:v>1423.03187</c:v>
                </c:pt>
                <c:pt idx="365">
                  <c:v>1421.4457</c:v>
                </c:pt>
                <c:pt idx="366">
                  <c:v>1419.8595299999999</c:v>
                </c:pt>
                <c:pt idx="367">
                  <c:v>1418.2733599999999</c:v>
                </c:pt>
                <c:pt idx="368">
                  <c:v>1416.6871799999999</c:v>
                </c:pt>
                <c:pt idx="369">
                  <c:v>1415.1010100000001</c:v>
                </c:pt>
                <c:pt idx="370">
                  <c:v>1413.51484</c:v>
                </c:pt>
                <c:pt idx="371">
                  <c:v>1411.92866</c:v>
                </c:pt>
                <c:pt idx="372">
                  <c:v>1410.34249</c:v>
                </c:pt>
                <c:pt idx="373">
                  <c:v>1408.75632</c:v>
                </c:pt>
                <c:pt idx="374">
                  <c:v>1407.1701499999999</c:v>
                </c:pt>
                <c:pt idx="375">
                  <c:v>1405.5839699999999</c:v>
                </c:pt>
                <c:pt idx="376">
                  <c:v>1403.9978000000001</c:v>
                </c:pt>
                <c:pt idx="377">
                  <c:v>1402.4116300000001</c:v>
                </c:pt>
                <c:pt idx="378">
                  <c:v>1400.82546</c:v>
                </c:pt>
                <c:pt idx="379">
                  <c:v>1399.23928</c:v>
                </c:pt>
                <c:pt idx="380">
                  <c:v>1397.65311</c:v>
                </c:pt>
                <c:pt idx="381">
                  <c:v>1396.0669399999999</c:v>
                </c:pt>
                <c:pt idx="382">
                  <c:v>1394.4807699999999</c:v>
                </c:pt>
                <c:pt idx="383">
                  <c:v>1392.8945900000001</c:v>
                </c:pt>
                <c:pt idx="384">
                  <c:v>1391.3084200000001</c:v>
                </c:pt>
                <c:pt idx="385">
                  <c:v>1389.72225</c:v>
                </c:pt>
                <c:pt idx="386">
                  <c:v>1388.13608</c:v>
                </c:pt>
                <c:pt idx="387">
                  <c:v>1386.5499</c:v>
                </c:pt>
                <c:pt idx="388">
                  <c:v>1384.9637299999999</c:v>
                </c:pt>
                <c:pt idx="389">
                  <c:v>1383.3775599999999</c:v>
                </c:pt>
                <c:pt idx="390">
                  <c:v>1381.7913900000001</c:v>
                </c:pt>
                <c:pt idx="391">
                  <c:v>1380.2052100000001</c:v>
                </c:pt>
                <c:pt idx="392">
                  <c:v>1378.61904</c:v>
                </c:pt>
                <c:pt idx="393">
                  <c:v>1377.03287</c:v>
                </c:pt>
                <c:pt idx="394">
                  <c:v>1375.4467</c:v>
                </c:pt>
                <c:pt idx="395">
                  <c:v>1373.86052</c:v>
                </c:pt>
                <c:pt idx="396">
                  <c:v>1372.2743499999999</c:v>
                </c:pt>
                <c:pt idx="397">
                  <c:v>1370.6881800000001</c:v>
                </c:pt>
                <c:pt idx="398">
                  <c:v>1369.1020100000001</c:v>
                </c:pt>
                <c:pt idx="399">
                  <c:v>1367.5158300000001</c:v>
                </c:pt>
                <c:pt idx="400">
                  <c:v>1365.92966</c:v>
                </c:pt>
                <c:pt idx="401">
                  <c:v>1364.34349</c:v>
                </c:pt>
                <c:pt idx="402">
                  <c:v>1362.7573199999999</c:v>
                </c:pt>
                <c:pt idx="403">
                  <c:v>1361.1711399999999</c:v>
                </c:pt>
                <c:pt idx="404">
                  <c:v>1359.5849700000001</c:v>
                </c:pt>
                <c:pt idx="405">
                  <c:v>1357.9988000000001</c:v>
                </c:pt>
                <c:pt idx="406">
                  <c:v>1356.4126200000001</c:v>
                </c:pt>
                <c:pt idx="407">
                  <c:v>1354.82645</c:v>
                </c:pt>
                <c:pt idx="408">
                  <c:v>1353.24028</c:v>
                </c:pt>
                <c:pt idx="409">
                  <c:v>1351.6541099999999</c:v>
                </c:pt>
                <c:pt idx="410">
                  <c:v>1350.0679399999999</c:v>
                </c:pt>
                <c:pt idx="411">
                  <c:v>1348.4817599999999</c:v>
                </c:pt>
                <c:pt idx="412">
                  <c:v>1346.8955900000001</c:v>
                </c:pt>
                <c:pt idx="413">
                  <c:v>1345.30942</c:v>
                </c:pt>
                <c:pt idx="414">
                  <c:v>1343.72324</c:v>
                </c:pt>
                <c:pt idx="415">
                  <c:v>1342.13707</c:v>
                </c:pt>
                <c:pt idx="416">
                  <c:v>1340.5509</c:v>
                </c:pt>
                <c:pt idx="417">
                  <c:v>1338.9647299999999</c:v>
                </c:pt>
                <c:pt idx="418">
                  <c:v>1337.3785600000001</c:v>
                </c:pt>
                <c:pt idx="419">
                  <c:v>1335.7923800000001</c:v>
                </c:pt>
                <c:pt idx="420">
                  <c:v>1334.2062100000001</c:v>
                </c:pt>
                <c:pt idx="421">
                  <c:v>1332.62004</c:v>
                </c:pt>
                <c:pt idx="422">
                  <c:v>1331.03386</c:v>
                </c:pt>
                <c:pt idx="423">
                  <c:v>1329.44769</c:v>
                </c:pt>
                <c:pt idx="424">
                  <c:v>1327.8615199999999</c:v>
                </c:pt>
                <c:pt idx="425">
                  <c:v>1326.2753499999999</c:v>
                </c:pt>
                <c:pt idx="426">
                  <c:v>1324.6891700000001</c:v>
                </c:pt>
                <c:pt idx="427">
                  <c:v>1323.1030000000001</c:v>
                </c:pt>
                <c:pt idx="428">
                  <c:v>1321.51683</c:v>
                </c:pt>
                <c:pt idx="429">
                  <c:v>1319.93066</c:v>
                </c:pt>
                <c:pt idx="430">
                  <c:v>1318.34448</c:v>
                </c:pt>
                <c:pt idx="431">
                  <c:v>1316.7583099999999</c:v>
                </c:pt>
                <c:pt idx="432">
                  <c:v>1315.1721399999999</c:v>
                </c:pt>
                <c:pt idx="433">
                  <c:v>1313.5859700000001</c:v>
                </c:pt>
                <c:pt idx="434">
                  <c:v>1311.9997900000001</c:v>
                </c:pt>
                <c:pt idx="435">
                  <c:v>1310.41362</c:v>
                </c:pt>
                <c:pt idx="436">
                  <c:v>1308.82745</c:v>
                </c:pt>
                <c:pt idx="437">
                  <c:v>1307.24128</c:v>
                </c:pt>
                <c:pt idx="438">
                  <c:v>1305.6550999999999</c:v>
                </c:pt>
                <c:pt idx="439">
                  <c:v>1304.0689299999999</c:v>
                </c:pt>
                <c:pt idx="440">
                  <c:v>1302.4827600000001</c:v>
                </c:pt>
                <c:pt idx="441">
                  <c:v>1300.8965900000001</c:v>
                </c:pt>
                <c:pt idx="442">
                  <c:v>1299.31041</c:v>
                </c:pt>
                <c:pt idx="443">
                  <c:v>1297.72424</c:v>
                </c:pt>
                <c:pt idx="444">
                  <c:v>1296.13807</c:v>
                </c:pt>
                <c:pt idx="445">
                  <c:v>1294.5518999999999</c:v>
                </c:pt>
                <c:pt idx="446">
                  <c:v>1292.9657199999999</c:v>
                </c:pt>
                <c:pt idx="447">
                  <c:v>1291.3795500000001</c:v>
                </c:pt>
                <c:pt idx="448">
                  <c:v>1289.7933800000001</c:v>
                </c:pt>
                <c:pt idx="449">
                  <c:v>1288.2072000000001</c:v>
                </c:pt>
                <c:pt idx="450">
                  <c:v>1286.62103</c:v>
                </c:pt>
                <c:pt idx="451">
                  <c:v>1285.03486</c:v>
                </c:pt>
                <c:pt idx="452">
                  <c:v>1283.4486899999999</c:v>
                </c:pt>
                <c:pt idx="453">
                  <c:v>1281.8625199999999</c:v>
                </c:pt>
                <c:pt idx="454">
                  <c:v>1280.2763399999999</c:v>
                </c:pt>
                <c:pt idx="455">
                  <c:v>1278.6901700000001</c:v>
                </c:pt>
                <c:pt idx="456">
                  <c:v>1277.104</c:v>
                </c:pt>
                <c:pt idx="457">
                  <c:v>1275.51782</c:v>
                </c:pt>
                <c:pt idx="458">
                  <c:v>1273.93165</c:v>
                </c:pt>
                <c:pt idx="459">
                  <c:v>1272.34548</c:v>
                </c:pt>
                <c:pt idx="460">
                  <c:v>1270.7593099999999</c:v>
                </c:pt>
                <c:pt idx="461">
                  <c:v>1269.1731400000001</c:v>
                </c:pt>
                <c:pt idx="462">
                  <c:v>1267.5869600000001</c:v>
                </c:pt>
                <c:pt idx="463">
                  <c:v>1266.0007900000001</c:v>
                </c:pt>
                <c:pt idx="464">
                  <c:v>1264.41462</c:v>
                </c:pt>
                <c:pt idx="465">
                  <c:v>1262.82845</c:v>
                </c:pt>
                <c:pt idx="466">
                  <c:v>1261.24227</c:v>
                </c:pt>
                <c:pt idx="467">
                  <c:v>1259.6560999999999</c:v>
                </c:pt>
                <c:pt idx="468">
                  <c:v>1258.0699300000001</c:v>
                </c:pt>
                <c:pt idx="469">
                  <c:v>1256.4837500000001</c:v>
                </c:pt>
                <c:pt idx="470">
                  <c:v>1254.8975800000001</c:v>
                </c:pt>
                <c:pt idx="471">
                  <c:v>1253.31141</c:v>
                </c:pt>
                <c:pt idx="472">
                  <c:v>1251.72524</c:v>
                </c:pt>
                <c:pt idx="473">
                  <c:v>1250.13906</c:v>
                </c:pt>
                <c:pt idx="474">
                  <c:v>1248.5528899999999</c:v>
                </c:pt>
                <c:pt idx="475">
                  <c:v>1246.9667199999999</c:v>
                </c:pt>
                <c:pt idx="476">
                  <c:v>1245.3805500000001</c:v>
                </c:pt>
                <c:pt idx="477">
                  <c:v>1243.7943700000001</c:v>
                </c:pt>
                <c:pt idx="478">
                  <c:v>1242.2082</c:v>
                </c:pt>
                <c:pt idx="479">
                  <c:v>1240.62203</c:v>
                </c:pt>
                <c:pt idx="480">
                  <c:v>1239.03586</c:v>
                </c:pt>
                <c:pt idx="481">
                  <c:v>1237.4496799999999</c:v>
                </c:pt>
                <c:pt idx="482">
                  <c:v>1235.8635099999999</c:v>
                </c:pt>
                <c:pt idx="483">
                  <c:v>1234.2773400000001</c:v>
                </c:pt>
                <c:pt idx="484">
                  <c:v>1232.6911700000001</c:v>
                </c:pt>
                <c:pt idx="485">
                  <c:v>1231.10499</c:v>
                </c:pt>
                <c:pt idx="486">
                  <c:v>1229.51882</c:v>
                </c:pt>
                <c:pt idx="487">
                  <c:v>1227.93265</c:v>
                </c:pt>
                <c:pt idx="488">
                  <c:v>1226.3464799999999</c:v>
                </c:pt>
                <c:pt idx="489">
                  <c:v>1224.7602999999999</c:v>
                </c:pt>
                <c:pt idx="490">
                  <c:v>1223.1741300000001</c:v>
                </c:pt>
                <c:pt idx="491">
                  <c:v>1221.5879600000001</c:v>
                </c:pt>
                <c:pt idx="492">
                  <c:v>1220.00179</c:v>
                </c:pt>
                <c:pt idx="493">
                  <c:v>1218.41561</c:v>
                </c:pt>
                <c:pt idx="494">
                  <c:v>1216.82944</c:v>
                </c:pt>
                <c:pt idx="495">
                  <c:v>1215.2432699999999</c:v>
                </c:pt>
                <c:pt idx="496">
                  <c:v>1213.6570999999999</c:v>
                </c:pt>
                <c:pt idx="497">
                  <c:v>1212.0709199999999</c:v>
                </c:pt>
                <c:pt idx="498">
                  <c:v>1210.4847500000001</c:v>
                </c:pt>
                <c:pt idx="499">
                  <c:v>1208.89858</c:v>
                </c:pt>
                <c:pt idx="500">
                  <c:v>1207.3124</c:v>
                </c:pt>
                <c:pt idx="501">
                  <c:v>1205.72623</c:v>
                </c:pt>
                <c:pt idx="502">
                  <c:v>1204.1400599999999</c:v>
                </c:pt>
                <c:pt idx="503">
                  <c:v>1202.5538899999999</c:v>
                </c:pt>
                <c:pt idx="504">
                  <c:v>1200.9677200000001</c:v>
                </c:pt>
                <c:pt idx="505">
                  <c:v>1199.3815400000001</c:v>
                </c:pt>
                <c:pt idx="506">
                  <c:v>1197.79537</c:v>
                </c:pt>
                <c:pt idx="507">
                  <c:v>1196.2092</c:v>
                </c:pt>
                <c:pt idx="508">
                  <c:v>1194.62303</c:v>
                </c:pt>
                <c:pt idx="509">
                  <c:v>1193.03685</c:v>
                </c:pt>
                <c:pt idx="510">
                  <c:v>1191.4506799999999</c:v>
                </c:pt>
                <c:pt idx="511">
                  <c:v>1189.8645100000001</c:v>
                </c:pt>
                <c:pt idx="512">
                  <c:v>1188.2783400000001</c:v>
                </c:pt>
                <c:pt idx="513">
                  <c:v>1186.6921600000001</c:v>
                </c:pt>
                <c:pt idx="514">
                  <c:v>1185.10599</c:v>
                </c:pt>
                <c:pt idx="515">
                  <c:v>1183.51982</c:v>
                </c:pt>
                <c:pt idx="516">
                  <c:v>1181.93364</c:v>
                </c:pt>
                <c:pt idx="517">
                  <c:v>1180.3474699999999</c:v>
                </c:pt>
                <c:pt idx="518">
                  <c:v>1178.7612999999999</c:v>
                </c:pt>
                <c:pt idx="519">
                  <c:v>1177.1751300000001</c:v>
                </c:pt>
                <c:pt idx="520">
                  <c:v>1175.5889500000001</c:v>
                </c:pt>
                <c:pt idx="521">
                  <c:v>1174.00278</c:v>
                </c:pt>
                <c:pt idx="522">
                  <c:v>1172.41661</c:v>
                </c:pt>
                <c:pt idx="523">
                  <c:v>1170.83044</c:v>
                </c:pt>
                <c:pt idx="524">
                  <c:v>1169.2442599999999</c:v>
                </c:pt>
                <c:pt idx="525">
                  <c:v>1167.6580899999999</c:v>
                </c:pt>
                <c:pt idx="526">
                  <c:v>1166.0719200000001</c:v>
                </c:pt>
                <c:pt idx="527">
                  <c:v>1164.4857500000001</c:v>
                </c:pt>
                <c:pt idx="528">
                  <c:v>1162.89957</c:v>
                </c:pt>
                <c:pt idx="529">
                  <c:v>1161.3134</c:v>
                </c:pt>
                <c:pt idx="530">
                  <c:v>1159.72723</c:v>
                </c:pt>
                <c:pt idx="531">
                  <c:v>1158.1410599999999</c:v>
                </c:pt>
                <c:pt idx="532">
                  <c:v>1156.5548799999999</c:v>
                </c:pt>
                <c:pt idx="533">
                  <c:v>1154.9687100000001</c:v>
                </c:pt>
                <c:pt idx="534">
                  <c:v>1153.3825400000001</c:v>
                </c:pt>
                <c:pt idx="535">
                  <c:v>1151.79637</c:v>
                </c:pt>
                <c:pt idx="536">
                  <c:v>1150.21019</c:v>
                </c:pt>
                <c:pt idx="537">
                  <c:v>1148.62402</c:v>
                </c:pt>
                <c:pt idx="538">
                  <c:v>1147.0378499999999</c:v>
                </c:pt>
                <c:pt idx="539">
                  <c:v>1145.4516799999999</c:v>
                </c:pt>
                <c:pt idx="540">
                  <c:v>1143.8655000000001</c:v>
                </c:pt>
                <c:pt idx="541">
                  <c:v>1142.2793300000001</c:v>
                </c:pt>
                <c:pt idx="542">
                  <c:v>1140.69316</c:v>
                </c:pt>
                <c:pt idx="543">
                  <c:v>1139.10698</c:v>
                </c:pt>
                <c:pt idx="544">
                  <c:v>1137.52081</c:v>
                </c:pt>
                <c:pt idx="545">
                  <c:v>1135.9346399999999</c:v>
                </c:pt>
                <c:pt idx="546">
                  <c:v>1134.3484699999999</c:v>
                </c:pt>
                <c:pt idx="547">
                  <c:v>1132.7623000000001</c:v>
                </c:pt>
                <c:pt idx="548">
                  <c:v>1131.1761200000001</c:v>
                </c:pt>
                <c:pt idx="549">
                  <c:v>1129.58995</c:v>
                </c:pt>
                <c:pt idx="550">
                  <c:v>1128.00378</c:v>
                </c:pt>
                <c:pt idx="551">
                  <c:v>1126.41761</c:v>
                </c:pt>
                <c:pt idx="552">
                  <c:v>1124.83143</c:v>
                </c:pt>
                <c:pt idx="553">
                  <c:v>1123.2452599999999</c:v>
                </c:pt>
                <c:pt idx="554">
                  <c:v>1121.6590900000001</c:v>
                </c:pt>
                <c:pt idx="555">
                  <c:v>1120.0729200000001</c:v>
                </c:pt>
                <c:pt idx="556">
                  <c:v>1118.4867400000001</c:v>
                </c:pt>
                <c:pt idx="557">
                  <c:v>1116.90057</c:v>
                </c:pt>
                <c:pt idx="558">
                  <c:v>1115.3144</c:v>
                </c:pt>
                <c:pt idx="559">
                  <c:v>1113.7282299999999</c:v>
                </c:pt>
                <c:pt idx="560">
                  <c:v>1112.1420499999999</c:v>
                </c:pt>
                <c:pt idx="561">
                  <c:v>1110.5558799999999</c:v>
                </c:pt>
                <c:pt idx="562">
                  <c:v>1108.9697100000001</c:v>
                </c:pt>
                <c:pt idx="563">
                  <c:v>1107.3835300000001</c:v>
                </c:pt>
                <c:pt idx="564">
                  <c:v>1105.79736</c:v>
                </c:pt>
                <c:pt idx="565">
                  <c:v>1104.21119</c:v>
                </c:pt>
                <c:pt idx="566">
                  <c:v>1102.6250199999999</c:v>
                </c:pt>
                <c:pt idx="567">
                  <c:v>1101.0388399999999</c:v>
                </c:pt>
                <c:pt idx="568">
                  <c:v>1099.4526699999999</c:v>
                </c:pt>
                <c:pt idx="569">
                  <c:v>1097.8665000000001</c:v>
                </c:pt>
                <c:pt idx="570">
                  <c:v>1096.28033</c:v>
                </c:pt>
                <c:pt idx="571">
                  <c:v>1094.69415</c:v>
                </c:pt>
                <c:pt idx="572">
                  <c:v>1093.10798</c:v>
                </c:pt>
                <c:pt idx="573">
                  <c:v>1091.52181</c:v>
                </c:pt>
                <c:pt idx="574">
                  <c:v>1089.9356399999999</c:v>
                </c:pt>
                <c:pt idx="575">
                  <c:v>1088.3494599999999</c:v>
                </c:pt>
                <c:pt idx="576">
                  <c:v>1086.7632900000001</c:v>
                </c:pt>
                <c:pt idx="577">
                  <c:v>1085.1771200000001</c:v>
                </c:pt>
                <c:pt idx="578">
                  <c:v>1083.59095</c:v>
                </c:pt>
                <c:pt idx="579">
                  <c:v>1082.00477</c:v>
                </c:pt>
                <c:pt idx="580">
                  <c:v>1080.4186</c:v>
                </c:pt>
                <c:pt idx="581">
                  <c:v>1078.8324299999999</c:v>
                </c:pt>
                <c:pt idx="582">
                  <c:v>1077.2462599999999</c:v>
                </c:pt>
                <c:pt idx="583">
                  <c:v>1075.6600800000001</c:v>
                </c:pt>
                <c:pt idx="584">
                  <c:v>1074.0739100000001</c:v>
                </c:pt>
                <c:pt idx="585">
                  <c:v>1072.48774</c:v>
                </c:pt>
                <c:pt idx="586">
                  <c:v>1070.90157</c:v>
                </c:pt>
                <c:pt idx="587">
                  <c:v>1069.31539</c:v>
                </c:pt>
                <c:pt idx="588">
                  <c:v>1067.7292199999999</c:v>
                </c:pt>
                <c:pt idx="589">
                  <c:v>1066.1430499999999</c:v>
                </c:pt>
                <c:pt idx="590">
                  <c:v>1064.5568800000001</c:v>
                </c:pt>
                <c:pt idx="591">
                  <c:v>1062.9707000000001</c:v>
                </c:pt>
                <c:pt idx="592">
                  <c:v>1061.38453</c:v>
                </c:pt>
                <c:pt idx="593">
                  <c:v>1059.79836</c:v>
                </c:pt>
                <c:pt idx="594">
                  <c:v>1058.21219</c:v>
                </c:pt>
                <c:pt idx="595">
                  <c:v>1056.62601</c:v>
                </c:pt>
                <c:pt idx="596">
                  <c:v>1055.0398399999999</c:v>
                </c:pt>
                <c:pt idx="597">
                  <c:v>1053.4536700000001</c:v>
                </c:pt>
                <c:pt idx="598">
                  <c:v>1051.8675000000001</c:v>
                </c:pt>
                <c:pt idx="599">
                  <c:v>1050.2813200000001</c:v>
                </c:pt>
                <c:pt idx="600">
                  <c:v>1048.69515</c:v>
                </c:pt>
                <c:pt idx="601">
                  <c:v>1047.10898</c:v>
                </c:pt>
                <c:pt idx="602">
                  <c:v>1045.5228099999999</c:v>
                </c:pt>
                <c:pt idx="603">
                  <c:v>1043.9366299999999</c:v>
                </c:pt>
                <c:pt idx="604">
                  <c:v>1042.3504600000001</c:v>
                </c:pt>
                <c:pt idx="605">
                  <c:v>1040.7642900000001</c:v>
                </c:pt>
                <c:pt idx="606">
                  <c:v>1039.1781100000001</c:v>
                </c:pt>
                <c:pt idx="607">
                  <c:v>1037.59194</c:v>
                </c:pt>
                <c:pt idx="608">
                  <c:v>1036.00577</c:v>
                </c:pt>
                <c:pt idx="609">
                  <c:v>1034.4195999999999</c:v>
                </c:pt>
                <c:pt idx="610">
                  <c:v>1032.8334199999999</c:v>
                </c:pt>
                <c:pt idx="611">
                  <c:v>1031.2472499999999</c:v>
                </c:pt>
                <c:pt idx="612">
                  <c:v>1029.6610800000001</c:v>
                </c:pt>
                <c:pt idx="613">
                  <c:v>1028.07491</c:v>
                </c:pt>
                <c:pt idx="614">
                  <c:v>1026.48873</c:v>
                </c:pt>
                <c:pt idx="615">
                  <c:v>1024.90256</c:v>
                </c:pt>
                <c:pt idx="616">
                  <c:v>1023.31639</c:v>
                </c:pt>
                <c:pt idx="617">
                  <c:v>1021.73022</c:v>
                </c:pt>
                <c:pt idx="618">
                  <c:v>1020.14404</c:v>
                </c:pt>
                <c:pt idx="619">
                  <c:v>1018.55787</c:v>
                </c:pt>
                <c:pt idx="620">
                  <c:v>1016.9717000000001</c:v>
                </c:pt>
                <c:pt idx="621">
                  <c:v>1015.38553</c:v>
                </c:pt>
                <c:pt idx="622">
                  <c:v>1013.79935</c:v>
                </c:pt>
                <c:pt idx="623">
                  <c:v>1012.21318</c:v>
                </c:pt>
                <c:pt idx="624">
                  <c:v>1010.62701</c:v>
                </c:pt>
                <c:pt idx="625">
                  <c:v>1009.04084</c:v>
                </c:pt>
                <c:pt idx="626">
                  <c:v>1007.45466</c:v>
                </c:pt>
                <c:pt idx="627">
                  <c:v>1005.86849</c:v>
                </c:pt>
                <c:pt idx="628">
                  <c:v>1004.28232</c:v>
                </c:pt>
                <c:pt idx="629">
                  <c:v>1002.69615</c:v>
                </c:pt>
                <c:pt idx="630">
                  <c:v>1001.10997</c:v>
                </c:pt>
                <c:pt idx="631">
                  <c:v>999.52380000000005</c:v>
                </c:pt>
                <c:pt idx="632">
                  <c:v>997.93763000000001</c:v>
                </c:pt>
                <c:pt idx="633">
                  <c:v>996.35145999999997</c:v>
                </c:pt>
                <c:pt idx="634">
                  <c:v>994.76527999999996</c:v>
                </c:pt>
                <c:pt idx="635">
                  <c:v>993.17911000000004</c:v>
                </c:pt>
                <c:pt idx="636">
                  <c:v>991.59294</c:v>
                </c:pt>
                <c:pt idx="637">
                  <c:v>990.00675999999999</c:v>
                </c:pt>
                <c:pt idx="638">
                  <c:v>988.42058999999995</c:v>
                </c:pt>
                <c:pt idx="639">
                  <c:v>986.83442000000002</c:v>
                </c:pt>
                <c:pt idx="640">
                  <c:v>985.24824999999998</c:v>
                </c:pt>
                <c:pt idx="641">
                  <c:v>983.66206999999997</c:v>
                </c:pt>
                <c:pt idx="642">
                  <c:v>982.07590000000005</c:v>
                </c:pt>
                <c:pt idx="643">
                  <c:v>980.48973000000001</c:v>
                </c:pt>
                <c:pt idx="644">
                  <c:v>978.90355999999997</c:v>
                </c:pt>
                <c:pt idx="645">
                  <c:v>977.31737999999996</c:v>
                </c:pt>
                <c:pt idx="646">
                  <c:v>975.73121000000003</c:v>
                </c:pt>
                <c:pt idx="647">
                  <c:v>974.14503999999999</c:v>
                </c:pt>
                <c:pt idx="648">
                  <c:v>972.55886999999996</c:v>
                </c:pt>
                <c:pt idx="649">
                  <c:v>970.97270000000003</c:v>
                </c:pt>
                <c:pt idx="650">
                  <c:v>969.38652000000002</c:v>
                </c:pt>
                <c:pt idx="651">
                  <c:v>967.80034999999998</c:v>
                </c:pt>
                <c:pt idx="652">
                  <c:v>966.21418000000006</c:v>
                </c:pt>
                <c:pt idx="653">
                  <c:v>964.62801000000002</c:v>
                </c:pt>
                <c:pt idx="654">
                  <c:v>963.04183</c:v>
                </c:pt>
                <c:pt idx="655">
                  <c:v>961.45565999999997</c:v>
                </c:pt>
                <c:pt idx="656">
                  <c:v>959.86949000000004</c:v>
                </c:pt>
                <c:pt idx="657">
                  <c:v>958.28331000000003</c:v>
                </c:pt>
                <c:pt idx="658">
                  <c:v>956.69713999999999</c:v>
                </c:pt>
                <c:pt idx="659">
                  <c:v>955.11096999999995</c:v>
                </c:pt>
                <c:pt idx="660">
                  <c:v>953.52480000000003</c:v>
                </c:pt>
                <c:pt idx="661">
                  <c:v>951.93862000000001</c:v>
                </c:pt>
                <c:pt idx="662">
                  <c:v>950.35244999999998</c:v>
                </c:pt>
                <c:pt idx="663">
                  <c:v>948.76628000000005</c:v>
                </c:pt>
                <c:pt idx="664">
                  <c:v>947.18011000000001</c:v>
                </c:pt>
                <c:pt idx="665">
                  <c:v>945.59393</c:v>
                </c:pt>
                <c:pt idx="666">
                  <c:v>944.00775999999996</c:v>
                </c:pt>
                <c:pt idx="667">
                  <c:v>942.42159000000004</c:v>
                </c:pt>
                <c:pt idx="668">
                  <c:v>940.83542</c:v>
                </c:pt>
                <c:pt idx="669">
                  <c:v>939.24923999999999</c:v>
                </c:pt>
                <c:pt idx="670">
                  <c:v>937.66306999999995</c:v>
                </c:pt>
                <c:pt idx="671">
                  <c:v>936.07690000000002</c:v>
                </c:pt>
                <c:pt idx="672">
                  <c:v>934.49072999999999</c:v>
                </c:pt>
                <c:pt idx="673">
                  <c:v>932.90454999999997</c:v>
                </c:pt>
                <c:pt idx="674">
                  <c:v>931.31838000000005</c:v>
                </c:pt>
                <c:pt idx="675">
                  <c:v>929.73221000000001</c:v>
                </c:pt>
                <c:pt idx="676">
                  <c:v>928.14603999999997</c:v>
                </c:pt>
                <c:pt idx="677">
                  <c:v>926.55985999999996</c:v>
                </c:pt>
                <c:pt idx="678">
                  <c:v>924.97369000000003</c:v>
                </c:pt>
                <c:pt idx="679">
                  <c:v>923.38751999999999</c:v>
                </c:pt>
                <c:pt idx="680">
                  <c:v>921.80134999999996</c:v>
                </c:pt>
                <c:pt idx="681">
                  <c:v>920.21516999999994</c:v>
                </c:pt>
                <c:pt idx="682">
                  <c:v>918.62900000000002</c:v>
                </c:pt>
                <c:pt idx="683">
                  <c:v>917.04282999999998</c:v>
                </c:pt>
                <c:pt idx="684">
                  <c:v>915.45664999999997</c:v>
                </c:pt>
                <c:pt idx="685">
                  <c:v>913.87048000000004</c:v>
                </c:pt>
                <c:pt idx="686">
                  <c:v>912.28431</c:v>
                </c:pt>
                <c:pt idx="687">
                  <c:v>910.69813999999997</c:v>
                </c:pt>
                <c:pt idx="688">
                  <c:v>909.11197000000004</c:v>
                </c:pt>
                <c:pt idx="689">
                  <c:v>907.52579000000003</c:v>
                </c:pt>
                <c:pt idx="690">
                  <c:v>905.93961999999999</c:v>
                </c:pt>
                <c:pt idx="691">
                  <c:v>904.35344999999995</c:v>
                </c:pt>
                <c:pt idx="692">
                  <c:v>902.76728000000003</c:v>
                </c:pt>
                <c:pt idx="693">
                  <c:v>901.18110000000001</c:v>
                </c:pt>
                <c:pt idx="694">
                  <c:v>899.59492999999998</c:v>
                </c:pt>
                <c:pt idx="695">
                  <c:v>898.00876000000005</c:v>
                </c:pt>
                <c:pt idx="696">
                  <c:v>896.42259000000001</c:v>
                </c:pt>
                <c:pt idx="697">
                  <c:v>894.83641</c:v>
                </c:pt>
                <c:pt idx="698">
                  <c:v>893.25023999999996</c:v>
                </c:pt>
                <c:pt idx="699">
                  <c:v>891.66407000000004</c:v>
                </c:pt>
                <c:pt idx="700">
                  <c:v>890.0779</c:v>
                </c:pt>
                <c:pt idx="701">
                  <c:v>888.49171999999999</c:v>
                </c:pt>
                <c:pt idx="702">
                  <c:v>886.90554999999995</c:v>
                </c:pt>
                <c:pt idx="703">
                  <c:v>885.31938000000002</c:v>
                </c:pt>
                <c:pt idx="704">
                  <c:v>883.73320000000001</c:v>
                </c:pt>
                <c:pt idx="705">
                  <c:v>882.14702999999997</c:v>
                </c:pt>
                <c:pt idx="706">
                  <c:v>880.56086000000005</c:v>
                </c:pt>
                <c:pt idx="707">
                  <c:v>878.97469000000001</c:v>
                </c:pt>
                <c:pt idx="708">
                  <c:v>877.38851</c:v>
                </c:pt>
                <c:pt idx="709">
                  <c:v>875.80233999999996</c:v>
                </c:pt>
                <c:pt idx="710">
                  <c:v>874.21617000000003</c:v>
                </c:pt>
                <c:pt idx="711">
                  <c:v>872.63</c:v>
                </c:pt>
                <c:pt idx="712">
                  <c:v>871.04381999999998</c:v>
                </c:pt>
                <c:pt idx="713">
                  <c:v>869.45764999999994</c:v>
                </c:pt>
                <c:pt idx="714">
                  <c:v>867.87148000000002</c:v>
                </c:pt>
                <c:pt idx="715">
                  <c:v>866.28530999999998</c:v>
                </c:pt>
                <c:pt idx="716">
                  <c:v>864.69912999999997</c:v>
                </c:pt>
                <c:pt idx="717">
                  <c:v>863.11296000000004</c:v>
                </c:pt>
                <c:pt idx="718">
                  <c:v>861.52679000000001</c:v>
                </c:pt>
                <c:pt idx="719">
                  <c:v>859.94061999999997</c:v>
                </c:pt>
                <c:pt idx="720">
                  <c:v>858.35443999999995</c:v>
                </c:pt>
                <c:pt idx="721">
                  <c:v>856.76827000000003</c:v>
                </c:pt>
                <c:pt idx="722">
                  <c:v>855.18209999999999</c:v>
                </c:pt>
                <c:pt idx="723">
                  <c:v>853.59592999999995</c:v>
                </c:pt>
                <c:pt idx="724">
                  <c:v>852.00975000000005</c:v>
                </c:pt>
                <c:pt idx="725">
                  <c:v>850.42358000000002</c:v>
                </c:pt>
                <c:pt idx="726">
                  <c:v>848.83740999999998</c:v>
                </c:pt>
                <c:pt idx="727">
                  <c:v>847.25124000000005</c:v>
                </c:pt>
                <c:pt idx="728">
                  <c:v>845.66506000000004</c:v>
                </c:pt>
                <c:pt idx="729">
                  <c:v>844.07889</c:v>
                </c:pt>
                <c:pt idx="730">
                  <c:v>842.49271999999996</c:v>
                </c:pt>
                <c:pt idx="731">
                  <c:v>840.90655000000004</c:v>
                </c:pt>
                <c:pt idx="732">
                  <c:v>839.32037000000003</c:v>
                </c:pt>
                <c:pt idx="733">
                  <c:v>837.73419999999999</c:v>
                </c:pt>
                <c:pt idx="734">
                  <c:v>836.14802999999995</c:v>
                </c:pt>
                <c:pt idx="735">
                  <c:v>834.56186000000002</c:v>
                </c:pt>
                <c:pt idx="736">
                  <c:v>832.97568000000001</c:v>
                </c:pt>
                <c:pt idx="737">
                  <c:v>831.38950999999997</c:v>
                </c:pt>
                <c:pt idx="738">
                  <c:v>829.80334000000005</c:v>
                </c:pt>
                <c:pt idx="739">
                  <c:v>828.21717000000001</c:v>
                </c:pt>
                <c:pt idx="740">
                  <c:v>826.63099</c:v>
                </c:pt>
                <c:pt idx="741">
                  <c:v>825.04481999999996</c:v>
                </c:pt>
                <c:pt idx="742">
                  <c:v>823.45865000000003</c:v>
                </c:pt>
                <c:pt idx="743">
                  <c:v>821.87248</c:v>
                </c:pt>
                <c:pt idx="744">
                  <c:v>820.28629999999998</c:v>
                </c:pt>
                <c:pt idx="745">
                  <c:v>818.70012999999994</c:v>
                </c:pt>
                <c:pt idx="746">
                  <c:v>817.11396000000002</c:v>
                </c:pt>
                <c:pt idx="747">
                  <c:v>815.52778000000001</c:v>
                </c:pt>
                <c:pt idx="748">
                  <c:v>813.94160999999997</c:v>
                </c:pt>
                <c:pt idx="749">
                  <c:v>812.35544000000004</c:v>
                </c:pt>
                <c:pt idx="750">
                  <c:v>810.76927000000001</c:v>
                </c:pt>
                <c:pt idx="751">
                  <c:v>809.18308999999999</c:v>
                </c:pt>
                <c:pt idx="752">
                  <c:v>807.59691999999995</c:v>
                </c:pt>
                <c:pt idx="753">
                  <c:v>806.01075000000003</c:v>
                </c:pt>
                <c:pt idx="754">
                  <c:v>804.42457999999999</c:v>
                </c:pt>
                <c:pt idx="755">
                  <c:v>802.83839999999998</c:v>
                </c:pt>
                <c:pt idx="756">
                  <c:v>801.25223000000005</c:v>
                </c:pt>
                <c:pt idx="757">
                  <c:v>799.66606000000002</c:v>
                </c:pt>
                <c:pt idx="758">
                  <c:v>798.07988999999998</c:v>
                </c:pt>
                <c:pt idx="759">
                  <c:v>796.49370999999996</c:v>
                </c:pt>
                <c:pt idx="760">
                  <c:v>794.90754000000004</c:v>
                </c:pt>
                <c:pt idx="761">
                  <c:v>793.32137</c:v>
                </c:pt>
                <c:pt idx="762">
                  <c:v>791.73519999999996</c:v>
                </c:pt>
                <c:pt idx="763">
                  <c:v>790.14901999999995</c:v>
                </c:pt>
                <c:pt idx="764">
                  <c:v>788.56285000000003</c:v>
                </c:pt>
                <c:pt idx="765">
                  <c:v>786.97667999999999</c:v>
                </c:pt>
                <c:pt idx="766">
                  <c:v>785.39050999999995</c:v>
                </c:pt>
                <c:pt idx="767">
                  <c:v>783.80433000000005</c:v>
                </c:pt>
                <c:pt idx="768">
                  <c:v>782.21816000000001</c:v>
                </c:pt>
                <c:pt idx="769">
                  <c:v>780.63198999999997</c:v>
                </c:pt>
                <c:pt idx="770">
                  <c:v>779.04582000000005</c:v>
                </c:pt>
                <c:pt idx="771">
                  <c:v>777.45964000000004</c:v>
                </c:pt>
                <c:pt idx="772">
                  <c:v>775.87347</c:v>
                </c:pt>
                <c:pt idx="773">
                  <c:v>774.28729999999996</c:v>
                </c:pt>
                <c:pt idx="774">
                  <c:v>772.70113000000003</c:v>
                </c:pt>
                <c:pt idx="775">
                  <c:v>771.11495000000002</c:v>
                </c:pt>
                <c:pt idx="776">
                  <c:v>769.52877999999998</c:v>
                </c:pt>
                <c:pt idx="777">
                  <c:v>767.94260999999995</c:v>
                </c:pt>
                <c:pt idx="778">
                  <c:v>766.35644000000002</c:v>
                </c:pt>
                <c:pt idx="779">
                  <c:v>764.77026000000001</c:v>
                </c:pt>
                <c:pt idx="780">
                  <c:v>763.18408999999997</c:v>
                </c:pt>
                <c:pt idx="781">
                  <c:v>761.59792000000004</c:v>
                </c:pt>
                <c:pt idx="782">
                  <c:v>760.01175000000001</c:v>
                </c:pt>
                <c:pt idx="783">
                  <c:v>758.42556999999999</c:v>
                </c:pt>
                <c:pt idx="784">
                  <c:v>756.83939999999996</c:v>
                </c:pt>
                <c:pt idx="785">
                  <c:v>755.25323000000003</c:v>
                </c:pt>
                <c:pt idx="786">
                  <c:v>753.66705999999999</c:v>
                </c:pt>
                <c:pt idx="787">
                  <c:v>752.08087999999998</c:v>
                </c:pt>
                <c:pt idx="788">
                  <c:v>750.49471000000005</c:v>
                </c:pt>
                <c:pt idx="789">
                  <c:v>748.90854000000002</c:v>
                </c:pt>
                <c:pt idx="790">
                  <c:v>747.32236</c:v>
                </c:pt>
                <c:pt idx="791">
                  <c:v>745.73618999999997</c:v>
                </c:pt>
                <c:pt idx="792">
                  <c:v>744.15002000000004</c:v>
                </c:pt>
                <c:pt idx="793">
                  <c:v>742.56385</c:v>
                </c:pt>
                <c:pt idx="794">
                  <c:v>740.97766999999999</c:v>
                </c:pt>
                <c:pt idx="795">
                  <c:v>739.39149999999995</c:v>
                </c:pt>
                <c:pt idx="796">
                  <c:v>737.80533000000003</c:v>
                </c:pt>
                <c:pt idx="797">
                  <c:v>736.21915999999999</c:v>
                </c:pt>
                <c:pt idx="798">
                  <c:v>734.63297999999998</c:v>
                </c:pt>
                <c:pt idx="799">
                  <c:v>733.04681000000005</c:v>
                </c:pt>
                <c:pt idx="800">
                  <c:v>731.46064000000001</c:v>
                </c:pt>
                <c:pt idx="801">
                  <c:v>729.87446999999997</c:v>
                </c:pt>
                <c:pt idx="802">
                  <c:v>728.28828999999996</c:v>
                </c:pt>
                <c:pt idx="803">
                  <c:v>726.70212000000004</c:v>
                </c:pt>
                <c:pt idx="804">
                  <c:v>725.11595</c:v>
                </c:pt>
                <c:pt idx="805">
                  <c:v>723.52977999999996</c:v>
                </c:pt>
                <c:pt idx="806">
                  <c:v>721.94359999999995</c:v>
                </c:pt>
                <c:pt idx="807">
                  <c:v>720.35743000000002</c:v>
                </c:pt>
                <c:pt idx="808">
                  <c:v>718.77125999999998</c:v>
                </c:pt>
                <c:pt idx="809">
                  <c:v>717.18508999999995</c:v>
                </c:pt>
                <c:pt idx="810">
                  <c:v>715.59891000000005</c:v>
                </c:pt>
                <c:pt idx="811">
                  <c:v>714.01274000000001</c:v>
                </c:pt>
                <c:pt idx="812">
                  <c:v>712.42656999999997</c:v>
                </c:pt>
                <c:pt idx="813">
                  <c:v>710.84040000000005</c:v>
                </c:pt>
                <c:pt idx="814">
                  <c:v>709.25422000000003</c:v>
                </c:pt>
                <c:pt idx="815">
                  <c:v>707.66804999999999</c:v>
                </c:pt>
                <c:pt idx="816">
                  <c:v>706.08187999999996</c:v>
                </c:pt>
                <c:pt idx="817">
                  <c:v>704.49571000000003</c:v>
                </c:pt>
                <c:pt idx="818">
                  <c:v>702.90953000000002</c:v>
                </c:pt>
                <c:pt idx="819">
                  <c:v>701.32335999999998</c:v>
                </c:pt>
                <c:pt idx="820">
                  <c:v>699.73719000000006</c:v>
                </c:pt>
                <c:pt idx="821">
                  <c:v>698.15102000000002</c:v>
                </c:pt>
                <c:pt idx="822">
                  <c:v>696.56484</c:v>
                </c:pt>
                <c:pt idx="823">
                  <c:v>694.97866999999997</c:v>
                </c:pt>
                <c:pt idx="824">
                  <c:v>693.39250000000004</c:v>
                </c:pt>
                <c:pt idx="825">
                  <c:v>691.80633</c:v>
                </c:pt>
                <c:pt idx="826">
                  <c:v>690.22014999999999</c:v>
                </c:pt>
                <c:pt idx="827">
                  <c:v>688.63397999999995</c:v>
                </c:pt>
                <c:pt idx="828">
                  <c:v>687.04781000000003</c:v>
                </c:pt>
                <c:pt idx="829">
                  <c:v>685.46163999999999</c:v>
                </c:pt>
                <c:pt idx="830">
                  <c:v>683.87545999999998</c:v>
                </c:pt>
                <c:pt idx="831">
                  <c:v>682.28929000000005</c:v>
                </c:pt>
                <c:pt idx="832">
                  <c:v>680.70312000000001</c:v>
                </c:pt>
                <c:pt idx="833">
                  <c:v>679.11694</c:v>
                </c:pt>
                <c:pt idx="834">
                  <c:v>677.53076999999996</c:v>
                </c:pt>
                <c:pt idx="835">
                  <c:v>675.94460000000004</c:v>
                </c:pt>
                <c:pt idx="836">
                  <c:v>674.35843</c:v>
                </c:pt>
                <c:pt idx="837">
                  <c:v>672.77224999999999</c:v>
                </c:pt>
                <c:pt idx="838">
                  <c:v>671.18607999999995</c:v>
                </c:pt>
                <c:pt idx="839">
                  <c:v>669.59991000000002</c:v>
                </c:pt>
                <c:pt idx="840">
                  <c:v>668.01373999999998</c:v>
                </c:pt>
                <c:pt idx="841">
                  <c:v>666.42755999999997</c:v>
                </c:pt>
                <c:pt idx="842">
                  <c:v>664.84139000000005</c:v>
                </c:pt>
                <c:pt idx="843">
                  <c:v>663.25522000000001</c:v>
                </c:pt>
                <c:pt idx="844">
                  <c:v>661.66904999999997</c:v>
                </c:pt>
                <c:pt idx="845">
                  <c:v>660.08286999999996</c:v>
                </c:pt>
                <c:pt idx="846">
                  <c:v>658.49670000000003</c:v>
                </c:pt>
                <c:pt idx="847">
                  <c:v>656.91052999999999</c:v>
                </c:pt>
                <c:pt idx="848">
                  <c:v>655.32435999999996</c:v>
                </c:pt>
                <c:pt idx="849">
                  <c:v>653.73818000000006</c:v>
                </c:pt>
                <c:pt idx="850">
                  <c:v>652.15201000000002</c:v>
                </c:pt>
                <c:pt idx="851">
                  <c:v>650.56583999999998</c:v>
                </c:pt>
                <c:pt idx="852">
                  <c:v>648.97967000000006</c:v>
                </c:pt>
                <c:pt idx="853">
                  <c:v>647.39349000000004</c:v>
                </c:pt>
                <c:pt idx="854">
                  <c:v>645.80732</c:v>
                </c:pt>
                <c:pt idx="855">
                  <c:v>644.22114999999997</c:v>
                </c:pt>
                <c:pt idx="856">
                  <c:v>642.63498000000004</c:v>
                </c:pt>
                <c:pt idx="857">
                  <c:v>641.04880000000003</c:v>
                </c:pt>
                <c:pt idx="858">
                  <c:v>639.46262999999999</c:v>
                </c:pt>
                <c:pt idx="859">
                  <c:v>637.87645999999995</c:v>
                </c:pt>
                <c:pt idx="860">
                  <c:v>636.29029000000003</c:v>
                </c:pt>
                <c:pt idx="861">
                  <c:v>634.70411000000001</c:v>
                </c:pt>
                <c:pt idx="862">
                  <c:v>633.11793999999998</c:v>
                </c:pt>
                <c:pt idx="863">
                  <c:v>631.53177000000005</c:v>
                </c:pt>
                <c:pt idx="864">
                  <c:v>629.94560000000001</c:v>
                </c:pt>
                <c:pt idx="865">
                  <c:v>628.35942</c:v>
                </c:pt>
                <c:pt idx="866">
                  <c:v>626.77324999999996</c:v>
                </c:pt>
                <c:pt idx="867">
                  <c:v>625.18708000000004</c:v>
                </c:pt>
                <c:pt idx="868">
                  <c:v>623.60091</c:v>
                </c:pt>
                <c:pt idx="869">
                  <c:v>622.01472999999999</c:v>
                </c:pt>
                <c:pt idx="870">
                  <c:v>620.42855999999995</c:v>
                </c:pt>
                <c:pt idx="871">
                  <c:v>618.84239000000002</c:v>
                </c:pt>
                <c:pt idx="872">
                  <c:v>617.25621999999998</c:v>
                </c:pt>
                <c:pt idx="873">
                  <c:v>615.67003999999997</c:v>
                </c:pt>
                <c:pt idx="874">
                  <c:v>614.08387000000005</c:v>
                </c:pt>
                <c:pt idx="875">
                  <c:v>612.49770000000001</c:v>
                </c:pt>
                <c:pt idx="876">
                  <c:v>610.91152</c:v>
                </c:pt>
                <c:pt idx="877">
                  <c:v>609.32534999999996</c:v>
                </c:pt>
                <c:pt idx="878">
                  <c:v>607.73918000000003</c:v>
                </c:pt>
                <c:pt idx="879">
                  <c:v>606.15300999999999</c:v>
                </c:pt>
                <c:pt idx="880">
                  <c:v>604.56682999999998</c:v>
                </c:pt>
                <c:pt idx="881">
                  <c:v>602.98065999999994</c:v>
                </c:pt>
                <c:pt idx="882">
                  <c:v>601.39449000000002</c:v>
                </c:pt>
                <c:pt idx="883">
                  <c:v>599.80831999999998</c:v>
                </c:pt>
                <c:pt idx="884">
                  <c:v>598.22213999999997</c:v>
                </c:pt>
                <c:pt idx="885">
                  <c:v>596.63597000000004</c:v>
                </c:pt>
                <c:pt idx="886">
                  <c:v>595.0498</c:v>
                </c:pt>
                <c:pt idx="887">
                  <c:v>593.46362999999997</c:v>
                </c:pt>
                <c:pt idx="888">
                  <c:v>591.87746000000004</c:v>
                </c:pt>
                <c:pt idx="889">
                  <c:v>590.29128000000003</c:v>
                </c:pt>
                <c:pt idx="890">
                  <c:v>588.70510999999999</c:v>
                </c:pt>
                <c:pt idx="891">
                  <c:v>587.11893999999995</c:v>
                </c:pt>
                <c:pt idx="892">
                  <c:v>585.53276000000005</c:v>
                </c:pt>
                <c:pt idx="893">
                  <c:v>583.94659000000001</c:v>
                </c:pt>
                <c:pt idx="894">
                  <c:v>582.36041999999998</c:v>
                </c:pt>
                <c:pt idx="895">
                  <c:v>580.77425000000005</c:v>
                </c:pt>
                <c:pt idx="896">
                  <c:v>579.18807000000004</c:v>
                </c:pt>
                <c:pt idx="897">
                  <c:v>577.6019</c:v>
                </c:pt>
                <c:pt idx="898">
                  <c:v>576.01572999999996</c:v>
                </c:pt>
                <c:pt idx="899">
                  <c:v>574.42956000000004</c:v>
                </c:pt>
                <c:pt idx="900">
                  <c:v>572.84338000000002</c:v>
                </c:pt>
                <c:pt idx="901">
                  <c:v>571.25720999999999</c:v>
                </c:pt>
                <c:pt idx="902">
                  <c:v>569.67103999999995</c:v>
                </c:pt>
                <c:pt idx="903">
                  <c:v>568.08487000000002</c:v>
                </c:pt>
                <c:pt idx="904">
                  <c:v>566.49869000000001</c:v>
                </c:pt>
                <c:pt idx="905">
                  <c:v>564.91251999999997</c:v>
                </c:pt>
                <c:pt idx="906">
                  <c:v>563.32635000000005</c:v>
                </c:pt>
                <c:pt idx="907">
                  <c:v>561.74018000000001</c:v>
                </c:pt>
                <c:pt idx="908">
                  <c:v>560.154</c:v>
                </c:pt>
                <c:pt idx="909">
                  <c:v>558.56782999999996</c:v>
                </c:pt>
                <c:pt idx="910">
                  <c:v>556.98166000000003</c:v>
                </c:pt>
                <c:pt idx="911">
                  <c:v>555.39549</c:v>
                </c:pt>
                <c:pt idx="912">
                  <c:v>553.80930999999998</c:v>
                </c:pt>
                <c:pt idx="913">
                  <c:v>552.22313999999994</c:v>
                </c:pt>
                <c:pt idx="914">
                  <c:v>550.63697000000002</c:v>
                </c:pt>
                <c:pt idx="915">
                  <c:v>549.05079999999998</c:v>
                </c:pt>
                <c:pt idx="916">
                  <c:v>547.46461999999997</c:v>
                </c:pt>
                <c:pt idx="917">
                  <c:v>545.87845000000004</c:v>
                </c:pt>
                <c:pt idx="918">
                  <c:v>544.29228000000001</c:v>
                </c:pt>
                <c:pt idx="919">
                  <c:v>542.70610999999997</c:v>
                </c:pt>
                <c:pt idx="920">
                  <c:v>541.11992999999995</c:v>
                </c:pt>
                <c:pt idx="921">
                  <c:v>539.53376000000003</c:v>
                </c:pt>
                <c:pt idx="922">
                  <c:v>537.94758999999999</c:v>
                </c:pt>
                <c:pt idx="923">
                  <c:v>536.36140999999998</c:v>
                </c:pt>
                <c:pt idx="924">
                  <c:v>534.77524000000005</c:v>
                </c:pt>
                <c:pt idx="925">
                  <c:v>533.18907000000002</c:v>
                </c:pt>
                <c:pt idx="926">
                  <c:v>531.60289999999998</c:v>
                </c:pt>
                <c:pt idx="927">
                  <c:v>530.01671999999996</c:v>
                </c:pt>
                <c:pt idx="928">
                  <c:v>528.43055000000004</c:v>
                </c:pt>
                <c:pt idx="929">
                  <c:v>526.84438</c:v>
                </c:pt>
                <c:pt idx="930">
                  <c:v>525.25820999999996</c:v>
                </c:pt>
                <c:pt idx="931">
                  <c:v>523.67204000000004</c:v>
                </c:pt>
                <c:pt idx="932">
                  <c:v>522.08586000000003</c:v>
                </c:pt>
                <c:pt idx="933">
                  <c:v>520.49968999999999</c:v>
                </c:pt>
                <c:pt idx="934">
                  <c:v>518.91351999999995</c:v>
                </c:pt>
                <c:pt idx="935">
                  <c:v>517.32735000000002</c:v>
                </c:pt>
                <c:pt idx="936">
                  <c:v>515.74117000000001</c:v>
                </c:pt>
                <c:pt idx="937">
                  <c:v>514.15499999999997</c:v>
                </c:pt>
                <c:pt idx="938">
                  <c:v>512.56883000000005</c:v>
                </c:pt>
                <c:pt idx="939">
                  <c:v>510.98266000000001</c:v>
                </c:pt>
                <c:pt idx="940">
                  <c:v>509.39648</c:v>
                </c:pt>
                <c:pt idx="941">
                  <c:v>507.81031000000002</c:v>
                </c:pt>
                <c:pt idx="942">
                  <c:v>506.22413999999998</c:v>
                </c:pt>
                <c:pt idx="943">
                  <c:v>504.63796000000002</c:v>
                </c:pt>
                <c:pt idx="944">
                  <c:v>503.05178999999998</c:v>
                </c:pt>
                <c:pt idx="945">
                  <c:v>501.46562</c:v>
                </c:pt>
                <c:pt idx="946">
                  <c:v>499.87945000000002</c:v>
                </c:pt>
                <c:pt idx="947">
                  <c:v>498.29327000000001</c:v>
                </c:pt>
                <c:pt idx="948">
                  <c:v>496.70710000000003</c:v>
                </c:pt>
                <c:pt idx="949">
                  <c:v>495.12092999999999</c:v>
                </c:pt>
                <c:pt idx="950">
                  <c:v>493.53476000000001</c:v>
                </c:pt>
                <c:pt idx="951">
                  <c:v>491.94857999999999</c:v>
                </c:pt>
                <c:pt idx="952">
                  <c:v>490.36241000000001</c:v>
                </c:pt>
                <c:pt idx="953">
                  <c:v>488.77623999999997</c:v>
                </c:pt>
                <c:pt idx="954">
                  <c:v>487.19006999999999</c:v>
                </c:pt>
                <c:pt idx="955">
                  <c:v>485.60388999999998</c:v>
                </c:pt>
                <c:pt idx="956">
                  <c:v>484.01772</c:v>
                </c:pt>
                <c:pt idx="957">
                  <c:v>482.43155000000002</c:v>
                </c:pt>
                <c:pt idx="958">
                  <c:v>480.84537999999998</c:v>
                </c:pt>
                <c:pt idx="959">
                  <c:v>479.25920000000002</c:v>
                </c:pt>
                <c:pt idx="960">
                  <c:v>477.67302999999998</c:v>
                </c:pt>
                <c:pt idx="961">
                  <c:v>476.08686</c:v>
                </c:pt>
                <c:pt idx="962">
                  <c:v>474.50069000000002</c:v>
                </c:pt>
                <c:pt idx="963">
                  <c:v>472.91451000000001</c:v>
                </c:pt>
                <c:pt idx="964">
                  <c:v>471.32834000000003</c:v>
                </c:pt>
                <c:pt idx="965">
                  <c:v>469.74216999999999</c:v>
                </c:pt>
                <c:pt idx="966">
                  <c:v>468.15600000000001</c:v>
                </c:pt>
                <c:pt idx="967">
                  <c:v>466.56981999999999</c:v>
                </c:pt>
                <c:pt idx="968">
                  <c:v>464.98365000000001</c:v>
                </c:pt>
                <c:pt idx="969">
                  <c:v>463.39747999999997</c:v>
                </c:pt>
                <c:pt idx="970">
                  <c:v>461.81130999999999</c:v>
                </c:pt>
                <c:pt idx="971">
                  <c:v>460.22512999999998</c:v>
                </c:pt>
                <c:pt idx="972">
                  <c:v>458.63896</c:v>
                </c:pt>
                <c:pt idx="973">
                  <c:v>457.05279000000002</c:v>
                </c:pt>
                <c:pt idx="974">
                  <c:v>455.46661</c:v>
                </c:pt>
                <c:pt idx="975">
                  <c:v>453.88044000000002</c:v>
                </c:pt>
                <c:pt idx="976">
                  <c:v>452.29426999999998</c:v>
                </c:pt>
                <c:pt idx="977">
                  <c:v>450.7081</c:v>
                </c:pt>
                <c:pt idx="978">
                  <c:v>449.12191999999999</c:v>
                </c:pt>
                <c:pt idx="979">
                  <c:v>447.53575000000001</c:v>
                </c:pt>
                <c:pt idx="980">
                  <c:v>445.94958000000003</c:v>
                </c:pt>
                <c:pt idx="981">
                  <c:v>444.36340999999999</c:v>
                </c:pt>
                <c:pt idx="982">
                  <c:v>442.77724000000001</c:v>
                </c:pt>
                <c:pt idx="983">
                  <c:v>441.19105999999999</c:v>
                </c:pt>
                <c:pt idx="984">
                  <c:v>439.60489000000001</c:v>
                </c:pt>
                <c:pt idx="985">
                  <c:v>438.01871999999997</c:v>
                </c:pt>
                <c:pt idx="986">
                  <c:v>436.43254999999999</c:v>
                </c:pt>
                <c:pt idx="987">
                  <c:v>434.84636999999998</c:v>
                </c:pt>
                <c:pt idx="988">
                  <c:v>433.2602</c:v>
                </c:pt>
                <c:pt idx="989">
                  <c:v>431.67403000000002</c:v>
                </c:pt>
                <c:pt idx="990">
                  <c:v>430.08785</c:v>
                </c:pt>
                <c:pt idx="991">
                  <c:v>428.50168000000002</c:v>
                </c:pt>
                <c:pt idx="992">
                  <c:v>426.91550999999998</c:v>
                </c:pt>
                <c:pt idx="993">
                  <c:v>425.32934</c:v>
                </c:pt>
                <c:pt idx="994">
                  <c:v>423.74315999999999</c:v>
                </c:pt>
                <c:pt idx="995">
                  <c:v>422.15699000000001</c:v>
                </c:pt>
                <c:pt idx="996">
                  <c:v>420.57082000000003</c:v>
                </c:pt>
                <c:pt idx="997">
                  <c:v>418.98464999999999</c:v>
                </c:pt>
                <c:pt idx="998">
                  <c:v>417.39846999999997</c:v>
                </c:pt>
                <c:pt idx="999">
                  <c:v>415.81229999999999</c:v>
                </c:pt>
                <c:pt idx="1000">
                  <c:v>414.22613000000001</c:v>
                </c:pt>
                <c:pt idx="1001">
                  <c:v>412.63995999999997</c:v>
                </c:pt>
                <c:pt idx="1002">
                  <c:v>411.05378000000002</c:v>
                </c:pt>
                <c:pt idx="1003">
                  <c:v>409.46760999999998</c:v>
                </c:pt>
                <c:pt idx="1004">
                  <c:v>407.88144</c:v>
                </c:pt>
                <c:pt idx="1005">
                  <c:v>406.29527000000002</c:v>
                </c:pt>
                <c:pt idx="1006">
                  <c:v>404.70909</c:v>
                </c:pt>
                <c:pt idx="1007">
                  <c:v>403.12292000000002</c:v>
                </c:pt>
                <c:pt idx="1008">
                  <c:v>401.53674999999998</c:v>
                </c:pt>
                <c:pt idx="1009">
                  <c:v>399.95058</c:v>
                </c:pt>
                <c:pt idx="1010">
                  <c:v>398.36439999999999</c:v>
                </c:pt>
                <c:pt idx="1011">
                  <c:v>396.77823000000001</c:v>
                </c:pt>
                <c:pt idx="1012">
                  <c:v>395.19206000000003</c:v>
                </c:pt>
                <c:pt idx="1013">
                  <c:v>393.60588999999999</c:v>
                </c:pt>
                <c:pt idx="1014">
                  <c:v>392.01970999999998</c:v>
                </c:pt>
                <c:pt idx="1015">
                  <c:v>390.43353999999999</c:v>
                </c:pt>
                <c:pt idx="1016">
                  <c:v>388.84737000000001</c:v>
                </c:pt>
                <c:pt idx="1017">
                  <c:v>387.26119</c:v>
                </c:pt>
                <c:pt idx="1018">
                  <c:v>385.67502000000002</c:v>
                </c:pt>
                <c:pt idx="1019">
                  <c:v>384.08884999999998</c:v>
                </c:pt>
                <c:pt idx="1020">
                  <c:v>382.50268</c:v>
                </c:pt>
                <c:pt idx="1021">
                  <c:v>380.91649999999998</c:v>
                </c:pt>
                <c:pt idx="1022">
                  <c:v>379.33033</c:v>
                </c:pt>
                <c:pt idx="1023">
                  <c:v>377.74416000000002</c:v>
                </c:pt>
                <c:pt idx="1024">
                  <c:v>376.15798999999998</c:v>
                </c:pt>
                <c:pt idx="1025">
                  <c:v>374.57182</c:v>
                </c:pt>
                <c:pt idx="1026">
                  <c:v>372.98563999999999</c:v>
                </c:pt>
                <c:pt idx="1027">
                  <c:v>371.39947000000001</c:v>
                </c:pt>
                <c:pt idx="1028">
                  <c:v>369.81330000000003</c:v>
                </c:pt>
                <c:pt idx="1029">
                  <c:v>368.22712999999999</c:v>
                </c:pt>
                <c:pt idx="1030">
                  <c:v>366.64094999999998</c:v>
                </c:pt>
                <c:pt idx="1031">
                  <c:v>365.05477999999999</c:v>
                </c:pt>
                <c:pt idx="1032">
                  <c:v>363.46861000000001</c:v>
                </c:pt>
                <c:pt idx="1033">
                  <c:v>361.88243</c:v>
                </c:pt>
                <c:pt idx="1034">
                  <c:v>360.29626000000002</c:v>
                </c:pt>
                <c:pt idx="1035">
                  <c:v>358.71008999999998</c:v>
                </c:pt>
                <c:pt idx="1036">
                  <c:v>357.12392</c:v>
                </c:pt>
                <c:pt idx="1037">
                  <c:v>355.53773999999999</c:v>
                </c:pt>
                <c:pt idx="1038">
                  <c:v>353.95157</c:v>
                </c:pt>
                <c:pt idx="1039">
                  <c:v>352.36540000000002</c:v>
                </c:pt>
                <c:pt idx="1040">
                  <c:v>350.77922999999998</c:v>
                </c:pt>
                <c:pt idx="1041">
                  <c:v>349.19305000000003</c:v>
                </c:pt>
                <c:pt idx="1042">
                  <c:v>347.60687999999999</c:v>
                </c:pt>
                <c:pt idx="1043">
                  <c:v>346.02071000000001</c:v>
                </c:pt>
                <c:pt idx="1044">
                  <c:v>344.43454000000003</c:v>
                </c:pt>
                <c:pt idx="1045">
                  <c:v>342.84836000000001</c:v>
                </c:pt>
                <c:pt idx="1046">
                  <c:v>341.26218999999998</c:v>
                </c:pt>
                <c:pt idx="1047">
                  <c:v>339.67601999999999</c:v>
                </c:pt>
                <c:pt idx="1048">
                  <c:v>338.08985000000001</c:v>
                </c:pt>
                <c:pt idx="1049">
                  <c:v>336.50367</c:v>
                </c:pt>
                <c:pt idx="1050">
                  <c:v>334.91750000000002</c:v>
                </c:pt>
                <c:pt idx="1051">
                  <c:v>333.33132999999998</c:v>
                </c:pt>
                <c:pt idx="1052">
                  <c:v>331.74516</c:v>
                </c:pt>
                <c:pt idx="1053">
                  <c:v>330.15897999999999</c:v>
                </c:pt>
                <c:pt idx="1054">
                  <c:v>328.57281</c:v>
                </c:pt>
                <c:pt idx="1055">
                  <c:v>326.98664000000002</c:v>
                </c:pt>
                <c:pt idx="1056">
                  <c:v>325.40046999999998</c:v>
                </c:pt>
                <c:pt idx="1057">
                  <c:v>323.81429000000003</c:v>
                </c:pt>
                <c:pt idx="1058">
                  <c:v>322.22811999999999</c:v>
                </c:pt>
                <c:pt idx="1059">
                  <c:v>320.64195000000001</c:v>
                </c:pt>
                <c:pt idx="1060">
                  <c:v>319.05578000000003</c:v>
                </c:pt>
                <c:pt idx="1061">
                  <c:v>317.46960000000001</c:v>
                </c:pt>
                <c:pt idx="1062">
                  <c:v>315.88342999999998</c:v>
                </c:pt>
                <c:pt idx="1063">
                  <c:v>314.29725999999999</c:v>
                </c:pt>
                <c:pt idx="1064">
                  <c:v>312.71109000000001</c:v>
                </c:pt>
                <c:pt idx="1065">
                  <c:v>311.12491</c:v>
                </c:pt>
                <c:pt idx="1066">
                  <c:v>309.53874000000002</c:v>
                </c:pt>
                <c:pt idx="1067">
                  <c:v>307.95256999999998</c:v>
                </c:pt>
                <c:pt idx="1068">
                  <c:v>306.3664</c:v>
                </c:pt>
                <c:pt idx="1069">
                  <c:v>304.78021999999999</c:v>
                </c:pt>
                <c:pt idx="1070">
                  <c:v>303.19405</c:v>
                </c:pt>
                <c:pt idx="1071">
                  <c:v>301.60788000000002</c:v>
                </c:pt>
                <c:pt idx="1072">
                  <c:v>300.02170999999998</c:v>
                </c:pt>
                <c:pt idx="1073">
                  <c:v>298.43553000000003</c:v>
                </c:pt>
                <c:pt idx="1074">
                  <c:v>296.84935999999999</c:v>
                </c:pt>
                <c:pt idx="1075">
                  <c:v>295.26319000000001</c:v>
                </c:pt>
                <c:pt idx="1076">
                  <c:v>293.67701</c:v>
                </c:pt>
                <c:pt idx="1077">
                  <c:v>292.09084000000001</c:v>
                </c:pt>
                <c:pt idx="1078">
                  <c:v>290.50466999999998</c:v>
                </c:pt>
                <c:pt idx="1079">
                  <c:v>288.91849999999999</c:v>
                </c:pt>
                <c:pt idx="1080">
                  <c:v>287.33233000000001</c:v>
                </c:pt>
                <c:pt idx="1081">
                  <c:v>285.74615</c:v>
                </c:pt>
                <c:pt idx="1082">
                  <c:v>284.15998000000002</c:v>
                </c:pt>
                <c:pt idx="1083">
                  <c:v>282.57380999999998</c:v>
                </c:pt>
                <c:pt idx="1084">
                  <c:v>280.98763000000002</c:v>
                </c:pt>
                <c:pt idx="1085">
                  <c:v>279.40145999999999</c:v>
                </c:pt>
                <c:pt idx="1086">
                  <c:v>277.81529</c:v>
                </c:pt>
                <c:pt idx="1087">
                  <c:v>276.22912000000002</c:v>
                </c:pt>
                <c:pt idx="1088">
                  <c:v>274.64294000000001</c:v>
                </c:pt>
                <c:pt idx="1089">
                  <c:v>273.05676999999997</c:v>
                </c:pt>
                <c:pt idx="1090">
                  <c:v>271.47059999999999</c:v>
                </c:pt>
                <c:pt idx="1091">
                  <c:v>269.88443000000001</c:v>
                </c:pt>
                <c:pt idx="1092">
                  <c:v>268.29825</c:v>
                </c:pt>
                <c:pt idx="1093">
                  <c:v>266.71208000000001</c:v>
                </c:pt>
                <c:pt idx="1094">
                  <c:v>265.12590999999998</c:v>
                </c:pt>
                <c:pt idx="1095">
                  <c:v>263.53973999999999</c:v>
                </c:pt>
                <c:pt idx="1096">
                  <c:v>261.95355999999998</c:v>
                </c:pt>
                <c:pt idx="1097">
                  <c:v>260.36739</c:v>
                </c:pt>
                <c:pt idx="1098">
                  <c:v>258.78122000000002</c:v>
                </c:pt>
                <c:pt idx="1099">
                  <c:v>257.19504999999998</c:v>
                </c:pt>
                <c:pt idx="1100">
                  <c:v>255.60887</c:v>
                </c:pt>
                <c:pt idx="1101">
                  <c:v>254.02269999999999</c:v>
                </c:pt>
                <c:pt idx="1102">
                  <c:v>252.43653</c:v>
                </c:pt>
                <c:pt idx="1103">
                  <c:v>250.85035999999999</c:v>
                </c:pt>
                <c:pt idx="1104">
                  <c:v>249.26418000000001</c:v>
                </c:pt>
                <c:pt idx="1105">
                  <c:v>247.67801</c:v>
                </c:pt>
                <c:pt idx="1106">
                  <c:v>246.09183999999999</c:v>
                </c:pt>
                <c:pt idx="1107">
                  <c:v>244.50567000000001</c:v>
                </c:pt>
                <c:pt idx="1108">
                  <c:v>242.91949</c:v>
                </c:pt>
                <c:pt idx="1109">
                  <c:v>241.33331999999999</c:v>
                </c:pt>
                <c:pt idx="1110">
                  <c:v>239.74715</c:v>
                </c:pt>
                <c:pt idx="1111">
                  <c:v>238.16098</c:v>
                </c:pt>
                <c:pt idx="1112">
                  <c:v>236.57480000000001</c:v>
                </c:pt>
                <c:pt idx="1113">
                  <c:v>234.98863</c:v>
                </c:pt>
                <c:pt idx="1114">
                  <c:v>233.40245999999999</c:v>
                </c:pt>
                <c:pt idx="1115">
                  <c:v>231.81628000000001</c:v>
                </c:pt>
                <c:pt idx="1116">
                  <c:v>230.23011</c:v>
                </c:pt>
                <c:pt idx="1117">
                  <c:v>228.64393999999999</c:v>
                </c:pt>
                <c:pt idx="1118">
                  <c:v>227.05777</c:v>
                </c:pt>
                <c:pt idx="1119">
                  <c:v>225.4716</c:v>
                </c:pt>
                <c:pt idx="1120">
                  <c:v>223.88542000000001</c:v>
                </c:pt>
                <c:pt idx="1121">
                  <c:v>222.29925</c:v>
                </c:pt>
                <c:pt idx="1122">
                  <c:v>220.71307999999999</c:v>
                </c:pt>
                <c:pt idx="1123">
                  <c:v>219.12690000000001</c:v>
                </c:pt>
                <c:pt idx="1124">
                  <c:v>217.54073</c:v>
                </c:pt>
                <c:pt idx="1125">
                  <c:v>215.95455999999999</c:v>
                </c:pt>
                <c:pt idx="1126">
                  <c:v>214.36839000000001</c:v>
                </c:pt>
                <c:pt idx="1127">
                  <c:v>212.78222</c:v>
                </c:pt>
                <c:pt idx="1128">
                  <c:v>211.19604000000001</c:v>
                </c:pt>
                <c:pt idx="1129">
                  <c:v>209.60987</c:v>
                </c:pt>
                <c:pt idx="1130">
                  <c:v>208.02369999999999</c:v>
                </c:pt>
                <c:pt idx="1131">
                  <c:v>206.43752000000001</c:v>
                </c:pt>
                <c:pt idx="1132">
                  <c:v>204.85135</c:v>
                </c:pt>
                <c:pt idx="1133">
                  <c:v>203.26517999999999</c:v>
                </c:pt>
                <c:pt idx="1134">
                  <c:v>201.67901000000001</c:v>
                </c:pt>
                <c:pt idx="1135">
                  <c:v>200.09282999999999</c:v>
                </c:pt>
                <c:pt idx="1136">
                  <c:v>198.50666000000001</c:v>
                </c:pt>
                <c:pt idx="1137">
                  <c:v>196.92049</c:v>
                </c:pt>
                <c:pt idx="1138">
                  <c:v>195.33431999999999</c:v>
                </c:pt>
                <c:pt idx="1139">
                  <c:v>193.74814000000001</c:v>
                </c:pt>
                <c:pt idx="1140">
                  <c:v>192.16197</c:v>
                </c:pt>
                <c:pt idx="1141">
                  <c:v>190.57579999999999</c:v>
                </c:pt>
                <c:pt idx="1142">
                  <c:v>188.98963000000001</c:v>
                </c:pt>
                <c:pt idx="1143">
                  <c:v>187.40344999999999</c:v>
                </c:pt>
                <c:pt idx="1144">
                  <c:v>185.81728000000001</c:v>
                </c:pt>
                <c:pt idx="1145">
                  <c:v>184.23111</c:v>
                </c:pt>
                <c:pt idx="1146">
                  <c:v>182.64493999999999</c:v>
                </c:pt>
                <c:pt idx="1147">
                  <c:v>181.05876000000001</c:v>
                </c:pt>
                <c:pt idx="1148">
                  <c:v>179.47259</c:v>
                </c:pt>
                <c:pt idx="1149">
                  <c:v>177.88641999999999</c:v>
                </c:pt>
                <c:pt idx="1150">
                  <c:v>176.30025000000001</c:v>
                </c:pt>
                <c:pt idx="1151">
                  <c:v>174.71406999999999</c:v>
                </c:pt>
                <c:pt idx="1152">
                  <c:v>173.12790000000001</c:v>
                </c:pt>
                <c:pt idx="1153">
                  <c:v>171.54173</c:v>
                </c:pt>
                <c:pt idx="1154">
                  <c:v>169.95555999999999</c:v>
                </c:pt>
                <c:pt idx="1155">
                  <c:v>168.36938000000001</c:v>
                </c:pt>
                <c:pt idx="1156">
                  <c:v>166.78321</c:v>
                </c:pt>
                <c:pt idx="1157">
                  <c:v>165.19703999999999</c:v>
                </c:pt>
                <c:pt idx="1158">
                  <c:v>163.61086</c:v>
                </c:pt>
                <c:pt idx="1159">
                  <c:v>162.02468999999999</c:v>
                </c:pt>
                <c:pt idx="1160">
                  <c:v>160.43852000000001</c:v>
                </c:pt>
                <c:pt idx="1161">
                  <c:v>158.85235</c:v>
                </c:pt>
                <c:pt idx="1162">
                  <c:v>157.26617999999999</c:v>
                </c:pt>
                <c:pt idx="1163">
                  <c:v>155.68</c:v>
                </c:pt>
                <c:pt idx="1164">
                  <c:v>154.09383</c:v>
                </c:pt>
                <c:pt idx="1165">
                  <c:v>152.50765999999999</c:v>
                </c:pt>
                <c:pt idx="1166">
                  <c:v>150.92148</c:v>
                </c:pt>
                <c:pt idx="1167">
                  <c:v>149.33530999999999</c:v>
                </c:pt>
                <c:pt idx="1168">
                  <c:v>147.74914000000001</c:v>
                </c:pt>
                <c:pt idx="1169">
                  <c:v>146.16297</c:v>
                </c:pt>
                <c:pt idx="1170">
                  <c:v>144.57679999999999</c:v>
                </c:pt>
                <c:pt idx="1171">
                  <c:v>142.99062000000001</c:v>
                </c:pt>
                <c:pt idx="1172">
                  <c:v>141.40445</c:v>
                </c:pt>
                <c:pt idx="1173">
                  <c:v>139.81827999999999</c:v>
                </c:pt>
                <c:pt idx="1174">
                  <c:v>138.2321</c:v>
                </c:pt>
                <c:pt idx="1175">
                  <c:v>136.64592999999999</c:v>
                </c:pt>
                <c:pt idx="1176">
                  <c:v>135.05976000000001</c:v>
                </c:pt>
                <c:pt idx="1177">
                  <c:v>133.47359</c:v>
                </c:pt>
                <c:pt idx="1178">
                  <c:v>131.88740999999999</c:v>
                </c:pt>
                <c:pt idx="1179">
                  <c:v>130.30124000000001</c:v>
                </c:pt>
                <c:pt idx="1180">
                  <c:v>128.71507</c:v>
                </c:pt>
                <c:pt idx="1181">
                  <c:v>127.1289</c:v>
                </c:pt>
                <c:pt idx="1182">
                  <c:v>125.54272</c:v>
                </c:pt>
                <c:pt idx="1183">
                  <c:v>123.95654999999999</c:v>
                </c:pt>
                <c:pt idx="1184">
                  <c:v>122.37038</c:v>
                </c:pt>
                <c:pt idx="1185">
                  <c:v>120.78421</c:v>
                </c:pt>
                <c:pt idx="1186">
                  <c:v>119.19803</c:v>
                </c:pt>
                <c:pt idx="1187">
                  <c:v>117.61185999999999</c:v>
                </c:pt>
                <c:pt idx="1188">
                  <c:v>116.02569</c:v>
                </c:pt>
                <c:pt idx="1189">
                  <c:v>114.43952</c:v>
                </c:pt>
                <c:pt idx="1190">
                  <c:v>112.85334</c:v>
                </c:pt>
                <c:pt idx="1191">
                  <c:v>111.26716999999999</c:v>
                </c:pt>
                <c:pt idx="1192">
                  <c:v>109.681</c:v>
                </c:pt>
                <c:pt idx="1193">
                  <c:v>108.09483</c:v>
                </c:pt>
                <c:pt idx="1194">
                  <c:v>106.50865</c:v>
                </c:pt>
                <c:pt idx="1195">
                  <c:v>104.92247999999999</c:v>
                </c:pt>
                <c:pt idx="1196">
                  <c:v>103.33631</c:v>
                </c:pt>
                <c:pt idx="1197">
                  <c:v>101.75014</c:v>
                </c:pt>
                <c:pt idx="1198">
                  <c:v>100.16396</c:v>
                </c:pt>
              </c:numCache>
            </c:numRef>
          </c:xVal>
          <c:yVal>
            <c:numRef>
              <c:f>Foglio1!$S:$S</c:f>
              <c:numCache>
                <c:formatCode>General</c:formatCode>
                <c:ptCount val="1048576"/>
                <c:pt idx="0">
                  <c:v>11074.866099999999</c:v>
                </c:pt>
                <c:pt idx="1">
                  <c:v>11128.155430000001</c:v>
                </c:pt>
                <c:pt idx="2">
                  <c:v>11141.720139999999</c:v>
                </c:pt>
                <c:pt idx="3">
                  <c:v>11120.601269999999</c:v>
                </c:pt>
                <c:pt idx="4">
                  <c:v>11244.02341</c:v>
                </c:pt>
                <c:pt idx="5">
                  <c:v>11126.99437</c:v>
                </c:pt>
                <c:pt idx="6">
                  <c:v>11233.994640000001</c:v>
                </c:pt>
                <c:pt idx="7">
                  <c:v>10954.205830000001</c:v>
                </c:pt>
                <c:pt idx="8">
                  <c:v>11121.881890000001</c:v>
                </c:pt>
                <c:pt idx="9">
                  <c:v>11240.22393</c:v>
                </c:pt>
                <c:pt idx="10">
                  <c:v>10967.33358</c:v>
                </c:pt>
                <c:pt idx="11">
                  <c:v>11184.82602</c:v>
                </c:pt>
                <c:pt idx="12">
                  <c:v>11346.81457</c:v>
                </c:pt>
                <c:pt idx="13">
                  <c:v>11061.49648</c:v>
                </c:pt>
                <c:pt idx="14">
                  <c:v>11105.602209999999</c:v>
                </c:pt>
                <c:pt idx="15">
                  <c:v>11189.252860000001</c:v>
                </c:pt>
                <c:pt idx="16">
                  <c:v>11280.206249999999</c:v>
                </c:pt>
                <c:pt idx="17">
                  <c:v>11350.198700000001</c:v>
                </c:pt>
                <c:pt idx="18">
                  <c:v>11250.49583</c:v>
                </c:pt>
                <c:pt idx="19">
                  <c:v>11173.35939</c:v>
                </c:pt>
                <c:pt idx="20">
                  <c:v>11032.92995</c:v>
                </c:pt>
                <c:pt idx="21">
                  <c:v>11180.38725</c:v>
                </c:pt>
                <c:pt idx="22">
                  <c:v>11042.787909999999</c:v>
                </c:pt>
                <c:pt idx="23">
                  <c:v>11113.69832</c:v>
                </c:pt>
                <c:pt idx="24">
                  <c:v>11189.362660000001</c:v>
                </c:pt>
                <c:pt idx="25">
                  <c:v>11172.96056</c:v>
                </c:pt>
                <c:pt idx="26">
                  <c:v>11142.079970000001</c:v>
                </c:pt>
                <c:pt idx="27">
                  <c:v>11216.1564</c:v>
                </c:pt>
                <c:pt idx="28">
                  <c:v>10904.65472</c:v>
                </c:pt>
                <c:pt idx="29">
                  <c:v>11187.16669</c:v>
                </c:pt>
                <c:pt idx="30">
                  <c:v>11266.368130000001</c:v>
                </c:pt>
                <c:pt idx="31">
                  <c:v>11230.268770000001</c:v>
                </c:pt>
                <c:pt idx="32">
                  <c:v>11041.083500000001</c:v>
                </c:pt>
                <c:pt idx="33">
                  <c:v>11046.06034</c:v>
                </c:pt>
                <c:pt idx="34">
                  <c:v>11149.437540000001</c:v>
                </c:pt>
                <c:pt idx="35">
                  <c:v>11211.170239999999</c:v>
                </c:pt>
                <c:pt idx="36">
                  <c:v>10929.56892</c:v>
                </c:pt>
                <c:pt idx="37">
                  <c:v>11083.61802</c:v>
                </c:pt>
                <c:pt idx="38">
                  <c:v>11148.26476</c:v>
                </c:pt>
                <c:pt idx="39">
                  <c:v>11116.727919999999</c:v>
                </c:pt>
                <c:pt idx="40">
                  <c:v>11024.734039999999</c:v>
                </c:pt>
                <c:pt idx="41">
                  <c:v>11179.101490000001</c:v>
                </c:pt>
                <c:pt idx="42">
                  <c:v>11163.418170000001</c:v>
                </c:pt>
                <c:pt idx="43">
                  <c:v>10955.066860000001</c:v>
                </c:pt>
                <c:pt idx="44">
                  <c:v>11074.053459999999</c:v>
                </c:pt>
                <c:pt idx="45">
                  <c:v>10946.077139999999</c:v>
                </c:pt>
                <c:pt idx="46">
                  <c:v>11064.905549999999</c:v>
                </c:pt>
                <c:pt idx="47">
                  <c:v>11111.33548</c:v>
                </c:pt>
                <c:pt idx="48">
                  <c:v>11092.4881</c:v>
                </c:pt>
                <c:pt idx="49">
                  <c:v>11201.41023</c:v>
                </c:pt>
                <c:pt idx="50">
                  <c:v>11186.11362</c:v>
                </c:pt>
                <c:pt idx="51">
                  <c:v>11218.7721</c:v>
                </c:pt>
                <c:pt idx="52">
                  <c:v>11124.98329</c:v>
                </c:pt>
                <c:pt idx="53">
                  <c:v>11250.64762</c:v>
                </c:pt>
                <c:pt idx="54">
                  <c:v>11031.65178</c:v>
                </c:pt>
                <c:pt idx="55">
                  <c:v>11007.76533</c:v>
                </c:pt>
                <c:pt idx="56">
                  <c:v>10969.406220000001</c:v>
                </c:pt>
                <c:pt idx="57">
                  <c:v>11059.455309999999</c:v>
                </c:pt>
                <c:pt idx="58">
                  <c:v>11183.496579999999</c:v>
                </c:pt>
                <c:pt idx="59">
                  <c:v>11021.49099</c:v>
                </c:pt>
                <c:pt idx="60">
                  <c:v>10917.710010000001</c:v>
                </c:pt>
                <c:pt idx="61">
                  <c:v>11013.077450000001</c:v>
                </c:pt>
                <c:pt idx="62">
                  <c:v>11218.44491</c:v>
                </c:pt>
                <c:pt idx="63">
                  <c:v>10833.400240000001</c:v>
                </c:pt>
                <c:pt idx="64">
                  <c:v>11083.089959999999</c:v>
                </c:pt>
                <c:pt idx="65">
                  <c:v>11043.69959</c:v>
                </c:pt>
                <c:pt idx="66">
                  <c:v>11085.50064</c:v>
                </c:pt>
                <c:pt idx="67">
                  <c:v>11076.64934</c:v>
                </c:pt>
                <c:pt idx="68">
                  <c:v>10999.40351</c:v>
                </c:pt>
                <c:pt idx="69">
                  <c:v>11070.22409</c:v>
                </c:pt>
                <c:pt idx="70">
                  <c:v>11137.935289999999</c:v>
                </c:pt>
                <c:pt idx="71">
                  <c:v>10939.83986</c:v>
                </c:pt>
                <c:pt idx="72">
                  <c:v>11121.043229999999</c:v>
                </c:pt>
                <c:pt idx="73">
                  <c:v>10960.8228</c:v>
                </c:pt>
                <c:pt idx="74">
                  <c:v>11132.834769999999</c:v>
                </c:pt>
                <c:pt idx="75">
                  <c:v>10938.325269999999</c:v>
                </c:pt>
                <c:pt idx="76">
                  <c:v>11000.62045</c:v>
                </c:pt>
                <c:pt idx="77">
                  <c:v>11065.65588</c:v>
                </c:pt>
                <c:pt idx="78">
                  <c:v>11026.1991</c:v>
                </c:pt>
                <c:pt idx="79">
                  <c:v>10923.660309999999</c:v>
                </c:pt>
                <c:pt idx="80">
                  <c:v>11226.32855</c:v>
                </c:pt>
                <c:pt idx="81">
                  <c:v>10806.670599999999</c:v>
                </c:pt>
                <c:pt idx="82">
                  <c:v>10908.36032</c:v>
                </c:pt>
                <c:pt idx="83">
                  <c:v>11068.028549999999</c:v>
                </c:pt>
                <c:pt idx="84">
                  <c:v>11074.80421</c:v>
                </c:pt>
                <c:pt idx="85">
                  <c:v>11012.81422</c:v>
                </c:pt>
                <c:pt idx="86">
                  <c:v>11044.962939999999</c:v>
                </c:pt>
                <c:pt idx="87">
                  <c:v>11100.863579999999</c:v>
                </c:pt>
                <c:pt idx="88">
                  <c:v>11068.21931</c:v>
                </c:pt>
                <c:pt idx="89">
                  <c:v>10939.9735</c:v>
                </c:pt>
                <c:pt idx="90">
                  <c:v>11260.411249999999</c:v>
                </c:pt>
                <c:pt idx="91">
                  <c:v>11032.622450000001</c:v>
                </c:pt>
                <c:pt idx="92">
                  <c:v>10854.300440000001</c:v>
                </c:pt>
                <c:pt idx="93">
                  <c:v>10888.04485</c:v>
                </c:pt>
                <c:pt idx="94">
                  <c:v>10940.359560000001</c:v>
                </c:pt>
                <c:pt idx="95">
                  <c:v>10962.02389</c:v>
                </c:pt>
                <c:pt idx="96">
                  <c:v>10890.592500000001</c:v>
                </c:pt>
                <c:pt idx="97">
                  <c:v>10805.452160000001</c:v>
                </c:pt>
                <c:pt idx="98">
                  <c:v>10857.61844</c:v>
                </c:pt>
                <c:pt idx="99">
                  <c:v>10713.24955</c:v>
                </c:pt>
                <c:pt idx="100">
                  <c:v>10847.437320000001</c:v>
                </c:pt>
                <c:pt idx="101">
                  <c:v>10945.3614</c:v>
                </c:pt>
                <c:pt idx="102">
                  <c:v>11009.556979999999</c:v>
                </c:pt>
                <c:pt idx="103">
                  <c:v>10925.563099999999</c:v>
                </c:pt>
                <c:pt idx="104">
                  <c:v>11070.368049999999</c:v>
                </c:pt>
                <c:pt idx="105">
                  <c:v>10932.81948</c:v>
                </c:pt>
                <c:pt idx="106">
                  <c:v>10988.737719999999</c:v>
                </c:pt>
                <c:pt idx="107">
                  <c:v>11107.993850000001</c:v>
                </c:pt>
                <c:pt idx="108">
                  <c:v>11033.917939999999</c:v>
                </c:pt>
                <c:pt idx="109">
                  <c:v>10906.05492</c:v>
                </c:pt>
                <c:pt idx="110">
                  <c:v>10921.0669</c:v>
                </c:pt>
                <c:pt idx="111">
                  <c:v>10918.266390000001</c:v>
                </c:pt>
                <c:pt idx="112">
                  <c:v>11040.62796</c:v>
                </c:pt>
                <c:pt idx="113">
                  <c:v>10926.966130000001</c:v>
                </c:pt>
                <c:pt idx="114">
                  <c:v>10916.07575</c:v>
                </c:pt>
                <c:pt idx="115">
                  <c:v>10771.2479</c:v>
                </c:pt>
                <c:pt idx="116">
                  <c:v>10741.918079999999</c:v>
                </c:pt>
                <c:pt idx="117">
                  <c:v>10872.24647</c:v>
                </c:pt>
                <c:pt idx="118">
                  <c:v>10774.47135</c:v>
                </c:pt>
                <c:pt idx="119">
                  <c:v>10844.237230000001</c:v>
                </c:pt>
                <c:pt idx="120">
                  <c:v>11047.602730000001</c:v>
                </c:pt>
                <c:pt idx="121">
                  <c:v>10916.028770000001</c:v>
                </c:pt>
                <c:pt idx="122">
                  <c:v>11091.9431</c:v>
                </c:pt>
                <c:pt idx="123">
                  <c:v>10800.91015</c:v>
                </c:pt>
                <c:pt idx="124">
                  <c:v>10731.2698</c:v>
                </c:pt>
                <c:pt idx="125">
                  <c:v>11038.506380000001</c:v>
                </c:pt>
                <c:pt idx="126">
                  <c:v>10893.98126</c:v>
                </c:pt>
                <c:pt idx="127">
                  <c:v>10759.73935</c:v>
                </c:pt>
                <c:pt idx="128">
                  <c:v>10714.239589999999</c:v>
                </c:pt>
                <c:pt idx="129">
                  <c:v>10793.61096</c:v>
                </c:pt>
                <c:pt idx="130">
                  <c:v>10831.13075</c:v>
                </c:pt>
                <c:pt idx="131">
                  <c:v>10941.2189</c:v>
                </c:pt>
                <c:pt idx="132">
                  <c:v>10889.73674</c:v>
                </c:pt>
                <c:pt idx="133">
                  <c:v>10880.795599999999</c:v>
                </c:pt>
                <c:pt idx="134">
                  <c:v>10864.22163</c:v>
                </c:pt>
                <c:pt idx="135">
                  <c:v>10753.31371</c:v>
                </c:pt>
                <c:pt idx="136">
                  <c:v>11076.62257</c:v>
                </c:pt>
                <c:pt idx="137">
                  <c:v>10936.257589999999</c:v>
                </c:pt>
                <c:pt idx="138">
                  <c:v>10790.326220000001</c:v>
                </c:pt>
                <c:pt idx="139">
                  <c:v>10762.082329999999</c:v>
                </c:pt>
                <c:pt idx="140">
                  <c:v>10908.008390000001</c:v>
                </c:pt>
                <c:pt idx="141">
                  <c:v>10896.940280000001</c:v>
                </c:pt>
                <c:pt idx="142">
                  <c:v>10733.66906</c:v>
                </c:pt>
                <c:pt idx="143">
                  <c:v>10804.23963</c:v>
                </c:pt>
                <c:pt idx="144">
                  <c:v>10953.380520000001</c:v>
                </c:pt>
                <c:pt idx="145">
                  <c:v>10791.95306</c:v>
                </c:pt>
                <c:pt idx="146">
                  <c:v>10768.074409999999</c:v>
                </c:pt>
                <c:pt idx="147">
                  <c:v>10941.52585</c:v>
                </c:pt>
                <c:pt idx="148">
                  <c:v>10966.31126</c:v>
                </c:pt>
                <c:pt idx="149">
                  <c:v>10891.9463</c:v>
                </c:pt>
                <c:pt idx="150">
                  <c:v>11011.020759999999</c:v>
                </c:pt>
                <c:pt idx="151">
                  <c:v>10843.36089</c:v>
                </c:pt>
                <c:pt idx="152">
                  <c:v>10869.984179999999</c:v>
                </c:pt>
                <c:pt idx="153">
                  <c:v>10908.5782</c:v>
                </c:pt>
                <c:pt idx="154">
                  <c:v>10906.996429999999</c:v>
                </c:pt>
                <c:pt idx="155">
                  <c:v>10942.84044</c:v>
                </c:pt>
                <c:pt idx="156">
                  <c:v>11059.37782</c:v>
                </c:pt>
                <c:pt idx="157">
                  <c:v>11006.85074</c:v>
                </c:pt>
                <c:pt idx="158">
                  <c:v>10800.101000000001</c:v>
                </c:pt>
                <c:pt idx="159">
                  <c:v>10876.19306</c:v>
                </c:pt>
                <c:pt idx="160">
                  <c:v>10927.779259999999</c:v>
                </c:pt>
                <c:pt idx="161">
                  <c:v>10875.463110000001</c:v>
                </c:pt>
                <c:pt idx="162">
                  <c:v>10960.67823</c:v>
                </c:pt>
                <c:pt idx="163">
                  <c:v>10909.93434</c:v>
                </c:pt>
                <c:pt idx="164">
                  <c:v>10838.04594</c:v>
                </c:pt>
                <c:pt idx="165">
                  <c:v>10742.78449</c:v>
                </c:pt>
                <c:pt idx="166">
                  <c:v>10720.60115</c:v>
                </c:pt>
                <c:pt idx="167">
                  <c:v>10734.628769999999</c:v>
                </c:pt>
                <c:pt idx="168">
                  <c:v>10686.77745</c:v>
                </c:pt>
                <c:pt idx="169">
                  <c:v>10691.361709999999</c:v>
                </c:pt>
                <c:pt idx="170">
                  <c:v>10590.604149999999</c:v>
                </c:pt>
                <c:pt idx="171">
                  <c:v>10917.159110000001</c:v>
                </c:pt>
                <c:pt idx="172">
                  <c:v>10856.94843</c:v>
                </c:pt>
                <c:pt idx="173">
                  <c:v>10909.92916</c:v>
                </c:pt>
                <c:pt idx="174">
                  <c:v>10819.64428</c:v>
                </c:pt>
                <c:pt idx="175">
                  <c:v>10803.29492</c:v>
                </c:pt>
                <c:pt idx="176">
                  <c:v>10816.871359999999</c:v>
                </c:pt>
                <c:pt idx="177">
                  <c:v>10773.832549999999</c:v>
                </c:pt>
                <c:pt idx="178">
                  <c:v>10870.416810000001</c:v>
                </c:pt>
                <c:pt idx="179">
                  <c:v>10896.46394</c:v>
                </c:pt>
                <c:pt idx="180">
                  <c:v>10821.708339999999</c:v>
                </c:pt>
                <c:pt idx="181">
                  <c:v>10878.5797</c:v>
                </c:pt>
                <c:pt idx="182">
                  <c:v>10741.6952</c:v>
                </c:pt>
                <c:pt idx="183">
                  <c:v>10950.211090000001</c:v>
                </c:pt>
                <c:pt idx="184">
                  <c:v>10875.58049</c:v>
                </c:pt>
                <c:pt idx="185">
                  <c:v>10920.77217</c:v>
                </c:pt>
                <c:pt idx="186">
                  <c:v>10949.166950000001</c:v>
                </c:pt>
                <c:pt idx="187">
                  <c:v>11023.936750000001</c:v>
                </c:pt>
                <c:pt idx="188">
                  <c:v>10949.911609999999</c:v>
                </c:pt>
                <c:pt idx="189">
                  <c:v>10905.195089999999</c:v>
                </c:pt>
                <c:pt idx="190">
                  <c:v>10984.341829999999</c:v>
                </c:pt>
                <c:pt idx="191">
                  <c:v>10900.597959999999</c:v>
                </c:pt>
                <c:pt idx="192">
                  <c:v>10910.619720000001</c:v>
                </c:pt>
                <c:pt idx="193">
                  <c:v>10948.395350000001</c:v>
                </c:pt>
                <c:pt idx="194">
                  <c:v>11045.7804</c:v>
                </c:pt>
                <c:pt idx="195">
                  <c:v>10711.841189999999</c:v>
                </c:pt>
                <c:pt idx="196">
                  <c:v>10917.517239999999</c:v>
                </c:pt>
                <c:pt idx="197">
                  <c:v>10981.792890000001</c:v>
                </c:pt>
                <c:pt idx="198">
                  <c:v>11038.26777</c:v>
                </c:pt>
                <c:pt idx="199">
                  <c:v>10903.941849999999</c:v>
                </c:pt>
                <c:pt idx="200">
                  <c:v>10861.95189</c:v>
                </c:pt>
                <c:pt idx="201">
                  <c:v>10901.52831</c:v>
                </c:pt>
                <c:pt idx="202">
                  <c:v>10853.92116</c:v>
                </c:pt>
                <c:pt idx="203">
                  <c:v>10907.153850000001</c:v>
                </c:pt>
                <c:pt idx="204">
                  <c:v>10946.13848</c:v>
                </c:pt>
                <c:pt idx="205">
                  <c:v>11028.45126</c:v>
                </c:pt>
                <c:pt idx="206">
                  <c:v>11036.250330000001</c:v>
                </c:pt>
                <c:pt idx="207">
                  <c:v>10772.01037</c:v>
                </c:pt>
                <c:pt idx="208">
                  <c:v>10752.791869999999</c:v>
                </c:pt>
                <c:pt idx="209">
                  <c:v>11002.83511</c:v>
                </c:pt>
                <c:pt idx="210">
                  <c:v>10765.90763</c:v>
                </c:pt>
                <c:pt idx="211">
                  <c:v>10833.337589999999</c:v>
                </c:pt>
                <c:pt idx="212">
                  <c:v>11022.605439999999</c:v>
                </c:pt>
                <c:pt idx="213">
                  <c:v>11038.851790000001</c:v>
                </c:pt>
                <c:pt idx="214">
                  <c:v>10935.195809999999</c:v>
                </c:pt>
                <c:pt idx="215">
                  <c:v>10952.344489999999</c:v>
                </c:pt>
                <c:pt idx="216">
                  <c:v>11015.37211</c:v>
                </c:pt>
                <c:pt idx="217">
                  <c:v>10855.954390000001</c:v>
                </c:pt>
                <c:pt idx="218">
                  <c:v>10888.394120000001</c:v>
                </c:pt>
                <c:pt idx="219">
                  <c:v>10954.39047</c:v>
                </c:pt>
                <c:pt idx="220">
                  <c:v>10902.625110000001</c:v>
                </c:pt>
                <c:pt idx="221">
                  <c:v>10813.59023</c:v>
                </c:pt>
                <c:pt idx="222">
                  <c:v>10797.62954</c:v>
                </c:pt>
                <c:pt idx="223">
                  <c:v>10929.545829999999</c:v>
                </c:pt>
                <c:pt idx="224">
                  <c:v>10926.42304</c:v>
                </c:pt>
                <c:pt idx="225">
                  <c:v>10952.04831</c:v>
                </c:pt>
                <c:pt idx="226">
                  <c:v>10835.015359999999</c:v>
                </c:pt>
                <c:pt idx="227">
                  <c:v>10972.134770000001</c:v>
                </c:pt>
                <c:pt idx="228">
                  <c:v>10963.234630000001</c:v>
                </c:pt>
                <c:pt idx="229">
                  <c:v>10969.82084</c:v>
                </c:pt>
                <c:pt idx="230">
                  <c:v>10961.539860000001</c:v>
                </c:pt>
                <c:pt idx="231">
                  <c:v>11000.91901</c:v>
                </c:pt>
                <c:pt idx="232">
                  <c:v>10857.30796</c:v>
                </c:pt>
                <c:pt idx="233">
                  <c:v>10960.181259999999</c:v>
                </c:pt>
                <c:pt idx="234">
                  <c:v>10876.982309999999</c:v>
                </c:pt>
                <c:pt idx="235">
                  <c:v>11085.94155</c:v>
                </c:pt>
                <c:pt idx="236">
                  <c:v>10998.406660000001</c:v>
                </c:pt>
                <c:pt idx="237">
                  <c:v>10999.43427</c:v>
                </c:pt>
                <c:pt idx="238">
                  <c:v>10977.239219999999</c:v>
                </c:pt>
                <c:pt idx="239">
                  <c:v>11061.598840000001</c:v>
                </c:pt>
                <c:pt idx="240">
                  <c:v>11035.548339999999</c:v>
                </c:pt>
                <c:pt idx="241">
                  <c:v>10933.663839999999</c:v>
                </c:pt>
                <c:pt idx="242">
                  <c:v>10958.03714</c:v>
                </c:pt>
                <c:pt idx="243">
                  <c:v>10980.98468</c:v>
                </c:pt>
                <c:pt idx="244">
                  <c:v>11021.65876</c:v>
                </c:pt>
                <c:pt idx="245">
                  <c:v>10988.987160000001</c:v>
                </c:pt>
                <c:pt idx="246">
                  <c:v>11037.7335</c:v>
                </c:pt>
                <c:pt idx="247">
                  <c:v>11119.452520000001</c:v>
                </c:pt>
                <c:pt idx="248">
                  <c:v>10992.72817</c:v>
                </c:pt>
                <c:pt idx="249">
                  <c:v>10832.804609999999</c:v>
                </c:pt>
                <c:pt idx="250">
                  <c:v>11048.015820000001</c:v>
                </c:pt>
                <c:pt idx="251">
                  <c:v>11056.4985</c:v>
                </c:pt>
                <c:pt idx="252">
                  <c:v>11012.34837</c:v>
                </c:pt>
                <c:pt idx="253">
                  <c:v>10899.487300000001</c:v>
                </c:pt>
                <c:pt idx="254">
                  <c:v>10942.35183</c:v>
                </c:pt>
                <c:pt idx="255">
                  <c:v>10828.51419</c:v>
                </c:pt>
                <c:pt idx="256">
                  <c:v>10947.906070000001</c:v>
                </c:pt>
                <c:pt idx="257">
                  <c:v>11012.954170000001</c:v>
                </c:pt>
                <c:pt idx="258">
                  <c:v>11121.02475</c:v>
                </c:pt>
                <c:pt idx="259">
                  <c:v>11001.12463</c:v>
                </c:pt>
                <c:pt idx="260">
                  <c:v>11023.019410000001</c:v>
                </c:pt>
                <c:pt idx="261">
                  <c:v>11051.876130000001</c:v>
                </c:pt>
                <c:pt idx="262">
                  <c:v>11021.194740000001</c:v>
                </c:pt>
                <c:pt idx="263">
                  <c:v>11046.415720000001</c:v>
                </c:pt>
                <c:pt idx="264">
                  <c:v>11057.75972</c:v>
                </c:pt>
                <c:pt idx="265">
                  <c:v>11104.45823</c:v>
                </c:pt>
                <c:pt idx="266">
                  <c:v>10945.23583</c:v>
                </c:pt>
                <c:pt idx="267">
                  <c:v>10915.707780000001</c:v>
                </c:pt>
                <c:pt idx="268">
                  <c:v>11027.5977</c:v>
                </c:pt>
                <c:pt idx="269">
                  <c:v>10800.508110000001</c:v>
                </c:pt>
                <c:pt idx="270">
                  <c:v>10982.03377</c:v>
                </c:pt>
                <c:pt idx="271">
                  <c:v>11029.978359999999</c:v>
                </c:pt>
                <c:pt idx="272">
                  <c:v>10963.275509999999</c:v>
                </c:pt>
                <c:pt idx="273">
                  <c:v>11038.450559999999</c:v>
                </c:pt>
                <c:pt idx="274">
                  <c:v>11129.021140000001</c:v>
                </c:pt>
                <c:pt idx="275">
                  <c:v>11163.09172</c:v>
                </c:pt>
                <c:pt idx="276">
                  <c:v>11099.935729999999</c:v>
                </c:pt>
                <c:pt idx="277">
                  <c:v>11067.03463</c:v>
                </c:pt>
                <c:pt idx="278">
                  <c:v>11022.11399</c:v>
                </c:pt>
                <c:pt idx="279">
                  <c:v>11067.86622</c:v>
                </c:pt>
                <c:pt idx="280">
                  <c:v>11018.728779999999</c:v>
                </c:pt>
                <c:pt idx="281">
                  <c:v>10963.82084</c:v>
                </c:pt>
                <c:pt idx="282">
                  <c:v>11160.43144</c:v>
                </c:pt>
                <c:pt idx="283">
                  <c:v>11173.675859999999</c:v>
                </c:pt>
                <c:pt idx="284">
                  <c:v>11159.90072</c:v>
                </c:pt>
                <c:pt idx="285">
                  <c:v>11123.200790000001</c:v>
                </c:pt>
                <c:pt idx="286">
                  <c:v>11225.347529999999</c:v>
                </c:pt>
                <c:pt idx="287">
                  <c:v>11125.300929999999</c:v>
                </c:pt>
                <c:pt idx="288">
                  <c:v>11181.789479999999</c:v>
                </c:pt>
                <c:pt idx="289">
                  <c:v>11170.72919</c:v>
                </c:pt>
                <c:pt idx="290">
                  <c:v>11064.76071</c:v>
                </c:pt>
                <c:pt idx="291">
                  <c:v>11178.97776</c:v>
                </c:pt>
                <c:pt idx="292">
                  <c:v>11022.78955</c:v>
                </c:pt>
                <c:pt idx="293">
                  <c:v>10965.067139999999</c:v>
                </c:pt>
                <c:pt idx="294">
                  <c:v>11051.42973</c:v>
                </c:pt>
                <c:pt idx="295">
                  <c:v>11078.41923</c:v>
                </c:pt>
                <c:pt idx="296">
                  <c:v>11304.338449999999</c:v>
                </c:pt>
                <c:pt idx="297">
                  <c:v>11222.02232</c:v>
                </c:pt>
                <c:pt idx="298">
                  <c:v>11014.02745</c:v>
                </c:pt>
                <c:pt idx="299">
                  <c:v>10960.024799999999</c:v>
                </c:pt>
                <c:pt idx="300">
                  <c:v>11267.930319999999</c:v>
                </c:pt>
                <c:pt idx="301">
                  <c:v>11177.824140000001</c:v>
                </c:pt>
                <c:pt idx="302">
                  <c:v>10912.051939999999</c:v>
                </c:pt>
                <c:pt idx="303">
                  <c:v>11072.870569999999</c:v>
                </c:pt>
                <c:pt idx="304">
                  <c:v>11314.99094</c:v>
                </c:pt>
                <c:pt idx="305">
                  <c:v>11187.523440000001</c:v>
                </c:pt>
                <c:pt idx="306">
                  <c:v>11092.73855</c:v>
                </c:pt>
                <c:pt idx="307">
                  <c:v>11201.270060000001</c:v>
                </c:pt>
                <c:pt idx="308">
                  <c:v>11324.566220000001</c:v>
                </c:pt>
                <c:pt idx="309">
                  <c:v>11086.541080000001</c:v>
                </c:pt>
                <c:pt idx="310">
                  <c:v>11091.35484</c:v>
                </c:pt>
                <c:pt idx="311">
                  <c:v>11094.50938</c:v>
                </c:pt>
                <c:pt idx="312">
                  <c:v>11117.10145</c:v>
                </c:pt>
                <c:pt idx="313">
                  <c:v>11144.77065</c:v>
                </c:pt>
                <c:pt idx="314">
                  <c:v>11220.300209999999</c:v>
                </c:pt>
                <c:pt idx="315">
                  <c:v>11132.12275</c:v>
                </c:pt>
                <c:pt idx="316">
                  <c:v>11271.588830000001</c:v>
                </c:pt>
                <c:pt idx="317">
                  <c:v>11144.955309999999</c:v>
                </c:pt>
                <c:pt idx="318">
                  <c:v>11124.11377</c:v>
                </c:pt>
                <c:pt idx="319">
                  <c:v>11014.19607</c:v>
                </c:pt>
                <c:pt idx="320">
                  <c:v>11343.68362</c:v>
                </c:pt>
                <c:pt idx="321">
                  <c:v>11230.193660000001</c:v>
                </c:pt>
                <c:pt idx="322">
                  <c:v>11158.722229999999</c:v>
                </c:pt>
                <c:pt idx="323">
                  <c:v>11275.52426</c:v>
                </c:pt>
                <c:pt idx="324">
                  <c:v>11245.91612</c:v>
                </c:pt>
                <c:pt idx="325">
                  <c:v>11069.76404</c:v>
                </c:pt>
                <c:pt idx="326">
                  <c:v>11043.602209999999</c:v>
                </c:pt>
                <c:pt idx="327">
                  <c:v>11186.05558</c:v>
                </c:pt>
                <c:pt idx="328">
                  <c:v>11131.451359999999</c:v>
                </c:pt>
                <c:pt idx="329">
                  <c:v>11131.97603</c:v>
                </c:pt>
                <c:pt idx="330">
                  <c:v>11187.269270000001</c:v>
                </c:pt>
                <c:pt idx="331">
                  <c:v>11282.429679999999</c:v>
                </c:pt>
                <c:pt idx="332">
                  <c:v>11267.70241</c:v>
                </c:pt>
                <c:pt idx="333">
                  <c:v>11181.65481</c:v>
                </c:pt>
                <c:pt idx="334">
                  <c:v>11143.522269999999</c:v>
                </c:pt>
                <c:pt idx="335">
                  <c:v>11098.81063</c:v>
                </c:pt>
                <c:pt idx="336">
                  <c:v>11265.397789999999</c:v>
                </c:pt>
                <c:pt idx="337">
                  <c:v>11266.01916</c:v>
                </c:pt>
                <c:pt idx="338">
                  <c:v>11078.14148</c:v>
                </c:pt>
                <c:pt idx="339">
                  <c:v>11241.294089999999</c:v>
                </c:pt>
                <c:pt idx="340">
                  <c:v>11123.359780000001</c:v>
                </c:pt>
                <c:pt idx="341">
                  <c:v>11135.5329</c:v>
                </c:pt>
                <c:pt idx="342">
                  <c:v>11322.75288</c:v>
                </c:pt>
                <c:pt idx="343">
                  <c:v>11358.408429999999</c:v>
                </c:pt>
                <c:pt idx="344">
                  <c:v>11495.798339999999</c:v>
                </c:pt>
                <c:pt idx="345">
                  <c:v>11276.74098</c:v>
                </c:pt>
                <c:pt idx="346">
                  <c:v>11214.51957</c:v>
                </c:pt>
                <c:pt idx="347">
                  <c:v>11329.686809999999</c:v>
                </c:pt>
                <c:pt idx="348">
                  <c:v>11295.22615</c:v>
                </c:pt>
                <c:pt idx="349">
                  <c:v>11260.306479999999</c:v>
                </c:pt>
                <c:pt idx="350">
                  <c:v>11309.131939999999</c:v>
                </c:pt>
                <c:pt idx="351">
                  <c:v>11376.914430000001</c:v>
                </c:pt>
                <c:pt idx="352">
                  <c:v>11429.644189999999</c:v>
                </c:pt>
                <c:pt idx="353">
                  <c:v>11298.246999999999</c:v>
                </c:pt>
                <c:pt idx="354">
                  <c:v>11356.0744</c:v>
                </c:pt>
                <c:pt idx="355">
                  <c:v>11353.62545</c:v>
                </c:pt>
                <c:pt idx="356">
                  <c:v>11234.608130000001</c:v>
                </c:pt>
                <c:pt idx="357">
                  <c:v>11315.87305</c:v>
                </c:pt>
                <c:pt idx="358">
                  <c:v>11328.98854</c:v>
                </c:pt>
                <c:pt idx="359">
                  <c:v>11377.178260000001</c:v>
                </c:pt>
                <c:pt idx="360">
                  <c:v>11285.40019</c:v>
                </c:pt>
                <c:pt idx="361">
                  <c:v>11340.18562</c:v>
                </c:pt>
                <c:pt idx="362">
                  <c:v>11148.04232</c:v>
                </c:pt>
                <c:pt idx="363">
                  <c:v>11292.857040000001</c:v>
                </c:pt>
                <c:pt idx="364">
                  <c:v>11319.13564</c:v>
                </c:pt>
                <c:pt idx="365">
                  <c:v>11340.01088</c:v>
                </c:pt>
                <c:pt idx="366">
                  <c:v>11310.948920000001</c:v>
                </c:pt>
                <c:pt idx="367">
                  <c:v>11430.449549999999</c:v>
                </c:pt>
                <c:pt idx="368">
                  <c:v>11322.51073</c:v>
                </c:pt>
                <c:pt idx="369">
                  <c:v>11328.676390000001</c:v>
                </c:pt>
                <c:pt idx="370">
                  <c:v>11373.22488</c:v>
                </c:pt>
                <c:pt idx="371">
                  <c:v>11422.43742</c:v>
                </c:pt>
                <c:pt idx="372">
                  <c:v>11336.565989999999</c:v>
                </c:pt>
                <c:pt idx="373">
                  <c:v>11297.54025</c:v>
                </c:pt>
                <c:pt idx="374">
                  <c:v>11309.57897</c:v>
                </c:pt>
                <c:pt idx="375">
                  <c:v>11380.09425</c:v>
                </c:pt>
                <c:pt idx="376">
                  <c:v>11341.544099999999</c:v>
                </c:pt>
                <c:pt idx="377">
                  <c:v>11287.303519999999</c:v>
                </c:pt>
                <c:pt idx="378">
                  <c:v>11337.216259999999</c:v>
                </c:pt>
                <c:pt idx="379">
                  <c:v>11302.408299999999</c:v>
                </c:pt>
                <c:pt idx="380">
                  <c:v>11229.82495</c:v>
                </c:pt>
                <c:pt idx="381">
                  <c:v>11388.727919999999</c:v>
                </c:pt>
                <c:pt idx="382">
                  <c:v>11308.029350000001</c:v>
                </c:pt>
                <c:pt idx="383">
                  <c:v>11288.38349</c:v>
                </c:pt>
                <c:pt idx="384">
                  <c:v>11335.395850000001</c:v>
                </c:pt>
                <c:pt idx="385">
                  <c:v>11327.656230000001</c:v>
                </c:pt>
                <c:pt idx="386">
                  <c:v>11270.29457</c:v>
                </c:pt>
                <c:pt idx="387">
                  <c:v>11167.260039999999</c:v>
                </c:pt>
                <c:pt idx="388">
                  <c:v>11249.398359999999</c:v>
                </c:pt>
                <c:pt idx="389">
                  <c:v>11480.913640000001</c:v>
                </c:pt>
                <c:pt idx="390">
                  <c:v>11257.898649999999</c:v>
                </c:pt>
                <c:pt idx="391">
                  <c:v>11185.27722</c:v>
                </c:pt>
                <c:pt idx="392">
                  <c:v>11235.61378</c:v>
                </c:pt>
                <c:pt idx="393">
                  <c:v>11265.908369999999</c:v>
                </c:pt>
                <c:pt idx="394">
                  <c:v>11329.51837</c:v>
                </c:pt>
                <c:pt idx="395">
                  <c:v>11332.30221</c:v>
                </c:pt>
                <c:pt idx="396">
                  <c:v>11233.309670000001</c:v>
                </c:pt>
                <c:pt idx="397">
                  <c:v>11262.650149999999</c:v>
                </c:pt>
                <c:pt idx="398">
                  <c:v>11189.403710000001</c:v>
                </c:pt>
                <c:pt idx="399">
                  <c:v>11171.4229</c:v>
                </c:pt>
                <c:pt idx="400">
                  <c:v>11142.55732</c:v>
                </c:pt>
                <c:pt idx="401">
                  <c:v>11288.98178</c:v>
                </c:pt>
                <c:pt idx="402">
                  <c:v>11294.06249</c:v>
                </c:pt>
                <c:pt idx="403">
                  <c:v>11256.871709999999</c:v>
                </c:pt>
                <c:pt idx="404">
                  <c:v>11215.64481</c:v>
                </c:pt>
                <c:pt idx="405">
                  <c:v>11232.079030000001</c:v>
                </c:pt>
                <c:pt idx="406">
                  <c:v>11276.430259999999</c:v>
                </c:pt>
                <c:pt idx="407">
                  <c:v>11259.40842</c:v>
                </c:pt>
                <c:pt idx="408">
                  <c:v>11172.812379999999</c:v>
                </c:pt>
                <c:pt idx="409">
                  <c:v>11120.477059999999</c:v>
                </c:pt>
                <c:pt idx="410">
                  <c:v>11152.834150000001</c:v>
                </c:pt>
                <c:pt idx="411">
                  <c:v>11228.42951</c:v>
                </c:pt>
                <c:pt idx="412">
                  <c:v>11163.36471</c:v>
                </c:pt>
                <c:pt idx="413">
                  <c:v>11150.50987</c:v>
                </c:pt>
                <c:pt idx="414">
                  <c:v>11289.24293</c:v>
                </c:pt>
                <c:pt idx="415">
                  <c:v>11239.604890000001</c:v>
                </c:pt>
                <c:pt idx="416">
                  <c:v>11188.678749999999</c:v>
                </c:pt>
                <c:pt idx="417">
                  <c:v>11237.052439999999</c:v>
                </c:pt>
                <c:pt idx="418">
                  <c:v>11264.92318</c:v>
                </c:pt>
                <c:pt idx="419">
                  <c:v>11118.409170000001</c:v>
                </c:pt>
                <c:pt idx="420">
                  <c:v>11042.93521</c:v>
                </c:pt>
                <c:pt idx="421">
                  <c:v>11087.518830000001</c:v>
                </c:pt>
                <c:pt idx="422">
                  <c:v>11186.73919</c:v>
                </c:pt>
                <c:pt idx="423">
                  <c:v>11121.51619</c:v>
                </c:pt>
                <c:pt idx="424">
                  <c:v>11215.10569</c:v>
                </c:pt>
                <c:pt idx="425">
                  <c:v>11119.89343</c:v>
                </c:pt>
                <c:pt idx="426">
                  <c:v>11182.383320000001</c:v>
                </c:pt>
                <c:pt idx="427">
                  <c:v>11103.72868</c:v>
                </c:pt>
                <c:pt idx="428">
                  <c:v>11023.3758</c:v>
                </c:pt>
                <c:pt idx="429">
                  <c:v>11128.76706</c:v>
                </c:pt>
                <c:pt idx="430">
                  <c:v>11171.07921</c:v>
                </c:pt>
                <c:pt idx="431">
                  <c:v>11087.79567</c:v>
                </c:pt>
                <c:pt idx="432">
                  <c:v>11099.22207</c:v>
                </c:pt>
                <c:pt idx="433">
                  <c:v>11116.80377</c:v>
                </c:pt>
                <c:pt idx="434">
                  <c:v>11057.26533</c:v>
                </c:pt>
                <c:pt idx="435">
                  <c:v>11005.05112</c:v>
                </c:pt>
                <c:pt idx="436">
                  <c:v>11043.55566</c:v>
                </c:pt>
                <c:pt idx="437">
                  <c:v>11131.130510000001</c:v>
                </c:pt>
                <c:pt idx="438">
                  <c:v>11138.472949999999</c:v>
                </c:pt>
                <c:pt idx="439">
                  <c:v>11153.36419</c:v>
                </c:pt>
                <c:pt idx="440">
                  <c:v>11058.85116</c:v>
                </c:pt>
                <c:pt idx="441">
                  <c:v>11082.67503</c:v>
                </c:pt>
                <c:pt idx="442">
                  <c:v>11113.791880000001</c:v>
                </c:pt>
                <c:pt idx="443">
                  <c:v>10996.662619999999</c:v>
                </c:pt>
                <c:pt idx="444">
                  <c:v>11221.43865</c:v>
                </c:pt>
                <c:pt idx="445">
                  <c:v>11150.14435</c:v>
                </c:pt>
                <c:pt idx="446">
                  <c:v>11016.35788</c:v>
                </c:pt>
                <c:pt idx="447">
                  <c:v>11020.96788</c:v>
                </c:pt>
                <c:pt idx="448">
                  <c:v>11080.732190000001</c:v>
                </c:pt>
                <c:pt idx="449">
                  <c:v>11264.446690000001</c:v>
                </c:pt>
                <c:pt idx="450">
                  <c:v>10880.90825</c:v>
                </c:pt>
                <c:pt idx="451">
                  <c:v>11150.12472</c:v>
                </c:pt>
                <c:pt idx="452">
                  <c:v>10999.043309999999</c:v>
                </c:pt>
                <c:pt idx="453">
                  <c:v>10990.57422</c:v>
                </c:pt>
                <c:pt idx="454">
                  <c:v>11013.20961</c:v>
                </c:pt>
                <c:pt idx="455">
                  <c:v>10949.05595</c:v>
                </c:pt>
                <c:pt idx="456">
                  <c:v>10985.36615</c:v>
                </c:pt>
                <c:pt idx="457">
                  <c:v>11107.12069</c:v>
                </c:pt>
                <c:pt idx="458">
                  <c:v>11026.52953</c:v>
                </c:pt>
                <c:pt idx="459">
                  <c:v>11021.187389999999</c:v>
                </c:pt>
                <c:pt idx="460">
                  <c:v>11121.080599999999</c:v>
                </c:pt>
                <c:pt idx="461">
                  <c:v>11069.89666</c:v>
                </c:pt>
                <c:pt idx="462">
                  <c:v>11069.66682</c:v>
                </c:pt>
                <c:pt idx="463">
                  <c:v>11069.33639</c:v>
                </c:pt>
                <c:pt idx="464">
                  <c:v>11113.710080000001</c:v>
                </c:pt>
                <c:pt idx="465">
                  <c:v>11107.933359999999</c:v>
                </c:pt>
                <c:pt idx="466">
                  <c:v>10995.056070000001</c:v>
                </c:pt>
                <c:pt idx="467">
                  <c:v>11043.78132</c:v>
                </c:pt>
                <c:pt idx="468">
                  <c:v>11015.451859999999</c:v>
                </c:pt>
                <c:pt idx="469">
                  <c:v>11052.152690000001</c:v>
                </c:pt>
                <c:pt idx="470">
                  <c:v>10932.48242</c:v>
                </c:pt>
                <c:pt idx="471">
                  <c:v>11096.86196</c:v>
                </c:pt>
                <c:pt idx="472">
                  <c:v>11127.065720000001</c:v>
                </c:pt>
                <c:pt idx="473">
                  <c:v>10970.97748</c:v>
                </c:pt>
                <c:pt idx="474">
                  <c:v>10971.01132</c:v>
                </c:pt>
                <c:pt idx="475">
                  <c:v>11097.20336</c:v>
                </c:pt>
                <c:pt idx="476">
                  <c:v>11104.40517</c:v>
                </c:pt>
                <c:pt idx="477">
                  <c:v>10962.26028</c:v>
                </c:pt>
                <c:pt idx="478">
                  <c:v>10973.933779999999</c:v>
                </c:pt>
                <c:pt idx="479">
                  <c:v>10947.694170000001</c:v>
                </c:pt>
                <c:pt idx="480">
                  <c:v>11005.07078</c:v>
                </c:pt>
                <c:pt idx="481">
                  <c:v>10997.94641</c:v>
                </c:pt>
                <c:pt idx="482">
                  <c:v>10982.72243</c:v>
                </c:pt>
                <c:pt idx="483">
                  <c:v>10971.83829</c:v>
                </c:pt>
                <c:pt idx="484">
                  <c:v>10920.398499999999</c:v>
                </c:pt>
                <c:pt idx="485">
                  <c:v>10888.262409999999</c:v>
                </c:pt>
                <c:pt idx="486">
                  <c:v>10960.83726</c:v>
                </c:pt>
                <c:pt idx="487">
                  <c:v>10992.5088</c:v>
                </c:pt>
                <c:pt idx="488">
                  <c:v>10976.01626</c:v>
                </c:pt>
                <c:pt idx="489">
                  <c:v>10965.207329999999</c:v>
                </c:pt>
                <c:pt idx="490">
                  <c:v>11091.30366</c:v>
                </c:pt>
                <c:pt idx="491">
                  <c:v>11034.223239999999</c:v>
                </c:pt>
                <c:pt idx="492">
                  <c:v>10865.508040000001</c:v>
                </c:pt>
                <c:pt idx="493">
                  <c:v>10986.855369999999</c:v>
                </c:pt>
                <c:pt idx="494">
                  <c:v>10831.68216</c:v>
                </c:pt>
                <c:pt idx="495">
                  <c:v>10957.93671</c:v>
                </c:pt>
                <c:pt idx="496">
                  <c:v>11082.63363</c:v>
                </c:pt>
                <c:pt idx="497">
                  <c:v>10819.738740000001</c:v>
                </c:pt>
                <c:pt idx="498">
                  <c:v>10875.110479999999</c:v>
                </c:pt>
                <c:pt idx="499">
                  <c:v>11002.457780000001</c:v>
                </c:pt>
                <c:pt idx="500">
                  <c:v>11003.904710000001</c:v>
                </c:pt>
                <c:pt idx="501">
                  <c:v>10926.15631</c:v>
                </c:pt>
                <c:pt idx="502">
                  <c:v>10874.684289999999</c:v>
                </c:pt>
                <c:pt idx="503">
                  <c:v>11032.18296</c:v>
                </c:pt>
                <c:pt idx="504">
                  <c:v>11034.414070000001</c:v>
                </c:pt>
                <c:pt idx="505">
                  <c:v>11098.95377</c:v>
                </c:pt>
                <c:pt idx="506">
                  <c:v>10954.36456</c:v>
                </c:pt>
                <c:pt idx="507">
                  <c:v>10882.29976</c:v>
                </c:pt>
                <c:pt idx="508">
                  <c:v>10874.2916</c:v>
                </c:pt>
                <c:pt idx="509">
                  <c:v>10925.33813</c:v>
                </c:pt>
                <c:pt idx="510">
                  <c:v>10964.63954</c:v>
                </c:pt>
                <c:pt idx="511">
                  <c:v>10923.540569999999</c:v>
                </c:pt>
                <c:pt idx="512">
                  <c:v>10926.899590000001</c:v>
                </c:pt>
                <c:pt idx="513">
                  <c:v>10986.53695</c:v>
                </c:pt>
                <c:pt idx="514">
                  <c:v>10921.52685</c:v>
                </c:pt>
                <c:pt idx="515">
                  <c:v>10986.214970000001</c:v>
                </c:pt>
                <c:pt idx="516">
                  <c:v>11045.93533</c:v>
                </c:pt>
                <c:pt idx="517">
                  <c:v>10954.07854</c:v>
                </c:pt>
                <c:pt idx="518">
                  <c:v>11035.33308</c:v>
                </c:pt>
                <c:pt idx="519">
                  <c:v>10947.86008</c:v>
                </c:pt>
                <c:pt idx="520">
                  <c:v>10828.16051</c:v>
                </c:pt>
                <c:pt idx="521">
                  <c:v>10879.9668</c:v>
                </c:pt>
                <c:pt idx="522">
                  <c:v>10914.062169999999</c:v>
                </c:pt>
                <c:pt idx="523">
                  <c:v>11084.868469999999</c:v>
                </c:pt>
                <c:pt idx="524">
                  <c:v>10991.597610000001</c:v>
                </c:pt>
                <c:pt idx="525">
                  <c:v>11011.4293</c:v>
                </c:pt>
                <c:pt idx="526">
                  <c:v>10982.87622</c:v>
                </c:pt>
                <c:pt idx="527">
                  <c:v>10977.02822</c:v>
                </c:pt>
                <c:pt idx="528">
                  <c:v>11072.30912</c:v>
                </c:pt>
                <c:pt idx="529">
                  <c:v>11052.687690000001</c:v>
                </c:pt>
                <c:pt idx="530">
                  <c:v>11004.553550000001</c:v>
                </c:pt>
                <c:pt idx="531">
                  <c:v>10834.519029999999</c:v>
                </c:pt>
                <c:pt idx="532">
                  <c:v>10905.06653</c:v>
                </c:pt>
                <c:pt idx="533">
                  <c:v>11037.240019999999</c:v>
                </c:pt>
                <c:pt idx="534">
                  <c:v>10992.142019999999</c:v>
                </c:pt>
                <c:pt idx="535">
                  <c:v>10974.749089999999</c:v>
                </c:pt>
                <c:pt idx="536">
                  <c:v>11015.680399999999</c:v>
                </c:pt>
                <c:pt idx="537">
                  <c:v>11015.23083</c:v>
                </c:pt>
                <c:pt idx="538">
                  <c:v>10975.89357</c:v>
                </c:pt>
                <c:pt idx="539">
                  <c:v>10947.48306</c:v>
                </c:pt>
                <c:pt idx="540">
                  <c:v>10967.389950000001</c:v>
                </c:pt>
                <c:pt idx="541">
                  <c:v>11032.330029999999</c:v>
                </c:pt>
                <c:pt idx="542">
                  <c:v>11066.983990000001</c:v>
                </c:pt>
                <c:pt idx="543">
                  <c:v>10969.87427</c:v>
                </c:pt>
                <c:pt idx="544">
                  <c:v>10993.60146</c:v>
                </c:pt>
                <c:pt idx="545">
                  <c:v>11061.62261</c:v>
                </c:pt>
                <c:pt idx="546">
                  <c:v>11094.04315</c:v>
                </c:pt>
                <c:pt idx="547">
                  <c:v>10997.44418</c:v>
                </c:pt>
                <c:pt idx="548">
                  <c:v>10951.359850000001</c:v>
                </c:pt>
                <c:pt idx="549">
                  <c:v>10967.16029</c:v>
                </c:pt>
                <c:pt idx="550">
                  <c:v>11054.2742</c:v>
                </c:pt>
                <c:pt idx="551">
                  <c:v>11110.0805</c:v>
                </c:pt>
                <c:pt idx="552">
                  <c:v>11185.195390000001</c:v>
                </c:pt>
                <c:pt idx="553">
                  <c:v>11230.300509999999</c:v>
                </c:pt>
                <c:pt idx="554">
                  <c:v>11169.950559999999</c:v>
                </c:pt>
                <c:pt idx="555">
                  <c:v>11196.593769999999</c:v>
                </c:pt>
                <c:pt idx="556">
                  <c:v>11153.640299999999</c:v>
                </c:pt>
                <c:pt idx="557">
                  <c:v>11104.36261</c:v>
                </c:pt>
                <c:pt idx="558">
                  <c:v>11055.83102</c:v>
                </c:pt>
                <c:pt idx="559">
                  <c:v>10992.560160000001</c:v>
                </c:pt>
                <c:pt idx="560">
                  <c:v>11033.854740000001</c:v>
                </c:pt>
                <c:pt idx="561">
                  <c:v>11086.32022</c:v>
                </c:pt>
                <c:pt idx="562">
                  <c:v>11048.98101</c:v>
                </c:pt>
                <c:pt idx="563">
                  <c:v>10947.86738</c:v>
                </c:pt>
                <c:pt idx="564">
                  <c:v>10902.703949999999</c:v>
                </c:pt>
                <c:pt idx="565">
                  <c:v>10993.119619999999</c:v>
                </c:pt>
                <c:pt idx="566">
                  <c:v>11108.777480000001</c:v>
                </c:pt>
                <c:pt idx="567">
                  <c:v>11087.059359999999</c:v>
                </c:pt>
                <c:pt idx="568">
                  <c:v>10951.01116</c:v>
                </c:pt>
                <c:pt idx="569">
                  <c:v>11011.512779999999</c:v>
                </c:pt>
                <c:pt idx="570">
                  <c:v>11025.911840000001</c:v>
                </c:pt>
                <c:pt idx="571">
                  <c:v>10919.551149999999</c:v>
                </c:pt>
                <c:pt idx="572">
                  <c:v>10980.684600000001</c:v>
                </c:pt>
                <c:pt idx="573">
                  <c:v>11038.64421</c:v>
                </c:pt>
                <c:pt idx="574">
                  <c:v>11009.694649999999</c:v>
                </c:pt>
                <c:pt idx="575">
                  <c:v>10975.19039</c:v>
                </c:pt>
                <c:pt idx="576">
                  <c:v>10950.13341</c:v>
                </c:pt>
                <c:pt idx="577">
                  <c:v>10961.606690000001</c:v>
                </c:pt>
                <c:pt idx="578">
                  <c:v>10947.56436</c:v>
                </c:pt>
                <c:pt idx="579">
                  <c:v>10982.47026</c:v>
                </c:pt>
                <c:pt idx="580">
                  <c:v>11066.482620000001</c:v>
                </c:pt>
                <c:pt idx="581">
                  <c:v>11031.825049999999</c:v>
                </c:pt>
                <c:pt idx="582">
                  <c:v>10997.45556</c:v>
                </c:pt>
                <c:pt idx="583">
                  <c:v>10963.97085</c:v>
                </c:pt>
                <c:pt idx="584">
                  <c:v>10949.94217</c:v>
                </c:pt>
                <c:pt idx="585">
                  <c:v>10956.77094</c:v>
                </c:pt>
                <c:pt idx="586">
                  <c:v>10970.25496</c:v>
                </c:pt>
                <c:pt idx="587">
                  <c:v>10998.278060000001</c:v>
                </c:pt>
                <c:pt idx="588">
                  <c:v>11013.00036</c:v>
                </c:pt>
                <c:pt idx="589">
                  <c:v>11015.44924</c:v>
                </c:pt>
                <c:pt idx="590">
                  <c:v>11022.455739999999</c:v>
                </c:pt>
                <c:pt idx="591">
                  <c:v>11090.049139999999</c:v>
                </c:pt>
                <c:pt idx="592">
                  <c:v>11056.94333</c:v>
                </c:pt>
                <c:pt idx="593">
                  <c:v>10984.31993</c:v>
                </c:pt>
                <c:pt idx="594">
                  <c:v>11002.835220000001</c:v>
                </c:pt>
                <c:pt idx="595">
                  <c:v>10981.8251</c:v>
                </c:pt>
                <c:pt idx="596">
                  <c:v>10912.51129</c:v>
                </c:pt>
                <c:pt idx="597">
                  <c:v>11029.703320000001</c:v>
                </c:pt>
                <c:pt idx="598">
                  <c:v>11081.188330000001</c:v>
                </c:pt>
                <c:pt idx="599">
                  <c:v>11090.27881</c:v>
                </c:pt>
                <c:pt idx="600">
                  <c:v>11091.04018</c:v>
                </c:pt>
                <c:pt idx="601">
                  <c:v>10965.33281</c:v>
                </c:pt>
                <c:pt idx="602">
                  <c:v>10980.487730000001</c:v>
                </c:pt>
                <c:pt idx="603">
                  <c:v>11095.11923</c:v>
                </c:pt>
                <c:pt idx="604">
                  <c:v>11071.20189</c:v>
                </c:pt>
                <c:pt idx="605">
                  <c:v>11014.153700000001</c:v>
                </c:pt>
                <c:pt idx="606">
                  <c:v>11053.463890000001</c:v>
                </c:pt>
                <c:pt idx="607">
                  <c:v>11035.10613</c:v>
                </c:pt>
                <c:pt idx="608">
                  <c:v>11061.19074</c:v>
                </c:pt>
                <c:pt idx="609">
                  <c:v>11130.22653</c:v>
                </c:pt>
                <c:pt idx="610">
                  <c:v>11008.571900000001</c:v>
                </c:pt>
                <c:pt idx="611">
                  <c:v>10940.339120000001</c:v>
                </c:pt>
                <c:pt idx="612">
                  <c:v>11031.516519999999</c:v>
                </c:pt>
                <c:pt idx="613">
                  <c:v>11047.43902</c:v>
                </c:pt>
                <c:pt idx="614">
                  <c:v>11051.53145</c:v>
                </c:pt>
                <c:pt idx="615">
                  <c:v>11022.467629999999</c:v>
                </c:pt>
                <c:pt idx="616">
                  <c:v>11030.07178</c:v>
                </c:pt>
                <c:pt idx="617">
                  <c:v>11038.626120000001</c:v>
                </c:pt>
                <c:pt idx="618">
                  <c:v>11051.420700000001</c:v>
                </c:pt>
                <c:pt idx="619">
                  <c:v>11066.541450000001</c:v>
                </c:pt>
                <c:pt idx="620">
                  <c:v>11057.56942</c:v>
                </c:pt>
                <c:pt idx="621">
                  <c:v>11023.65258</c:v>
                </c:pt>
                <c:pt idx="622">
                  <c:v>10984.644899999999</c:v>
                </c:pt>
                <c:pt idx="623">
                  <c:v>11043.798860000001</c:v>
                </c:pt>
                <c:pt idx="624">
                  <c:v>11014.015799999999</c:v>
                </c:pt>
                <c:pt idx="625">
                  <c:v>11031.41438</c:v>
                </c:pt>
                <c:pt idx="626">
                  <c:v>11071.939420000001</c:v>
                </c:pt>
                <c:pt idx="627">
                  <c:v>11026.76477</c:v>
                </c:pt>
                <c:pt idx="628">
                  <c:v>10990.24929</c:v>
                </c:pt>
                <c:pt idx="629">
                  <c:v>11060.78996</c:v>
                </c:pt>
                <c:pt idx="630">
                  <c:v>11095.16022</c:v>
                </c:pt>
                <c:pt idx="631">
                  <c:v>11117.02022</c:v>
                </c:pt>
                <c:pt idx="632">
                  <c:v>11095.86656</c:v>
                </c:pt>
                <c:pt idx="633">
                  <c:v>11156.88184</c:v>
                </c:pt>
                <c:pt idx="634">
                  <c:v>11174.629059999999</c:v>
                </c:pt>
                <c:pt idx="635">
                  <c:v>11147.624309999999</c:v>
                </c:pt>
                <c:pt idx="636">
                  <c:v>11017.57368</c:v>
                </c:pt>
                <c:pt idx="637">
                  <c:v>11123.408069999999</c:v>
                </c:pt>
                <c:pt idx="638">
                  <c:v>11115.787050000001</c:v>
                </c:pt>
                <c:pt idx="639">
                  <c:v>11073.580099999999</c:v>
                </c:pt>
                <c:pt idx="640">
                  <c:v>11128.41856</c:v>
                </c:pt>
                <c:pt idx="641">
                  <c:v>11189.8493</c:v>
                </c:pt>
                <c:pt idx="642">
                  <c:v>11094.54371</c:v>
                </c:pt>
                <c:pt idx="643">
                  <c:v>11062.933440000001</c:v>
                </c:pt>
                <c:pt idx="644">
                  <c:v>10998.14738</c:v>
                </c:pt>
                <c:pt idx="645">
                  <c:v>11040.204100000001</c:v>
                </c:pt>
                <c:pt idx="646">
                  <c:v>11025.376550000001</c:v>
                </c:pt>
                <c:pt idx="647">
                  <c:v>11151.82681</c:v>
                </c:pt>
                <c:pt idx="648">
                  <c:v>11119.16332</c:v>
                </c:pt>
                <c:pt idx="649">
                  <c:v>11114.46955</c:v>
                </c:pt>
                <c:pt idx="650">
                  <c:v>11127.55215</c:v>
                </c:pt>
                <c:pt idx="651">
                  <c:v>10977.66941</c:v>
                </c:pt>
                <c:pt idx="652">
                  <c:v>11061.815490000001</c:v>
                </c:pt>
                <c:pt idx="653">
                  <c:v>11029.05726</c:v>
                </c:pt>
                <c:pt idx="654">
                  <c:v>11097.398649999999</c:v>
                </c:pt>
                <c:pt idx="655">
                  <c:v>10942.260050000001</c:v>
                </c:pt>
                <c:pt idx="656">
                  <c:v>11037.238160000001</c:v>
                </c:pt>
                <c:pt idx="657">
                  <c:v>11086.669389999999</c:v>
                </c:pt>
                <c:pt idx="658">
                  <c:v>11070.776400000001</c:v>
                </c:pt>
                <c:pt idx="659">
                  <c:v>10998.55919</c:v>
                </c:pt>
                <c:pt idx="660">
                  <c:v>11062.56561</c:v>
                </c:pt>
                <c:pt idx="661">
                  <c:v>11132.30544</c:v>
                </c:pt>
                <c:pt idx="662">
                  <c:v>11141.06918</c:v>
                </c:pt>
                <c:pt idx="663">
                  <c:v>11042.253350000001</c:v>
                </c:pt>
                <c:pt idx="664">
                  <c:v>11038.911620000001</c:v>
                </c:pt>
                <c:pt idx="665">
                  <c:v>10990.617270000001</c:v>
                </c:pt>
                <c:pt idx="666">
                  <c:v>10989.61003</c:v>
                </c:pt>
                <c:pt idx="667">
                  <c:v>11084.53686</c:v>
                </c:pt>
                <c:pt idx="668">
                  <c:v>10984.44808</c:v>
                </c:pt>
                <c:pt idx="669">
                  <c:v>11051.09756</c:v>
                </c:pt>
                <c:pt idx="670">
                  <c:v>11115.63524</c:v>
                </c:pt>
                <c:pt idx="671">
                  <c:v>11105.07574</c:v>
                </c:pt>
                <c:pt idx="672">
                  <c:v>10964.19887</c:v>
                </c:pt>
                <c:pt idx="673">
                  <c:v>10990.02756</c:v>
                </c:pt>
                <c:pt idx="674">
                  <c:v>11096.408009999999</c:v>
                </c:pt>
                <c:pt idx="675">
                  <c:v>11033.44276</c:v>
                </c:pt>
                <c:pt idx="676">
                  <c:v>10998.29732</c:v>
                </c:pt>
                <c:pt idx="677">
                  <c:v>11025.734420000001</c:v>
                </c:pt>
                <c:pt idx="678">
                  <c:v>11012.706169999999</c:v>
                </c:pt>
                <c:pt idx="679">
                  <c:v>11081.422070000001</c:v>
                </c:pt>
                <c:pt idx="680">
                  <c:v>11100.918240000001</c:v>
                </c:pt>
                <c:pt idx="681">
                  <c:v>11033.956399999999</c:v>
                </c:pt>
                <c:pt idx="682">
                  <c:v>10971.79925</c:v>
                </c:pt>
                <c:pt idx="683">
                  <c:v>10983.838879999999</c:v>
                </c:pt>
                <c:pt idx="684">
                  <c:v>11012.195900000001</c:v>
                </c:pt>
                <c:pt idx="685">
                  <c:v>11060.35124</c:v>
                </c:pt>
                <c:pt idx="686">
                  <c:v>11004.865</c:v>
                </c:pt>
                <c:pt idx="687">
                  <c:v>10981.04818</c:v>
                </c:pt>
                <c:pt idx="688">
                  <c:v>11038.762119999999</c:v>
                </c:pt>
                <c:pt idx="689">
                  <c:v>10993.03368</c:v>
                </c:pt>
                <c:pt idx="690">
                  <c:v>10955.99372</c:v>
                </c:pt>
                <c:pt idx="691">
                  <c:v>11029.181780000001</c:v>
                </c:pt>
                <c:pt idx="692">
                  <c:v>11047.816140000001</c:v>
                </c:pt>
                <c:pt idx="693">
                  <c:v>10952.886039999999</c:v>
                </c:pt>
                <c:pt idx="694">
                  <c:v>10943.00722</c:v>
                </c:pt>
                <c:pt idx="695">
                  <c:v>10975.749970000001</c:v>
                </c:pt>
                <c:pt idx="696">
                  <c:v>10985.70268</c:v>
                </c:pt>
                <c:pt idx="697">
                  <c:v>10984.109990000001</c:v>
                </c:pt>
                <c:pt idx="698">
                  <c:v>10994.559279999999</c:v>
                </c:pt>
                <c:pt idx="699">
                  <c:v>10988.66093</c:v>
                </c:pt>
                <c:pt idx="700">
                  <c:v>11068.61901</c:v>
                </c:pt>
                <c:pt idx="701">
                  <c:v>11026.67524</c:v>
                </c:pt>
                <c:pt idx="702">
                  <c:v>11023.46291</c:v>
                </c:pt>
                <c:pt idx="703">
                  <c:v>10922.645119999999</c:v>
                </c:pt>
                <c:pt idx="704">
                  <c:v>10892.88348</c:v>
                </c:pt>
                <c:pt idx="705">
                  <c:v>10936.277599999999</c:v>
                </c:pt>
                <c:pt idx="706">
                  <c:v>10998.6854</c:v>
                </c:pt>
                <c:pt idx="707">
                  <c:v>11046.924730000001</c:v>
                </c:pt>
                <c:pt idx="708">
                  <c:v>10997.82569</c:v>
                </c:pt>
                <c:pt idx="709">
                  <c:v>10963.086010000001</c:v>
                </c:pt>
                <c:pt idx="710">
                  <c:v>11011.82877</c:v>
                </c:pt>
                <c:pt idx="711">
                  <c:v>10992.15941</c:v>
                </c:pt>
                <c:pt idx="712">
                  <c:v>10910.32258</c:v>
                </c:pt>
                <c:pt idx="713">
                  <c:v>11009.505279999999</c:v>
                </c:pt>
                <c:pt idx="714">
                  <c:v>10973.95505</c:v>
                </c:pt>
                <c:pt idx="715">
                  <c:v>10917.91021</c:v>
                </c:pt>
                <c:pt idx="716">
                  <c:v>10975.20033</c:v>
                </c:pt>
                <c:pt idx="717">
                  <c:v>11034.146699999999</c:v>
                </c:pt>
                <c:pt idx="718">
                  <c:v>11005.81278</c:v>
                </c:pt>
                <c:pt idx="719">
                  <c:v>10953.519899999999</c:v>
                </c:pt>
                <c:pt idx="720">
                  <c:v>10887.811470000001</c:v>
                </c:pt>
                <c:pt idx="721">
                  <c:v>10946.064480000001</c:v>
                </c:pt>
                <c:pt idx="722">
                  <c:v>10940.69543</c:v>
                </c:pt>
                <c:pt idx="723">
                  <c:v>10994.395689999999</c:v>
                </c:pt>
                <c:pt idx="724">
                  <c:v>10984.985619999999</c:v>
                </c:pt>
                <c:pt idx="725">
                  <c:v>10944.22055</c:v>
                </c:pt>
                <c:pt idx="726">
                  <c:v>10955.80609</c:v>
                </c:pt>
                <c:pt idx="727">
                  <c:v>10936.86622</c:v>
                </c:pt>
                <c:pt idx="728">
                  <c:v>10978.113859999999</c:v>
                </c:pt>
                <c:pt idx="729">
                  <c:v>10975.519689999999</c:v>
                </c:pt>
                <c:pt idx="730">
                  <c:v>10827.9812</c:v>
                </c:pt>
                <c:pt idx="731">
                  <c:v>10833.332340000001</c:v>
                </c:pt>
                <c:pt idx="732">
                  <c:v>10940.359280000001</c:v>
                </c:pt>
                <c:pt idx="733">
                  <c:v>10965.08495</c:v>
                </c:pt>
                <c:pt idx="734">
                  <c:v>10993.76276</c:v>
                </c:pt>
                <c:pt idx="735">
                  <c:v>10952.65639</c:v>
                </c:pt>
                <c:pt idx="736">
                  <c:v>10934.32883</c:v>
                </c:pt>
                <c:pt idx="737">
                  <c:v>10955.05694</c:v>
                </c:pt>
                <c:pt idx="738">
                  <c:v>11003.79529</c:v>
                </c:pt>
                <c:pt idx="739">
                  <c:v>11053.55026</c:v>
                </c:pt>
                <c:pt idx="740">
                  <c:v>11040.65775</c:v>
                </c:pt>
                <c:pt idx="741">
                  <c:v>10902.56603</c:v>
                </c:pt>
                <c:pt idx="742">
                  <c:v>10927.18037</c:v>
                </c:pt>
                <c:pt idx="743">
                  <c:v>11023.00711</c:v>
                </c:pt>
                <c:pt idx="744">
                  <c:v>11025.762559999999</c:v>
                </c:pt>
                <c:pt idx="745">
                  <c:v>11001.77484</c:v>
                </c:pt>
                <c:pt idx="746">
                  <c:v>10987.93117</c:v>
                </c:pt>
                <c:pt idx="747">
                  <c:v>10898.68564</c:v>
                </c:pt>
                <c:pt idx="748">
                  <c:v>11001.104660000001</c:v>
                </c:pt>
                <c:pt idx="749">
                  <c:v>10981.31763</c:v>
                </c:pt>
                <c:pt idx="750">
                  <c:v>10940.98324</c:v>
                </c:pt>
                <c:pt idx="751">
                  <c:v>10981.28996</c:v>
                </c:pt>
                <c:pt idx="752">
                  <c:v>10990.779780000001</c:v>
                </c:pt>
                <c:pt idx="753">
                  <c:v>10997.934160000001</c:v>
                </c:pt>
                <c:pt idx="754">
                  <c:v>11048.070949999999</c:v>
                </c:pt>
                <c:pt idx="755">
                  <c:v>11023.347400000001</c:v>
                </c:pt>
                <c:pt idx="756">
                  <c:v>11026.604789999999</c:v>
                </c:pt>
                <c:pt idx="757">
                  <c:v>10986.12587</c:v>
                </c:pt>
                <c:pt idx="758">
                  <c:v>11008.571260000001</c:v>
                </c:pt>
                <c:pt idx="759">
                  <c:v>10979.998579999999</c:v>
                </c:pt>
                <c:pt idx="760">
                  <c:v>10985.13538</c:v>
                </c:pt>
                <c:pt idx="761">
                  <c:v>10960.94893</c:v>
                </c:pt>
                <c:pt idx="762">
                  <c:v>10975.83915</c:v>
                </c:pt>
                <c:pt idx="763">
                  <c:v>10986.718129999999</c:v>
                </c:pt>
                <c:pt idx="764">
                  <c:v>10906.439399999999</c:v>
                </c:pt>
                <c:pt idx="765">
                  <c:v>10951.5674</c:v>
                </c:pt>
                <c:pt idx="766">
                  <c:v>11051.65733</c:v>
                </c:pt>
                <c:pt idx="767">
                  <c:v>11004.05877</c:v>
                </c:pt>
                <c:pt idx="768">
                  <c:v>10978.40602</c:v>
                </c:pt>
                <c:pt idx="769">
                  <c:v>10917.0355</c:v>
                </c:pt>
                <c:pt idx="770">
                  <c:v>10882.610280000001</c:v>
                </c:pt>
                <c:pt idx="771">
                  <c:v>11010.24122</c:v>
                </c:pt>
                <c:pt idx="772">
                  <c:v>11081.523999999999</c:v>
                </c:pt>
                <c:pt idx="773">
                  <c:v>11019.8444</c:v>
                </c:pt>
                <c:pt idx="774">
                  <c:v>10993.90209</c:v>
                </c:pt>
                <c:pt idx="775">
                  <c:v>11026.23322</c:v>
                </c:pt>
                <c:pt idx="776">
                  <c:v>11063.18203</c:v>
                </c:pt>
                <c:pt idx="777">
                  <c:v>11014.656720000001</c:v>
                </c:pt>
                <c:pt idx="778">
                  <c:v>11114.69634</c:v>
                </c:pt>
                <c:pt idx="779">
                  <c:v>11087.232550000001</c:v>
                </c:pt>
                <c:pt idx="780">
                  <c:v>11076.43283</c:v>
                </c:pt>
                <c:pt idx="781">
                  <c:v>10911.347449999999</c:v>
                </c:pt>
                <c:pt idx="782">
                  <c:v>10935.69715</c:v>
                </c:pt>
                <c:pt idx="783">
                  <c:v>11055.03853</c:v>
                </c:pt>
                <c:pt idx="784">
                  <c:v>11016.135780000001</c:v>
                </c:pt>
                <c:pt idx="785">
                  <c:v>10946.95665</c:v>
                </c:pt>
                <c:pt idx="786">
                  <c:v>11044.58857</c:v>
                </c:pt>
                <c:pt idx="787">
                  <c:v>11026.020280000001</c:v>
                </c:pt>
                <c:pt idx="788">
                  <c:v>10974.81431</c:v>
                </c:pt>
                <c:pt idx="789">
                  <c:v>11000.144469999999</c:v>
                </c:pt>
                <c:pt idx="790">
                  <c:v>11055.863289999999</c:v>
                </c:pt>
                <c:pt idx="791">
                  <c:v>11092.54989</c:v>
                </c:pt>
                <c:pt idx="792">
                  <c:v>11102.008949999999</c:v>
                </c:pt>
                <c:pt idx="793">
                  <c:v>11120.55054</c:v>
                </c:pt>
                <c:pt idx="794">
                  <c:v>11088.88704</c:v>
                </c:pt>
                <c:pt idx="795">
                  <c:v>11007.872960000001</c:v>
                </c:pt>
                <c:pt idx="796">
                  <c:v>10997.596659999999</c:v>
                </c:pt>
                <c:pt idx="797">
                  <c:v>10979.80524</c:v>
                </c:pt>
                <c:pt idx="798">
                  <c:v>11070.767239999999</c:v>
                </c:pt>
                <c:pt idx="799">
                  <c:v>11045.271699999999</c:v>
                </c:pt>
                <c:pt idx="800">
                  <c:v>10945.113090000001</c:v>
                </c:pt>
                <c:pt idx="801">
                  <c:v>11014.010630000001</c:v>
                </c:pt>
                <c:pt idx="802">
                  <c:v>11006.81295</c:v>
                </c:pt>
                <c:pt idx="803">
                  <c:v>11054.11478</c:v>
                </c:pt>
                <c:pt idx="804">
                  <c:v>11006.771119999999</c:v>
                </c:pt>
                <c:pt idx="805">
                  <c:v>10958.008980000001</c:v>
                </c:pt>
                <c:pt idx="806">
                  <c:v>11056.51297</c:v>
                </c:pt>
                <c:pt idx="807">
                  <c:v>11140.280629999999</c:v>
                </c:pt>
                <c:pt idx="808">
                  <c:v>11044.96039</c:v>
                </c:pt>
                <c:pt idx="809">
                  <c:v>11039.27541</c:v>
                </c:pt>
                <c:pt idx="810">
                  <c:v>11073.23007</c:v>
                </c:pt>
                <c:pt idx="811">
                  <c:v>11065.187190000001</c:v>
                </c:pt>
                <c:pt idx="812">
                  <c:v>11106.086670000001</c:v>
                </c:pt>
                <c:pt idx="813">
                  <c:v>11162.36556</c:v>
                </c:pt>
                <c:pt idx="814">
                  <c:v>11129.687900000001</c:v>
                </c:pt>
                <c:pt idx="815">
                  <c:v>11119.9082</c:v>
                </c:pt>
                <c:pt idx="816">
                  <c:v>11110.64069</c:v>
                </c:pt>
                <c:pt idx="817">
                  <c:v>11085.34146</c:v>
                </c:pt>
                <c:pt idx="818">
                  <c:v>11149.22875</c:v>
                </c:pt>
                <c:pt idx="819">
                  <c:v>11184.30401</c:v>
                </c:pt>
                <c:pt idx="820">
                  <c:v>11119.46816</c:v>
                </c:pt>
                <c:pt idx="821">
                  <c:v>11143.51071</c:v>
                </c:pt>
                <c:pt idx="822">
                  <c:v>11191.438040000001</c:v>
                </c:pt>
                <c:pt idx="823">
                  <c:v>11287.319949999999</c:v>
                </c:pt>
                <c:pt idx="824">
                  <c:v>11257.048059999999</c:v>
                </c:pt>
                <c:pt idx="825">
                  <c:v>11309.83524</c:v>
                </c:pt>
                <c:pt idx="826">
                  <c:v>11254.08923</c:v>
                </c:pt>
                <c:pt idx="827">
                  <c:v>11285.579540000001</c:v>
                </c:pt>
                <c:pt idx="828">
                  <c:v>11284.84426</c:v>
                </c:pt>
                <c:pt idx="829">
                  <c:v>11308.089459999999</c:v>
                </c:pt>
                <c:pt idx="830">
                  <c:v>11345.23797</c:v>
                </c:pt>
                <c:pt idx="831">
                  <c:v>11289.020280000001</c:v>
                </c:pt>
                <c:pt idx="832">
                  <c:v>11318.48422</c:v>
                </c:pt>
                <c:pt idx="833">
                  <c:v>11354.108319999999</c:v>
                </c:pt>
                <c:pt idx="834">
                  <c:v>11406.75244</c:v>
                </c:pt>
                <c:pt idx="835">
                  <c:v>11423.325269999999</c:v>
                </c:pt>
                <c:pt idx="836">
                  <c:v>11429.57487</c:v>
                </c:pt>
                <c:pt idx="837">
                  <c:v>11521.37767</c:v>
                </c:pt>
                <c:pt idx="838">
                  <c:v>11548.88703</c:v>
                </c:pt>
                <c:pt idx="839">
                  <c:v>11535.730369999999</c:v>
                </c:pt>
                <c:pt idx="840">
                  <c:v>11537.45213</c:v>
                </c:pt>
                <c:pt idx="841">
                  <c:v>11497.02886</c:v>
                </c:pt>
                <c:pt idx="842">
                  <c:v>11464.969370000001</c:v>
                </c:pt>
                <c:pt idx="843">
                  <c:v>11437.018760000001</c:v>
                </c:pt>
                <c:pt idx="844">
                  <c:v>11415.75957</c:v>
                </c:pt>
                <c:pt idx="845">
                  <c:v>11389.29529</c:v>
                </c:pt>
                <c:pt idx="846">
                  <c:v>11323.803180000001</c:v>
                </c:pt>
                <c:pt idx="847">
                  <c:v>11359.304239999999</c:v>
                </c:pt>
                <c:pt idx="848">
                  <c:v>11320.118270000001</c:v>
                </c:pt>
                <c:pt idx="849">
                  <c:v>11348.52168</c:v>
                </c:pt>
                <c:pt idx="850">
                  <c:v>11252.30251</c:v>
                </c:pt>
                <c:pt idx="851">
                  <c:v>11291.393899999999</c:v>
                </c:pt>
                <c:pt idx="852">
                  <c:v>11256.33001</c:v>
                </c:pt>
                <c:pt idx="853">
                  <c:v>11139.83692</c:v>
                </c:pt>
                <c:pt idx="854">
                  <c:v>11154.291590000001</c:v>
                </c:pt>
                <c:pt idx="855">
                  <c:v>11257.285809999999</c:v>
                </c:pt>
                <c:pt idx="856">
                  <c:v>11328.95484</c:v>
                </c:pt>
                <c:pt idx="857">
                  <c:v>11375.08821</c:v>
                </c:pt>
                <c:pt idx="858">
                  <c:v>11376.23819</c:v>
                </c:pt>
                <c:pt idx="859">
                  <c:v>11385.875470000001</c:v>
                </c:pt>
                <c:pt idx="860">
                  <c:v>11390.24958</c:v>
                </c:pt>
                <c:pt idx="861">
                  <c:v>11382.652969999999</c:v>
                </c:pt>
                <c:pt idx="862">
                  <c:v>11366.58713</c:v>
                </c:pt>
                <c:pt idx="863">
                  <c:v>11294.58574</c:v>
                </c:pt>
                <c:pt idx="864">
                  <c:v>11287.272349999999</c:v>
                </c:pt>
                <c:pt idx="865">
                  <c:v>11330.453089999999</c:v>
                </c:pt>
                <c:pt idx="866">
                  <c:v>11208.95268</c:v>
                </c:pt>
                <c:pt idx="867">
                  <c:v>11376.801879999999</c:v>
                </c:pt>
                <c:pt idx="868">
                  <c:v>11373.348830000001</c:v>
                </c:pt>
                <c:pt idx="869">
                  <c:v>11247.322539999999</c:v>
                </c:pt>
                <c:pt idx="870">
                  <c:v>11453.851420000001</c:v>
                </c:pt>
                <c:pt idx="871">
                  <c:v>11401.68354</c:v>
                </c:pt>
                <c:pt idx="872">
                  <c:v>11387.30177</c:v>
                </c:pt>
                <c:pt idx="873">
                  <c:v>11342.482029999999</c:v>
                </c:pt>
                <c:pt idx="874">
                  <c:v>11484.76483</c:v>
                </c:pt>
                <c:pt idx="875">
                  <c:v>11408.71314</c:v>
                </c:pt>
                <c:pt idx="876">
                  <c:v>11406.9476</c:v>
                </c:pt>
                <c:pt idx="877">
                  <c:v>11386.93009</c:v>
                </c:pt>
                <c:pt idx="878">
                  <c:v>11372.46679</c:v>
                </c:pt>
                <c:pt idx="879">
                  <c:v>11367.65681</c:v>
                </c:pt>
                <c:pt idx="880">
                  <c:v>11356.48306</c:v>
                </c:pt>
                <c:pt idx="881">
                  <c:v>11411.713599999999</c:v>
                </c:pt>
                <c:pt idx="882">
                  <c:v>11454.60333</c:v>
                </c:pt>
                <c:pt idx="883">
                  <c:v>11408.91152</c:v>
                </c:pt>
                <c:pt idx="884">
                  <c:v>11404.41452</c:v>
                </c:pt>
                <c:pt idx="885">
                  <c:v>11397.34722</c:v>
                </c:pt>
                <c:pt idx="886">
                  <c:v>11434.07141</c:v>
                </c:pt>
                <c:pt idx="887">
                  <c:v>11372.18065</c:v>
                </c:pt>
                <c:pt idx="888">
                  <c:v>11345.85845</c:v>
                </c:pt>
                <c:pt idx="889">
                  <c:v>11329.386340000001</c:v>
                </c:pt>
                <c:pt idx="890">
                  <c:v>11295.765310000001</c:v>
                </c:pt>
                <c:pt idx="891">
                  <c:v>11275.92943</c:v>
                </c:pt>
                <c:pt idx="892">
                  <c:v>11255.801079999999</c:v>
                </c:pt>
                <c:pt idx="893">
                  <c:v>11256.657579999999</c:v>
                </c:pt>
                <c:pt idx="894">
                  <c:v>11280.990159999999</c:v>
                </c:pt>
                <c:pt idx="895">
                  <c:v>11259.77684</c:v>
                </c:pt>
                <c:pt idx="896">
                  <c:v>11294.476129999999</c:v>
                </c:pt>
                <c:pt idx="897">
                  <c:v>11280.36095</c:v>
                </c:pt>
                <c:pt idx="898">
                  <c:v>11262.236989999999</c:v>
                </c:pt>
                <c:pt idx="899">
                  <c:v>11258.67748</c:v>
                </c:pt>
                <c:pt idx="900">
                  <c:v>11209.2791</c:v>
                </c:pt>
                <c:pt idx="901">
                  <c:v>11260.14244</c:v>
                </c:pt>
                <c:pt idx="902">
                  <c:v>11164.12737</c:v>
                </c:pt>
                <c:pt idx="903">
                  <c:v>11151.22265</c:v>
                </c:pt>
                <c:pt idx="904">
                  <c:v>11194.725640000001</c:v>
                </c:pt>
                <c:pt idx="905">
                  <c:v>11263.67736</c:v>
                </c:pt>
                <c:pt idx="906">
                  <c:v>11171.85613</c:v>
                </c:pt>
                <c:pt idx="907">
                  <c:v>11240.62328</c:v>
                </c:pt>
                <c:pt idx="908">
                  <c:v>11217.32403</c:v>
                </c:pt>
                <c:pt idx="909">
                  <c:v>11172.530140000001</c:v>
                </c:pt>
                <c:pt idx="910">
                  <c:v>11175.59173</c:v>
                </c:pt>
                <c:pt idx="911">
                  <c:v>11160.77636</c:v>
                </c:pt>
                <c:pt idx="912">
                  <c:v>11169.4566</c:v>
                </c:pt>
                <c:pt idx="913">
                  <c:v>11201.91857</c:v>
                </c:pt>
                <c:pt idx="914">
                  <c:v>11166.46307</c:v>
                </c:pt>
                <c:pt idx="915">
                  <c:v>11105.782219999999</c:v>
                </c:pt>
                <c:pt idx="916">
                  <c:v>11115.96002</c:v>
                </c:pt>
                <c:pt idx="917">
                  <c:v>11148.983270000001</c:v>
                </c:pt>
                <c:pt idx="918">
                  <c:v>11143.466979999999</c:v>
                </c:pt>
                <c:pt idx="919">
                  <c:v>11157.62988</c:v>
                </c:pt>
                <c:pt idx="920">
                  <c:v>11166.756649999999</c:v>
                </c:pt>
                <c:pt idx="921">
                  <c:v>10994.60022</c:v>
                </c:pt>
                <c:pt idx="922">
                  <c:v>11097.83563</c:v>
                </c:pt>
                <c:pt idx="923">
                  <c:v>11230.526610000001</c:v>
                </c:pt>
                <c:pt idx="924">
                  <c:v>11185.063050000001</c:v>
                </c:pt>
                <c:pt idx="925">
                  <c:v>11024.76477</c:v>
                </c:pt>
                <c:pt idx="926">
                  <c:v>11081.99798</c:v>
                </c:pt>
                <c:pt idx="927">
                  <c:v>11121.22388</c:v>
                </c:pt>
                <c:pt idx="928">
                  <c:v>11100.294250000001</c:v>
                </c:pt>
                <c:pt idx="929">
                  <c:v>11099.598019999999</c:v>
                </c:pt>
                <c:pt idx="930">
                  <c:v>11117.23236</c:v>
                </c:pt>
                <c:pt idx="931">
                  <c:v>11117.488520000001</c:v>
                </c:pt>
                <c:pt idx="932">
                  <c:v>11094.83942</c:v>
                </c:pt>
                <c:pt idx="933">
                  <c:v>11089.015009999999</c:v>
                </c:pt>
                <c:pt idx="934">
                  <c:v>11122.71869</c:v>
                </c:pt>
                <c:pt idx="935">
                  <c:v>11116.9751</c:v>
                </c:pt>
                <c:pt idx="936">
                  <c:v>11049.9715</c:v>
                </c:pt>
                <c:pt idx="937">
                  <c:v>11119.953</c:v>
                </c:pt>
                <c:pt idx="938">
                  <c:v>11152.700129999999</c:v>
                </c:pt>
                <c:pt idx="939">
                  <c:v>11070.397209999999</c:v>
                </c:pt>
                <c:pt idx="940">
                  <c:v>11046.12701</c:v>
                </c:pt>
                <c:pt idx="941">
                  <c:v>11096.04773</c:v>
                </c:pt>
                <c:pt idx="942">
                  <c:v>11061.73236</c:v>
                </c:pt>
                <c:pt idx="943">
                  <c:v>11116.412109999999</c:v>
                </c:pt>
                <c:pt idx="944">
                  <c:v>11069.7984</c:v>
                </c:pt>
                <c:pt idx="945">
                  <c:v>11057.077520000001</c:v>
                </c:pt>
                <c:pt idx="946">
                  <c:v>11074.5622</c:v>
                </c:pt>
                <c:pt idx="947">
                  <c:v>11075.928959999999</c:v>
                </c:pt>
                <c:pt idx="948">
                  <c:v>11084.45465</c:v>
                </c:pt>
                <c:pt idx="949">
                  <c:v>11077.601199999999</c:v>
                </c:pt>
                <c:pt idx="950">
                  <c:v>11015.890810000001</c:v>
                </c:pt>
                <c:pt idx="951">
                  <c:v>10979.475340000001</c:v>
                </c:pt>
                <c:pt idx="952">
                  <c:v>11109.616029999999</c:v>
                </c:pt>
                <c:pt idx="953">
                  <c:v>11079.2135</c:v>
                </c:pt>
                <c:pt idx="954">
                  <c:v>11039.061959999999</c:v>
                </c:pt>
                <c:pt idx="955">
                  <c:v>11068.64258</c:v>
                </c:pt>
                <c:pt idx="956">
                  <c:v>11132.8863</c:v>
                </c:pt>
                <c:pt idx="957">
                  <c:v>11105.807500000001</c:v>
                </c:pt>
                <c:pt idx="958">
                  <c:v>11028.05536</c:v>
                </c:pt>
                <c:pt idx="959">
                  <c:v>11083.428959999999</c:v>
                </c:pt>
                <c:pt idx="960">
                  <c:v>11098.604310000001</c:v>
                </c:pt>
                <c:pt idx="961">
                  <c:v>11140.693730000001</c:v>
                </c:pt>
                <c:pt idx="962">
                  <c:v>11150.762640000001</c:v>
                </c:pt>
                <c:pt idx="963">
                  <c:v>11105.410159999999</c:v>
                </c:pt>
                <c:pt idx="964">
                  <c:v>11072.89313</c:v>
                </c:pt>
                <c:pt idx="965">
                  <c:v>11027.746220000001</c:v>
                </c:pt>
                <c:pt idx="966">
                  <c:v>11077.390810000001</c:v>
                </c:pt>
                <c:pt idx="967">
                  <c:v>11103.097659999999</c:v>
                </c:pt>
                <c:pt idx="968">
                  <c:v>11031.657300000001</c:v>
                </c:pt>
                <c:pt idx="969">
                  <c:v>11076.18397</c:v>
                </c:pt>
                <c:pt idx="970">
                  <c:v>11071.720649999999</c:v>
                </c:pt>
                <c:pt idx="971">
                  <c:v>11108.563480000001</c:v>
                </c:pt>
                <c:pt idx="972">
                  <c:v>11038.9781</c:v>
                </c:pt>
                <c:pt idx="973">
                  <c:v>11091.09827</c:v>
                </c:pt>
                <c:pt idx="974">
                  <c:v>11085.4936</c:v>
                </c:pt>
                <c:pt idx="975">
                  <c:v>11118.910900000001</c:v>
                </c:pt>
                <c:pt idx="976">
                  <c:v>11203.77961</c:v>
                </c:pt>
                <c:pt idx="977">
                  <c:v>11259.396860000001</c:v>
                </c:pt>
                <c:pt idx="978">
                  <c:v>11264.81367</c:v>
                </c:pt>
                <c:pt idx="979">
                  <c:v>11256.64039</c:v>
                </c:pt>
                <c:pt idx="980">
                  <c:v>11272.7032</c:v>
                </c:pt>
                <c:pt idx="981">
                  <c:v>11298.20912</c:v>
                </c:pt>
                <c:pt idx="982">
                  <c:v>11313.140820000001</c:v>
                </c:pt>
                <c:pt idx="983">
                  <c:v>11220.66114</c:v>
                </c:pt>
                <c:pt idx="984">
                  <c:v>11225.520329999999</c:v>
                </c:pt>
                <c:pt idx="985">
                  <c:v>11202.145399999999</c:v>
                </c:pt>
                <c:pt idx="986">
                  <c:v>11232.508980000001</c:v>
                </c:pt>
                <c:pt idx="987">
                  <c:v>11211.20436</c:v>
                </c:pt>
                <c:pt idx="988">
                  <c:v>11268.909009999999</c:v>
                </c:pt>
                <c:pt idx="989">
                  <c:v>11274.93348</c:v>
                </c:pt>
                <c:pt idx="990">
                  <c:v>11287.944530000001</c:v>
                </c:pt>
                <c:pt idx="991">
                  <c:v>11315.110119999999</c:v>
                </c:pt>
                <c:pt idx="992">
                  <c:v>11329.075510000001</c:v>
                </c:pt>
                <c:pt idx="993">
                  <c:v>11364.917369999999</c:v>
                </c:pt>
                <c:pt idx="994">
                  <c:v>11377.26973</c:v>
                </c:pt>
                <c:pt idx="995">
                  <c:v>11380.32179</c:v>
                </c:pt>
                <c:pt idx="996">
                  <c:v>11390.90999</c:v>
                </c:pt>
                <c:pt idx="997">
                  <c:v>11431.99257</c:v>
                </c:pt>
                <c:pt idx="998">
                  <c:v>11442.25288</c:v>
                </c:pt>
                <c:pt idx="999">
                  <c:v>11384.466570000001</c:v>
                </c:pt>
                <c:pt idx="1000">
                  <c:v>11371.25056</c:v>
                </c:pt>
                <c:pt idx="1001">
                  <c:v>11353.073619999999</c:v>
                </c:pt>
                <c:pt idx="1002">
                  <c:v>11388.01411</c:v>
                </c:pt>
                <c:pt idx="1003">
                  <c:v>11368.80861</c:v>
                </c:pt>
                <c:pt idx="1004">
                  <c:v>11323.84676</c:v>
                </c:pt>
                <c:pt idx="1005">
                  <c:v>11319.904920000001</c:v>
                </c:pt>
                <c:pt idx="1006">
                  <c:v>11333.6147</c:v>
                </c:pt>
                <c:pt idx="1007">
                  <c:v>11338.714620000001</c:v>
                </c:pt>
                <c:pt idx="1008">
                  <c:v>11352.16707</c:v>
                </c:pt>
                <c:pt idx="1009">
                  <c:v>11384.049209999999</c:v>
                </c:pt>
                <c:pt idx="1010">
                  <c:v>11419.78975</c:v>
                </c:pt>
                <c:pt idx="1011">
                  <c:v>11343.828390000001</c:v>
                </c:pt>
                <c:pt idx="1012">
                  <c:v>11349.827960000001</c:v>
                </c:pt>
                <c:pt idx="1013">
                  <c:v>11355.18593</c:v>
                </c:pt>
                <c:pt idx="1014">
                  <c:v>11313.69332</c:v>
                </c:pt>
                <c:pt idx="1015">
                  <c:v>11301.383320000001</c:v>
                </c:pt>
                <c:pt idx="1016">
                  <c:v>11309.222</c:v>
                </c:pt>
                <c:pt idx="1017">
                  <c:v>11335.887839999999</c:v>
                </c:pt>
                <c:pt idx="1018">
                  <c:v>11354.198689999999</c:v>
                </c:pt>
                <c:pt idx="1019">
                  <c:v>11364.51101</c:v>
                </c:pt>
                <c:pt idx="1020">
                  <c:v>11398.657310000001</c:v>
                </c:pt>
                <c:pt idx="1021">
                  <c:v>11403.809230000001</c:v>
                </c:pt>
                <c:pt idx="1022">
                  <c:v>11322.35152</c:v>
                </c:pt>
                <c:pt idx="1023">
                  <c:v>11265.688990000001</c:v>
                </c:pt>
                <c:pt idx="1024">
                  <c:v>11400.68367</c:v>
                </c:pt>
                <c:pt idx="1025">
                  <c:v>11323.779200000001</c:v>
                </c:pt>
                <c:pt idx="1026">
                  <c:v>11335.13888</c:v>
                </c:pt>
                <c:pt idx="1027">
                  <c:v>11334.145039999999</c:v>
                </c:pt>
                <c:pt idx="1028">
                  <c:v>11331.80306</c:v>
                </c:pt>
                <c:pt idx="1029">
                  <c:v>11327.99135</c:v>
                </c:pt>
                <c:pt idx="1030">
                  <c:v>11326.58834</c:v>
                </c:pt>
                <c:pt idx="1031">
                  <c:v>11356.531269999999</c:v>
                </c:pt>
                <c:pt idx="1032">
                  <c:v>11391.909019999999</c:v>
                </c:pt>
                <c:pt idx="1033">
                  <c:v>11406.8146</c:v>
                </c:pt>
                <c:pt idx="1034">
                  <c:v>11453.57784</c:v>
                </c:pt>
                <c:pt idx="1035">
                  <c:v>11409.37039</c:v>
                </c:pt>
                <c:pt idx="1036">
                  <c:v>11539.8392</c:v>
                </c:pt>
                <c:pt idx="1037">
                  <c:v>11671.5353</c:v>
                </c:pt>
                <c:pt idx="1038">
                  <c:v>11825.81905</c:v>
                </c:pt>
                <c:pt idx="1039">
                  <c:v>12200.689480000001</c:v>
                </c:pt>
                <c:pt idx="1040">
                  <c:v>12707.51132</c:v>
                </c:pt>
                <c:pt idx="1041">
                  <c:v>13147.24331</c:v>
                </c:pt>
                <c:pt idx="1042">
                  <c:v>13311.77657</c:v>
                </c:pt>
                <c:pt idx="1043">
                  <c:v>13209.708279999999</c:v>
                </c:pt>
                <c:pt idx="1044">
                  <c:v>12960.589690000001</c:v>
                </c:pt>
                <c:pt idx="1045">
                  <c:v>12686.81582</c:v>
                </c:pt>
                <c:pt idx="1046">
                  <c:v>12458.618130000001</c:v>
                </c:pt>
                <c:pt idx="1047">
                  <c:v>12188.04837</c:v>
                </c:pt>
                <c:pt idx="1048">
                  <c:v>12004.86313</c:v>
                </c:pt>
                <c:pt idx="1049">
                  <c:v>11814.32437</c:v>
                </c:pt>
                <c:pt idx="1050">
                  <c:v>11832.66086</c:v>
                </c:pt>
                <c:pt idx="1051">
                  <c:v>11827.858910000001</c:v>
                </c:pt>
                <c:pt idx="1052">
                  <c:v>11659.61484</c:v>
                </c:pt>
                <c:pt idx="1053">
                  <c:v>11502.506009999999</c:v>
                </c:pt>
                <c:pt idx="1054">
                  <c:v>11399.596890000001</c:v>
                </c:pt>
                <c:pt idx="1055">
                  <c:v>11348.517610000001</c:v>
                </c:pt>
                <c:pt idx="1056">
                  <c:v>11312.879730000001</c:v>
                </c:pt>
                <c:pt idx="1057">
                  <c:v>11236.48892</c:v>
                </c:pt>
                <c:pt idx="1058">
                  <c:v>11118.03</c:v>
                </c:pt>
                <c:pt idx="1059">
                  <c:v>11025.81473</c:v>
                </c:pt>
                <c:pt idx="1060">
                  <c:v>11017.19442</c:v>
                </c:pt>
                <c:pt idx="1061">
                  <c:v>11085.750400000001</c:v>
                </c:pt>
                <c:pt idx="1062">
                  <c:v>11048.92087</c:v>
                </c:pt>
                <c:pt idx="1063">
                  <c:v>11038.60867</c:v>
                </c:pt>
                <c:pt idx="1064">
                  <c:v>10994.737639999999</c:v>
                </c:pt>
                <c:pt idx="1065">
                  <c:v>10989.341700000001</c:v>
                </c:pt>
                <c:pt idx="1066">
                  <c:v>10976.79392</c:v>
                </c:pt>
                <c:pt idx="1067">
                  <c:v>10975.84232</c:v>
                </c:pt>
                <c:pt idx="1068">
                  <c:v>10978.52036</c:v>
                </c:pt>
                <c:pt idx="1069">
                  <c:v>10975.536770000001</c:v>
                </c:pt>
                <c:pt idx="1070">
                  <c:v>11030.15451</c:v>
                </c:pt>
                <c:pt idx="1071">
                  <c:v>11082.988310000001</c:v>
                </c:pt>
                <c:pt idx="1072">
                  <c:v>10944.683440000001</c:v>
                </c:pt>
                <c:pt idx="1073">
                  <c:v>11024.861000000001</c:v>
                </c:pt>
                <c:pt idx="1074">
                  <c:v>11074.50144</c:v>
                </c:pt>
                <c:pt idx="1075">
                  <c:v>11009.483920000001</c:v>
                </c:pt>
                <c:pt idx="1076">
                  <c:v>11014.567719999999</c:v>
                </c:pt>
                <c:pt idx="1077">
                  <c:v>11044.62955</c:v>
                </c:pt>
                <c:pt idx="1078">
                  <c:v>11026.735570000001</c:v>
                </c:pt>
                <c:pt idx="1079">
                  <c:v>11042.69486</c:v>
                </c:pt>
                <c:pt idx="1080">
                  <c:v>11088.67929</c:v>
                </c:pt>
                <c:pt idx="1081">
                  <c:v>11088.878580000001</c:v>
                </c:pt>
                <c:pt idx="1082">
                  <c:v>11118.022440000001</c:v>
                </c:pt>
                <c:pt idx="1083">
                  <c:v>11140.158240000001</c:v>
                </c:pt>
                <c:pt idx="1084">
                  <c:v>11172.536480000001</c:v>
                </c:pt>
                <c:pt idx="1085">
                  <c:v>11190.704009999999</c:v>
                </c:pt>
                <c:pt idx="1086">
                  <c:v>11188.339819999999</c:v>
                </c:pt>
                <c:pt idx="1087">
                  <c:v>11249.05399</c:v>
                </c:pt>
                <c:pt idx="1088">
                  <c:v>11284.44858</c:v>
                </c:pt>
                <c:pt idx="1089">
                  <c:v>11272.124180000001</c:v>
                </c:pt>
                <c:pt idx="1090">
                  <c:v>11240.48655</c:v>
                </c:pt>
                <c:pt idx="1091">
                  <c:v>11218.02958</c:v>
                </c:pt>
                <c:pt idx="1092">
                  <c:v>11215.82871</c:v>
                </c:pt>
                <c:pt idx="1093">
                  <c:v>11225.91447</c:v>
                </c:pt>
                <c:pt idx="1094">
                  <c:v>11208.33762</c:v>
                </c:pt>
                <c:pt idx="1095">
                  <c:v>11106.88017</c:v>
                </c:pt>
                <c:pt idx="1096">
                  <c:v>11072.74546</c:v>
                </c:pt>
                <c:pt idx="1097">
                  <c:v>11114.2592</c:v>
                </c:pt>
                <c:pt idx="1098">
                  <c:v>11090.954320000001</c:v>
                </c:pt>
                <c:pt idx="1099">
                  <c:v>11074.21781</c:v>
                </c:pt>
                <c:pt idx="1100">
                  <c:v>11123.320170000001</c:v>
                </c:pt>
                <c:pt idx="1101">
                  <c:v>11145.510420000001</c:v>
                </c:pt>
                <c:pt idx="1102">
                  <c:v>11125.93333</c:v>
                </c:pt>
                <c:pt idx="1103">
                  <c:v>11150.3184</c:v>
                </c:pt>
                <c:pt idx="1104">
                  <c:v>11197.353370000001</c:v>
                </c:pt>
                <c:pt idx="1105">
                  <c:v>11133.893470000001</c:v>
                </c:pt>
                <c:pt idx="1106">
                  <c:v>11177.9719</c:v>
                </c:pt>
                <c:pt idx="1107">
                  <c:v>11089.313029999999</c:v>
                </c:pt>
                <c:pt idx="1108">
                  <c:v>11097.746440000001</c:v>
                </c:pt>
                <c:pt idx="1109">
                  <c:v>11116.21794</c:v>
                </c:pt>
                <c:pt idx="1110">
                  <c:v>11167.032209999999</c:v>
                </c:pt>
                <c:pt idx="1111">
                  <c:v>11180.43168</c:v>
                </c:pt>
                <c:pt idx="1112">
                  <c:v>11190.174660000001</c:v>
                </c:pt>
                <c:pt idx="1113">
                  <c:v>11233.76994</c:v>
                </c:pt>
                <c:pt idx="1114">
                  <c:v>11270.044900000001</c:v>
                </c:pt>
                <c:pt idx="1115">
                  <c:v>11280.444869999999</c:v>
                </c:pt>
                <c:pt idx="1116">
                  <c:v>11357.84166</c:v>
                </c:pt>
                <c:pt idx="1117">
                  <c:v>11386.4218</c:v>
                </c:pt>
                <c:pt idx="1118">
                  <c:v>11390.19066</c:v>
                </c:pt>
                <c:pt idx="1119">
                  <c:v>11404.946089999999</c:v>
                </c:pt>
                <c:pt idx="1120">
                  <c:v>11444.296249999999</c:v>
                </c:pt>
                <c:pt idx="1121">
                  <c:v>11489.1757</c:v>
                </c:pt>
                <c:pt idx="1122">
                  <c:v>11531.918439999999</c:v>
                </c:pt>
                <c:pt idx="1123">
                  <c:v>11606.12919</c:v>
                </c:pt>
                <c:pt idx="1124">
                  <c:v>11647.20104</c:v>
                </c:pt>
                <c:pt idx="1125">
                  <c:v>11613.543379999999</c:v>
                </c:pt>
                <c:pt idx="1126">
                  <c:v>11583.918439999999</c:v>
                </c:pt>
                <c:pt idx="1127">
                  <c:v>11512.63652</c:v>
                </c:pt>
                <c:pt idx="1128">
                  <c:v>11539.577740000001</c:v>
                </c:pt>
                <c:pt idx="1129">
                  <c:v>11432.242850000001</c:v>
                </c:pt>
                <c:pt idx="1130">
                  <c:v>11448.93578</c:v>
                </c:pt>
                <c:pt idx="1131">
                  <c:v>11411.345020000001</c:v>
                </c:pt>
                <c:pt idx="1132">
                  <c:v>11436.981309999999</c:v>
                </c:pt>
                <c:pt idx="1133">
                  <c:v>11397.73186</c:v>
                </c:pt>
                <c:pt idx="1134">
                  <c:v>11336.88646</c:v>
                </c:pt>
                <c:pt idx="1135">
                  <c:v>11304.992969999999</c:v>
                </c:pt>
                <c:pt idx="1136">
                  <c:v>11271.79479</c:v>
                </c:pt>
                <c:pt idx="1137">
                  <c:v>11307.27922</c:v>
                </c:pt>
                <c:pt idx="1138">
                  <c:v>11242.206529999999</c:v>
                </c:pt>
                <c:pt idx="1139">
                  <c:v>11246.046189999999</c:v>
                </c:pt>
                <c:pt idx="1140">
                  <c:v>11296.58239</c:v>
                </c:pt>
                <c:pt idx="1141">
                  <c:v>11245.64983</c:v>
                </c:pt>
                <c:pt idx="1142">
                  <c:v>11250.54125</c:v>
                </c:pt>
                <c:pt idx="1143">
                  <c:v>11255.30229</c:v>
                </c:pt>
                <c:pt idx="1144">
                  <c:v>11274.11706</c:v>
                </c:pt>
                <c:pt idx="1145">
                  <c:v>11328.76262</c:v>
                </c:pt>
                <c:pt idx="1146">
                  <c:v>11368.82763</c:v>
                </c:pt>
                <c:pt idx="1147">
                  <c:v>11359.776900000001</c:v>
                </c:pt>
                <c:pt idx="1148">
                  <c:v>11397.901239999999</c:v>
                </c:pt>
                <c:pt idx="1149">
                  <c:v>11408.14935</c:v>
                </c:pt>
                <c:pt idx="1150">
                  <c:v>11436.109119999999</c:v>
                </c:pt>
                <c:pt idx="1151">
                  <c:v>11391.1397</c:v>
                </c:pt>
                <c:pt idx="1152">
                  <c:v>11361.65978</c:v>
                </c:pt>
                <c:pt idx="1153">
                  <c:v>11343.27117</c:v>
                </c:pt>
                <c:pt idx="1154">
                  <c:v>11330.867910000001</c:v>
                </c:pt>
                <c:pt idx="1155">
                  <c:v>11347.337460000001</c:v>
                </c:pt>
                <c:pt idx="1156">
                  <c:v>11369.265740000001</c:v>
                </c:pt>
                <c:pt idx="1157">
                  <c:v>11347.7868</c:v>
                </c:pt>
                <c:pt idx="1158">
                  <c:v>11357.464110000001</c:v>
                </c:pt>
                <c:pt idx="1159">
                  <c:v>11321.73785</c:v>
                </c:pt>
                <c:pt idx="1160">
                  <c:v>11326.88732</c:v>
                </c:pt>
                <c:pt idx="1161">
                  <c:v>11322.93914</c:v>
                </c:pt>
                <c:pt idx="1162">
                  <c:v>11293.98876</c:v>
                </c:pt>
                <c:pt idx="1163">
                  <c:v>11294.134330000001</c:v>
                </c:pt>
                <c:pt idx="1164">
                  <c:v>11314.899289999999</c:v>
                </c:pt>
                <c:pt idx="1165">
                  <c:v>11274.817800000001</c:v>
                </c:pt>
                <c:pt idx="1166">
                  <c:v>11244.01928</c:v>
                </c:pt>
                <c:pt idx="1167">
                  <c:v>11343.413629999999</c:v>
                </c:pt>
                <c:pt idx="1168">
                  <c:v>11289.075559999999</c:v>
                </c:pt>
                <c:pt idx="1169">
                  <c:v>11258.57782</c:v>
                </c:pt>
                <c:pt idx="1170">
                  <c:v>11207.777340000001</c:v>
                </c:pt>
                <c:pt idx="1171">
                  <c:v>11202.02032</c:v>
                </c:pt>
                <c:pt idx="1172">
                  <c:v>11210.96472</c:v>
                </c:pt>
                <c:pt idx="1173">
                  <c:v>11157.95111</c:v>
                </c:pt>
                <c:pt idx="1174">
                  <c:v>11125.05615</c:v>
                </c:pt>
                <c:pt idx="1175">
                  <c:v>11106.931699999999</c:v>
                </c:pt>
                <c:pt idx="1176">
                  <c:v>11057.175660000001</c:v>
                </c:pt>
                <c:pt idx="1177">
                  <c:v>11018.85541</c:v>
                </c:pt>
                <c:pt idx="1178">
                  <c:v>10966.71802</c:v>
                </c:pt>
                <c:pt idx="1179">
                  <c:v>10937.68878</c:v>
                </c:pt>
                <c:pt idx="1180">
                  <c:v>10881.41675</c:v>
                </c:pt>
                <c:pt idx="1181">
                  <c:v>10793.90753</c:v>
                </c:pt>
                <c:pt idx="1182">
                  <c:v>10722.400019999999</c:v>
                </c:pt>
                <c:pt idx="1183">
                  <c:v>10618.702569999999</c:v>
                </c:pt>
                <c:pt idx="1184">
                  <c:v>10479.78528</c:v>
                </c:pt>
                <c:pt idx="1185">
                  <c:v>10312.02166</c:v>
                </c:pt>
                <c:pt idx="1186">
                  <c:v>10115.694460000001</c:v>
                </c:pt>
                <c:pt idx="1187">
                  <c:v>9920.4382299999997</c:v>
                </c:pt>
                <c:pt idx="1188">
                  <c:v>9769.7172800000008</c:v>
                </c:pt>
                <c:pt idx="1189">
                  <c:v>9698.0300900000002</c:v>
                </c:pt>
                <c:pt idx="1190">
                  <c:v>9602.6640599999992</c:v>
                </c:pt>
                <c:pt idx="1191">
                  <c:v>9521.3619400000007</c:v>
                </c:pt>
                <c:pt idx="1192">
                  <c:v>9471.9847399999999</c:v>
                </c:pt>
                <c:pt idx="1193">
                  <c:v>9462.7841200000003</c:v>
                </c:pt>
                <c:pt idx="1194">
                  <c:v>9473.3677399999997</c:v>
                </c:pt>
                <c:pt idx="1195">
                  <c:v>9470.1237500000007</c:v>
                </c:pt>
                <c:pt idx="1196">
                  <c:v>9445.15985</c:v>
                </c:pt>
                <c:pt idx="1197">
                  <c:v>9437.8819000000003</c:v>
                </c:pt>
                <c:pt idx="1198">
                  <c:v>9476.2102400000003</c:v>
                </c:pt>
                <c:pt idx="1199">
                  <c:v>0</c:v>
                </c:pt>
                <c:pt idx="1200">
                  <c:v>0</c:v>
                </c:pt>
                <c:pt idx="1201">
                  <c:v>0</c:v>
                </c:pt>
                <c:pt idx="1202">
                  <c:v>0</c:v>
                </c:pt>
                <c:pt idx="1203">
                  <c:v>0</c:v>
                </c:pt>
                <c:pt idx="1204">
                  <c:v>0</c:v>
                </c:pt>
                <c:pt idx="1205">
                  <c:v>0</c:v>
                </c:pt>
                <c:pt idx="1206">
                  <c:v>0</c:v>
                </c:pt>
                <c:pt idx="1207">
                  <c:v>0</c:v>
                </c:pt>
                <c:pt idx="1208">
                  <c:v>0</c:v>
                </c:pt>
                <c:pt idx="1209">
                  <c:v>0</c:v>
                </c:pt>
                <c:pt idx="1210">
                  <c:v>0</c:v>
                </c:pt>
                <c:pt idx="1211">
                  <c:v>0</c:v>
                </c:pt>
                <c:pt idx="1212">
                  <c:v>0</c:v>
                </c:pt>
                <c:pt idx="1213">
                  <c:v>0</c:v>
                </c:pt>
                <c:pt idx="1214">
                  <c:v>0</c:v>
                </c:pt>
                <c:pt idx="1215">
                  <c:v>0</c:v>
                </c:pt>
                <c:pt idx="1216">
                  <c:v>0</c:v>
                </c:pt>
                <c:pt idx="1217">
                  <c:v>0</c:v>
                </c:pt>
                <c:pt idx="1218">
                  <c:v>0</c:v>
                </c:pt>
                <c:pt idx="1219">
                  <c:v>0</c:v>
                </c:pt>
                <c:pt idx="1220">
                  <c:v>0</c:v>
                </c:pt>
                <c:pt idx="1221">
                  <c:v>0</c:v>
                </c:pt>
                <c:pt idx="1222">
                  <c:v>0</c:v>
                </c:pt>
                <c:pt idx="1223">
                  <c:v>0</c:v>
                </c:pt>
                <c:pt idx="1224">
                  <c:v>0</c:v>
                </c:pt>
                <c:pt idx="1225">
                  <c:v>0</c:v>
                </c:pt>
                <c:pt idx="1226">
                  <c:v>0</c:v>
                </c:pt>
                <c:pt idx="1227">
                  <c:v>0</c:v>
                </c:pt>
                <c:pt idx="1228">
                  <c:v>0</c:v>
                </c:pt>
                <c:pt idx="1229">
                  <c:v>0</c:v>
                </c:pt>
                <c:pt idx="1230">
                  <c:v>0</c:v>
                </c:pt>
                <c:pt idx="1231">
                  <c:v>0</c:v>
                </c:pt>
                <c:pt idx="1232">
                  <c:v>0</c:v>
                </c:pt>
                <c:pt idx="1233">
                  <c:v>0</c:v>
                </c:pt>
                <c:pt idx="1234">
                  <c:v>0</c:v>
                </c:pt>
                <c:pt idx="1235">
                  <c:v>0</c:v>
                </c:pt>
                <c:pt idx="1236">
                  <c:v>0</c:v>
                </c:pt>
                <c:pt idx="1237">
                  <c:v>0</c:v>
                </c:pt>
                <c:pt idx="1238">
                  <c:v>0</c:v>
                </c:pt>
                <c:pt idx="1239">
                  <c:v>0</c:v>
                </c:pt>
                <c:pt idx="1240">
                  <c:v>0</c:v>
                </c:pt>
                <c:pt idx="1241">
                  <c:v>0</c:v>
                </c:pt>
                <c:pt idx="1242">
                  <c:v>0</c:v>
                </c:pt>
                <c:pt idx="1243">
                  <c:v>0</c:v>
                </c:pt>
                <c:pt idx="1244">
                  <c:v>0</c:v>
                </c:pt>
                <c:pt idx="1245">
                  <c:v>0</c:v>
                </c:pt>
                <c:pt idx="1246">
                  <c:v>0</c:v>
                </c:pt>
                <c:pt idx="1247">
                  <c:v>0</c:v>
                </c:pt>
                <c:pt idx="1248">
                  <c:v>0</c:v>
                </c:pt>
                <c:pt idx="1249">
                  <c:v>0</c:v>
                </c:pt>
                <c:pt idx="1250">
                  <c:v>0</c:v>
                </c:pt>
                <c:pt idx="1251">
                  <c:v>0</c:v>
                </c:pt>
                <c:pt idx="1252">
                  <c:v>0</c:v>
                </c:pt>
                <c:pt idx="1253">
                  <c:v>0</c:v>
                </c:pt>
                <c:pt idx="1254">
                  <c:v>0</c:v>
                </c:pt>
                <c:pt idx="1255">
                  <c:v>0</c:v>
                </c:pt>
                <c:pt idx="1256">
                  <c:v>0</c:v>
                </c:pt>
                <c:pt idx="1257">
                  <c:v>0</c:v>
                </c:pt>
                <c:pt idx="1258">
                  <c:v>0</c:v>
                </c:pt>
                <c:pt idx="1259">
                  <c:v>0</c:v>
                </c:pt>
                <c:pt idx="1260">
                  <c:v>0</c:v>
                </c:pt>
                <c:pt idx="1261">
                  <c:v>0</c:v>
                </c:pt>
                <c:pt idx="1262">
                  <c:v>0</c:v>
                </c:pt>
                <c:pt idx="1263">
                  <c:v>0</c:v>
                </c:pt>
                <c:pt idx="1264">
                  <c:v>0</c:v>
                </c:pt>
                <c:pt idx="1265">
                  <c:v>0</c:v>
                </c:pt>
                <c:pt idx="1266">
                  <c:v>0</c:v>
                </c:pt>
                <c:pt idx="1267">
                  <c:v>0</c:v>
                </c:pt>
                <c:pt idx="1268">
                  <c:v>0</c:v>
                </c:pt>
                <c:pt idx="1269">
                  <c:v>0</c:v>
                </c:pt>
                <c:pt idx="1270">
                  <c:v>0</c:v>
                </c:pt>
                <c:pt idx="1271">
                  <c:v>0</c:v>
                </c:pt>
                <c:pt idx="1272">
                  <c:v>0</c:v>
                </c:pt>
                <c:pt idx="1273">
                  <c:v>0</c:v>
                </c:pt>
                <c:pt idx="1274">
                  <c:v>0</c:v>
                </c:pt>
                <c:pt idx="1275">
                  <c:v>0</c:v>
                </c:pt>
                <c:pt idx="1276">
                  <c:v>0</c:v>
                </c:pt>
                <c:pt idx="1277">
                  <c:v>0</c:v>
                </c:pt>
                <c:pt idx="1278">
                  <c:v>0</c:v>
                </c:pt>
                <c:pt idx="1279">
                  <c:v>0</c:v>
                </c:pt>
                <c:pt idx="1280">
                  <c:v>0</c:v>
                </c:pt>
                <c:pt idx="1281">
                  <c:v>0</c:v>
                </c:pt>
                <c:pt idx="1282">
                  <c:v>0</c:v>
                </c:pt>
                <c:pt idx="1283">
                  <c:v>0</c:v>
                </c:pt>
                <c:pt idx="1284">
                  <c:v>0</c:v>
                </c:pt>
                <c:pt idx="1285">
                  <c:v>0</c:v>
                </c:pt>
                <c:pt idx="1286">
                  <c:v>0</c:v>
                </c:pt>
                <c:pt idx="1287">
                  <c:v>0</c:v>
                </c:pt>
                <c:pt idx="1288">
                  <c:v>0</c:v>
                </c:pt>
                <c:pt idx="1289">
                  <c:v>0</c:v>
                </c:pt>
                <c:pt idx="1290">
                  <c:v>0</c:v>
                </c:pt>
                <c:pt idx="1291">
                  <c:v>0</c:v>
                </c:pt>
                <c:pt idx="1292">
                  <c:v>0</c:v>
                </c:pt>
                <c:pt idx="1293">
                  <c:v>0</c:v>
                </c:pt>
                <c:pt idx="1294">
                  <c:v>0</c:v>
                </c:pt>
                <c:pt idx="1295">
                  <c:v>0</c:v>
                </c:pt>
                <c:pt idx="1296">
                  <c:v>0</c:v>
                </c:pt>
                <c:pt idx="1297">
                  <c:v>0</c:v>
                </c:pt>
                <c:pt idx="1298">
                  <c:v>0</c:v>
                </c:pt>
                <c:pt idx="1299">
                  <c:v>0</c:v>
                </c:pt>
                <c:pt idx="1300">
                  <c:v>0</c:v>
                </c:pt>
                <c:pt idx="1301">
                  <c:v>0</c:v>
                </c:pt>
                <c:pt idx="1302">
                  <c:v>0</c:v>
                </c:pt>
                <c:pt idx="1303">
                  <c:v>0</c:v>
                </c:pt>
                <c:pt idx="1304">
                  <c:v>0</c:v>
                </c:pt>
                <c:pt idx="1305">
                  <c:v>0</c:v>
                </c:pt>
                <c:pt idx="1306">
                  <c:v>0</c:v>
                </c:pt>
                <c:pt idx="1307">
                  <c:v>0</c:v>
                </c:pt>
                <c:pt idx="1308">
                  <c:v>0</c:v>
                </c:pt>
                <c:pt idx="1309">
                  <c:v>0</c:v>
                </c:pt>
                <c:pt idx="1310">
                  <c:v>0</c:v>
                </c:pt>
                <c:pt idx="1311">
                  <c:v>0</c:v>
                </c:pt>
                <c:pt idx="1312">
                  <c:v>0</c:v>
                </c:pt>
                <c:pt idx="1313">
                  <c:v>0</c:v>
                </c:pt>
                <c:pt idx="1314">
                  <c:v>0</c:v>
                </c:pt>
                <c:pt idx="1315">
                  <c:v>0</c:v>
                </c:pt>
                <c:pt idx="1316">
                  <c:v>0</c:v>
                </c:pt>
                <c:pt idx="1317">
                  <c:v>0</c:v>
                </c:pt>
                <c:pt idx="1318">
                  <c:v>0</c:v>
                </c:pt>
                <c:pt idx="1319">
                  <c:v>0</c:v>
                </c:pt>
                <c:pt idx="1320">
                  <c:v>0</c:v>
                </c:pt>
                <c:pt idx="1321">
                  <c:v>0</c:v>
                </c:pt>
                <c:pt idx="1322">
                  <c:v>0</c:v>
                </c:pt>
                <c:pt idx="1323">
                  <c:v>0</c:v>
                </c:pt>
                <c:pt idx="1324">
                  <c:v>0</c:v>
                </c:pt>
                <c:pt idx="1325">
                  <c:v>0</c:v>
                </c:pt>
                <c:pt idx="1326">
                  <c:v>0</c:v>
                </c:pt>
                <c:pt idx="1327">
                  <c:v>0</c:v>
                </c:pt>
                <c:pt idx="1328">
                  <c:v>0</c:v>
                </c:pt>
                <c:pt idx="1329">
                  <c:v>0</c:v>
                </c:pt>
                <c:pt idx="1330">
                  <c:v>0</c:v>
                </c:pt>
                <c:pt idx="1331">
                  <c:v>0</c:v>
                </c:pt>
                <c:pt idx="1332">
                  <c:v>0</c:v>
                </c:pt>
                <c:pt idx="1333">
                  <c:v>0</c:v>
                </c:pt>
                <c:pt idx="1334">
                  <c:v>0</c:v>
                </c:pt>
                <c:pt idx="1335">
                  <c:v>0</c:v>
                </c:pt>
                <c:pt idx="1336">
                  <c:v>0</c:v>
                </c:pt>
                <c:pt idx="1337">
                  <c:v>0</c:v>
                </c:pt>
                <c:pt idx="1338">
                  <c:v>0</c:v>
                </c:pt>
                <c:pt idx="1339">
                  <c:v>0</c:v>
                </c:pt>
                <c:pt idx="1340">
                  <c:v>0</c:v>
                </c:pt>
                <c:pt idx="1341">
                  <c:v>0</c:v>
                </c:pt>
                <c:pt idx="1342">
                  <c:v>0</c:v>
                </c:pt>
                <c:pt idx="1343">
                  <c:v>0</c:v>
                </c:pt>
                <c:pt idx="1344">
                  <c:v>0</c:v>
                </c:pt>
                <c:pt idx="1345">
                  <c:v>0</c:v>
                </c:pt>
                <c:pt idx="1346">
                  <c:v>0</c:v>
                </c:pt>
                <c:pt idx="1347">
                  <c:v>0</c:v>
                </c:pt>
                <c:pt idx="1348">
                  <c:v>0</c:v>
                </c:pt>
                <c:pt idx="1349">
                  <c:v>0</c:v>
                </c:pt>
                <c:pt idx="1350">
                  <c:v>0</c:v>
                </c:pt>
                <c:pt idx="1351">
                  <c:v>0</c:v>
                </c:pt>
                <c:pt idx="1352">
                  <c:v>0</c:v>
                </c:pt>
                <c:pt idx="1353">
                  <c:v>0</c:v>
                </c:pt>
                <c:pt idx="1354">
                  <c:v>0</c:v>
                </c:pt>
                <c:pt idx="1355">
                  <c:v>0</c:v>
                </c:pt>
                <c:pt idx="1356">
                  <c:v>0</c:v>
                </c:pt>
                <c:pt idx="1357">
                  <c:v>0</c:v>
                </c:pt>
                <c:pt idx="1358">
                  <c:v>0</c:v>
                </c:pt>
                <c:pt idx="1359">
                  <c:v>0</c:v>
                </c:pt>
                <c:pt idx="1360">
                  <c:v>0</c:v>
                </c:pt>
                <c:pt idx="1361">
                  <c:v>0</c:v>
                </c:pt>
                <c:pt idx="1362">
                  <c:v>0</c:v>
                </c:pt>
                <c:pt idx="1363">
                  <c:v>0</c:v>
                </c:pt>
                <c:pt idx="1364">
                  <c:v>0</c:v>
                </c:pt>
                <c:pt idx="1365">
                  <c:v>0</c:v>
                </c:pt>
                <c:pt idx="1366">
                  <c:v>0</c:v>
                </c:pt>
                <c:pt idx="1367">
                  <c:v>0</c:v>
                </c:pt>
                <c:pt idx="1368">
                  <c:v>0</c:v>
                </c:pt>
                <c:pt idx="1369">
                  <c:v>0</c:v>
                </c:pt>
                <c:pt idx="1370">
                  <c:v>0</c:v>
                </c:pt>
                <c:pt idx="1371">
                  <c:v>0</c:v>
                </c:pt>
                <c:pt idx="1372">
                  <c:v>0</c:v>
                </c:pt>
                <c:pt idx="1373">
                  <c:v>0</c:v>
                </c:pt>
                <c:pt idx="1374">
                  <c:v>0</c:v>
                </c:pt>
                <c:pt idx="1375">
                  <c:v>0</c:v>
                </c:pt>
                <c:pt idx="1376">
                  <c:v>0</c:v>
                </c:pt>
                <c:pt idx="1377">
                  <c:v>0</c:v>
                </c:pt>
                <c:pt idx="1378">
                  <c:v>0</c:v>
                </c:pt>
                <c:pt idx="1379">
                  <c:v>0</c:v>
                </c:pt>
                <c:pt idx="1380">
                  <c:v>0</c:v>
                </c:pt>
                <c:pt idx="1381">
                  <c:v>0</c:v>
                </c:pt>
                <c:pt idx="1382">
                  <c:v>0</c:v>
                </c:pt>
                <c:pt idx="1383">
                  <c:v>0</c:v>
                </c:pt>
                <c:pt idx="1384">
                  <c:v>0</c:v>
                </c:pt>
                <c:pt idx="1385">
                  <c:v>0</c:v>
                </c:pt>
                <c:pt idx="1386">
                  <c:v>0</c:v>
                </c:pt>
                <c:pt idx="1387">
                  <c:v>0</c:v>
                </c:pt>
                <c:pt idx="1388">
                  <c:v>0</c:v>
                </c:pt>
                <c:pt idx="1389">
                  <c:v>0</c:v>
                </c:pt>
                <c:pt idx="1390">
                  <c:v>0</c:v>
                </c:pt>
                <c:pt idx="1391">
                  <c:v>0</c:v>
                </c:pt>
                <c:pt idx="1392">
                  <c:v>0</c:v>
                </c:pt>
                <c:pt idx="1393">
                  <c:v>0</c:v>
                </c:pt>
                <c:pt idx="1394">
                  <c:v>0</c:v>
                </c:pt>
                <c:pt idx="1395">
                  <c:v>0</c:v>
                </c:pt>
                <c:pt idx="1396">
                  <c:v>0</c:v>
                </c:pt>
                <c:pt idx="1397">
                  <c:v>0</c:v>
                </c:pt>
                <c:pt idx="1398">
                  <c:v>0</c:v>
                </c:pt>
                <c:pt idx="1399">
                  <c:v>0</c:v>
                </c:pt>
                <c:pt idx="1400">
                  <c:v>0</c:v>
                </c:pt>
                <c:pt idx="1401">
                  <c:v>0</c:v>
                </c:pt>
                <c:pt idx="1402">
                  <c:v>0</c:v>
                </c:pt>
                <c:pt idx="1403">
                  <c:v>0</c:v>
                </c:pt>
                <c:pt idx="1404">
                  <c:v>0</c:v>
                </c:pt>
                <c:pt idx="1405">
                  <c:v>0</c:v>
                </c:pt>
                <c:pt idx="1406">
                  <c:v>0</c:v>
                </c:pt>
                <c:pt idx="1407">
                  <c:v>0</c:v>
                </c:pt>
                <c:pt idx="1408">
                  <c:v>0</c:v>
                </c:pt>
                <c:pt idx="1409">
                  <c:v>0</c:v>
                </c:pt>
                <c:pt idx="1410">
                  <c:v>0</c:v>
                </c:pt>
                <c:pt idx="1411">
                  <c:v>0</c:v>
                </c:pt>
                <c:pt idx="1412">
                  <c:v>0</c:v>
                </c:pt>
                <c:pt idx="1413">
                  <c:v>0</c:v>
                </c:pt>
                <c:pt idx="1414">
                  <c:v>0</c:v>
                </c:pt>
                <c:pt idx="1415">
                  <c:v>0</c:v>
                </c:pt>
                <c:pt idx="1416">
                  <c:v>0</c:v>
                </c:pt>
                <c:pt idx="1417">
                  <c:v>0</c:v>
                </c:pt>
                <c:pt idx="1418">
                  <c:v>0</c:v>
                </c:pt>
                <c:pt idx="1419">
                  <c:v>0</c:v>
                </c:pt>
                <c:pt idx="1420">
                  <c:v>0</c:v>
                </c:pt>
                <c:pt idx="1421">
                  <c:v>0</c:v>
                </c:pt>
                <c:pt idx="1422">
                  <c:v>0</c:v>
                </c:pt>
                <c:pt idx="1423">
                  <c:v>0</c:v>
                </c:pt>
                <c:pt idx="1424">
                  <c:v>0</c:v>
                </c:pt>
                <c:pt idx="1425">
                  <c:v>0</c:v>
                </c:pt>
                <c:pt idx="1426">
                  <c:v>0</c:v>
                </c:pt>
                <c:pt idx="1427">
                  <c:v>0</c:v>
                </c:pt>
                <c:pt idx="1428">
                  <c:v>0</c:v>
                </c:pt>
                <c:pt idx="1429">
                  <c:v>0</c:v>
                </c:pt>
                <c:pt idx="1430">
                  <c:v>0</c:v>
                </c:pt>
                <c:pt idx="1431">
                  <c:v>0</c:v>
                </c:pt>
                <c:pt idx="1432">
                  <c:v>0</c:v>
                </c:pt>
                <c:pt idx="1433">
                  <c:v>0</c:v>
                </c:pt>
                <c:pt idx="1434">
                  <c:v>0</c:v>
                </c:pt>
                <c:pt idx="1435">
                  <c:v>0</c:v>
                </c:pt>
                <c:pt idx="1436">
                  <c:v>0</c:v>
                </c:pt>
                <c:pt idx="1437">
                  <c:v>0</c:v>
                </c:pt>
                <c:pt idx="1438">
                  <c:v>0</c:v>
                </c:pt>
                <c:pt idx="1439">
                  <c:v>0</c:v>
                </c:pt>
                <c:pt idx="1440">
                  <c:v>0</c:v>
                </c:pt>
                <c:pt idx="1441">
                  <c:v>0</c:v>
                </c:pt>
                <c:pt idx="1442">
                  <c:v>0</c:v>
                </c:pt>
                <c:pt idx="1443">
                  <c:v>0</c:v>
                </c:pt>
                <c:pt idx="1444">
                  <c:v>0</c:v>
                </c:pt>
                <c:pt idx="1445">
                  <c:v>0</c:v>
                </c:pt>
                <c:pt idx="1446">
                  <c:v>0</c:v>
                </c:pt>
                <c:pt idx="1447">
                  <c:v>0</c:v>
                </c:pt>
                <c:pt idx="1448">
                  <c:v>0</c:v>
                </c:pt>
                <c:pt idx="1449">
                  <c:v>0</c:v>
                </c:pt>
                <c:pt idx="1450">
                  <c:v>0</c:v>
                </c:pt>
                <c:pt idx="1451">
                  <c:v>0</c:v>
                </c:pt>
                <c:pt idx="1452">
                  <c:v>0</c:v>
                </c:pt>
                <c:pt idx="1453">
                  <c:v>0</c:v>
                </c:pt>
                <c:pt idx="1454">
                  <c:v>0</c:v>
                </c:pt>
                <c:pt idx="1455">
                  <c:v>0</c:v>
                </c:pt>
                <c:pt idx="1456">
                  <c:v>0</c:v>
                </c:pt>
                <c:pt idx="1457">
                  <c:v>0</c:v>
                </c:pt>
                <c:pt idx="1458">
                  <c:v>0</c:v>
                </c:pt>
                <c:pt idx="1459">
                  <c:v>0</c:v>
                </c:pt>
                <c:pt idx="1460">
                  <c:v>0</c:v>
                </c:pt>
                <c:pt idx="1461">
                  <c:v>0</c:v>
                </c:pt>
                <c:pt idx="1462">
                  <c:v>0</c:v>
                </c:pt>
                <c:pt idx="1463">
                  <c:v>0</c:v>
                </c:pt>
                <c:pt idx="1464">
                  <c:v>0</c:v>
                </c:pt>
                <c:pt idx="1465">
                  <c:v>0</c:v>
                </c:pt>
                <c:pt idx="1466">
                  <c:v>0</c:v>
                </c:pt>
                <c:pt idx="1467">
                  <c:v>0</c:v>
                </c:pt>
                <c:pt idx="1468">
                  <c:v>0</c:v>
                </c:pt>
                <c:pt idx="1469">
                  <c:v>0</c:v>
                </c:pt>
                <c:pt idx="1470">
                  <c:v>0</c:v>
                </c:pt>
                <c:pt idx="1471">
                  <c:v>0</c:v>
                </c:pt>
                <c:pt idx="1472">
                  <c:v>0</c:v>
                </c:pt>
                <c:pt idx="1473">
                  <c:v>0</c:v>
                </c:pt>
                <c:pt idx="1474">
                  <c:v>0</c:v>
                </c:pt>
                <c:pt idx="1475">
                  <c:v>0</c:v>
                </c:pt>
                <c:pt idx="1476">
                  <c:v>0</c:v>
                </c:pt>
                <c:pt idx="1477">
                  <c:v>0</c:v>
                </c:pt>
                <c:pt idx="1478">
                  <c:v>0</c:v>
                </c:pt>
                <c:pt idx="1479">
                  <c:v>0</c:v>
                </c:pt>
                <c:pt idx="1480">
                  <c:v>0</c:v>
                </c:pt>
                <c:pt idx="1481">
                  <c:v>0</c:v>
                </c:pt>
                <c:pt idx="1482">
                  <c:v>0</c:v>
                </c:pt>
                <c:pt idx="1483">
                  <c:v>0</c:v>
                </c:pt>
                <c:pt idx="1484">
                  <c:v>0</c:v>
                </c:pt>
                <c:pt idx="1485">
                  <c:v>0</c:v>
                </c:pt>
                <c:pt idx="1486">
                  <c:v>0</c:v>
                </c:pt>
                <c:pt idx="1487">
                  <c:v>0</c:v>
                </c:pt>
                <c:pt idx="1488">
                  <c:v>0</c:v>
                </c:pt>
                <c:pt idx="1489">
                  <c:v>0</c:v>
                </c:pt>
                <c:pt idx="1490">
                  <c:v>0</c:v>
                </c:pt>
                <c:pt idx="1491">
                  <c:v>0</c:v>
                </c:pt>
                <c:pt idx="1492">
                  <c:v>0</c:v>
                </c:pt>
                <c:pt idx="1493">
                  <c:v>0</c:v>
                </c:pt>
                <c:pt idx="1494">
                  <c:v>0</c:v>
                </c:pt>
                <c:pt idx="1495">
                  <c:v>0</c:v>
                </c:pt>
                <c:pt idx="1496">
                  <c:v>0</c:v>
                </c:pt>
                <c:pt idx="1497">
                  <c:v>0</c:v>
                </c:pt>
                <c:pt idx="1498">
                  <c:v>0</c:v>
                </c:pt>
                <c:pt idx="1499">
                  <c:v>0</c:v>
                </c:pt>
                <c:pt idx="1500">
                  <c:v>0</c:v>
                </c:pt>
                <c:pt idx="1501">
                  <c:v>0</c:v>
                </c:pt>
                <c:pt idx="1502">
                  <c:v>0</c:v>
                </c:pt>
                <c:pt idx="1503">
                  <c:v>0</c:v>
                </c:pt>
                <c:pt idx="1504">
                  <c:v>0</c:v>
                </c:pt>
                <c:pt idx="1505">
                  <c:v>0</c:v>
                </c:pt>
                <c:pt idx="1506">
                  <c:v>0</c:v>
                </c:pt>
                <c:pt idx="1507">
                  <c:v>0</c:v>
                </c:pt>
                <c:pt idx="1508">
                  <c:v>0</c:v>
                </c:pt>
                <c:pt idx="1509">
                  <c:v>0</c:v>
                </c:pt>
                <c:pt idx="1510">
                  <c:v>0</c:v>
                </c:pt>
                <c:pt idx="1511">
                  <c:v>0</c:v>
                </c:pt>
                <c:pt idx="1512">
                  <c:v>0</c:v>
                </c:pt>
                <c:pt idx="1513">
                  <c:v>0</c:v>
                </c:pt>
                <c:pt idx="1514">
                  <c:v>0</c:v>
                </c:pt>
                <c:pt idx="1515">
                  <c:v>0</c:v>
                </c:pt>
                <c:pt idx="1516">
                  <c:v>0</c:v>
                </c:pt>
                <c:pt idx="1517">
                  <c:v>0</c:v>
                </c:pt>
                <c:pt idx="1518">
                  <c:v>0</c:v>
                </c:pt>
                <c:pt idx="1519">
                  <c:v>0</c:v>
                </c:pt>
                <c:pt idx="1520">
                  <c:v>0</c:v>
                </c:pt>
                <c:pt idx="1521">
                  <c:v>0</c:v>
                </c:pt>
                <c:pt idx="1522">
                  <c:v>0</c:v>
                </c:pt>
                <c:pt idx="1523">
                  <c:v>0</c:v>
                </c:pt>
                <c:pt idx="1524">
                  <c:v>0</c:v>
                </c:pt>
                <c:pt idx="1525">
                  <c:v>0</c:v>
                </c:pt>
                <c:pt idx="1526">
                  <c:v>0</c:v>
                </c:pt>
                <c:pt idx="1527">
                  <c:v>0</c:v>
                </c:pt>
                <c:pt idx="1528">
                  <c:v>0</c:v>
                </c:pt>
                <c:pt idx="1529">
                  <c:v>0</c:v>
                </c:pt>
                <c:pt idx="1530">
                  <c:v>0</c:v>
                </c:pt>
                <c:pt idx="1531">
                  <c:v>0</c:v>
                </c:pt>
                <c:pt idx="1532">
                  <c:v>0</c:v>
                </c:pt>
                <c:pt idx="1533">
                  <c:v>0</c:v>
                </c:pt>
                <c:pt idx="1534">
                  <c:v>0</c:v>
                </c:pt>
                <c:pt idx="1535">
                  <c:v>0</c:v>
                </c:pt>
                <c:pt idx="1536">
                  <c:v>0</c:v>
                </c:pt>
                <c:pt idx="1537">
                  <c:v>0</c:v>
                </c:pt>
                <c:pt idx="1538">
                  <c:v>0</c:v>
                </c:pt>
                <c:pt idx="1539">
                  <c:v>0</c:v>
                </c:pt>
                <c:pt idx="1540">
                  <c:v>0</c:v>
                </c:pt>
                <c:pt idx="1541">
                  <c:v>0</c:v>
                </c:pt>
                <c:pt idx="1542">
                  <c:v>0</c:v>
                </c:pt>
                <c:pt idx="1543">
                  <c:v>0</c:v>
                </c:pt>
                <c:pt idx="1544">
                  <c:v>0</c:v>
                </c:pt>
                <c:pt idx="1545">
                  <c:v>0</c:v>
                </c:pt>
                <c:pt idx="1546">
                  <c:v>0</c:v>
                </c:pt>
                <c:pt idx="1547">
                  <c:v>0</c:v>
                </c:pt>
                <c:pt idx="1548">
                  <c:v>0</c:v>
                </c:pt>
                <c:pt idx="1549">
                  <c:v>0</c:v>
                </c:pt>
                <c:pt idx="1550">
                  <c:v>0</c:v>
                </c:pt>
                <c:pt idx="1551">
                  <c:v>0</c:v>
                </c:pt>
                <c:pt idx="1552">
                  <c:v>0</c:v>
                </c:pt>
                <c:pt idx="1553">
                  <c:v>0</c:v>
                </c:pt>
                <c:pt idx="1554">
                  <c:v>0</c:v>
                </c:pt>
                <c:pt idx="1555">
                  <c:v>0</c:v>
                </c:pt>
                <c:pt idx="1556">
                  <c:v>0</c:v>
                </c:pt>
                <c:pt idx="1557">
                  <c:v>0</c:v>
                </c:pt>
                <c:pt idx="1558">
                  <c:v>0</c:v>
                </c:pt>
                <c:pt idx="1559">
                  <c:v>0</c:v>
                </c:pt>
                <c:pt idx="1560">
                  <c:v>0</c:v>
                </c:pt>
                <c:pt idx="1561">
                  <c:v>0</c:v>
                </c:pt>
                <c:pt idx="1562">
                  <c:v>0</c:v>
                </c:pt>
                <c:pt idx="1563">
                  <c:v>0</c:v>
                </c:pt>
                <c:pt idx="1564">
                  <c:v>0</c:v>
                </c:pt>
                <c:pt idx="1565">
                  <c:v>0</c:v>
                </c:pt>
                <c:pt idx="1566">
                  <c:v>0</c:v>
                </c:pt>
                <c:pt idx="1567">
                  <c:v>0</c:v>
                </c:pt>
                <c:pt idx="1568">
                  <c:v>0</c:v>
                </c:pt>
                <c:pt idx="1569">
                  <c:v>0</c:v>
                </c:pt>
                <c:pt idx="1570">
                  <c:v>0</c:v>
                </c:pt>
                <c:pt idx="1571">
                  <c:v>0</c:v>
                </c:pt>
                <c:pt idx="1572">
                  <c:v>0</c:v>
                </c:pt>
                <c:pt idx="1573">
                  <c:v>0</c:v>
                </c:pt>
                <c:pt idx="1574">
                  <c:v>0</c:v>
                </c:pt>
                <c:pt idx="1575">
                  <c:v>0</c:v>
                </c:pt>
                <c:pt idx="1576">
                  <c:v>0</c:v>
                </c:pt>
                <c:pt idx="1577">
                  <c:v>0</c:v>
                </c:pt>
                <c:pt idx="1578">
                  <c:v>0</c:v>
                </c:pt>
                <c:pt idx="1579">
                  <c:v>0</c:v>
                </c:pt>
                <c:pt idx="1580">
                  <c:v>0</c:v>
                </c:pt>
                <c:pt idx="1581">
                  <c:v>0</c:v>
                </c:pt>
                <c:pt idx="1582">
                  <c:v>0</c:v>
                </c:pt>
                <c:pt idx="1583">
                  <c:v>0</c:v>
                </c:pt>
                <c:pt idx="1584">
                  <c:v>0</c:v>
                </c:pt>
                <c:pt idx="1585">
                  <c:v>0</c:v>
                </c:pt>
                <c:pt idx="1586">
                  <c:v>0</c:v>
                </c:pt>
                <c:pt idx="1587">
                  <c:v>0</c:v>
                </c:pt>
                <c:pt idx="1588">
                  <c:v>0</c:v>
                </c:pt>
                <c:pt idx="1589">
                  <c:v>0</c:v>
                </c:pt>
                <c:pt idx="1590">
                  <c:v>0</c:v>
                </c:pt>
                <c:pt idx="1591">
                  <c:v>0</c:v>
                </c:pt>
                <c:pt idx="1592">
                  <c:v>0</c:v>
                </c:pt>
                <c:pt idx="1593">
                  <c:v>0</c:v>
                </c:pt>
                <c:pt idx="1594">
                  <c:v>0</c:v>
                </c:pt>
                <c:pt idx="1595">
                  <c:v>0</c:v>
                </c:pt>
                <c:pt idx="1596">
                  <c:v>0</c:v>
                </c:pt>
                <c:pt idx="1597">
                  <c:v>0</c:v>
                </c:pt>
                <c:pt idx="1598">
                  <c:v>0</c:v>
                </c:pt>
                <c:pt idx="1599">
                  <c:v>0</c:v>
                </c:pt>
                <c:pt idx="1600">
                  <c:v>0</c:v>
                </c:pt>
                <c:pt idx="1601">
                  <c:v>0</c:v>
                </c:pt>
                <c:pt idx="1602">
                  <c:v>0</c:v>
                </c:pt>
                <c:pt idx="1603">
                  <c:v>0</c:v>
                </c:pt>
                <c:pt idx="1604">
                  <c:v>0</c:v>
                </c:pt>
                <c:pt idx="1605">
                  <c:v>0</c:v>
                </c:pt>
                <c:pt idx="1606">
                  <c:v>0</c:v>
                </c:pt>
                <c:pt idx="1607">
                  <c:v>0</c:v>
                </c:pt>
                <c:pt idx="1608">
                  <c:v>0</c:v>
                </c:pt>
                <c:pt idx="1609">
                  <c:v>0</c:v>
                </c:pt>
                <c:pt idx="1610">
                  <c:v>0</c:v>
                </c:pt>
                <c:pt idx="1611">
                  <c:v>0</c:v>
                </c:pt>
                <c:pt idx="1612">
                  <c:v>0</c:v>
                </c:pt>
                <c:pt idx="1613">
                  <c:v>0</c:v>
                </c:pt>
                <c:pt idx="1614">
                  <c:v>0</c:v>
                </c:pt>
                <c:pt idx="1615">
                  <c:v>0</c:v>
                </c:pt>
                <c:pt idx="1616">
                  <c:v>0</c:v>
                </c:pt>
                <c:pt idx="1617">
                  <c:v>0</c:v>
                </c:pt>
                <c:pt idx="1618">
                  <c:v>0</c:v>
                </c:pt>
                <c:pt idx="1619">
                  <c:v>0</c:v>
                </c:pt>
                <c:pt idx="1620">
                  <c:v>0</c:v>
                </c:pt>
                <c:pt idx="1621">
                  <c:v>0</c:v>
                </c:pt>
                <c:pt idx="1622">
                  <c:v>0</c:v>
                </c:pt>
                <c:pt idx="1623">
                  <c:v>0</c:v>
                </c:pt>
                <c:pt idx="1624">
                  <c:v>0</c:v>
                </c:pt>
                <c:pt idx="1625">
                  <c:v>0</c:v>
                </c:pt>
                <c:pt idx="1626">
                  <c:v>0</c:v>
                </c:pt>
                <c:pt idx="1627">
                  <c:v>0</c:v>
                </c:pt>
                <c:pt idx="1628">
                  <c:v>0</c:v>
                </c:pt>
                <c:pt idx="1629">
                  <c:v>0</c:v>
                </c:pt>
                <c:pt idx="1630">
                  <c:v>0</c:v>
                </c:pt>
                <c:pt idx="1631">
                  <c:v>0</c:v>
                </c:pt>
                <c:pt idx="1632">
                  <c:v>0</c:v>
                </c:pt>
                <c:pt idx="1633">
                  <c:v>0</c:v>
                </c:pt>
                <c:pt idx="1634">
                  <c:v>0</c:v>
                </c:pt>
                <c:pt idx="1635">
                  <c:v>0</c:v>
                </c:pt>
                <c:pt idx="1636">
                  <c:v>0</c:v>
                </c:pt>
                <c:pt idx="1637">
                  <c:v>0</c:v>
                </c:pt>
                <c:pt idx="1638">
                  <c:v>0</c:v>
                </c:pt>
                <c:pt idx="1639">
                  <c:v>0</c:v>
                </c:pt>
                <c:pt idx="1640">
                  <c:v>0</c:v>
                </c:pt>
                <c:pt idx="1641">
                  <c:v>0</c:v>
                </c:pt>
                <c:pt idx="1642">
                  <c:v>0</c:v>
                </c:pt>
                <c:pt idx="1643">
                  <c:v>0</c:v>
                </c:pt>
                <c:pt idx="1644">
                  <c:v>0</c:v>
                </c:pt>
                <c:pt idx="1645">
                  <c:v>0</c:v>
                </c:pt>
                <c:pt idx="1646">
                  <c:v>0</c:v>
                </c:pt>
                <c:pt idx="1647">
                  <c:v>0</c:v>
                </c:pt>
                <c:pt idx="1648">
                  <c:v>0</c:v>
                </c:pt>
                <c:pt idx="1649">
                  <c:v>0</c:v>
                </c:pt>
                <c:pt idx="1650">
                  <c:v>0</c:v>
                </c:pt>
                <c:pt idx="1651">
                  <c:v>0</c:v>
                </c:pt>
                <c:pt idx="1652">
                  <c:v>0</c:v>
                </c:pt>
                <c:pt idx="1653">
                  <c:v>0</c:v>
                </c:pt>
                <c:pt idx="1654">
                  <c:v>0</c:v>
                </c:pt>
                <c:pt idx="1655">
                  <c:v>0</c:v>
                </c:pt>
                <c:pt idx="1656">
                  <c:v>0</c:v>
                </c:pt>
                <c:pt idx="1657">
                  <c:v>0</c:v>
                </c:pt>
                <c:pt idx="1658">
                  <c:v>0</c:v>
                </c:pt>
                <c:pt idx="1659">
                  <c:v>0</c:v>
                </c:pt>
                <c:pt idx="1660">
                  <c:v>0</c:v>
                </c:pt>
                <c:pt idx="1661">
                  <c:v>0</c:v>
                </c:pt>
                <c:pt idx="1662">
                  <c:v>0</c:v>
                </c:pt>
                <c:pt idx="1663">
                  <c:v>0</c:v>
                </c:pt>
                <c:pt idx="1664">
                  <c:v>0</c:v>
                </c:pt>
                <c:pt idx="1665">
                  <c:v>0</c:v>
                </c:pt>
                <c:pt idx="1666">
                  <c:v>0</c:v>
                </c:pt>
                <c:pt idx="1667">
                  <c:v>0</c:v>
                </c:pt>
                <c:pt idx="1668">
                  <c:v>0</c:v>
                </c:pt>
                <c:pt idx="1669">
                  <c:v>0</c:v>
                </c:pt>
                <c:pt idx="1670">
                  <c:v>0</c:v>
                </c:pt>
                <c:pt idx="1671">
                  <c:v>0</c:v>
                </c:pt>
                <c:pt idx="1672">
                  <c:v>0</c:v>
                </c:pt>
                <c:pt idx="1673">
                  <c:v>0</c:v>
                </c:pt>
                <c:pt idx="1674">
                  <c:v>0</c:v>
                </c:pt>
                <c:pt idx="1675">
                  <c:v>0</c:v>
                </c:pt>
                <c:pt idx="1676">
                  <c:v>0</c:v>
                </c:pt>
                <c:pt idx="1677">
                  <c:v>0</c:v>
                </c:pt>
                <c:pt idx="1678">
                  <c:v>0</c:v>
                </c:pt>
                <c:pt idx="1679">
                  <c:v>0</c:v>
                </c:pt>
                <c:pt idx="1680">
                  <c:v>0</c:v>
                </c:pt>
                <c:pt idx="1681">
                  <c:v>0</c:v>
                </c:pt>
                <c:pt idx="1682">
                  <c:v>0</c:v>
                </c:pt>
                <c:pt idx="1683">
                  <c:v>0</c:v>
                </c:pt>
                <c:pt idx="1684">
                  <c:v>0</c:v>
                </c:pt>
                <c:pt idx="1685">
                  <c:v>0</c:v>
                </c:pt>
                <c:pt idx="1686">
                  <c:v>0</c:v>
                </c:pt>
                <c:pt idx="1687">
                  <c:v>0</c:v>
                </c:pt>
                <c:pt idx="1688">
                  <c:v>0</c:v>
                </c:pt>
                <c:pt idx="1689">
                  <c:v>0</c:v>
                </c:pt>
                <c:pt idx="1690">
                  <c:v>0</c:v>
                </c:pt>
                <c:pt idx="1691">
                  <c:v>0</c:v>
                </c:pt>
                <c:pt idx="1692">
                  <c:v>0</c:v>
                </c:pt>
                <c:pt idx="1693">
                  <c:v>0</c:v>
                </c:pt>
                <c:pt idx="1694">
                  <c:v>0</c:v>
                </c:pt>
                <c:pt idx="1695">
                  <c:v>0</c:v>
                </c:pt>
                <c:pt idx="1696">
                  <c:v>0</c:v>
                </c:pt>
                <c:pt idx="1697">
                  <c:v>0</c:v>
                </c:pt>
                <c:pt idx="1698">
                  <c:v>0</c:v>
                </c:pt>
                <c:pt idx="1699">
                  <c:v>0</c:v>
                </c:pt>
                <c:pt idx="1700">
                  <c:v>0</c:v>
                </c:pt>
                <c:pt idx="1701">
                  <c:v>0</c:v>
                </c:pt>
                <c:pt idx="1702">
                  <c:v>0</c:v>
                </c:pt>
                <c:pt idx="1703">
                  <c:v>0</c:v>
                </c:pt>
                <c:pt idx="1704">
                  <c:v>0</c:v>
                </c:pt>
                <c:pt idx="1705">
                  <c:v>0</c:v>
                </c:pt>
                <c:pt idx="1706">
                  <c:v>0</c:v>
                </c:pt>
                <c:pt idx="1707">
                  <c:v>0</c:v>
                </c:pt>
                <c:pt idx="1708">
                  <c:v>0</c:v>
                </c:pt>
                <c:pt idx="1709">
                  <c:v>0</c:v>
                </c:pt>
                <c:pt idx="1710">
                  <c:v>0</c:v>
                </c:pt>
                <c:pt idx="1711">
                  <c:v>0</c:v>
                </c:pt>
                <c:pt idx="1712">
                  <c:v>0</c:v>
                </c:pt>
                <c:pt idx="1713">
                  <c:v>0</c:v>
                </c:pt>
                <c:pt idx="1714">
                  <c:v>0</c:v>
                </c:pt>
                <c:pt idx="1715">
                  <c:v>0</c:v>
                </c:pt>
                <c:pt idx="1716">
                  <c:v>0</c:v>
                </c:pt>
                <c:pt idx="1717">
                  <c:v>0</c:v>
                </c:pt>
                <c:pt idx="1718">
                  <c:v>0</c:v>
                </c:pt>
                <c:pt idx="1719">
                  <c:v>0</c:v>
                </c:pt>
                <c:pt idx="1720">
                  <c:v>0</c:v>
                </c:pt>
                <c:pt idx="1721">
                  <c:v>0</c:v>
                </c:pt>
                <c:pt idx="1722">
                  <c:v>0</c:v>
                </c:pt>
                <c:pt idx="1723">
                  <c:v>0</c:v>
                </c:pt>
                <c:pt idx="1724">
                  <c:v>0</c:v>
                </c:pt>
                <c:pt idx="1725">
                  <c:v>0</c:v>
                </c:pt>
                <c:pt idx="1726">
                  <c:v>0</c:v>
                </c:pt>
                <c:pt idx="1727">
                  <c:v>0</c:v>
                </c:pt>
                <c:pt idx="1728">
                  <c:v>0</c:v>
                </c:pt>
                <c:pt idx="1729">
                  <c:v>0</c:v>
                </c:pt>
                <c:pt idx="1730">
                  <c:v>0</c:v>
                </c:pt>
                <c:pt idx="1731">
                  <c:v>0</c:v>
                </c:pt>
                <c:pt idx="1732">
                  <c:v>0</c:v>
                </c:pt>
                <c:pt idx="1733">
                  <c:v>0</c:v>
                </c:pt>
                <c:pt idx="1734">
                  <c:v>0</c:v>
                </c:pt>
                <c:pt idx="1735">
                  <c:v>0</c:v>
                </c:pt>
                <c:pt idx="1736">
                  <c:v>0</c:v>
                </c:pt>
                <c:pt idx="1737">
                  <c:v>0</c:v>
                </c:pt>
                <c:pt idx="1738">
                  <c:v>0</c:v>
                </c:pt>
                <c:pt idx="1739">
                  <c:v>0</c:v>
                </c:pt>
                <c:pt idx="1740">
                  <c:v>0</c:v>
                </c:pt>
                <c:pt idx="1741">
                  <c:v>0</c:v>
                </c:pt>
                <c:pt idx="1742">
                  <c:v>0</c:v>
                </c:pt>
                <c:pt idx="1743">
                  <c:v>0</c:v>
                </c:pt>
                <c:pt idx="1744">
                  <c:v>0</c:v>
                </c:pt>
                <c:pt idx="1745">
                  <c:v>0</c:v>
                </c:pt>
                <c:pt idx="1746">
                  <c:v>0</c:v>
                </c:pt>
                <c:pt idx="1747">
                  <c:v>0</c:v>
                </c:pt>
                <c:pt idx="1748">
                  <c:v>0</c:v>
                </c:pt>
                <c:pt idx="1749">
                  <c:v>0</c:v>
                </c:pt>
                <c:pt idx="1750">
                  <c:v>0</c:v>
                </c:pt>
                <c:pt idx="1751">
                  <c:v>0</c:v>
                </c:pt>
                <c:pt idx="1752">
                  <c:v>0</c:v>
                </c:pt>
                <c:pt idx="1753">
                  <c:v>0</c:v>
                </c:pt>
                <c:pt idx="1754">
                  <c:v>0</c:v>
                </c:pt>
                <c:pt idx="1755">
                  <c:v>0</c:v>
                </c:pt>
                <c:pt idx="1756">
                  <c:v>0</c:v>
                </c:pt>
                <c:pt idx="1757">
                  <c:v>0</c:v>
                </c:pt>
                <c:pt idx="1758">
                  <c:v>0</c:v>
                </c:pt>
                <c:pt idx="1759">
                  <c:v>0</c:v>
                </c:pt>
                <c:pt idx="1760">
                  <c:v>0</c:v>
                </c:pt>
                <c:pt idx="1761">
                  <c:v>0</c:v>
                </c:pt>
                <c:pt idx="1762">
                  <c:v>0</c:v>
                </c:pt>
                <c:pt idx="1763">
                  <c:v>0</c:v>
                </c:pt>
                <c:pt idx="1764">
                  <c:v>0</c:v>
                </c:pt>
                <c:pt idx="1765">
                  <c:v>0</c:v>
                </c:pt>
                <c:pt idx="1766">
                  <c:v>0</c:v>
                </c:pt>
                <c:pt idx="1767">
                  <c:v>0</c:v>
                </c:pt>
                <c:pt idx="1768">
                  <c:v>0</c:v>
                </c:pt>
                <c:pt idx="1769">
                  <c:v>0</c:v>
                </c:pt>
                <c:pt idx="1770">
                  <c:v>0</c:v>
                </c:pt>
                <c:pt idx="1771">
                  <c:v>0</c:v>
                </c:pt>
                <c:pt idx="1772">
                  <c:v>0</c:v>
                </c:pt>
                <c:pt idx="1773">
                  <c:v>0</c:v>
                </c:pt>
                <c:pt idx="1774">
                  <c:v>0</c:v>
                </c:pt>
                <c:pt idx="1775">
                  <c:v>0</c:v>
                </c:pt>
                <c:pt idx="1776">
                  <c:v>0</c:v>
                </c:pt>
                <c:pt idx="1777">
                  <c:v>0</c:v>
                </c:pt>
                <c:pt idx="1778">
                  <c:v>0</c:v>
                </c:pt>
                <c:pt idx="1779">
                  <c:v>0</c:v>
                </c:pt>
                <c:pt idx="1780">
                  <c:v>0</c:v>
                </c:pt>
                <c:pt idx="1781">
                  <c:v>0</c:v>
                </c:pt>
                <c:pt idx="1782">
                  <c:v>0</c:v>
                </c:pt>
                <c:pt idx="1783">
                  <c:v>0</c:v>
                </c:pt>
                <c:pt idx="1784">
                  <c:v>0</c:v>
                </c:pt>
                <c:pt idx="1785">
                  <c:v>0</c:v>
                </c:pt>
                <c:pt idx="1786">
                  <c:v>0</c:v>
                </c:pt>
                <c:pt idx="1787">
                  <c:v>0</c:v>
                </c:pt>
                <c:pt idx="1788">
                  <c:v>0</c:v>
                </c:pt>
                <c:pt idx="1789">
                  <c:v>0</c:v>
                </c:pt>
                <c:pt idx="1790">
                  <c:v>0</c:v>
                </c:pt>
                <c:pt idx="1791">
                  <c:v>0</c:v>
                </c:pt>
                <c:pt idx="1792">
                  <c:v>0</c:v>
                </c:pt>
                <c:pt idx="1793">
                  <c:v>0</c:v>
                </c:pt>
                <c:pt idx="1794">
                  <c:v>0</c:v>
                </c:pt>
                <c:pt idx="1795">
                  <c:v>0</c:v>
                </c:pt>
                <c:pt idx="1796">
                  <c:v>0</c:v>
                </c:pt>
                <c:pt idx="1797">
                  <c:v>0</c:v>
                </c:pt>
                <c:pt idx="1798">
                  <c:v>0</c:v>
                </c:pt>
                <c:pt idx="1799">
                  <c:v>0</c:v>
                </c:pt>
                <c:pt idx="1800">
                  <c:v>0</c:v>
                </c:pt>
                <c:pt idx="1801">
                  <c:v>0</c:v>
                </c:pt>
                <c:pt idx="1802">
                  <c:v>0</c:v>
                </c:pt>
                <c:pt idx="1803">
                  <c:v>0</c:v>
                </c:pt>
                <c:pt idx="1804">
                  <c:v>0</c:v>
                </c:pt>
                <c:pt idx="1805">
                  <c:v>0</c:v>
                </c:pt>
                <c:pt idx="1806">
                  <c:v>0</c:v>
                </c:pt>
                <c:pt idx="1807">
                  <c:v>0</c:v>
                </c:pt>
                <c:pt idx="1808">
                  <c:v>0</c:v>
                </c:pt>
                <c:pt idx="1809">
                  <c:v>0</c:v>
                </c:pt>
                <c:pt idx="1810">
                  <c:v>0</c:v>
                </c:pt>
                <c:pt idx="1811">
                  <c:v>0</c:v>
                </c:pt>
                <c:pt idx="1812">
                  <c:v>0</c:v>
                </c:pt>
                <c:pt idx="1813">
                  <c:v>0</c:v>
                </c:pt>
                <c:pt idx="1814">
                  <c:v>0</c:v>
                </c:pt>
                <c:pt idx="1815">
                  <c:v>0</c:v>
                </c:pt>
                <c:pt idx="1816">
                  <c:v>0</c:v>
                </c:pt>
                <c:pt idx="1817">
                  <c:v>0</c:v>
                </c:pt>
                <c:pt idx="1818">
                  <c:v>0</c:v>
                </c:pt>
                <c:pt idx="1819">
                  <c:v>0</c:v>
                </c:pt>
                <c:pt idx="1820">
                  <c:v>0</c:v>
                </c:pt>
                <c:pt idx="1821">
                  <c:v>0</c:v>
                </c:pt>
                <c:pt idx="1822">
                  <c:v>0</c:v>
                </c:pt>
                <c:pt idx="1823">
                  <c:v>0</c:v>
                </c:pt>
                <c:pt idx="1824">
                  <c:v>0</c:v>
                </c:pt>
                <c:pt idx="1825">
                  <c:v>0</c:v>
                </c:pt>
                <c:pt idx="1826">
                  <c:v>0</c:v>
                </c:pt>
                <c:pt idx="1827">
                  <c:v>0</c:v>
                </c:pt>
                <c:pt idx="1828">
                  <c:v>0</c:v>
                </c:pt>
                <c:pt idx="1829">
                  <c:v>0</c:v>
                </c:pt>
                <c:pt idx="1830">
                  <c:v>0</c:v>
                </c:pt>
                <c:pt idx="1831">
                  <c:v>0</c:v>
                </c:pt>
                <c:pt idx="1832">
                  <c:v>0</c:v>
                </c:pt>
                <c:pt idx="1833">
                  <c:v>0</c:v>
                </c:pt>
                <c:pt idx="1834">
                  <c:v>0</c:v>
                </c:pt>
                <c:pt idx="1835">
                  <c:v>0</c:v>
                </c:pt>
                <c:pt idx="1836">
                  <c:v>0</c:v>
                </c:pt>
                <c:pt idx="1837">
                  <c:v>0</c:v>
                </c:pt>
                <c:pt idx="1838">
                  <c:v>0</c:v>
                </c:pt>
                <c:pt idx="1839">
                  <c:v>0</c:v>
                </c:pt>
                <c:pt idx="1840">
                  <c:v>0</c:v>
                </c:pt>
                <c:pt idx="1841">
                  <c:v>0</c:v>
                </c:pt>
                <c:pt idx="1842">
                  <c:v>0</c:v>
                </c:pt>
                <c:pt idx="1843">
                  <c:v>0</c:v>
                </c:pt>
                <c:pt idx="1844">
                  <c:v>0</c:v>
                </c:pt>
                <c:pt idx="1845">
                  <c:v>0</c:v>
                </c:pt>
                <c:pt idx="1846">
                  <c:v>0</c:v>
                </c:pt>
                <c:pt idx="1847">
                  <c:v>0</c:v>
                </c:pt>
                <c:pt idx="1848">
                  <c:v>0</c:v>
                </c:pt>
                <c:pt idx="1849">
                  <c:v>0</c:v>
                </c:pt>
                <c:pt idx="1850">
                  <c:v>0</c:v>
                </c:pt>
                <c:pt idx="1851">
                  <c:v>0</c:v>
                </c:pt>
                <c:pt idx="1852">
                  <c:v>0</c:v>
                </c:pt>
                <c:pt idx="1853">
                  <c:v>0</c:v>
                </c:pt>
                <c:pt idx="1854">
                  <c:v>0</c:v>
                </c:pt>
                <c:pt idx="1855">
                  <c:v>0</c:v>
                </c:pt>
                <c:pt idx="1856">
                  <c:v>0</c:v>
                </c:pt>
                <c:pt idx="1857">
                  <c:v>0</c:v>
                </c:pt>
                <c:pt idx="1858">
                  <c:v>0</c:v>
                </c:pt>
                <c:pt idx="1859">
                  <c:v>0</c:v>
                </c:pt>
                <c:pt idx="1860">
                  <c:v>0</c:v>
                </c:pt>
                <c:pt idx="1861">
                  <c:v>0</c:v>
                </c:pt>
                <c:pt idx="1862">
                  <c:v>0</c:v>
                </c:pt>
                <c:pt idx="1863">
                  <c:v>0</c:v>
                </c:pt>
                <c:pt idx="1864">
                  <c:v>0</c:v>
                </c:pt>
                <c:pt idx="1865">
                  <c:v>0</c:v>
                </c:pt>
                <c:pt idx="1866">
                  <c:v>0</c:v>
                </c:pt>
                <c:pt idx="1867">
                  <c:v>0</c:v>
                </c:pt>
                <c:pt idx="1868">
                  <c:v>0</c:v>
                </c:pt>
                <c:pt idx="1869">
                  <c:v>0</c:v>
                </c:pt>
                <c:pt idx="1870">
                  <c:v>0</c:v>
                </c:pt>
                <c:pt idx="1871">
                  <c:v>0</c:v>
                </c:pt>
                <c:pt idx="1872">
                  <c:v>0</c:v>
                </c:pt>
                <c:pt idx="1873">
                  <c:v>0</c:v>
                </c:pt>
                <c:pt idx="1874">
                  <c:v>0</c:v>
                </c:pt>
                <c:pt idx="1875">
                  <c:v>0</c:v>
                </c:pt>
                <c:pt idx="1876">
                  <c:v>0</c:v>
                </c:pt>
                <c:pt idx="1877">
                  <c:v>0</c:v>
                </c:pt>
                <c:pt idx="1878">
                  <c:v>0</c:v>
                </c:pt>
                <c:pt idx="1879">
                  <c:v>0</c:v>
                </c:pt>
                <c:pt idx="1880">
                  <c:v>0</c:v>
                </c:pt>
                <c:pt idx="1881">
                  <c:v>0</c:v>
                </c:pt>
                <c:pt idx="1882">
                  <c:v>0</c:v>
                </c:pt>
                <c:pt idx="1883">
                  <c:v>0</c:v>
                </c:pt>
                <c:pt idx="1884">
                  <c:v>0</c:v>
                </c:pt>
                <c:pt idx="1885">
                  <c:v>0</c:v>
                </c:pt>
                <c:pt idx="1886">
                  <c:v>0</c:v>
                </c:pt>
                <c:pt idx="1887">
                  <c:v>0</c:v>
                </c:pt>
                <c:pt idx="1888">
                  <c:v>0</c:v>
                </c:pt>
                <c:pt idx="1889">
                  <c:v>0</c:v>
                </c:pt>
                <c:pt idx="1890">
                  <c:v>0</c:v>
                </c:pt>
                <c:pt idx="1891">
                  <c:v>0</c:v>
                </c:pt>
                <c:pt idx="1892">
                  <c:v>0</c:v>
                </c:pt>
                <c:pt idx="1893">
                  <c:v>0</c:v>
                </c:pt>
                <c:pt idx="1894">
                  <c:v>0</c:v>
                </c:pt>
                <c:pt idx="1895">
                  <c:v>0</c:v>
                </c:pt>
                <c:pt idx="1896">
                  <c:v>0</c:v>
                </c:pt>
                <c:pt idx="1897">
                  <c:v>0</c:v>
                </c:pt>
                <c:pt idx="1898">
                  <c:v>0</c:v>
                </c:pt>
                <c:pt idx="1899">
                  <c:v>0</c:v>
                </c:pt>
                <c:pt idx="1900">
                  <c:v>0</c:v>
                </c:pt>
                <c:pt idx="1901">
                  <c:v>0</c:v>
                </c:pt>
                <c:pt idx="1902">
                  <c:v>0</c:v>
                </c:pt>
                <c:pt idx="1903">
                  <c:v>0</c:v>
                </c:pt>
                <c:pt idx="1904">
                  <c:v>0</c:v>
                </c:pt>
                <c:pt idx="1905">
                  <c:v>0</c:v>
                </c:pt>
                <c:pt idx="1906">
                  <c:v>0</c:v>
                </c:pt>
                <c:pt idx="1907">
                  <c:v>0</c:v>
                </c:pt>
                <c:pt idx="1908">
                  <c:v>0</c:v>
                </c:pt>
                <c:pt idx="1909">
                  <c:v>0</c:v>
                </c:pt>
                <c:pt idx="1910">
                  <c:v>0</c:v>
                </c:pt>
                <c:pt idx="1911">
                  <c:v>0</c:v>
                </c:pt>
                <c:pt idx="1912">
                  <c:v>0</c:v>
                </c:pt>
                <c:pt idx="1913">
                  <c:v>0</c:v>
                </c:pt>
                <c:pt idx="1914">
                  <c:v>0</c:v>
                </c:pt>
                <c:pt idx="1915">
                  <c:v>0</c:v>
                </c:pt>
                <c:pt idx="1916">
                  <c:v>0</c:v>
                </c:pt>
                <c:pt idx="1917">
                  <c:v>0</c:v>
                </c:pt>
                <c:pt idx="1918">
                  <c:v>0</c:v>
                </c:pt>
                <c:pt idx="1919">
                  <c:v>0</c:v>
                </c:pt>
                <c:pt idx="1920">
                  <c:v>0</c:v>
                </c:pt>
                <c:pt idx="1921">
                  <c:v>0</c:v>
                </c:pt>
                <c:pt idx="1922">
                  <c:v>0</c:v>
                </c:pt>
                <c:pt idx="1923">
                  <c:v>0</c:v>
                </c:pt>
                <c:pt idx="1924">
                  <c:v>0</c:v>
                </c:pt>
                <c:pt idx="1925">
                  <c:v>0</c:v>
                </c:pt>
                <c:pt idx="1926">
                  <c:v>0</c:v>
                </c:pt>
                <c:pt idx="1927">
                  <c:v>0</c:v>
                </c:pt>
                <c:pt idx="1928">
                  <c:v>0</c:v>
                </c:pt>
                <c:pt idx="1929">
                  <c:v>0</c:v>
                </c:pt>
                <c:pt idx="1930">
                  <c:v>0</c:v>
                </c:pt>
                <c:pt idx="1931">
                  <c:v>0</c:v>
                </c:pt>
                <c:pt idx="1932">
                  <c:v>0</c:v>
                </c:pt>
                <c:pt idx="1933">
                  <c:v>0</c:v>
                </c:pt>
                <c:pt idx="1934">
                  <c:v>0</c:v>
                </c:pt>
                <c:pt idx="1935">
                  <c:v>0</c:v>
                </c:pt>
                <c:pt idx="1936">
                  <c:v>0</c:v>
                </c:pt>
                <c:pt idx="1937">
                  <c:v>0</c:v>
                </c:pt>
                <c:pt idx="1938">
                  <c:v>0</c:v>
                </c:pt>
                <c:pt idx="1939">
                  <c:v>0</c:v>
                </c:pt>
                <c:pt idx="1940">
                  <c:v>0</c:v>
                </c:pt>
                <c:pt idx="1941">
                  <c:v>0</c:v>
                </c:pt>
                <c:pt idx="1942">
                  <c:v>0</c:v>
                </c:pt>
                <c:pt idx="1943">
                  <c:v>0</c:v>
                </c:pt>
                <c:pt idx="1944">
                  <c:v>0</c:v>
                </c:pt>
                <c:pt idx="1945">
                  <c:v>0</c:v>
                </c:pt>
                <c:pt idx="1946">
                  <c:v>0</c:v>
                </c:pt>
                <c:pt idx="1947">
                  <c:v>0</c:v>
                </c:pt>
                <c:pt idx="1948">
                  <c:v>0</c:v>
                </c:pt>
                <c:pt idx="1949">
                  <c:v>0</c:v>
                </c:pt>
                <c:pt idx="1950">
                  <c:v>0</c:v>
                </c:pt>
                <c:pt idx="1951">
                  <c:v>0</c:v>
                </c:pt>
                <c:pt idx="1952">
                  <c:v>0</c:v>
                </c:pt>
                <c:pt idx="1953">
                  <c:v>0</c:v>
                </c:pt>
                <c:pt idx="1954">
                  <c:v>0</c:v>
                </c:pt>
                <c:pt idx="1955">
                  <c:v>0</c:v>
                </c:pt>
                <c:pt idx="1956">
                  <c:v>0</c:v>
                </c:pt>
                <c:pt idx="1957">
                  <c:v>0</c:v>
                </c:pt>
                <c:pt idx="1958">
                  <c:v>0</c:v>
                </c:pt>
                <c:pt idx="1959">
                  <c:v>0</c:v>
                </c:pt>
                <c:pt idx="1960">
                  <c:v>0</c:v>
                </c:pt>
                <c:pt idx="1961">
                  <c:v>0</c:v>
                </c:pt>
                <c:pt idx="1962">
                  <c:v>0</c:v>
                </c:pt>
                <c:pt idx="1963">
                  <c:v>0</c:v>
                </c:pt>
                <c:pt idx="1964">
                  <c:v>0</c:v>
                </c:pt>
                <c:pt idx="1965">
                  <c:v>0</c:v>
                </c:pt>
                <c:pt idx="1966">
                  <c:v>0</c:v>
                </c:pt>
                <c:pt idx="1967">
                  <c:v>0</c:v>
                </c:pt>
                <c:pt idx="1968">
                  <c:v>0</c:v>
                </c:pt>
                <c:pt idx="1969">
                  <c:v>0</c:v>
                </c:pt>
                <c:pt idx="1970">
                  <c:v>0</c:v>
                </c:pt>
                <c:pt idx="1971">
                  <c:v>0</c:v>
                </c:pt>
                <c:pt idx="1972">
                  <c:v>0</c:v>
                </c:pt>
                <c:pt idx="1973">
                  <c:v>0</c:v>
                </c:pt>
                <c:pt idx="1974">
                  <c:v>0</c:v>
                </c:pt>
                <c:pt idx="1975">
                  <c:v>0</c:v>
                </c:pt>
                <c:pt idx="1976">
                  <c:v>0</c:v>
                </c:pt>
                <c:pt idx="1977">
                  <c:v>0</c:v>
                </c:pt>
                <c:pt idx="1978">
                  <c:v>0</c:v>
                </c:pt>
                <c:pt idx="1979">
                  <c:v>0</c:v>
                </c:pt>
                <c:pt idx="1980">
                  <c:v>0</c:v>
                </c:pt>
                <c:pt idx="1981">
                  <c:v>0</c:v>
                </c:pt>
                <c:pt idx="1982">
                  <c:v>0</c:v>
                </c:pt>
                <c:pt idx="1983">
                  <c:v>0</c:v>
                </c:pt>
                <c:pt idx="1984">
                  <c:v>0</c:v>
                </c:pt>
                <c:pt idx="1985">
                  <c:v>0</c:v>
                </c:pt>
                <c:pt idx="1986">
                  <c:v>0</c:v>
                </c:pt>
                <c:pt idx="1987">
                  <c:v>0</c:v>
                </c:pt>
                <c:pt idx="1988">
                  <c:v>0</c:v>
                </c:pt>
                <c:pt idx="1989">
                  <c:v>0</c:v>
                </c:pt>
                <c:pt idx="1990">
                  <c:v>0</c:v>
                </c:pt>
                <c:pt idx="1991">
                  <c:v>0</c:v>
                </c:pt>
                <c:pt idx="1992">
                  <c:v>0</c:v>
                </c:pt>
                <c:pt idx="1993">
                  <c:v>0</c:v>
                </c:pt>
                <c:pt idx="1994">
                  <c:v>0</c:v>
                </c:pt>
                <c:pt idx="1995">
                  <c:v>0</c:v>
                </c:pt>
                <c:pt idx="1996">
                  <c:v>0</c:v>
                </c:pt>
                <c:pt idx="1997">
                  <c:v>0</c:v>
                </c:pt>
                <c:pt idx="1998">
                  <c:v>0</c:v>
                </c:pt>
                <c:pt idx="1999">
                  <c:v>0</c:v>
                </c:pt>
                <c:pt idx="2000">
                  <c:v>0</c:v>
                </c:pt>
                <c:pt idx="2001">
                  <c:v>0</c:v>
                </c:pt>
                <c:pt idx="2002">
                  <c:v>0</c:v>
                </c:pt>
                <c:pt idx="2003">
                  <c:v>0</c:v>
                </c:pt>
                <c:pt idx="2004">
                  <c:v>0</c:v>
                </c:pt>
                <c:pt idx="2005">
                  <c:v>0</c:v>
                </c:pt>
                <c:pt idx="2006">
                  <c:v>0</c:v>
                </c:pt>
                <c:pt idx="2007">
                  <c:v>0</c:v>
                </c:pt>
                <c:pt idx="2008">
                  <c:v>0</c:v>
                </c:pt>
                <c:pt idx="2009">
                  <c:v>0</c:v>
                </c:pt>
                <c:pt idx="2010">
                  <c:v>0</c:v>
                </c:pt>
                <c:pt idx="2011">
                  <c:v>0</c:v>
                </c:pt>
                <c:pt idx="2012">
                  <c:v>0</c:v>
                </c:pt>
                <c:pt idx="2013">
                  <c:v>0</c:v>
                </c:pt>
                <c:pt idx="2014">
                  <c:v>0</c:v>
                </c:pt>
                <c:pt idx="2015">
                  <c:v>0</c:v>
                </c:pt>
                <c:pt idx="2016">
                  <c:v>0</c:v>
                </c:pt>
                <c:pt idx="2017">
                  <c:v>0</c:v>
                </c:pt>
                <c:pt idx="2018">
                  <c:v>0</c:v>
                </c:pt>
                <c:pt idx="2019">
                  <c:v>0</c:v>
                </c:pt>
                <c:pt idx="2020">
                  <c:v>0</c:v>
                </c:pt>
                <c:pt idx="2021">
                  <c:v>0</c:v>
                </c:pt>
                <c:pt idx="2022">
                  <c:v>0</c:v>
                </c:pt>
                <c:pt idx="2023">
                  <c:v>0</c:v>
                </c:pt>
                <c:pt idx="2024">
                  <c:v>0</c:v>
                </c:pt>
                <c:pt idx="2025">
                  <c:v>0</c:v>
                </c:pt>
                <c:pt idx="2026">
                  <c:v>0</c:v>
                </c:pt>
                <c:pt idx="2027">
                  <c:v>0</c:v>
                </c:pt>
                <c:pt idx="2028">
                  <c:v>0</c:v>
                </c:pt>
                <c:pt idx="2029">
                  <c:v>0</c:v>
                </c:pt>
                <c:pt idx="2030">
                  <c:v>0</c:v>
                </c:pt>
                <c:pt idx="2031">
                  <c:v>0</c:v>
                </c:pt>
                <c:pt idx="2032">
                  <c:v>0</c:v>
                </c:pt>
                <c:pt idx="2033">
                  <c:v>0</c:v>
                </c:pt>
                <c:pt idx="2034">
                  <c:v>0</c:v>
                </c:pt>
                <c:pt idx="2035">
                  <c:v>0</c:v>
                </c:pt>
                <c:pt idx="2036">
                  <c:v>0</c:v>
                </c:pt>
                <c:pt idx="2037">
                  <c:v>0</c:v>
                </c:pt>
                <c:pt idx="2038">
                  <c:v>0</c:v>
                </c:pt>
                <c:pt idx="2039">
                  <c:v>0</c:v>
                </c:pt>
                <c:pt idx="2040">
                  <c:v>0</c:v>
                </c:pt>
                <c:pt idx="2041">
                  <c:v>0</c:v>
                </c:pt>
                <c:pt idx="2042">
                  <c:v>0</c:v>
                </c:pt>
                <c:pt idx="2043">
                  <c:v>0</c:v>
                </c:pt>
                <c:pt idx="2044">
                  <c:v>0</c:v>
                </c:pt>
                <c:pt idx="2045">
                  <c:v>0</c:v>
                </c:pt>
                <c:pt idx="2046">
                  <c:v>0</c:v>
                </c:pt>
                <c:pt idx="2047">
                  <c:v>0</c:v>
                </c:pt>
                <c:pt idx="2048">
                  <c:v>0</c:v>
                </c:pt>
                <c:pt idx="2049">
                  <c:v>0</c:v>
                </c:pt>
                <c:pt idx="2050">
                  <c:v>0</c:v>
                </c:pt>
                <c:pt idx="2051">
                  <c:v>0</c:v>
                </c:pt>
                <c:pt idx="2052">
                  <c:v>0</c:v>
                </c:pt>
                <c:pt idx="2053">
                  <c:v>0</c:v>
                </c:pt>
                <c:pt idx="2054">
                  <c:v>0</c:v>
                </c:pt>
                <c:pt idx="2055">
                  <c:v>0</c:v>
                </c:pt>
                <c:pt idx="2056">
                  <c:v>0</c:v>
                </c:pt>
                <c:pt idx="2057">
                  <c:v>0</c:v>
                </c:pt>
                <c:pt idx="2058">
                  <c:v>0</c:v>
                </c:pt>
                <c:pt idx="2059">
                  <c:v>0</c:v>
                </c:pt>
                <c:pt idx="2060">
                  <c:v>0</c:v>
                </c:pt>
                <c:pt idx="2061">
                  <c:v>0</c:v>
                </c:pt>
                <c:pt idx="2062">
                  <c:v>0</c:v>
                </c:pt>
                <c:pt idx="2063">
                  <c:v>0</c:v>
                </c:pt>
                <c:pt idx="2064">
                  <c:v>0</c:v>
                </c:pt>
                <c:pt idx="2065">
                  <c:v>0</c:v>
                </c:pt>
                <c:pt idx="2066">
                  <c:v>0</c:v>
                </c:pt>
                <c:pt idx="2067">
                  <c:v>0</c:v>
                </c:pt>
                <c:pt idx="2068">
                  <c:v>0</c:v>
                </c:pt>
                <c:pt idx="2069">
                  <c:v>0</c:v>
                </c:pt>
                <c:pt idx="2070">
                  <c:v>0</c:v>
                </c:pt>
                <c:pt idx="2071">
                  <c:v>0</c:v>
                </c:pt>
                <c:pt idx="2072">
                  <c:v>0</c:v>
                </c:pt>
                <c:pt idx="2073">
                  <c:v>0</c:v>
                </c:pt>
                <c:pt idx="2074">
                  <c:v>0</c:v>
                </c:pt>
                <c:pt idx="2075">
                  <c:v>0</c:v>
                </c:pt>
                <c:pt idx="2076">
                  <c:v>0</c:v>
                </c:pt>
                <c:pt idx="2077">
                  <c:v>0</c:v>
                </c:pt>
                <c:pt idx="2078">
                  <c:v>0</c:v>
                </c:pt>
                <c:pt idx="2079">
                  <c:v>0</c:v>
                </c:pt>
                <c:pt idx="2080">
                  <c:v>0</c:v>
                </c:pt>
                <c:pt idx="2081">
                  <c:v>0</c:v>
                </c:pt>
                <c:pt idx="2082">
                  <c:v>0</c:v>
                </c:pt>
                <c:pt idx="2083">
                  <c:v>0</c:v>
                </c:pt>
                <c:pt idx="2084">
                  <c:v>0</c:v>
                </c:pt>
                <c:pt idx="2085">
                  <c:v>0</c:v>
                </c:pt>
                <c:pt idx="2086">
                  <c:v>0</c:v>
                </c:pt>
                <c:pt idx="2087">
                  <c:v>0</c:v>
                </c:pt>
                <c:pt idx="2088">
                  <c:v>0</c:v>
                </c:pt>
                <c:pt idx="2089">
                  <c:v>0</c:v>
                </c:pt>
                <c:pt idx="2090">
                  <c:v>0</c:v>
                </c:pt>
                <c:pt idx="2091">
                  <c:v>0</c:v>
                </c:pt>
                <c:pt idx="2092">
                  <c:v>0</c:v>
                </c:pt>
                <c:pt idx="2093">
                  <c:v>0</c:v>
                </c:pt>
                <c:pt idx="2094">
                  <c:v>0</c:v>
                </c:pt>
                <c:pt idx="2095">
                  <c:v>0</c:v>
                </c:pt>
                <c:pt idx="2096">
                  <c:v>0</c:v>
                </c:pt>
                <c:pt idx="2097">
                  <c:v>0</c:v>
                </c:pt>
                <c:pt idx="2098">
                  <c:v>0</c:v>
                </c:pt>
                <c:pt idx="2099">
                  <c:v>0</c:v>
                </c:pt>
                <c:pt idx="2100">
                  <c:v>0</c:v>
                </c:pt>
                <c:pt idx="2101">
                  <c:v>0</c:v>
                </c:pt>
                <c:pt idx="2102">
                  <c:v>0</c:v>
                </c:pt>
                <c:pt idx="2103">
                  <c:v>0</c:v>
                </c:pt>
                <c:pt idx="2104">
                  <c:v>0</c:v>
                </c:pt>
                <c:pt idx="2105">
                  <c:v>0</c:v>
                </c:pt>
                <c:pt idx="2106">
                  <c:v>0</c:v>
                </c:pt>
                <c:pt idx="2107">
                  <c:v>0</c:v>
                </c:pt>
                <c:pt idx="2108">
                  <c:v>0</c:v>
                </c:pt>
                <c:pt idx="2109">
                  <c:v>0</c:v>
                </c:pt>
                <c:pt idx="2110">
                  <c:v>0</c:v>
                </c:pt>
                <c:pt idx="2111">
                  <c:v>0</c:v>
                </c:pt>
                <c:pt idx="2112">
                  <c:v>0</c:v>
                </c:pt>
                <c:pt idx="2113">
                  <c:v>0</c:v>
                </c:pt>
                <c:pt idx="2114">
                  <c:v>0</c:v>
                </c:pt>
              </c:numCache>
            </c:numRef>
          </c:yVal>
          <c:smooth val="1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70444288"/>
        <c:axId val="470443712"/>
      </c:scatterChart>
      <c:valAx>
        <c:axId val="470441984"/>
        <c:scaling>
          <c:orientation val="minMax"/>
          <c:max val="800"/>
          <c:min val="200"/>
        </c:scaling>
        <c:delete val="0"/>
        <c:axPos val="b"/>
        <c:title>
          <c:tx>
            <c:rich>
              <a:bodyPr/>
              <a:lstStyle/>
              <a:p>
                <a:pPr>
                  <a:defRPr b="1"/>
                </a:pPr>
                <a:r>
                  <a:rPr lang="it-IT" sz="1000" b="1"/>
                  <a:t>Raman shift [cm</a:t>
                </a:r>
                <a:r>
                  <a:rPr lang="it-IT" sz="1000" b="1" baseline="30000"/>
                  <a:t>-1</a:t>
                </a:r>
                <a:r>
                  <a:rPr lang="it-IT" sz="1000" b="1" baseline="0"/>
                  <a:t>]</a:t>
                </a:r>
                <a:endParaRPr lang="it-IT" sz="1000" b="1" baseline="30000"/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850" b="0" i="0" u="none" strike="noStrike" baseline="0">
                <a:solidFill>
                  <a:srgbClr val="000000"/>
                </a:solidFill>
                <a:latin typeface="Arial"/>
                <a:ea typeface="Arial"/>
                <a:cs typeface="Arial"/>
              </a:defRPr>
            </a:pPr>
            <a:endParaRPr lang="it-IT"/>
          </a:p>
        </c:txPr>
        <c:crossAx val="470442560"/>
        <c:crosses val="autoZero"/>
        <c:crossBetween val="midCat"/>
      </c:valAx>
      <c:valAx>
        <c:axId val="470442560"/>
        <c:scaling>
          <c:orientation val="minMax"/>
          <c:max val="40000"/>
          <c:min val="0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b="1"/>
                </a:pPr>
                <a:r>
                  <a:rPr lang="it-IT" sz="1000" b="1"/>
                  <a:t>Intensity</a:t>
                </a:r>
                <a:r>
                  <a:rPr lang="it-IT" sz="1000" b="1" baseline="0"/>
                  <a:t> [</a:t>
                </a:r>
                <a:r>
                  <a:rPr lang="it-IT" sz="1000" b="1"/>
                  <a:t>a.u.]</a:t>
                </a:r>
              </a:p>
            </c:rich>
          </c:tx>
          <c:overlay val="0"/>
        </c:title>
        <c:numFmt formatCode="General" sourceLinked="1"/>
        <c:majorTickMark val="none"/>
        <c:minorTickMark val="none"/>
        <c:tickLblPos val="none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850" b="0" i="0" u="none" strike="noStrike" baseline="0">
                <a:solidFill>
                  <a:srgbClr val="000000"/>
                </a:solidFill>
                <a:latin typeface="Arial"/>
                <a:ea typeface="Arial"/>
                <a:cs typeface="Arial"/>
              </a:defRPr>
            </a:pPr>
            <a:endParaRPr lang="it-IT"/>
          </a:p>
        </c:txPr>
        <c:crossAx val="470441984"/>
        <c:crosses val="autoZero"/>
        <c:crossBetween val="midCat"/>
      </c:valAx>
      <c:valAx>
        <c:axId val="470443712"/>
        <c:scaling>
          <c:orientation val="minMax"/>
          <c:max val="22000"/>
        </c:scaling>
        <c:delete val="0"/>
        <c:axPos val="r"/>
        <c:numFmt formatCode="General" sourceLinked="1"/>
        <c:majorTickMark val="none"/>
        <c:minorTickMark val="none"/>
        <c:tickLblPos val="none"/>
        <c:crossAx val="470444288"/>
        <c:crosses val="max"/>
        <c:crossBetween val="midCat"/>
      </c:valAx>
      <c:valAx>
        <c:axId val="470444288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470443712"/>
        <c:crosses val="autoZero"/>
        <c:crossBetween val="midCat"/>
      </c:valAx>
      <c:spPr>
        <a:noFill/>
        <a:ln w="12700">
          <a:solidFill>
            <a:schemeClr val="tx1"/>
          </a:solidFill>
          <a:prstDash val="solid"/>
        </a:ln>
      </c:spPr>
    </c:plotArea>
    <c:plotVisOnly val="1"/>
    <c:dispBlanksAs val="gap"/>
    <c:showDLblsOverMax val="0"/>
  </c:chart>
  <c:spPr>
    <a:solidFill>
      <a:srgbClr val="FFFFFF"/>
    </a:solidFill>
    <a:ln w="3175">
      <a:noFill/>
      <a:prstDash val="solid"/>
    </a:ln>
  </c:spPr>
  <c:txPr>
    <a:bodyPr/>
    <a:lstStyle/>
    <a:p>
      <a:pPr>
        <a:defRPr sz="850" b="0" i="0" u="none" strike="noStrike" baseline="0">
          <a:solidFill>
            <a:srgbClr val="000000"/>
          </a:solidFill>
          <a:latin typeface="Arial"/>
          <a:ea typeface="Arial"/>
          <a:cs typeface="Arial"/>
        </a:defRPr>
      </a:pPr>
      <a:endParaRPr lang="it-IT"/>
    </a:p>
  </c:txPr>
  <c:externalData r:id="rId2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it-IT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7.8453004482639824E-2"/>
          <c:y val="2.1874105544362192E-2"/>
          <c:w val="0.86354873695505363"/>
          <c:h val="0.87674605689768659"/>
        </c:manualLayout>
      </c:layout>
      <c:scatterChart>
        <c:scatterStyle val="smoothMarker"/>
        <c:varyColors val="0"/>
        <c:ser>
          <c:idx val="1"/>
          <c:order val="0"/>
          <c:tx>
            <c:strRef>
              <c:f>Foglio1!$D$1</c:f>
              <c:strCache>
                <c:ptCount val="1"/>
                <c:pt idx="0">
                  <c:v>ZnS da ZnO commerciale</c:v>
                </c:pt>
              </c:strCache>
            </c:strRef>
          </c:tx>
          <c:spPr>
            <a:ln w="1905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Foglio1!$A:$A</c:f>
              <c:numCache>
                <c:formatCode>General</c:formatCode>
                <c:ptCount val="1048576"/>
                <c:pt idx="0">
                  <c:v>20.0017</c:v>
                </c:pt>
                <c:pt idx="1">
                  <c:v>20.0321</c:v>
                </c:pt>
                <c:pt idx="2">
                  <c:v>20.0624</c:v>
                </c:pt>
                <c:pt idx="3">
                  <c:v>20.0928</c:v>
                </c:pt>
                <c:pt idx="4">
                  <c:v>20.123100000000001</c:v>
                </c:pt>
                <c:pt idx="5">
                  <c:v>20.153500000000001</c:v>
                </c:pt>
                <c:pt idx="6">
                  <c:v>20.183800000000002</c:v>
                </c:pt>
                <c:pt idx="7">
                  <c:v>20.214200000000002</c:v>
                </c:pt>
                <c:pt idx="8">
                  <c:v>20.244499999999999</c:v>
                </c:pt>
                <c:pt idx="9">
                  <c:v>20.274899999999999</c:v>
                </c:pt>
                <c:pt idx="10">
                  <c:v>20.305199999999999</c:v>
                </c:pt>
                <c:pt idx="11">
                  <c:v>20.335599999999999</c:v>
                </c:pt>
                <c:pt idx="12">
                  <c:v>20.3659</c:v>
                </c:pt>
                <c:pt idx="13">
                  <c:v>20.3962</c:v>
                </c:pt>
                <c:pt idx="14">
                  <c:v>20.426600000000001</c:v>
                </c:pt>
                <c:pt idx="15">
                  <c:v>20.456900000000001</c:v>
                </c:pt>
                <c:pt idx="16">
                  <c:v>20.487300000000001</c:v>
                </c:pt>
                <c:pt idx="17">
                  <c:v>20.517600000000002</c:v>
                </c:pt>
                <c:pt idx="18">
                  <c:v>20.547999999999998</c:v>
                </c:pt>
                <c:pt idx="19">
                  <c:v>20.578299999999999</c:v>
                </c:pt>
                <c:pt idx="20">
                  <c:v>20.608699999999999</c:v>
                </c:pt>
                <c:pt idx="21">
                  <c:v>20.638999999999999</c:v>
                </c:pt>
                <c:pt idx="22">
                  <c:v>20.6694</c:v>
                </c:pt>
                <c:pt idx="23">
                  <c:v>20.6997</c:v>
                </c:pt>
                <c:pt idx="24">
                  <c:v>20.7301</c:v>
                </c:pt>
                <c:pt idx="25">
                  <c:v>20.760400000000001</c:v>
                </c:pt>
                <c:pt idx="26">
                  <c:v>20.790800000000001</c:v>
                </c:pt>
                <c:pt idx="27">
                  <c:v>20.821100000000001</c:v>
                </c:pt>
                <c:pt idx="28">
                  <c:v>20.851500000000001</c:v>
                </c:pt>
                <c:pt idx="29">
                  <c:v>20.881799999999998</c:v>
                </c:pt>
                <c:pt idx="30">
                  <c:v>20.912199999999999</c:v>
                </c:pt>
                <c:pt idx="31">
                  <c:v>20.942499999999999</c:v>
                </c:pt>
                <c:pt idx="32">
                  <c:v>20.972799999999999</c:v>
                </c:pt>
                <c:pt idx="33">
                  <c:v>21.0032</c:v>
                </c:pt>
                <c:pt idx="34">
                  <c:v>21.0335</c:v>
                </c:pt>
                <c:pt idx="35">
                  <c:v>21.0639</c:v>
                </c:pt>
                <c:pt idx="36">
                  <c:v>21.094200000000001</c:v>
                </c:pt>
                <c:pt idx="37">
                  <c:v>21.124600000000001</c:v>
                </c:pt>
                <c:pt idx="38">
                  <c:v>21.154900000000001</c:v>
                </c:pt>
                <c:pt idx="39">
                  <c:v>21.185300000000002</c:v>
                </c:pt>
                <c:pt idx="40">
                  <c:v>21.215599999999998</c:v>
                </c:pt>
                <c:pt idx="41">
                  <c:v>21.245999999999999</c:v>
                </c:pt>
                <c:pt idx="42">
                  <c:v>21.276299999999999</c:v>
                </c:pt>
                <c:pt idx="43">
                  <c:v>21.306699999999999</c:v>
                </c:pt>
                <c:pt idx="44">
                  <c:v>21.337</c:v>
                </c:pt>
                <c:pt idx="45">
                  <c:v>21.3674</c:v>
                </c:pt>
                <c:pt idx="46">
                  <c:v>21.3977</c:v>
                </c:pt>
                <c:pt idx="47">
                  <c:v>21.428100000000001</c:v>
                </c:pt>
                <c:pt idx="48">
                  <c:v>21.458400000000001</c:v>
                </c:pt>
                <c:pt idx="49">
                  <c:v>21.488800000000001</c:v>
                </c:pt>
                <c:pt idx="50">
                  <c:v>21.519100000000002</c:v>
                </c:pt>
                <c:pt idx="51">
                  <c:v>21.549399999999999</c:v>
                </c:pt>
                <c:pt idx="52">
                  <c:v>21.579799999999999</c:v>
                </c:pt>
                <c:pt idx="53">
                  <c:v>21.610099999999999</c:v>
                </c:pt>
                <c:pt idx="54">
                  <c:v>21.640499999999999</c:v>
                </c:pt>
                <c:pt idx="55">
                  <c:v>21.6708</c:v>
                </c:pt>
                <c:pt idx="56">
                  <c:v>21.7012</c:v>
                </c:pt>
                <c:pt idx="57">
                  <c:v>21.7315</c:v>
                </c:pt>
                <c:pt idx="58">
                  <c:v>21.761900000000001</c:v>
                </c:pt>
                <c:pt idx="59">
                  <c:v>21.792200000000001</c:v>
                </c:pt>
                <c:pt idx="60">
                  <c:v>21.822600000000001</c:v>
                </c:pt>
                <c:pt idx="61">
                  <c:v>21.852900000000002</c:v>
                </c:pt>
                <c:pt idx="62">
                  <c:v>21.883299999999998</c:v>
                </c:pt>
                <c:pt idx="63">
                  <c:v>21.913599999999999</c:v>
                </c:pt>
                <c:pt idx="64">
                  <c:v>21.943999999999999</c:v>
                </c:pt>
                <c:pt idx="65">
                  <c:v>21.974299999999999</c:v>
                </c:pt>
                <c:pt idx="66">
                  <c:v>22.0047</c:v>
                </c:pt>
                <c:pt idx="67">
                  <c:v>22.035</c:v>
                </c:pt>
                <c:pt idx="68">
                  <c:v>22.065300000000001</c:v>
                </c:pt>
                <c:pt idx="69">
                  <c:v>22.095700000000001</c:v>
                </c:pt>
                <c:pt idx="70">
                  <c:v>22.126000000000001</c:v>
                </c:pt>
                <c:pt idx="71">
                  <c:v>22.156400000000001</c:v>
                </c:pt>
                <c:pt idx="72">
                  <c:v>22.186699999999998</c:v>
                </c:pt>
                <c:pt idx="73">
                  <c:v>22.217099999999999</c:v>
                </c:pt>
                <c:pt idx="74">
                  <c:v>22.247399999999999</c:v>
                </c:pt>
                <c:pt idx="75">
                  <c:v>22.277799999999999</c:v>
                </c:pt>
                <c:pt idx="76">
                  <c:v>22.3081</c:v>
                </c:pt>
                <c:pt idx="77">
                  <c:v>22.3385</c:v>
                </c:pt>
                <c:pt idx="78">
                  <c:v>22.3688</c:v>
                </c:pt>
                <c:pt idx="79">
                  <c:v>22.3992</c:v>
                </c:pt>
                <c:pt idx="80">
                  <c:v>22.429500000000001</c:v>
                </c:pt>
                <c:pt idx="81">
                  <c:v>22.459900000000001</c:v>
                </c:pt>
                <c:pt idx="82">
                  <c:v>22.490200000000002</c:v>
                </c:pt>
                <c:pt idx="83">
                  <c:v>22.520600000000002</c:v>
                </c:pt>
                <c:pt idx="84">
                  <c:v>22.550899999999999</c:v>
                </c:pt>
                <c:pt idx="85">
                  <c:v>22.581299999999999</c:v>
                </c:pt>
                <c:pt idx="86">
                  <c:v>22.611599999999999</c:v>
                </c:pt>
                <c:pt idx="87">
                  <c:v>22.6419</c:v>
                </c:pt>
                <c:pt idx="88">
                  <c:v>22.6723</c:v>
                </c:pt>
                <c:pt idx="89">
                  <c:v>22.7026</c:v>
                </c:pt>
                <c:pt idx="90">
                  <c:v>22.733000000000001</c:v>
                </c:pt>
                <c:pt idx="91">
                  <c:v>22.763300000000001</c:v>
                </c:pt>
                <c:pt idx="92">
                  <c:v>22.793700000000001</c:v>
                </c:pt>
                <c:pt idx="93">
                  <c:v>22.824000000000002</c:v>
                </c:pt>
                <c:pt idx="94">
                  <c:v>22.854399999999998</c:v>
                </c:pt>
                <c:pt idx="95">
                  <c:v>22.884699999999999</c:v>
                </c:pt>
                <c:pt idx="96">
                  <c:v>22.915099999999999</c:v>
                </c:pt>
                <c:pt idx="97">
                  <c:v>22.945399999999999</c:v>
                </c:pt>
                <c:pt idx="98">
                  <c:v>22.9758</c:v>
                </c:pt>
                <c:pt idx="99">
                  <c:v>23.0061</c:v>
                </c:pt>
                <c:pt idx="100">
                  <c:v>23.0365</c:v>
                </c:pt>
                <c:pt idx="101">
                  <c:v>23.066800000000001</c:v>
                </c:pt>
                <c:pt idx="102">
                  <c:v>23.097200000000001</c:v>
                </c:pt>
                <c:pt idx="103">
                  <c:v>23.127500000000001</c:v>
                </c:pt>
                <c:pt idx="104">
                  <c:v>23.157900000000001</c:v>
                </c:pt>
                <c:pt idx="105">
                  <c:v>23.188199999999998</c:v>
                </c:pt>
                <c:pt idx="106">
                  <c:v>23.218499999999999</c:v>
                </c:pt>
                <c:pt idx="107">
                  <c:v>23.248899999999999</c:v>
                </c:pt>
                <c:pt idx="108">
                  <c:v>23.279199999999999</c:v>
                </c:pt>
                <c:pt idx="109">
                  <c:v>23.3096</c:v>
                </c:pt>
                <c:pt idx="110">
                  <c:v>23.3399</c:v>
                </c:pt>
                <c:pt idx="111">
                  <c:v>23.3703</c:v>
                </c:pt>
                <c:pt idx="112">
                  <c:v>23.400600000000001</c:v>
                </c:pt>
                <c:pt idx="113">
                  <c:v>23.431000000000001</c:v>
                </c:pt>
                <c:pt idx="114">
                  <c:v>23.461300000000001</c:v>
                </c:pt>
                <c:pt idx="115">
                  <c:v>23.491700000000002</c:v>
                </c:pt>
                <c:pt idx="116">
                  <c:v>23.521999999999998</c:v>
                </c:pt>
                <c:pt idx="117">
                  <c:v>23.552399999999999</c:v>
                </c:pt>
                <c:pt idx="118">
                  <c:v>23.582699999999999</c:v>
                </c:pt>
                <c:pt idx="119">
                  <c:v>23.613099999999999</c:v>
                </c:pt>
                <c:pt idx="120">
                  <c:v>23.6434</c:v>
                </c:pt>
                <c:pt idx="121">
                  <c:v>23.6738</c:v>
                </c:pt>
                <c:pt idx="122">
                  <c:v>23.7041</c:v>
                </c:pt>
                <c:pt idx="123">
                  <c:v>23.734400000000001</c:v>
                </c:pt>
                <c:pt idx="124">
                  <c:v>23.764800000000001</c:v>
                </c:pt>
                <c:pt idx="125">
                  <c:v>23.795100000000001</c:v>
                </c:pt>
                <c:pt idx="126">
                  <c:v>23.825500000000002</c:v>
                </c:pt>
                <c:pt idx="127">
                  <c:v>23.855799999999999</c:v>
                </c:pt>
                <c:pt idx="128">
                  <c:v>23.886199999999999</c:v>
                </c:pt>
                <c:pt idx="129">
                  <c:v>23.916499999999999</c:v>
                </c:pt>
                <c:pt idx="130">
                  <c:v>23.946899999999999</c:v>
                </c:pt>
                <c:pt idx="131">
                  <c:v>23.9772</c:v>
                </c:pt>
                <c:pt idx="132">
                  <c:v>24.0076</c:v>
                </c:pt>
                <c:pt idx="133">
                  <c:v>24.0379</c:v>
                </c:pt>
                <c:pt idx="134">
                  <c:v>24.068300000000001</c:v>
                </c:pt>
                <c:pt idx="135">
                  <c:v>24.098600000000001</c:v>
                </c:pt>
                <c:pt idx="136">
                  <c:v>24.129000000000001</c:v>
                </c:pt>
                <c:pt idx="137">
                  <c:v>24.159300000000002</c:v>
                </c:pt>
                <c:pt idx="138">
                  <c:v>24.189699999999998</c:v>
                </c:pt>
                <c:pt idx="139">
                  <c:v>24.22</c:v>
                </c:pt>
                <c:pt idx="140">
                  <c:v>24.250399999999999</c:v>
                </c:pt>
                <c:pt idx="141">
                  <c:v>24.2807</c:v>
                </c:pt>
                <c:pt idx="142">
                  <c:v>24.311</c:v>
                </c:pt>
                <c:pt idx="143">
                  <c:v>24.3414</c:v>
                </c:pt>
                <c:pt idx="144">
                  <c:v>24.371700000000001</c:v>
                </c:pt>
                <c:pt idx="145">
                  <c:v>24.402100000000001</c:v>
                </c:pt>
                <c:pt idx="146">
                  <c:v>24.432400000000001</c:v>
                </c:pt>
                <c:pt idx="147">
                  <c:v>24.462800000000001</c:v>
                </c:pt>
                <c:pt idx="148">
                  <c:v>24.493099999999998</c:v>
                </c:pt>
                <c:pt idx="149">
                  <c:v>24.523499999999999</c:v>
                </c:pt>
                <c:pt idx="150">
                  <c:v>24.553799999999999</c:v>
                </c:pt>
                <c:pt idx="151">
                  <c:v>24.584199999999999</c:v>
                </c:pt>
                <c:pt idx="152">
                  <c:v>24.6145</c:v>
                </c:pt>
                <c:pt idx="153">
                  <c:v>24.6449</c:v>
                </c:pt>
                <c:pt idx="154">
                  <c:v>24.6752</c:v>
                </c:pt>
                <c:pt idx="155">
                  <c:v>24.7056</c:v>
                </c:pt>
                <c:pt idx="156">
                  <c:v>24.735900000000001</c:v>
                </c:pt>
                <c:pt idx="157">
                  <c:v>24.766300000000001</c:v>
                </c:pt>
                <c:pt idx="158">
                  <c:v>24.796600000000002</c:v>
                </c:pt>
                <c:pt idx="159">
                  <c:v>24.827000000000002</c:v>
                </c:pt>
                <c:pt idx="160">
                  <c:v>24.857299999999999</c:v>
                </c:pt>
                <c:pt idx="161">
                  <c:v>24.887599999999999</c:v>
                </c:pt>
                <c:pt idx="162">
                  <c:v>24.917999999999999</c:v>
                </c:pt>
                <c:pt idx="163">
                  <c:v>24.9483</c:v>
                </c:pt>
                <c:pt idx="164">
                  <c:v>24.9787</c:v>
                </c:pt>
                <c:pt idx="165">
                  <c:v>25.009</c:v>
                </c:pt>
                <c:pt idx="166">
                  <c:v>25.039400000000001</c:v>
                </c:pt>
                <c:pt idx="167">
                  <c:v>25.069700000000001</c:v>
                </c:pt>
                <c:pt idx="168">
                  <c:v>25.100100000000001</c:v>
                </c:pt>
                <c:pt idx="169">
                  <c:v>25.130400000000002</c:v>
                </c:pt>
                <c:pt idx="170">
                  <c:v>25.160799999999998</c:v>
                </c:pt>
                <c:pt idx="171">
                  <c:v>25.191099999999999</c:v>
                </c:pt>
                <c:pt idx="172">
                  <c:v>25.221499999999999</c:v>
                </c:pt>
                <c:pt idx="173">
                  <c:v>25.251799999999999</c:v>
                </c:pt>
                <c:pt idx="174">
                  <c:v>25.2822</c:v>
                </c:pt>
                <c:pt idx="175">
                  <c:v>25.3125</c:v>
                </c:pt>
                <c:pt idx="176">
                  <c:v>25.3429</c:v>
                </c:pt>
                <c:pt idx="177">
                  <c:v>25.373200000000001</c:v>
                </c:pt>
                <c:pt idx="178">
                  <c:v>25.403500000000001</c:v>
                </c:pt>
                <c:pt idx="179">
                  <c:v>25.433900000000001</c:v>
                </c:pt>
                <c:pt idx="180">
                  <c:v>25.464200000000002</c:v>
                </c:pt>
                <c:pt idx="181">
                  <c:v>25.494599999999998</c:v>
                </c:pt>
                <c:pt idx="182">
                  <c:v>25.524899999999999</c:v>
                </c:pt>
                <c:pt idx="183">
                  <c:v>25.555299999999999</c:v>
                </c:pt>
                <c:pt idx="184">
                  <c:v>25.585599999999999</c:v>
                </c:pt>
                <c:pt idx="185">
                  <c:v>25.616</c:v>
                </c:pt>
                <c:pt idx="186">
                  <c:v>25.6463</c:v>
                </c:pt>
                <c:pt idx="187">
                  <c:v>25.6767</c:v>
                </c:pt>
                <c:pt idx="188">
                  <c:v>25.707000000000001</c:v>
                </c:pt>
                <c:pt idx="189">
                  <c:v>25.737400000000001</c:v>
                </c:pt>
                <c:pt idx="190">
                  <c:v>25.767700000000001</c:v>
                </c:pt>
                <c:pt idx="191">
                  <c:v>25.798100000000002</c:v>
                </c:pt>
                <c:pt idx="192">
                  <c:v>25.828399999999998</c:v>
                </c:pt>
                <c:pt idx="193">
                  <c:v>25.858799999999999</c:v>
                </c:pt>
                <c:pt idx="194">
                  <c:v>25.889099999999999</c:v>
                </c:pt>
                <c:pt idx="195">
                  <c:v>25.919499999999999</c:v>
                </c:pt>
                <c:pt idx="196">
                  <c:v>25.9498</c:v>
                </c:pt>
                <c:pt idx="197">
                  <c:v>25.9801</c:v>
                </c:pt>
                <c:pt idx="198">
                  <c:v>26.0105</c:v>
                </c:pt>
                <c:pt idx="199">
                  <c:v>26.040800000000001</c:v>
                </c:pt>
                <c:pt idx="200">
                  <c:v>26.071200000000001</c:v>
                </c:pt>
                <c:pt idx="201">
                  <c:v>26.101500000000001</c:v>
                </c:pt>
                <c:pt idx="202">
                  <c:v>26.131900000000002</c:v>
                </c:pt>
                <c:pt idx="203">
                  <c:v>26.162199999999999</c:v>
                </c:pt>
                <c:pt idx="204">
                  <c:v>26.192599999999999</c:v>
                </c:pt>
                <c:pt idx="205">
                  <c:v>26.222899999999999</c:v>
                </c:pt>
                <c:pt idx="206">
                  <c:v>26.253299999999999</c:v>
                </c:pt>
                <c:pt idx="207">
                  <c:v>26.2836</c:v>
                </c:pt>
                <c:pt idx="208">
                  <c:v>26.314</c:v>
                </c:pt>
                <c:pt idx="209">
                  <c:v>26.3443</c:v>
                </c:pt>
                <c:pt idx="210">
                  <c:v>26.374700000000001</c:v>
                </c:pt>
                <c:pt idx="211">
                  <c:v>26.405000000000001</c:v>
                </c:pt>
                <c:pt idx="212">
                  <c:v>26.435400000000001</c:v>
                </c:pt>
                <c:pt idx="213">
                  <c:v>26.465699999999998</c:v>
                </c:pt>
                <c:pt idx="214">
                  <c:v>26.496099999999998</c:v>
                </c:pt>
                <c:pt idx="215">
                  <c:v>26.526399999999999</c:v>
                </c:pt>
                <c:pt idx="216">
                  <c:v>26.556699999999999</c:v>
                </c:pt>
                <c:pt idx="217">
                  <c:v>26.5871</c:v>
                </c:pt>
                <c:pt idx="218">
                  <c:v>26.6174</c:v>
                </c:pt>
                <c:pt idx="219">
                  <c:v>26.6478</c:v>
                </c:pt>
                <c:pt idx="220">
                  <c:v>26.678100000000001</c:v>
                </c:pt>
                <c:pt idx="221">
                  <c:v>26.708500000000001</c:v>
                </c:pt>
                <c:pt idx="222">
                  <c:v>26.738800000000001</c:v>
                </c:pt>
                <c:pt idx="223">
                  <c:v>26.769200000000001</c:v>
                </c:pt>
                <c:pt idx="224">
                  <c:v>26.799499999999998</c:v>
                </c:pt>
                <c:pt idx="225">
                  <c:v>26.829899999999999</c:v>
                </c:pt>
                <c:pt idx="226">
                  <c:v>26.860199999999999</c:v>
                </c:pt>
                <c:pt idx="227">
                  <c:v>26.890599999999999</c:v>
                </c:pt>
                <c:pt idx="228">
                  <c:v>26.9209</c:v>
                </c:pt>
                <c:pt idx="229">
                  <c:v>26.9513</c:v>
                </c:pt>
                <c:pt idx="230">
                  <c:v>26.9816</c:v>
                </c:pt>
                <c:pt idx="231">
                  <c:v>27.012</c:v>
                </c:pt>
                <c:pt idx="232">
                  <c:v>27.042300000000001</c:v>
                </c:pt>
                <c:pt idx="233">
                  <c:v>27.072600000000001</c:v>
                </c:pt>
                <c:pt idx="234">
                  <c:v>27.103000000000002</c:v>
                </c:pt>
                <c:pt idx="235">
                  <c:v>27.133299999999998</c:v>
                </c:pt>
                <c:pt idx="236">
                  <c:v>27.163699999999999</c:v>
                </c:pt>
                <c:pt idx="237">
                  <c:v>27.193999999999999</c:v>
                </c:pt>
                <c:pt idx="238">
                  <c:v>27.224399999999999</c:v>
                </c:pt>
                <c:pt idx="239">
                  <c:v>27.2547</c:v>
                </c:pt>
                <c:pt idx="240">
                  <c:v>27.2851</c:v>
                </c:pt>
                <c:pt idx="241">
                  <c:v>27.3154</c:v>
                </c:pt>
                <c:pt idx="242">
                  <c:v>27.345800000000001</c:v>
                </c:pt>
                <c:pt idx="243">
                  <c:v>27.376100000000001</c:v>
                </c:pt>
                <c:pt idx="244">
                  <c:v>27.406500000000001</c:v>
                </c:pt>
                <c:pt idx="245">
                  <c:v>27.436800000000002</c:v>
                </c:pt>
                <c:pt idx="246">
                  <c:v>27.467199999999998</c:v>
                </c:pt>
                <c:pt idx="247">
                  <c:v>27.497499999999999</c:v>
                </c:pt>
                <c:pt idx="248">
                  <c:v>27.527899999999999</c:v>
                </c:pt>
                <c:pt idx="249">
                  <c:v>27.558199999999999</c:v>
                </c:pt>
                <c:pt idx="250">
                  <c:v>27.5886</c:v>
                </c:pt>
                <c:pt idx="251">
                  <c:v>27.6189</c:v>
                </c:pt>
                <c:pt idx="252">
                  <c:v>27.6492</c:v>
                </c:pt>
                <c:pt idx="253">
                  <c:v>27.679600000000001</c:v>
                </c:pt>
                <c:pt idx="254">
                  <c:v>27.709900000000001</c:v>
                </c:pt>
                <c:pt idx="255">
                  <c:v>27.740300000000001</c:v>
                </c:pt>
                <c:pt idx="256">
                  <c:v>27.770600000000002</c:v>
                </c:pt>
                <c:pt idx="257">
                  <c:v>27.800999999999998</c:v>
                </c:pt>
                <c:pt idx="258">
                  <c:v>27.831299999999999</c:v>
                </c:pt>
                <c:pt idx="259">
                  <c:v>27.861699999999999</c:v>
                </c:pt>
                <c:pt idx="260">
                  <c:v>27.891999999999999</c:v>
                </c:pt>
                <c:pt idx="261">
                  <c:v>27.9224</c:v>
                </c:pt>
                <c:pt idx="262">
                  <c:v>27.9527</c:v>
                </c:pt>
                <c:pt idx="263">
                  <c:v>27.9831</c:v>
                </c:pt>
                <c:pt idx="264">
                  <c:v>28.013400000000001</c:v>
                </c:pt>
                <c:pt idx="265">
                  <c:v>28.043800000000001</c:v>
                </c:pt>
                <c:pt idx="266">
                  <c:v>28.074100000000001</c:v>
                </c:pt>
                <c:pt idx="267">
                  <c:v>28.104500000000002</c:v>
                </c:pt>
                <c:pt idx="268">
                  <c:v>28.134799999999998</c:v>
                </c:pt>
                <c:pt idx="269">
                  <c:v>28.165199999999999</c:v>
                </c:pt>
                <c:pt idx="270">
                  <c:v>28.195499999999999</c:v>
                </c:pt>
                <c:pt idx="271">
                  <c:v>28.2258</c:v>
                </c:pt>
                <c:pt idx="272">
                  <c:v>28.2562</c:v>
                </c:pt>
                <c:pt idx="273">
                  <c:v>28.2865</c:v>
                </c:pt>
                <c:pt idx="274">
                  <c:v>28.3169</c:v>
                </c:pt>
                <c:pt idx="275">
                  <c:v>28.347200000000001</c:v>
                </c:pt>
                <c:pt idx="276">
                  <c:v>28.377600000000001</c:v>
                </c:pt>
                <c:pt idx="277">
                  <c:v>28.407900000000001</c:v>
                </c:pt>
                <c:pt idx="278">
                  <c:v>28.438300000000002</c:v>
                </c:pt>
                <c:pt idx="279">
                  <c:v>28.468599999999999</c:v>
                </c:pt>
                <c:pt idx="280">
                  <c:v>28.498999999999999</c:v>
                </c:pt>
                <c:pt idx="281">
                  <c:v>28.529299999999999</c:v>
                </c:pt>
                <c:pt idx="282">
                  <c:v>28.559699999999999</c:v>
                </c:pt>
                <c:pt idx="283">
                  <c:v>28.59</c:v>
                </c:pt>
                <c:pt idx="284">
                  <c:v>28.6204</c:v>
                </c:pt>
                <c:pt idx="285">
                  <c:v>28.650700000000001</c:v>
                </c:pt>
                <c:pt idx="286">
                  <c:v>28.681100000000001</c:v>
                </c:pt>
                <c:pt idx="287">
                  <c:v>28.711400000000001</c:v>
                </c:pt>
                <c:pt idx="288">
                  <c:v>28.741700000000002</c:v>
                </c:pt>
                <c:pt idx="289">
                  <c:v>28.772099999999998</c:v>
                </c:pt>
                <c:pt idx="290">
                  <c:v>28.802399999999999</c:v>
                </c:pt>
                <c:pt idx="291">
                  <c:v>28.832799999999999</c:v>
                </c:pt>
                <c:pt idx="292">
                  <c:v>28.863099999999999</c:v>
                </c:pt>
                <c:pt idx="293">
                  <c:v>28.8935</c:v>
                </c:pt>
                <c:pt idx="294">
                  <c:v>28.9238</c:v>
                </c:pt>
                <c:pt idx="295">
                  <c:v>28.9542</c:v>
                </c:pt>
                <c:pt idx="296">
                  <c:v>28.984500000000001</c:v>
                </c:pt>
                <c:pt idx="297">
                  <c:v>29.014900000000001</c:v>
                </c:pt>
                <c:pt idx="298">
                  <c:v>29.045200000000001</c:v>
                </c:pt>
                <c:pt idx="299">
                  <c:v>29.075600000000001</c:v>
                </c:pt>
                <c:pt idx="300">
                  <c:v>29.105899999999998</c:v>
                </c:pt>
                <c:pt idx="301">
                  <c:v>29.136299999999999</c:v>
                </c:pt>
                <c:pt idx="302">
                  <c:v>29.166599999999999</c:v>
                </c:pt>
                <c:pt idx="303">
                  <c:v>29.196999999999999</c:v>
                </c:pt>
                <c:pt idx="304">
                  <c:v>29.2273</c:v>
                </c:pt>
                <c:pt idx="305">
                  <c:v>29.2577</c:v>
                </c:pt>
                <c:pt idx="306">
                  <c:v>29.288</c:v>
                </c:pt>
                <c:pt idx="307">
                  <c:v>29.318300000000001</c:v>
                </c:pt>
                <c:pt idx="308">
                  <c:v>29.348700000000001</c:v>
                </c:pt>
                <c:pt idx="309">
                  <c:v>29.379000000000001</c:v>
                </c:pt>
                <c:pt idx="310">
                  <c:v>29.409400000000002</c:v>
                </c:pt>
                <c:pt idx="311">
                  <c:v>29.439699999999998</c:v>
                </c:pt>
                <c:pt idx="312">
                  <c:v>29.470099999999999</c:v>
                </c:pt>
                <c:pt idx="313">
                  <c:v>29.500399999999999</c:v>
                </c:pt>
                <c:pt idx="314">
                  <c:v>29.530799999999999</c:v>
                </c:pt>
                <c:pt idx="315">
                  <c:v>29.5611</c:v>
                </c:pt>
                <c:pt idx="316">
                  <c:v>29.5915</c:v>
                </c:pt>
                <c:pt idx="317">
                  <c:v>29.6218</c:v>
                </c:pt>
                <c:pt idx="318">
                  <c:v>29.652200000000001</c:v>
                </c:pt>
                <c:pt idx="319">
                  <c:v>29.682500000000001</c:v>
                </c:pt>
                <c:pt idx="320">
                  <c:v>29.712900000000001</c:v>
                </c:pt>
                <c:pt idx="321">
                  <c:v>29.743200000000002</c:v>
                </c:pt>
                <c:pt idx="322">
                  <c:v>29.773599999999998</c:v>
                </c:pt>
                <c:pt idx="323">
                  <c:v>29.803899999999999</c:v>
                </c:pt>
                <c:pt idx="324">
                  <c:v>29.834299999999999</c:v>
                </c:pt>
                <c:pt idx="325">
                  <c:v>29.864599999999999</c:v>
                </c:pt>
                <c:pt idx="326">
                  <c:v>29.8949</c:v>
                </c:pt>
                <c:pt idx="327">
                  <c:v>29.9253</c:v>
                </c:pt>
                <c:pt idx="328">
                  <c:v>29.9556</c:v>
                </c:pt>
                <c:pt idx="329">
                  <c:v>29.986000000000001</c:v>
                </c:pt>
                <c:pt idx="330">
                  <c:v>30.016300000000001</c:v>
                </c:pt>
                <c:pt idx="331">
                  <c:v>30.046700000000001</c:v>
                </c:pt>
                <c:pt idx="332">
                  <c:v>30.077000000000002</c:v>
                </c:pt>
                <c:pt idx="333">
                  <c:v>30.107399999999998</c:v>
                </c:pt>
                <c:pt idx="334">
                  <c:v>30.137699999999999</c:v>
                </c:pt>
                <c:pt idx="335">
                  <c:v>30.168099999999999</c:v>
                </c:pt>
                <c:pt idx="336">
                  <c:v>30.198399999999999</c:v>
                </c:pt>
                <c:pt idx="337">
                  <c:v>30.2288</c:v>
                </c:pt>
                <c:pt idx="338">
                  <c:v>30.2591</c:v>
                </c:pt>
                <c:pt idx="339">
                  <c:v>30.2895</c:v>
                </c:pt>
                <c:pt idx="340">
                  <c:v>30.319800000000001</c:v>
                </c:pt>
                <c:pt idx="341">
                  <c:v>30.350200000000001</c:v>
                </c:pt>
                <c:pt idx="342">
                  <c:v>30.380500000000001</c:v>
                </c:pt>
                <c:pt idx="343">
                  <c:v>30.410799999999998</c:v>
                </c:pt>
                <c:pt idx="344">
                  <c:v>30.441199999999998</c:v>
                </c:pt>
                <c:pt idx="345">
                  <c:v>30.471499999999999</c:v>
                </c:pt>
                <c:pt idx="346">
                  <c:v>30.501899999999999</c:v>
                </c:pt>
                <c:pt idx="347">
                  <c:v>30.5322</c:v>
                </c:pt>
                <c:pt idx="348">
                  <c:v>30.5626</c:v>
                </c:pt>
                <c:pt idx="349">
                  <c:v>30.5929</c:v>
                </c:pt>
                <c:pt idx="350">
                  <c:v>30.6233</c:v>
                </c:pt>
                <c:pt idx="351">
                  <c:v>30.653600000000001</c:v>
                </c:pt>
                <c:pt idx="352">
                  <c:v>30.684000000000001</c:v>
                </c:pt>
                <c:pt idx="353">
                  <c:v>30.714300000000001</c:v>
                </c:pt>
                <c:pt idx="354">
                  <c:v>30.744700000000002</c:v>
                </c:pt>
                <c:pt idx="355">
                  <c:v>30.774999999999999</c:v>
                </c:pt>
                <c:pt idx="356">
                  <c:v>30.805399999999999</c:v>
                </c:pt>
                <c:pt idx="357">
                  <c:v>30.835699999999999</c:v>
                </c:pt>
                <c:pt idx="358">
                  <c:v>30.866099999999999</c:v>
                </c:pt>
                <c:pt idx="359">
                  <c:v>30.8964</c:v>
                </c:pt>
                <c:pt idx="360">
                  <c:v>30.9268</c:v>
                </c:pt>
                <c:pt idx="361">
                  <c:v>30.957100000000001</c:v>
                </c:pt>
                <c:pt idx="362">
                  <c:v>30.987400000000001</c:v>
                </c:pt>
                <c:pt idx="363">
                  <c:v>31.017800000000001</c:v>
                </c:pt>
                <c:pt idx="364">
                  <c:v>31.048100000000002</c:v>
                </c:pt>
                <c:pt idx="365">
                  <c:v>31.078499999999998</c:v>
                </c:pt>
                <c:pt idx="366">
                  <c:v>31.108799999999999</c:v>
                </c:pt>
                <c:pt idx="367">
                  <c:v>31.139199999999999</c:v>
                </c:pt>
                <c:pt idx="368">
                  <c:v>31.169499999999999</c:v>
                </c:pt>
                <c:pt idx="369">
                  <c:v>31.1999</c:v>
                </c:pt>
                <c:pt idx="370">
                  <c:v>31.2302</c:v>
                </c:pt>
                <c:pt idx="371">
                  <c:v>31.2606</c:v>
                </c:pt>
                <c:pt idx="372">
                  <c:v>31.290900000000001</c:v>
                </c:pt>
                <c:pt idx="373">
                  <c:v>31.321300000000001</c:v>
                </c:pt>
                <c:pt idx="374">
                  <c:v>31.351600000000001</c:v>
                </c:pt>
                <c:pt idx="375">
                  <c:v>31.382000000000001</c:v>
                </c:pt>
                <c:pt idx="376">
                  <c:v>31.412299999999998</c:v>
                </c:pt>
                <c:pt idx="377">
                  <c:v>31.442699999999999</c:v>
                </c:pt>
                <c:pt idx="378">
                  <c:v>31.472999999999999</c:v>
                </c:pt>
                <c:pt idx="379">
                  <c:v>31.503399999999999</c:v>
                </c:pt>
                <c:pt idx="380">
                  <c:v>31.5337</c:v>
                </c:pt>
                <c:pt idx="381">
                  <c:v>31.564</c:v>
                </c:pt>
                <c:pt idx="382">
                  <c:v>31.5944</c:v>
                </c:pt>
                <c:pt idx="383">
                  <c:v>31.624700000000001</c:v>
                </c:pt>
                <c:pt idx="384">
                  <c:v>31.655100000000001</c:v>
                </c:pt>
                <c:pt idx="385">
                  <c:v>31.685400000000001</c:v>
                </c:pt>
                <c:pt idx="386">
                  <c:v>31.715800000000002</c:v>
                </c:pt>
                <c:pt idx="387">
                  <c:v>31.746099999999998</c:v>
                </c:pt>
                <c:pt idx="388">
                  <c:v>31.776499999999999</c:v>
                </c:pt>
                <c:pt idx="389">
                  <c:v>31.806799999999999</c:v>
                </c:pt>
                <c:pt idx="390">
                  <c:v>31.837199999999999</c:v>
                </c:pt>
                <c:pt idx="391">
                  <c:v>31.8675</c:v>
                </c:pt>
                <c:pt idx="392">
                  <c:v>31.8979</c:v>
                </c:pt>
                <c:pt idx="393">
                  <c:v>31.9282</c:v>
                </c:pt>
                <c:pt idx="394">
                  <c:v>31.958600000000001</c:v>
                </c:pt>
                <c:pt idx="395">
                  <c:v>31.988900000000001</c:v>
                </c:pt>
                <c:pt idx="396">
                  <c:v>32.019300000000001</c:v>
                </c:pt>
                <c:pt idx="397">
                  <c:v>32.049599999999998</c:v>
                </c:pt>
                <c:pt idx="398">
                  <c:v>32.079900000000002</c:v>
                </c:pt>
                <c:pt idx="399">
                  <c:v>32.110300000000002</c:v>
                </c:pt>
                <c:pt idx="400">
                  <c:v>32.140599999999999</c:v>
                </c:pt>
                <c:pt idx="401">
                  <c:v>32.170999999999999</c:v>
                </c:pt>
                <c:pt idx="402">
                  <c:v>32.201300000000003</c:v>
                </c:pt>
                <c:pt idx="403">
                  <c:v>32.231699999999996</c:v>
                </c:pt>
                <c:pt idx="404">
                  <c:v>32.262</c:v>
                </c:pt>
                <c:pt idx="405">
                  <c:v>32.292400000000001</c:v>
                </c:pt>
                <c:pt idx="406">
                  <c:v>32.322699999999998</c:v>
                </c:pt>
                <c:pt idx="407">
                  <c:v>32.353099999999998</c:v>
                </c:pt>
                <c:pt idx="408">
                  <c:v>32.383400000000002</c:v>
                </c:pt>
                <c:pt idx="409">
                  <c:v>32.413800000000002</c:v>
                </c:pt>
                <c:pt idx="410">
                  <c:v>32.444099999999999</c:v>
                </c:pt>
                <c:pt idx="411">
                  <c:v>32.474499999999999</c:v>
                </c:pt>
                <c:pt idx="412">
                  <c:v>32.504800000000003</c:v>
                </c:pt>
                <c:pt idx="413">
                  <c:v>32.535200000000003</c:v>
                </c:pt>
                <c:pt idx="414">
                  <c:v>32.5655</c:v>
                </c:pt>
                <c:pt idx="415">
                  <c:v>32.5959</c:v>
                </c:pt>
                <c:pt idx="416">
                  <c:v>32.626199999999997</c:v>
                </c:pt>
                <c:pt idx="417">
                  <c:v>32.656500000000001</c:v>
                </c:pt>
                <c:pt idx="418">
                  <c:v>32.686900000000001</c:v>
                </c:pt>
                <c:pt idx="419">
                  <c:v>32.717199999999998</c:v>
                </c:pt>
                <c:pt idx="420">
                  <c:v>32.747599999999998</c:v>
                </c:pt>
                <c:pt idx="421">
                  <c:v>32.777900000000002</c:v>
                </c:pt>
                <c:pt idx="422">
                  <c:v>32.808300000000003</c:v>
                </c:pt>
                <c:pt idx="423">
                  <c:v>32.8386</c:v>
                </c:pt>
                <c:pt idx="424">
                  <c:v>32.869</c:v>
                </c:pt>
                <c:pt idx="425">
                  <c:v>32.899299999999997</c:v>
                </c:pt>
                <c:pt idx="426">
                  <c:v>32.929699999999997</c:v>
                </c:pt>
                <c:pt idx="427">
                  <c:v>32.96</c:v>
                </c:pt>
                <c:pt idx="428">
                  <c:v>32.990400000000001</c:v>
                </c:pt>
                <c:pt idx="429">
                  <c:v>33.020699999999998</c:v>
                </c:pt>
                <c:pt idx="430">
                  <c:v>33.051099999999998</c:v>
                </c:pt>
                <c:pt idx="431">
                  <c:v>33.081400000000002</c:v>
                </c:pt>
                <c:pt idx="432">
                  <c:v>33.111800000000002</c:v>
                </c:pt>
                <c:pt idx="433">
                  <c:v>33.142099999999999</c:v>
                </c:pt>
                <c:pt idx="434">
                  <c:v>33.172499999999999</c:v>
                </c:pt>
                <c:pt idx="435">
                  <c:v>33.202800000000003</c:v>
                </c:pt>
                <c:pt idx="436">
                  <c:v>33.2331</c:v>
                </c:pt>
                <c:pt idx="437">
                  <c:v>33.263500000000001</c:v>
                </c:pt>
                <c:pt idx="438">
                  <c:v>33.293799999999997</c:v>
                </c:pt>
                <c:pt idx="439">
                  <c:v>33.324199999999998</c:v>
                </c:pt>
                <c:pt idx="440">
                  <c:v>33.354500000000002</c:v>
                </c:pt>
                <c:pt idx="441">
                  <c:v>33.384900000000002</c:v>
                </c:pt>
                <c:pt idx="442">
                  <c:v>33.415199999999999</c:v>
                </c:pt>
                <c:pt idx="443">
                  <c:v>33.445599999999999</c:v>
                </c:pt>
                <c:pt idx="444">
                  <c:v>33.475900000000003</c:v>
                </c:pt>
                <c:pt idx="445">
                  <c:v>33.506300000000003</c:v>
                </c:pt>
                <c:pt idx="446">
                  <c:v>33.5366</c:v>
                </c:pt>
                <c:pt idx="447">
                  <c:v>33.567</c:v>
                </c:pt>
                <c:pt idx="448">
                  <c:v>33.597299999999997</c:v>
                </c:pt>
                <c:pt idx="449">
                  <c:v>33.627699999999997</c:v>
                </c:pt>
                <c:pt idx="450">
                  <c:v>33.658000000000001</c:v>
                </c:pt>
                <c:pt idx="451">
                  <c:v>33.688400000000001</c:v>
                </c:pt>
                <c:pt idx="452">
                  <c:v>33.718699999999998</c:v>
                </c:pt>
                <c:pt idx="453">
                  <c:v>33.749099999999999</c:v>
                </c:pt>
                <c:pt idx="454">
                  <c:v>33.779400000000003</c:v>
                </c:pt>
                <c:pt idx="455">
                  <c:v>33.809699999999999</c:v>
                </c:pt>
                <c:pt idx="456">
                  <c:v>33.8401</c:v>
                </c:pt>
                <c:pt idx="457">
                  <c:v>33.870399999999997</c:v>
                </c:pt>
                <c:pt idx="458">
                  <c:v>33.900799999999997</c:v>
                </c:pt>
                <c:pt idx="459">
                  <c:v>33.931100000000001</c:v>
                </c:pt>
                <c:pt idx="460">
                  <c:v>33.961500000000001</c:v>
                </c:pt>
                <c:pt idx="461">
                  <c:v>33.991799999999998</c:v>
                </c:pt>
                <c:pt idx="462">
                  <c:v>34.022199999999998</c:v>
                </c:pt>
                <c:pt idx="463">
                  <c:v>34.052500000000002</c:v>
                </c:pt>
                <c:pt idx="464">
                  <c:v>34.082900000000002</c:v>
                </c:pt>
                <c:pt idx="465">
                  <c:v>34.113199999999999</c:v>
                </c:pt>
                <c:pt idx="466">
                  <c:v>34.143599999999999</c:v>
                </c:pt>
                <c:pt idx="467">
                  <c:v>34.173900000000003</c:v>
                </c:pt>
                <c:pt idx="468">
                  <c:v>34.204300000000003</c:v>
                </c:pt>
                <c:pt idx="469">
                  <c:v>34.2346</c:v>
                </c:pt>
                <c:pt idx="470">
                  <c:v>34.265000000000001</c:v>
                </c:pt>
                <c:pt idx="471">
                  <c:v>34.295299999999997</c:v>
                </c:pt>
                <c:pt idx="472">
                  <c:v>34.325600000000001</c:v>
                </c:pt>
                <c:pt idx="473">
                  <c:v>34.356000000000002</c:v>
                </c:pt>
                <c:pt idx="474">
                  <c:v>34.386299999999999</c:v>
                </c:pt>
                <c:pt idx="475">
                  <c:v>34.416699999999999</c:v>
                </c:pt>
                <c:pt idx="476">
                  <c:v>34.447000000000003</c:v>
                </c:pt>
                <c:pt idx="477">
                  <c:v>34.477400000000003</c:v>
                </c:pt>
                <c:pt idx="478">
                  <c:v>34.5077</c:v>
                </c:pt>
                <c:pt idx="479">
                  <c:v>34.5381</c:v>
                </c:pt>
                <c:pt idx="480">
                  <c:v>34.568399999999997</c:v>
                </c:pt>
                <c:pt idx="481">
                  <c:v>34.598799999999997</c:v>
                </c:pt>
                <c:pt idx="482">
                  <c:v>34.629100000000001</c:v>
                </c:pt>
                <c:pt idx="483">
                  <c:v>34.659500000000001</c:v>
                </c:pt>
                <c:pt idx="484">
                  <c:v>34.689799999999998</c:v>
                </c:pt>
                <c:pt idx="485">
                  <c:v>34.720199999999998</c:v>
                </c:pt>
                <c:pt idx="486">
                  <c:v>34.750500000000002</c:v>
                </c:pt>
                <c:pt idx="487">
                  <c:v>34.780900000000003</c:v>
                </c:pt>
                <c:pt idx="488">
                  <c:v>34.811199999999999</c:v>
                </c:pt>
                <c:pt idx="489">
                  <c:v>34.8416</c:v>
                </c:pt>
                <c:pt idx="490">
                  <c:v>34.871899999999997</c:v>
                </c:pt>
                <c:pt idx="491">
                  <c:v>34.902200000000001</c:v>
                </c:pt>
                <c:pt idx="492">
                  <c:v>34.932600000000001</c:v>
                </c:pt>
                <c:pt idx="493">
                  <c:v>34.962899999999998</c:v>
                </c:pt>
                <c:pt idx="494">
                  <c:v>34.993299999999998</c:v>
                </c:pt>
                <c:pt idx="495">
                  <c:v>35.023600000000002</c:v>
                </c:pt>
                <c:pt idx="496">
                  <c:v>35.054000000000002</c:v>
                </c:pt>
                <c:pt idx="497">
                  <c:v>35.084299999999999</c:v>
                </c:pt>
                <c:pt idx="498">
                  <c:v>35.114699999999999</c:v>
                </c:pt>
                <c:pt idx="499">
                  <c:v>35.145000000000003</c:v>
                </c:pt>
                <c:pt idx="500">
                  <c:v>35.175400000000003</c:v>
                </c:pt>
                <c:pt idx="501">
                  <c:v>35.2057</c:v>
                </c:pt>
                <c:pt idx="502">
                  <c:v>35.2361</c:v>
                </c:pt>
                <c:pt idx="503">
                  <c:v>35.266399999999997</c:v>
                </c:pt>
                <c:pt idx="504">
                  <c:v>35.296799999999998</c:v>
                </c:pt>
                <c:pt idx="505">
                  <c:v>35.327100000000002</c:v>
                </c:pt>
                <c:pt idx="506">
                  <c:v>35.357500000000002</c:v>
                </c:pt>
                <c:pt idx="507">
                  <c:v>35.387799999999999</c:v>
                </c:pt>
                <c:pt idx="508">
                  <c:v>35.418199999999999</c:v>
                </c:pt>
                <c:pt idx="509">
                  <c:v>35.448500000000003</c:v>
                </c:pt>
                <c:pt idx="510">
                  <c:v>35.4788</c:v>
                </c:pt>
                <c:pt idx="511">
                  <c:v>35.5092</c:v>
                </c:pt>
                <c:pt idx="512">
                  <c:v>35.539499999999997</c:v>
                </c:pt>
                <c:pt idx="513">
                  <c:v>35.569899999999997</c:v>
                </c:pt>
                <c:pt idx="514">
                  <c:v>35.600200000000001</c:v>
                </c:pt>
                <c:pt idx="515">
                  <c:v>35.630600000000001</c:v>
                </c:pt>
                <c:pt idx="516">
                  <c:v>35.660899999999998</c:v>
                </c:pt>
                <c:pt idx="517">
                  <c:v>35.691299999999998</c:v>
                </c:pt>
                <c:pt idx="518">
                  <c:v>35.721600000000002</c:v>
                </c:pt>
                <c:pt idx="519">
                  <c:v>35.752000000000002</c:v>
                </c:pt>
                <c:pt idx="520">
                  <c:v>35.782299999999999</c:v>
                </c:pt>
                <c:pt idx="521">
                  <c:v>35.8127</c:v>
                </c:pt>
                <c:pt idx="522">
                  <c:v>35.843000000000004</c:v>
                </c:pt>
                <c:pt idx="523">
                  <c:v>35.873399999999997</c:v>
                </c:pt>
                <c:pt idx="524">
                  <c:v>35.903700000000001</c:v>
                </c:pt>
                <c:pt idx="525">
                  <c:v>35.934100000000001</c:v>
                </c:pt>
                <c:pt idx="526">
                  <c:v>35.964399999999998</c:v>
                </c:pt>
                <c:pt idx="527">
                  <c:v>35.994700000000002</c:v>
                </c:pt>
                <c:pt idx="528">
                  <c:v>36.025100000000002</c:v>
                </c:pt>
                <c:pt idx="529">
                  <c:v>36.055399999999999</c:v>
                </c:pt>
                <c:pt idx="530">
                  <c:v>36.085799999999999</c:v>
                </c:pt>
                <c:pt idx="531">
                  <c:v>36.116100000000003</c:v>
                </c:pt>
                <c:pt idx="532">
                  <c:v>36.146500000000003</c:v>
                </c:pt>
                <c:pt idx="533">
                  <c:v>36.1768</c:v>
                </c:pt>
                <c:pt idx="534">
                  <c:v>36.2072</c:v>
                </c:pt>
                <c:pt idx="535">
                  <c:v>36.237499999999997</c:v>
                </c:pt>
                <c:pt idx="536">
                  <c:v>36.267899999999997</c:v>
                </c:pt>
                <c:pt idx="537">
                  <c:v>36.298200000000001</c:v>
                </c:pt>
                <c:pt idx="538">
                  <c:v>36.328600000000002</c:v>
                </c:pt>
                <c:pt idx="539">
                  <c:v>36.358899999999998</c:v>
                </c:pt>
                <c:pt idx="540">
                  <c:v>36.389299999999999</c:v>
                </c:pt>
                <c:pt idx="541">
                  <c:v>36.419600000000003</c:v>
                </c:pt>
                <c:pt idx="542">
                  <c:v>36.450000000000003</c:v>
                </c:pt>
                <c:pt idx="543">
                  <c:v>36.4803</c:v>
                </c:pt>
                <c:pt idx="544">
                  <c:v>36.5107</c:v>
                </c:pt>
                <c:pt idx="545">
                  <c:v>36.540999999999997</c:v>
                </c:pt>
                <c:pt idx="546">
                  <c:v>36.571300000000001</c:v>
                </c:pt>
                <c:pt idx="547">
                  <c:v>36.601700000000001</c:v>
                </c:pt>
                <c:pt idx="548">
                  <c:v>36.631999999999998</c:v>
                </c:pt>
                <c:pt idx="549">
                  <c:v>36.662399999999998</c:v>
                </c:pt>
                <c:pt idx="550">
                  <c:v>36.692700000000002</c:v>
                </c:pt>
                <c:pt idx="551">
                  <c:v>36.723100000000002</c:v>
                </c:pt>
                <c:pt idx="552">
                  <c:v>36.753399999999999</c:v>
                </c:pt>
                <c:pt idx="553">
                  <c:v>36.783799999999999</c:v>
                </c:pt>
                <c:pt idx="554">
                  <c:v>36.814100000000003</c:v>
                </c:pt>
                <c:pt idx="555">
                  <c:v>36.844499999999996</c:v>
                </c:pt>
                <c:pt idx="556">
                  <c:v>36.8748</c:v>
                </c:pt>
                <c:pt idx="557">
                  <c:v>36.905200000000001</c:v>
                </c:pt>
                <c:pt idx="558">
                  <c:v>36.935499999999998</c:v>
                </c:pt>
                <c:pt idx="559">
                  <c:v>36.965899999999998</c:v>
                </c:pt>
                <c:pt idx="560">
                  <c:v>36.996200000000002</c:v>
                </c:pt>
                <c:pt idx="561">
                  <c:v>37.026600000000002</c:v>
                </c:pt>
                <c:pt idx="562">
                  <c:v>37.056899999999999</c:v>
                </c:pt>
                <c:pt idx="563">
                  <c:v>37.087299999999999</c:v>
                </c:pt>
                <c:pt idx="564">
                  <c:v>37.117600000000003</c:v>
                </c:pt>
                <c:pt idx="565">
                  <c:v>37.1479</c:v>
                </c:pt>
                <c:pt idx="566">
                  <c:v>37.1783</c:v>
                </c:pt>
                <c:pt idx="567">
                  <c:v>37.208599999999997</c:v>
                </c:pt>
                <c:pt idx="568">
                  <c:v>37.238999999999997</c:v>
                </c:pt>
                <c:pt idx="569">
                  <c:v>37.269300000000001</c:v>
                </c:pt>
                <c:pt idx="570">
                  <c:v>37.299700000000001</c:v>
                </c:pt>
                <c:pt idx="571">
                  <c:v>37.33</c:v>
                </c:pt>
                <c:pt idx="572">
                  <c:v>37.360399999999998</c:v>
                </c:pt>
                <c:pt idx="573">
                  <c:v>37.390700000000002</c:v>
                </c:pt>
                <c:pt idx="574">
                  <c:v>37.421100000000003</c:v>
                </c:pt>
                <c:pt idx="575">
                  <c:v>37.4514</c:v>
                </c:pt>
                <c:pt idx="576">
                  <c:v>37.4818</c:v>
                </c:pt>
                <c:pt idx="577">
                  <c:v>37.512099999999997</c:v>
                </c:pt>
                <c:pt idx="578">
                  <c:v>37.542499999999997</c:v>
                </c:pt>
                <c:pt idx="579">
                  <c:v>37.572800000000001</c:v>
                </c:pt>
                <c:pt idx="580">
                  <c:v>37.603200000000001</c:v>
                </c:pt>
                <c:pt idx="581">
                  <c:v>37.633499999999998</c:v>
                </c:pt>
                <c:pt idx="582">
                  <c:v>37.663800000000002</c:v>
                </c:pt>
                <c:pt idx="583">
                  <c:v>37.694200000000002</c:v>
                </c:pt>
                <c:pt idx="584">
                  <c:v>37.724499999999999</c:v>
                </c:pt>
                <c:pt idx="585">
                  <c:v>37.754899999999999</c:v>
                </c:pt>
                <c:pt idx="586">
                  <c:v>37.785200000000003</c:v>
                </c:pt>
                <c:pt idx="587">
                  <c:v>37.815600000000003</c:v>
                </c:pt>
                <c:pt idx="588">
                  <c:v>37.8459</c:v>
                </c:pt>
                <c:pt idx="589">
                  <c:v>37.876300000000001</c:v>
                </c:pt>
                <c:pt idx="590">
                  <c:v>37.906599999999997</c:v>
                </c:pt>
                <c:pt idx="591">
                  <c:v>37.936999999999998</c:v>
                </c:pt>
                <c:pt idx="592">
                  <c:v>37.967300000000002</c:v>
                </c:pt>
                <c:pt idx="593">
                  <c:v>37.997700000000002</c:v>
                </c:pt>
                <c:pt idx="594">
                  <c:v>38.027999999999999</c:v>
                </c:pt>
                <c:pt idx="595">
                  <c:v>38.058399999999999</c:v>
                </c:pt>
                <c:pt idx="596">
                  <c:v>38.088700000000003</c:v>
                </c:pt>
                <c:pt idx="597">
                  <c:v>38.119100000000003</c:v>
                </c:pt>
                <c:pt idx="598">
                  <c:v>38.1494</c:v>
                </c:pt>
                <c:pt idx="599">
                  <c:v>38.1798</c:v>
                </c:pt>
                <c:pt idx="600">
                  <c:v>38.210099999999997</c:v>
                </c:pt>
                <c:pt idx="601">
                  <c:v>38.240400000000001</c:v>
                </c:pt>
                <c:pt idx="602">
                  <c:v>38.270800000000001</c:v>
                </c:pt>
                <c:pt idx="603">
                  <c:v>38.301099999999998</c:v>
                </c:pt>
                <c:pt idx="604">
                  <c:v>38.331499999999998</c:v>
                </c:pt>
                <c:pt idx="605">
                  <c:v>38.361800000000002</c:v>
                </c:pt>
                <c:pt idx="606">
                  <c:v>38.392200000000003</c:v>
                </c:pt>
                <c:pt idx="607">
                  <c:v>38.422499999999999</c:v>
                </c:pt>
                <c:pt idx="608">
                  <c:v>38.4529</c:v>
                </c:pt>
                <c:pt idx="609">
                  <c:v>38.483199999999997</c:v>
                </c:pt>
                <c:pt idx="610">
                  <c:v>38.513599999999997</c:v>
                </c:pt>
                <c:pt idx="611">
                  <c:v>38.543900000000001</c:v>
                </c:pt>
                <c:pt idx="612">
                  <c:v>38.574300000000001</c:v>
                </c:pt>
                <c:pt idx="613">
                  <c:v>38.604599999999998</c:v>
                </c:pt>
                <c:pt idx="614">
                  <c:v>38.634999999999998</c:v>
                </c:pt>
                <c:pt idx="615">
                  <c:v>38.665300000000002</c:v>
                </c:pt>
                <c:pt idx="616">
                  <c:v>38.695700000000002</c:v>
                </c:pt>
                <c:pt idx="617">
                  <c:v>38.725999999999999</c:v>
                </c:pt>
                <c:pt idx="618">
                  <c:v>38.756399999999999</c:v>
                </c:pt>
                <c:pt idx="619">
                  <c:v>38.786700000000003</c:v>
                </c:pt>
                <c:pt idx="620">
                  <c:v>38.817</c:v>
                </c:pt>
                <c:pt idx="621">
                  <c:v>38.8474</c:v>
                </c:pt>
                <c:pt idx="622">
                  <c:v>38.877699999999997</c:v>
                </c:pt>
                <c:pt idx="623">
                  <c:v>38.908099999999997</c:v>
                </c:pt>
                <c:pt idx="624">
                  <c:v>38.938400000000001</c:v>
                </c:pt>
                <c:pt idx="625">
                  <c:v>38.968800000000002</c:v>
                </c:pt>
                <c:pt idx="626">
                  <c:v>38.999099999999999</c:v>
                </c:pt>
                <c:pt idx="627">
                  <c:v>39.029499999999999</c:v>
                </c:pt>
                <c:pt idx="628">
                  <c:v>39.059800000000003</c:v>
                </c:pt>
                <c:pt idx="629">
                  <c:v>39.090200000000003</c:v>
                </c:pt>
                <c:pt idx="630">
                  <c:v>39.1205</c:v>
                </c:pt>
                <c:pt idx="631">
                  <c:v>39.1509</c:v>
                </c:pt>
                <c:pt idx="632">
                  <c:v>39.181199999999997</c:v>
                </c:pt>
                <c:pt idx="633">
                  <c:v>39.211599999999997</c:v>
                </c:pt>
                <c:pt idx="634">
                  <c:v>39.241900000000001</c:v>
                </c:pt>
                <c:pt idx="635">
                  <c:v>39.272300000000001</c:v>
                </c:pt>
                <c:pt idx="636">
                  <c:v>39.302599999999998</c:v>
                </c:pt>
                <c:pt idx="637">
                  <c:v>39.332900000000002</c:v>
                </c:pt>
                <c:pt idx="638">
                  <c:v>39.363300000000002</c:v>
                </c:pt>
                <c:pt idx="639">
                  <c:v>39.393599999999999</c:v>
                </c:pt>
                <c:pt idx="640">
                  <c:v>39.423999999999999</c:v>
                </c:pt>
                <c:pt idx="641">
                  <c:v>39.454300000000003</c:v>
                </c:pt>
                <c:pt idx="642">
                  <c:v>39.484699999999997</c:v>
                </c:pt>
                <c:pt idx="643">
                  <c:v>39.515000000000001</c:v>
                </c:pt>
                <c:pt idx="644">
                  <c:v>39.545400000000001</c:v>
                </c:pt>
                <c:pt idx="645">
                  <c:v>39.575699999999998</c:v>
                </c:pt>
                <c:pt idx="646">
                  <c:v>39.606099999999998</c:v>
                </c:pt>
                <c:pt idx="647">
                  <c:v>39.636400000000002</c:v>
                </c:pt>
                <c:pt idx="648">
                  <c:v>39.666800000000002</c:v>
                </c:pt>
                <c:pt idx="649">
                  <c:v>39.697099999999999</c:v>
                </c:pt>
                <c:pt idx="650">
                  <c:v>39.727499999999999</c:v>
                </c:pt>
                <c:pt idx="651">
                  <c:v>39.757800000000003</c:v>
                </c:pt>
                <c:pt idx="652">
                  <c:v>39.788200000000003</c:v>
                </c:pt>
                <c:pt idx="653">
                  <c:v>39.8185</c:v>
                </c:pt>
                <c:pt idx="654">
                  <c:v>39.8489</c:v>
                </c:pt>
                <c:pt idx="655">
                  <c:v>39.879199999999997</c:v>
                </c:pt>
                <c:pt idx="656">
                  <c:v>39.909500000000001</c:v>
                </c:pt>
                <c:pt idx="657">
                  <c:v>39.939900000000002</c:v>
                </c:pt>
                <c:pt idx="658">
                  <c:v>39.970199999999998</c:v>
                </c:pt>
                <c:pt idx="659">
                  <c:v>40.000599999999999</c:v>
                </c:pt>
                <c:pt idx="660">
                  <c:v>40.030900000000003</c:v>
                </c:pt>
                <c:pt idx="661">
                  <c:v>40.061300000000003</c:v>
                </c:pt>
                <c:pt idx="662">
                  <c:v>40.0916</c:v>
                </c:pt>
                <c:pt idx="663">
                  <c:v>40.122</c:v>
                </c:pt>
                <c:pt idx="664">
                  <c:v>40.152299999999997</c:v>
                </c:pt>
                <c:pt idx="665">
                  <c:v>40.182699999999997</c:v>
                </c:pt>
                <c:pt idx="666">
                  <c:v>40.213000000000001</c:v>
                </c:pt>
                <c:pt idx="667">
                  <c:v>40.243400000000001</c:v>
                </c:pt>
                <c:pt idx="668">
                  <c:v>40.273699999999998</c:v>
                </c:pt>
                <c:pt idx="669">
                  <c:v>40.304099999999998</c:v>
                </c:pt>
                <c:pt idx="670">
                  <c:v>40.334400000000002</c:v>
                </c:pt>
                <c:pt idx="671">
                  <c:v>40.364800000000002</c:v>
                </c:pt>
                <c:pt idx="672">
                  <c:v>40.395099999999999</c:v>
                </c:pt>
                <c:pt idx="673">
                  <c:v>40.4255</c:v>
                </c:pt>
                <c:pt idx="674">
                  <c:v>40.455800000000004</c:v>
                </c:pt>
                <c:pt idx="675">
                  <c:v>40.4861</c:v>
                </c:pt>
                <c:pt idx="676">
                  <c:v>40.516500000000001</c:v>
                </c:pt>
                <c:pt idx="677">
                  <c:v>40.546799999999998</c:v>
                </c:pt>
                <c:pt idx="678">
                  <c:v>40.577199999999998</c:v>
                </c:pt>
                <c:pt idx="679">
                  <c:v>40.607500000000002</c:v>
                </c:pt>
                <c:pt idx="680">
                  <c:v>40.637900000000002</c:v>
                </c:pt>
                <c:pt idx="681">
                  <c:v>40.668199999999999</c:v>
                </c:pt>
                <c:pt idx="682">
                  <c:v>40.698599999999999</c:v>
                </c:pt>
                <c:pt idx="683">
                  <c:v>40.728900000000003</c:v>
                </c:pt>
                <c:pt idx="684">
                  <c:v>40.759300000000003</c:v>
                </c:pt>
                <c:pt idx="685">
                  <c:v>40.7896</c:v>
                </c:pt>
                <c:pt idx="686">
                  <c:v>40.82</c:v>
                </c:pt>
                <c:pt idx="687">
                  <c:v>40.850299999999997</c:v>
                </c:pt>
                <c:pt idx="688">
                  <c:v>40.880699999999997</c:v>
                </c:pt>
                <c:pt idx="689">
                  <c:v>40.911000000000001</c:v>
                </c:pt>
                <c:pt idx="690">
                  <c:v>40.941400000000002</c:v>
                </c:pt>
                <c:pt idx="691">
                  <c:v>40.971699999999998</c:v>
                </c:pt>
                <c:pt idx="692">
                  <c:v>41.002000000000002</c:v>
                </c:pt>
                <c:pt idx="693">
                  <c:v>41.032400000000003</c:v>
                </c:pt>
                <c:pt idx="694">
                  <c:v>41.0627</c:v>
                </c:pt>
                <c:pt idx="695">
                  <c:v>41.0931</c:v>
                </c:pt>
                <c:pt idx="696">
                  <c:v>41.123399999999997</c:v>
                </c:pt>
                <c:pt idx="697">
                  <c:v>41.153799999999997</c:v>
                </c:pt>
                <c:pt idx="698">
                  <c:v>41.184100000000001</c:v>
                </c:pt>
                <c:pt idx="699">
                  <c:v>41.214500000000001</c:v>
                </c:pt>
                <c:pt idx="700">
                  <c:v>41.244799999999998</c:v>
                </c:pt>
                <c:pt idx="701">
                  <c:v>41.275199999999998</c:v>
                </c:pt>
                <c:pt idx="702">
                  <c:v>41.305500000000002</c:v>
                </c:pt>
                <c:pt idx="703">
                  <c:v>41.335900000000002</c:v>
                </c:pt>
                <c:pt idx="704">
                  <c:v>41.366199999999999</c:v>
                </c:pt>
                <c:pt idx="705">
                  <c:v>41.396599999999999</c:v>
                </c:pt>
                <c:pt idx="706">
                  <c:v>41.426900000000003</c:v>
                </c:pt>
                <c:pt idx="707">
                  <c:v>41.457299999999996</c:v>
                </c:pt>
                <c:pt idx="708">
                  <c:v>41.4876</c:v>
                </c:pt>
                <c:pt idx="709">
                  <c:v>41.518000000000001</c:v>
                </c:pt>
                <c:pt idx="710">
                  <c:v>41.548299999999998</c:v>
                </c:pt>
                <c:pt idx="711">
                  <c:v>41.578600000000002</c:v>
                </c:pt>
                <c:pt idx="712">
                  <c:v>41.609000000000002</c:v>
                </c:pt>
                <c:pt idx="713">
                  <c:v>41.639299999999999</c:v>
                </c:pt>
                <c:pt idx="714">
                  <c:v>41.669699999999999</c:v>
                </c:pt>
                <c:pt idx="715">
                  <c:v>41.7</c:v>
                </c:pt>
                <c:pt idx="716">
                  <c:v>41.730400000000003</c:v>
                </c:pt>
                <c:pt idx="717">
                  <c:v>41.7607</c:v>
                </c:pt>
                <c:pt idx="718">
                  <c:v>41.7911</c:v>
                </c:pt>
                <c:pt idx="719">
                  <c:v>41.821399999999997</c:v>
                </c:pt>
                <c:pt idx="720">
                  <c:v>41.851799999999997</c:v>
                </c:pt>
                <c:pt idx="721">
                  <c:v>41.882100000000001</c:v>
                </c:pt>
                <c:pt idx="722">
                  <c:v>41.912500000000001</c:v>
                </c:pt>
                <c:pt idx="723">
                  <c:v>41.942799999999998</c:v>
                </c:pt>
                <c:pt idx="724">
                  <c:v>41.973199999999999</c:v>
                </c:pt>
                <c:pt idx="725">
                  <c:v>42.003500000000003</c:v>
                </c:pt>
                <c:pt idx="726">
                  <c:v>42.033900000000003</c:v>
                </c:pt>
                <c:pt idx="727">
                  <c:v>42.0642</c:v>
                </c:pt>
                <c:pt idx="728">
                  <c:v>42.0946</c:v>
                </c:pt>
                <c:pt idx="729">
                  <c:v>42.124899999999997</c:v>
                </c:pt>
                <c:pt idx="730">
                  <c:v>42.155200000000001</c:v>
                </c:pt>
                <c:pt idx="731">
                  <c:v>42.185600000000001</c:v>
                </c:pt>
                <c:pt idx="732">
                  <c:v>42.215899999999998</c:v>
                </c:pt>
                <c:pt idx="733">
                  <c:v>42.246299999999998</c:v>
                </c:pt>
                <c:pt idx="734">
                  <c:v>42.276600000000002</c:v>
                </c:pt>
                <c:pt idx="735">
                  <c:v>42.307000000000002</c:v>
                </c:pt>
                <c:pt idx="736">
                  <c:v>42.337299999999999</c:v>
                </c:pt>
                <c:pt idx="737">
                  <c:v>42.367699999999999</c:v>
                </c:pt>
                <c:pt idx="738">
                  <c:v>42.398000000000003</c:v>
                </c:pt>
                <c:pt idx="739">
                  <c:v>42.428400000000003</c:v>
                </c:pt>
                <c:pt idx="740">
                  <c:v>42.4587</c:v>
                </c:pt>
                <c:pt idx="741">
                  <c:v>42.489100000000001</c:v>
                </c:pt>
                <c:pt idx="742">
                  <c:v>42.519399999999997</c:v>
                </c:pt>
                <c:pt idx="743">
                  <c:v>42.549799999999998</c:v>
                </c:pt>
                <c:pt idx="744">
                  <c:v>42.580100000000002</c:v>
                </c:pt>
                <c:pt idx="745">
                  <c:v>42.610500000000002</c:v>
                </c:pt>
                <c:pt idx="746">
                  <c:v>42.640799999999999</c:v>
                </c:pt>
                <c:pt idx="747">
                  <c:v>42.671100000000003</c:v>
                </c:pt>
                <c:pt idx="748">
                  <c:v>42.701500000000003</c:v>
                </c:pt>
                <c:pt idx="749">
                  <c:v>42.7318</c:v>
                </c:pt>
                <c:pt idx="750">
                  <c:v>42.7622</c:v>
                </c:pt>
                <c:pt idx="751">
                  <c:v>42.792499999999997</c:v>
                </c:pt>
                <c:pt idx="752">
                  <c:v>42.822899999999997</c:v>
                </c:pt>
                <c:pt idx="753">
                  <c:v>42.853200000000001</c:v>
                </c:pt>
                <c:pt idx="754">
                  <c:v>42.883600000000001</c:v>
                </c:pt>
                <c:pt idx="755">
                  <c:v>42.913899999999998</c:v>
                </c:pt>
                <c:pt idx="756">
                  <c:v>42.944299999999998</c:v>
                </c:pt>
                <c:pt idx="757">
                  <c:v>42.974600000000002</c:v>
                </c:pt>
                <c:pt idx="758">
                  <c:v>43.005000000000003</c:v>
                </c:pt>
                <c:pt idx="759">
                  <c:v>43.035299999999999</c:v>
                </c:pt>
                <c:pt idx="760">
                  <c:v>43.0657</c:v>
                </c:pt>
                <c:pt idx="761">
                  <c:v>43.095999999999997</c:v>
                </c:pt>
                <c:pt idx="762">
                  <c:v>43.126399999999997</c:v>
                </c:pt>
                <c:pt idx="763">
                  <c:v>43.156700000000001</c:v>
                </c:pt>
                <c:pt idx="764">
                  <c:v>43.187100000000001</c:v>
                </c:pt>
                <c:pt idx="765">
                  <c:v>43.217399999999998</c:v>
                </c:pt>
                <c:pt idx="766">
                  <c:v>43.247700000000002</c:v>
                </c:pt>
                <c:pt idx="767">
                  <c:v>43.278100000000002</c:v>
                </c:pt>
                <c:pt idx="768">
                  <c:v>43.308399999999999</c:v>
                </c:pt>
                <c:pt idx="769">
                  <c:v>43.338799999999999</c:v>
                </c:pt>
                <c:pt idx="770">
                  <c:v>43.369100000000003</c:v>
                </c:pt>
                <c:pt idx="771">
                  <c:v>43.399500000000003</c:v>
                </c:pt>
                <c:pt idx="772">
                  <c:v>43.4298</c:v>
                </c:pt>
                <c:pt idx="773">
                  <c:v>43.4602</c:v>
                </c:pt>
                <c:pt idx="774">
                  <c:v>43.490499999999997</c:v>
                </c:pt>
                <c:pt idx="775">
                  <c:v>43.520899999999997</c:v>
                </c:pt>
                <c:pt idx="776">
                  <c:v>43.551200000000001</c:v>
                </c:pt>
                <c:pt idx="777">
                  <c:v>43.581600000000002</c:v>
                </c:pt>
                <c:pt idx="778">
                  <c:v>43.611899999999999</c:v>
                </c:pt>
                <c:pt idx="779">
                  <c:v>43.642299999999999</c:v>
                </c:pt>
                <c:pt idx="780">
                  <c:v>43.672600000000003</c:v>
                </c:pt>
                <c:pt idx="781">
                  <c:v>43.703000000000003</c:v>
                </c:pt>
                <c:pt idx="782">
                  <c:v>43.7333</c:v>
                </c:pt>
                <c:pt idx="783">
                  <c:v>43.7637</c:v>
                </c:pt>
                <c:pt idx="784">
                  <c:v>43.793999999999997</c:v>
                </c:pt>
                <c:pt idx="785">
                  <c:v>43.824300000000001</c:v>
                </c:pt>
                <c:pt idx="786">
                  <c:v>43.854700000000001</c:v>
                </c:pt>
                <c:pt idx="787">
                  <c:v>43.884999999999998</c:v>
                </c:pt>
                <c:pt idx="788">
                  <c:v>43.915399999999998</c:v>
                </c:pt>
                <c:pt idx="789">
                  <c:v>43.945700000000002</c:v>
                </c:pt>
                <c:pt idx="790">
                  <c:v>43.976100000000002</c:v>
                </c:pt>
                <c:pt idx="791">
                  <c:v>44.006399999999999</c:v>
                </c:pt>
                <c:pt idx="792">
                  <c:v>44.036799999999999</c:v>
                </c:pt>
                <c:pt idx="793">
                  <c:v>44.067100000000003</c:v>
                </c:pt>
                <c:pt idx="794">
                  <c:v>44.097499999999997</c:v>
                </c:pt>
                <c:pt idx="795">
                  <c:v>44.127800000000001</c:v>
                </c:pt>
                <c:pt idx="796">
                  <c:v>44.158200000000001</c:v>
                </c:pt>
                <c:pt idx="797">
                  <c:v>44.188499999999998</c:v>
                </c:pt>
                <c:pt idx="798">
                  <c:v>44.218899999999998</c:v>
                </c:pt>
                <c:pt idx="799">
                  <c:v>44.249200000000002</c:v>
                </c:pt>
                <c:pt idx="800">
                  <c:v>44.279600000000002</c:v>
                </c:pt>
                <c:pt idx="801">
                  <c:v>44.309899999999999</c:v>
                </c:pt>
                <c:pt idx="802">
                  <c:v>44.340200000000003</c:v>
                </c:pt>
                <c:pt idx="803">
                  <c:v>44.370600000000003</c:v>
                </c:pt>
                <c:pt idx="804">
                  <c:v>44.4009</c:v>
                </c:pt>
                <c:pt idx="805">
                  <c:v>44.4313</c:v>
                </c:pt>
                <c:pt idx="806">
                  <c:v>44.461599999999997</c:v>
                </c:pt>
                <c:pt idx="807">
                  <c:v>44.491999999999997</c:v>
                </c:pt>
                <c:pt idx="808">
                  <c:v>44.522300000000001</c:v>
                </c:pt>
                <c:pt idx="809">
                  <c:v>44.552700000000002</c:v>
                </c:pt>
                <c:pt idx="810">
                  <c:v>44.582999999999998</c:v>
                </c:pt>
                <c:pt idx="811">
                  <c:v>44.613399999999999</c:v>
                </c:pt>
                <c:pt idx="812">
                  <c:v>44.643700000000003</c:v>
                </c:pt>
                <c:pt idx="813">
                  <c:v>44.674100000000003</c:v>
                </c:pt>
                <c:pt idx="814">
                  <c:v>44.7044</c:v>
                </c:pt>
                <c:pt idx="815">
                  <c:v>44.7348</c:v>
                </c:pt>
                <c:pt idx="816">
                  <c:v>44.765099999999997</c:v>
                </c:pt>
                <c:pt idx="817">
                  <c:v>44.795499999999997</c:v>
                </c:pt>
                <c:pt idx="818">
                  <c:v>44.825800000000001</c:v>
                </c:pt>
                <c:pt idx="819">
                  <c:v>44.856200000000001</c:v>
                </c:pt>
                <c:pt idx="820">
                  <c:v>44.886499999999998</c:v>
                </c:pt>
                <c:pt idx="821">
                  <c:v>44.916800000000002</c:v>
                </c:pt>
                <c:pt idx="822">
                  <c:v>44.947200000000002</c:v>
                </c:pt>
                <c:pt idx="823">
                  <c:v>44.977499999999999</c:v>
                </c:pt>
                <c:pt idx="824">
                  <c:v>45.007899999999999</c:v>
                </c:pt>
                <c:pt idx="825">
                  <c:v>45.038200000000003</c:v>
                </c:pt>
                <c:pt idx="826">
                  <c:v>45.068600000000004</c:v>
                </c:pt>
                <c:pt idx="827">
                  <c:v>45.0989</c:v>
                </c:pt>
                <c:pt idx="828">
                  <c:v>45.129300000000001</c:v>
                </c:pt>
                <c:pt idx="829">
                  <c:v>45.159599999999998</c:v>
                </c:pt>
                <c:pt idx="830">
                  <c:v>45.19</c:v>
                </c:pt>
                <c:pt idx="831">
                  <c:v>45.220300000000002</c:v>
                </c:pt>
                <c:pt idx="832">
                  <c:v>45.250700000000002</c:v>
                </c:pt>
                <c:pt idx="833">
                  <c:v>45.280999999999999</c:v>
                </c:pt>
                <c:pt idx="834">
                  <c:v>45.311399999999999</c:v>
                </c:pt>
                <c:pt idx="835">
                  <c:v>45.341700000000003</c:v>
                </c:pt>
                <c:pt idx="836">
                  <c:v>45.372100000000003</c:v>
                </c:pt>
                <c:pt idx="837">
                  <c:v>45.4024</c:v>
                </c:pt>
                <c:pt idx="838">
                  <c:v>45.4328</c:v>
                </c:pt>
                <c:pt idx="839">
                  <c:v>45.463099999999997</c:v>
                </c:pt>
                <c:pt idx="840">
                  <c:v>45.493400000000001</c:v>
                </c:pt>
                <c:pt idx="841">
                  <c:v>45.523800000000001</c:v>
                </c:pt>
                <c:pt idx="842">
                  <c:v>45.554099999999998</c:v>
                </c:pt>
                <c:pt idx="843">
                  <c:v>45.584499999999998</c:v>
                </c:pt>
                <c:pt idx="844">
                  <c:v>45.614800000000002</c:v>
                </c:pt>
                <c:pt idx="845">
                  <c:v>45.645200000000003</c:v>
                </c:pt>
                <c:pt idx="846">
                  <c:v>45.6755</c:v>
                </c:pt>
                <c:pt idx="847">
                  <c:v>45.7059</c:v>
                </c:pt>
                <c:pt idx="848">
                  <c:v>45.736199999999997</c:v>
                </c:pt>
                <c:pt idx="849">
                  <c:v>45.766599999999997</c:v>
                </c:pt>
                <c:pt idx="850">
                  <c:v>45.796900000000001</c:v>
                </c:pt>
                <c:pt idx="851">
                  <c:v>45.827300000000001</c:v>
                </c:pt>
                <c:pt idx="852">
                  <c:v>45.857599999999998</c:v>
                </c:pt>
                <c:pt idx="853">
                  <c:v>45.887999999999998</c:v>
                </c:pt>
                <c:pt idx="854">
                  <c:v>45.918300000000002</c:v>
                </c:pt>
                <c:pt idx="855">
                  <c:v>45.948700000000002</c:v>
                </c:pt>
                <c:pt idx="856">
                  <c:v>45.978999999999999</c:v>
                </c:pt>
                <c:pt idx="857">
                  <c:v>46.009300000000003</c:v>
                </c:pt>
                <c:pt idx="858">
                  <c:v>46.039700000000003</c:v>
                </c:pt>
                <c:pt idx="859">
                  <c:v>46.07</c:v>
                </c:pt>
                <c:pt idx="860">
                  <c:v>46.1004</c:v>
                </c:pt>
                <c:pt idx="861">
                  <c:v>46.130699999999997</c:v>
                </c:pt>
                <c:pt idx="862">
                  <c:v>46.161099999999998</c:v>
                </c:pt>
                <c:pt idx="863">
                  <c:v>46.191400000000002</c:v>
                </c:pt>
                <c:pt idx="864">
                  <c:v>46.221800000000002</c:v>
                </c:pt>
                <c:pt idx="865">
                  <c:v>46.252099999999999</c:v>
                </c:pt>
                <c:pt idx="866">
                  <c:v>46.282499999999999</c:v>
                </c:pt>
                <c:pt idx="867">
                  <c:v>46.312800000000003</c:v>
                </c:pt>
                <c:pt idx="868">
                  <c:v>46.343200000000003</c:v>
                </c:pt>
                <c:pt idx="869">
                  <c:v>46.3735</c:v>
                </c:pt>
                <c:pt idx="870">
                  <c:v>46.4039</c:v>
                </c:pt>
                <c:pt idx="871">
                  <c:v>46.434199999999997</c:v>
                </c:pt>
                <c:pt idx="872">
                  <c:v>46.464599999999997</c:v>
                </c:pt>
                <c:pt idx="873">
                  <c:v>46.494900000000001</c:v>
                </c:pt>
                <c:pt idx="874">
                  <c:v>46.525300000000001</c:v>
                </c:pt>
                <c:pt idx="875">
                  <c:v>46.555599999999998</c:v>
                </c:pt>
                <c:pt idx="876">
                  <c:v>46.585900000000002</c:v>
                </c:pt>
                <c:pt idx="877">
                  <c:v>46.616300000000003</c:v>
                </c:pt>
                <c:pt idx="878">
                  <c:v>46.646599999999999</c:v>
                </c:pt>
                <c:pt idx="879">
                  <c:v>46.677</c:v>
                </c:pt>
                <c:pt idx="880">
                  <c:v>46.707299999999996</c:v>
                </c:pt>
                <c:pt idx="881">
                  <c:v>46.737699999999997</c:v>
                </c:pt>
                <c:pt idx="882">
                  <c:v>46.768000000000001</c:v>
                </c:pt>
                <c:pt idx="883">
                  <c:v>46.798400000000001</c:v>
                </c:pt>
                <c:pt idx="884">
                  <c:v>46.828699999999998</c:v>
                </c:pt>
                <c:pt idx="885">
                  <c:v>46.859099999999998</c:v>
                </c:pt>
                <c:pt idx="886">
                  <c:v>46.889400000000002</c:v>
                </c:pt>
                <c:pt idx="887">
                  <c:v>46.919800000000002</c:v>
                </c:pt>
                <c:pt idx="888">
                  <c:v>46.950099999999999</c:v>
                </c:pt>
                <c:pt idx="889">
                  <c:v>46.980499999999999</c:v>
                </c:pt>
                <c:pt idx="890">
                  <c:v>47.010800000000003</c:v>
                </c:pt>
                <c:pt idx="891">
                  <c:v>47.041200000000003</c:v>
                </c:pt>
                <c:pt idx="892">
                  <c:v>47.0715</c:v>
                </c:pt>
                <c:pt idx="893">
                  <c:v>47.101900000000001</c:v>
                </c:pt>
                <c:pt idx="894">
                  <c:v>47.132199999999997</c:v>
                </c:pt>
                <c:pt idx="895">
                  <c:v>47.162500000000001</c:v>
                </c:pt>
                <c:pt idx="896">
                  <c:v>47.192900000000002</c:v>
                </c:pt>
                <c:pt idx="897">
                  <c:v>47.223199999999999</c:v>
                </c:pt>
                <c:pt idx="898">
                  <c:v>47.253599999999999</c:v>
                </c:pt>
                <c:pt idx="899">
                  <c:v>47.283900000000003</c:v>
                </c:pt>
                <c:pt idx="900">
                  <c:v>47.314300000000003</c:v>
                </c:pt>
                <c:pt idx="901">
                  <c:v>47.3446</c:v>
                </c:pt>
                <c:pt idx="902">
                  <c:v>47.375</c:v>
                </c:pt>
                <c:pt idx="903">
                  <c:v>47.405299999999997</c:v>
                </c:pt>
                <c:pt idx="904">
                  <c:v>47.435699999999997</c:v>
                </c:pt>
                <c:pt idx="905">
                  <c:v>47.466000000000001</c:v>
                </c:pt>
                <c:pt idx="906">
                  <c:v>47.496400000000001</c:v>
                </c:pt>
                <c:pt idx="907">
                  <c:v>47.526699999999998</c:v>
                </c:pt>
                <c:pt idx="908">
                  <c:v>47.557099999999998</c:v>
                </c:pt>
                <c:pt idx="909">
                  <c:v>47.587400000000002</c:v>
                </c:pt>
                <c:pt idx="910">
                  <c:v>47.617800000000003</c:v>
                </c:pt>
                <c:pt idx="911">
                  <c:v>47.648099999999999</c:v>
                </c:pt>
                <c:pt idx="912">
                  <c:v>47.6785</c:v>
                </c:pt>
                <c:pt idx="913">
                  <c:v>47.708799999999997</c:v>
                </c:pt>
                <c:pt idx="914">
                  <c:v>47.739100000000001</c:v>
                </c:pt>
                <c:pt idx="915">
                  <c:v>47.769500000000001</c:v>
                </c:pt>
                <c:pt idx="916">
                  <c:v>47.799799999999998</c:v>
                </c:pt>
                <c:pt idx="917">
                  <c:v>47.830199999999998</c:v>
                </c:pt>
                <c:pt idx="918">
                  <c:v>47.860500000000002</c:v>
                </c:pt>
                <c:pt idx="919">
                  <c:v>47.890900000000002</c:v>
                </c:pt>
                <c:pt idx="920">
                  <c:v>47.921199999999999</c:v>
                </c:pt>
                <c:pt idx="921">
                  <c:v>47.951599999999999</c:v>
                </c:pt>
                <c:pt idx="922">
                  <c:v>47.981900000000003</c:v>
                </c:pt>
                <c:pt idx="923">
                  <c:v>48.012300000000003</c:v>
                </c:pt>
                <c:pt idx="924">
                  <c:v>48.0426</c:v>
                </c:pt>
                <c:pt idx="925">
                  <c:v>48.073</c:v>
                </c:pt>
                <c:pt idx="926">
                  <c:v>48.103299999999997</c:v>
                </c:pt>
                <c:pt idx="927">
                  <c:v>48.133699999999997</c:v>
                </c:pt>
                <c:pt idx="928">
                  <c:v>48.164000000000001</c:v>
                </c:pt>
                <c:pt idx="929">
                  <c:v>48.194400000000002</c:v>
                </c:pt>
                <c:pt idx="930">
                  <c:v>48.224699999999999</c:v>
                </c:pt>
                <c:pt idx="931">
                  <c:v>48.255000000000003</c:v>
                </c:pt>
                <c:pt idx="932">
                  <c:v>48.285400000000003</c:v>
                </c:pt>
                <c:pt idx="933">
                  <c:v>48.3157</c:v>
                </c:pt>
                <c:pt idx="934">
                  <c:v>48.3461</c:v>
                </c:pt>
                <c:pt idx="935">
                  <c:v>48.376399999999997</c:v>
                </c:pt>
                <c:pt idx="936">
                  <c:v>48.406799999999997</c:v>
                </c:pt>
                <c:pt idx="937">
                  <c:v>48.437100000000001</c:v>
                </c:pt>
                <c:pt idx="938">
                  <c:v>48.467500000000001</c:v>
                </c:pt>
                <c:pt idx="939">
                  <c:v>48.497799999999998</c:v>
                </c:pt>
                <c:pt idx="940">
                  <c:v>48.528199999999998</c:v>
                </c:pt>
                <c:pt idx="941">
                  <c:v>48.558500000000002</c:v>
                </c:pt>
                <c:pt idx="942">
                  <c:v>48.588900000000002</c:v>
                </c:pt>
                <c:pt idx="943">
                  <c:v>48.619199999999999</c:v>
                </c:pt>
                <c:pt idx="944">
                  <c:v>48.6496</c:v>
                </c:pt>
                <c:pt idx="945">
                  <c:v>48.679900000000004</c:v>
                </c:pt>
                <c:pt idx="946">
                  <c:v>48.710299999999997</c:v>
                </c:pt>
                <c:pt idx="947">
                  <c:v>48.740600000000001</c:v>
                </c:pt>
                <c:pt idx="948">
                  <c:v>48.771000000000001</c:v>
                </c:pt>
                <c:pt idx="949">
                  <c:v>48.801299999999998</c:v>
                </c:pt>
                <c:pt idx="950">
                  <c:v>48.831600000000002</c:v>
                </c:pt>
                <c:pt idx="951">
                  <c:v>48.862000000000002</c:v>
                </c:pt>
                <c:pt idx="952">
                  <c:v>48.892299999999999</c:v>
                </c:pt>
                <c:pt idx="953">
                  <c:v>48.922699999999999</c:v>
                </c:pt>
                <c:pt idx="954">
                  <c:v>48.953000000000003</c:v>
                </c:pt>
                <c:pt idx="955">
                  <c:v>48.983400000000003</c:v>
                </c:pt>
                <c:pt idx="956">
                  <c:v>49.0137</c:v>
                </c:pt>
                <c:pt idx="957">
                  <c:v>49.0441</c:v>
                </c:pt>
                <c:pt idx="958">
                  <c:v>49.074399999999997</c:v>
                </c:pt>
                <c:pt idx="959">
                  <c:v>49.104799999999997</c:v>
                </c:pt>
                <c:pt idx="960">
                  <c:v>49.135100000000001</c:v>
                </c:pt>
                <c:pt idx="961">
                  <c:v>49.165500000000002</c:v>
                </c:pt>
                <c:pt idx="962">
                  <c:v>49.195799999999998</c:v>
                </c:pt>
                <c:pt idx="963">
                  <c:v>49.226199999999999</c:v>
                </c:pt>
                <c:pt idx="964">
                  <c:v>49.256500000000003</c:v>
                </c:pt>
                <c:pt idx="965">
                  <c:v>49.286900000000003</c:v>
                </c:pt>
                <c:pt idx="966">
                  <c:v>49.3172</c:v>
                </c:pt>
                <c:pt idx="967">
                  <c:v>49.3476</c:v>
                </c:pt>
                <c:pt idx="968">
                  <c:v>49.377899999999997</c:v>
                </c:pt>
                <c:pt idx="969">
                  <c:v>49.408200000000001</c:v>
                </c:pt>
                <c:pt idx="970">
                  <c:v>49.438600000000001</c:v>
                </c:pt>
                <c:pt idx="971">
                  <c:v>49.468899999999998</c:v>
                </c:pt>
                <c:pt idx="972">
                  <c:v>49.499299999999998</c:v>
                </c:pt>
                <c:pt idx="973">
                  <c:v>49.529600000000002</c:v>
                </c:pt>
                <c:pt idx="974">
                  <c:v>49.56</c:v>
                </c:pt>
                <c:pt idx="975">
                  <c:v>49.590299999999999</c:v>
                </c:pt>
                <c:pt idx="976">
                  <c:v>49.620699999999999</c:v>
                </c:pt>
                <c:pt idx="977">
                  <c:v>49.651000000000003</c:v>
                </c:pt>
                <c:pt idx="978">
                  <c:v>49.681399999999996</c:v>
                </c:pt>
                <c:pt idx="979">
                  <c:v>49.7117</c:v>
                </c:pt>
                <c:pt idx="980">
                  <c:v>49.742100000000001</c:v>
                </c:pt>
                <c:pt idx="981">
                  <c:v>49.772399999999998</c:v>
                </c:pt>
                <c:pt idx="982">
                  <c:v>49.802799999999998</c:v>
                </c:pt>
                <c:pt idx="983">
                  <c:v>49.833100000000002</c:v>
                </c:pt>
                <c:pt idx="984">
                  <c:v>49.863500000000002</c:v>
                </c:pt>
                <c:pt idx="985">
                  <c:v>49.893799999999999</c:v>
                </c:pt>
                <c:pt idx="986">
                  <c:v>49.924100000000003</c:v>
                </c:pt>
                <c:pt idx="987">
                  <c:v>49.954500000000003</c:v>
                </c:pt>
                <c:pt idx="988">
                  <c:v>49.9848</c:v>
                </c:pt>
                <c:pt idx="989">
                  <c:v>50.0152</c:v>
                </c:pt>
                <c:pt idx="990">
                  <c:v>50.045499999999997</c:v>
                </c:pt>
                <c:pt idx="991">
                  <c:v>50.075899999999997</c:v>
                </c:pt>
                <c:pt idx="992">
                  <c:v>50.106200000000001</c:v>
                </c:pt>
                <c:pt idx="993">
                  <c:v>50.136600000000001</c:v>
                </c:pt>
                <c:pt idx="994">
                  <c:v>50.166899999999998</c:v>
                </c:pt>
                <c:pt idx="995">
                  <c:v>50.197299999999998</c:v>
                </c:pt>
                <c:pt idx="996">
                  <c:v>50.227600000000002</c:v>
                </c:pt>
                <c:pt idx="997">
                  <c:v>50.258000000000003</c:v>
                </c:pt>
                <c:pt idx="998">
                  <c:v>50.2883</c:v>
                </c:pt>
                <c:pt idx="999">
                  <c:v>50.3187</c:v>
                </c:pt>
                <c:pt idx="1000">
                  <c:v>50.348999999999997</c:v>
                </c:pt>
                <c:pt idx="1001">
                  <c:v>50.379399999999997</c:v>
                </c:pt>
                <c:pt idx="1002">
                  <c:v>50.409700000000001</c:v>
                </c:pt>
                <c:pt idx="1003">
                  <c:v>50.440100000000001</c:v>
                </c:pt>
                <c:pt idx="1004">
                  <c:v>50.470399999999998</c:v>
                </c:pt>
                <c:pt idx="1005">
                  <c:v>50.500700000000002</c:v>
                </c:pt>
                <c:pt idx="1006">
                  <c:v>50.531100000000002</c:v>
                </c:pt>
                <c:pt idx="1007">
                  <c:v>50.561399999999999</c:v>
                </c:pt>
                <c:pt idx="1008">
                  <c:v>50.591799999999999</c:v>
                </c:pt>
                <c:pt idx="1009">
                  <c:v>50.622100000000003</c:v>
                </c:pt>
                <c:pt idx="1010">
                  <c:v>50.652500000000003</c:v>
                </c:pt>
                <c:pt idx="1011">
                  <c:v>50.6828</c:v>
                </c:pt>
                <c:pt idx="1012">
                  <c:v>50.713200000000001</c:v>
                </c:pt>
                <c:pt idx="1013">
                  <c:v>50.743499999999997</c:v>
                </c:pt>
                <c:pt idx="1014">
                  <c:v>50.773899999999998</c:v>
                </c:pt>
                <c:pt idx="1015">
                  <c:v>50.804200000000002</c:v>
                </c:pt>
                <c:pt idx="1016">
                  <c:v>50.834600000000002</c:v>
                </c:pt>
                <c:pt idx="1017">
                  <c:v>50.864899999999999</c:v>
                </c:pt>
                <c:pt idx="1018">
                  <c:v>50.895299999999999</c:v>
                </c:pt>
                <c:pt idx="1019">
                  <c:v>50.925600000000003</c:v>
                </c:pt>
                <c:pt idx="1020">
                  <c:v>50.956000000000003</c:v>
                </c:pt>
                <c:pt idx="1021">
                  <c:v>50.9863</c:v>
                </c:pt>
                <c:pt idx="1022">
                  <c:v>51.0167</c:v>
                </c:pt>
                <c:pt idx="1023">
                  <c:v>51.046999999999997</c:v>
                </c:pt>
                <c:pt idx="1024">
                  <c:v>51.077300000000001</c:v>
                </c:pt>
                <c:pt idx="1025">
                  <c:v>51.107700000000001</c:v>
                </c:pt>
                <c:pt idx="1026">
                  <c:v>51.137999999999998</c:v>
                </c:pt>
                <c:pt idx="1027">
                  <c:v>51.168399999999998</c:v>
                </c:pt>
                <c:pt idx="1028">
                  <c:v>51.198700000000002</c:v>
                </c:pt>
                <c:pt idx="1029">
                  <c:v>51.229100000000003</c:v>
                </c:pt>
                <c:pt idx="1030">
                  <c:v>51.259399999999999</c:v>
                </c:pt>
                <c:pt idx="1031">
                  <c:v>51.2898</c:v>
                </c:pt>
                <c:pt idx="1032">
                  <c:v>51.320099999999996</c:v>
                </c:pt>
                <c:pt idx="1033">
                  <c:v>51.350499999999997</c:v>
                </c:pt>
                <c:pt idx="1034">
                  <c:v>51.380800000000001</c:v>
                </c:pt>
                <c:pt idx="1035">
                  <c:v>51.411200000000001</c:v>
                </c:pt>
                <c:pt idx="1036">
                  <c:v>51.441499999999998</c:v>
                </c:pt>
                <c:pt idx="1037">
                  <c:v>51.471899999999998</c:v>
                </c:pt>
                <c:pt idx="1038">
                  <c:v>51.502200000000002</c:v>
                </c:pt>
                <c:pt idx="1039">
                  <c:v>51.532600000000002</c:v>
                </c:pt>
                <c:pt idx="1040">
                  <c:v>51.562899999999999</c:v>
                </c:pt>
                <c:pt idx="1041">
                  <c:v>51.593200000000003</c:v>
                </c:pt>
                <c:pt idx="1042">
                  <c:v>51.623600000000003</c:v>
                </c:pt>
                <c:pt idx="1043">
                  <c:v>51.6539</c:v>
                </c:pt>
                <c:pt idx="1044">
                  <c:v>51.6843</c:v>
                </c:pt>
                <c:pt idx="1045">
                  <c:v>51.714599999999997</c:v>
                </c:pt>
                <c:pt idx="1046">
                  <c:v>51.744999999999997</c:v>
                </c:pt>
                <c:pt idx="1047">
                  <c:v>51.775300000000001</c:v>
                </c:pt>
                <c:pt idx="1048">
                  <c:v>51.805700000000002</c:v>
                </c:pt>
                <c:pt idx="1049">
                  <c:v>51.835999999999999</c:v>
                </c:pt>
                <c:pt idx="1050">
                  <c:v>51.866399999999999</c:v>
                </c:pt>
                <c:pt idx="1051">
                  <c:v>51.896700000000003</c:v>
                </c:pt>
                <c:pt idx="1052">
                  <c:v>51.927100000000003</c:v>
                </c:pt>
                <c:pt idx="1053">
                  <c:v>51.9574</c:v>
                </c:pt>
                <c:pt idx="1054">
                  <c:v>51.9878</c:v>
                </c:pt>
                <c:pt idx="1055">
                  <c:v>52.018099999999997</c:v>
                </c:pt>
                <c:pt idx="1056">
                  <c:v>52.048499999999997</c:v>
                </c:pt>
                <c:pt idx="1057">
                  <c:v>52.078800000000001</c:v>
                </c:pt>
                <c:pt idx="1058">
                  <c:v>52.109200000000001</c:v>
                </c:pt>
                <c:pt idx="1059">
                  <c:v>52.139499999999998</c:v>
                </c:pt>
                <c:pt idx="1060">
                  <c:v>52.169800000000002</c:v>
                </c:pt>
                <c:pt idx="1061">
                  <c:v>52.200200000000002</c:v>
                </c:pt>
                <c:pt idx="1062">
                  <c:v>52.230499999999999</c:v>
                </c:pt>
                <c:pt idx="1063">
                  <c:v>52.260899999999999</c:v>
                </c:pt>
                <c:pt idx="1064">
                  <c:v>52.291200000000003</c:v>
                </c:pt>
                <c:pt idx="1065">
                  <c:v>52.321599999999997</c:v>
                </c:pt>
                <c:pt idx="1066">
                  <c:v>52.351900000000001</c:v>
                </c:pt>
                <c:pt idx="1067">
                  <c:v>52.382300000000001</c:v>
                </c:pt>
                <c:pt idx="1068">
                  <c:v>52.412599999999998</c:v>
                </c:pt>
                <c:pt idx="1069">
                  <c:v>52.442999999999998</c:v>
                </c:pt>
                <c:pt idx="1070">
                  <c:v>52.473300000000002</c:v>
                </c:pt>
                <c:pt idx="1071">
                  <c:v>52.503700000000002</c:v>
                </c:pt>
                <c:pt idx="1072">
                  <c:v>52.533999999999999</c:v>
                </c:pt>
                <c:pt idx="1073">
                  <c:v>52.564399999999999</c:v>
                </c:pt>
                <c:pt idx="1074">
                  <c:v>52.594700000000003</c:v>
                </c:pt>
                <c:pt idx="1075">
                  <c:v>52.625100000000003</c:v>
                </c:pt>
                <c:pt idx="1076">
                  <c:v>52.6554</c:v>
                </c:pt>
                <c:pt idx="1077">
                  <c:v>52.6858</c:v>
                </c:pt>
                <c:pt idx="1078">
                  <c:v>52.716099999999997</c:v>
                </c:pt>
                <c:pt idx="1079">
                  <c:v>52.746400000000001</c:v>
                </c:pt>
                <c:pt idx="1080">
                  <c:v>52.776800000000001</c:v>
                </c:pt>
                <c:pt idx="1081">
                  <c:v>52.807099999999998</c:v>
                </c:pt>
                <c:pt idx="1082">
                  <c:v>52.837499999999999</c:v>
                </c:pt>
                <c:pt idx="1083">
                  <c:v>52.867800000000003</c:v>
                </c:pt>
                <c:pt idx="1084">
                  <c:v>52.898200000000003</c:v>
                </c:pt>
                <c:pt idx="1085">
                  <c:v>52.9285</c:v>
                </c:pt>
                <c:pt idx="1086">
                  <c:v>52.9589</c:v>
                </c:pt>
                <c:pt idx="1087">
                  <c:v>52.989199999999997</c:v>
                </c:pt>
                <c:pt idx="1088">
                  <c:v>53.019599999999997</c:v>
                </c:pt>
                <c:pt idx="1089">
                  <c:v>53.049900000000001</c:v>
                </c:pt>
                <c:pt idx="1090">
                  <c:v>53.080300000000001</c:v>
                </c:pt>
                <c:pt idx="1091">
                  <c:v>53.110599999999998</c:v>
                </c:pt>
                <c:pt idx="1092">
                  <c:v>53.140999999999998</c:v>
                </c:pt>
                <c:pt idx="1093">
                  <c:v>53.171300000000002</c:v>
                </c:pt>
                <c:pt idx="1094">
                  <c:v>53.201700000000002</c:v>
                </c:pt>
                <c:pt idx="1095">
                  <c:v>53.231999999999999</c:v>
                </c:pt>
                <c:pt idx="1096">
                  <c:v>53.262300000000003</c:v>
                </c:pt>
                <c:pt idx="1097">
                  <c:v>53.292700000000004</c:v>
                </c:pt>
                <c:pt idx="1098">
                  <c:v>53.323</c:v>
                </c:pt>
                <c:pt idx="1099">
                  <c:v>53.353400000000001</c:v>
                </c:pt>
                <c:pt idx="1100">
                  <c:v>53.383699999999997</c:v>
                </c:pt>
                <c:pt idx="1101">
                  <c:v>53.414099999999998</c:v>
                </c:pt>
                <c:pt idx="1102">
                  <c:v>53.444400000000002</c:v>
                </c:pt>
                <c:pt idx="1103">
                  <c:v>53.474800000000002</c:v>
                </c:pt>
                <c:pt idx="1104">
                  <c:v>53.505099999999999</c:v>
                </c:pt>
                <c:pt idx="1105">
                  <c:v>53.535499999999999</c:v>
                </c:pt>
                <c:pt idx="1106">
                  <c:v>53.565800000000003</c:v>
                </c:pt>
                <c:pt idx="1107">
                  <c:v>53.596200000000003</c:v>
                </c:pt>
                <c:pt idx="1108">
                  <c:v>53.6265</c:v>
                </c:pt>
                <c:pt idx="1109">
                  <c:v>53.6569</c:v>
                </c:pt>
                <c:pt idx="1110">
                  <c:v>53.687199999999997</c:v>
                </c:pt>
                <c:pt idx="1111">
                  <c:v>53.717599999999997</c:v>
                </c:pt>
                <c:pt idx="1112">
                  <c:v>53.747900000000001</c:v>
                </c:pt>
                <c:pt idx="1113">
                  <c:v>53.778300000000002</c:v>
                </c:pt>
                <c:pt idx="1114">
                  <c:v>53.808599999999998</c:v>
                </c:pt>
                <c:pt idx="1115">
                  <c:v>53.838900000000002</c:v>
                </c:pt>
                <c:pt idx="1116">
                  <c:v>53.869300000000003</c:v>
                </c:pt>
                <c:pt idx="1117">
                  <c:v>53.8996</c:v>
                </c:pt>
                <c:pt idx="1118">
                  <c:v>53.93</c:v>
                </c:pt>
                <c:pt idx="1119">
                  <c:v>53.960299999999997</c:v>
                </c:pt>
                <c:pt idx="1120">
                  <c:v>53.990699999999997</c:v>
                </c:pt>
                <c:pt idx="1121">
                  <c:v>54.021000000000001</c:v>
                </c:pt>
                <c:pt idx="1122">
                  <c:v>54.051400000000001</c:v>
                </c:pt>
                <c:pt idx="1123">
                  <c:v>54.081699999999998</c:v>
                </c:pt>
                <c:pt idx="1124">
                  <c:v>54.112099999999998</c:v>
                </c:pt>
                <c:pt idx="1125">
                  <c:v>54.142400000000002</c:v>
                </c:pt>
                <c:pt idx="1126">
                  <c:v>54.172800000000002</c:v>
                </c:pt>
                <c:pt idx="1127">
                  <c:v>54.203099999999999</c:v>
                </c:pt>
                <c:pt idx="1128">
                  <c:v>54.233499999999999</c:v>
                </c:pt>
                <c:pt idx="1129">
                  <c:v>54.263800000000003</c:v>
                </c:pt>
                <c:pt idx="1130">
                  <c:v>54.294199999999996</c:v>
                </c:pt>
                <c:pt idx="1131">
                  <c:v>54.3245</c:v>
                </c:pt>
                <c:pt idx="1132">
                  <c:v>54.354900000000001</c:v>
                </c:pt>
                <c:pt idx="1133">
                  <c:v>54.385199999999998</c:v>
                </c:pt>
                <c:pt idx="1134">
                  <c:v>54.415500000000002</c:v>
                </c:pt>
                <c:pt idx="1135">
                  <c:v>54.445900000000002</c:v>
                </c:pt>
                <c:pt idx="1136">
                  <c:v>54.476199999999999</c:v>
                </c:pt>
                <c:pt idx="1137">
                  <c:v>54.506599999999999</c:v>
                </c:pt>
                <c:pt idx="1138">
                  <c:v>54.536900000000003</c:v>
                </c:pt>
                <c:pt idx="1139">
                  <c:v>54.567300000000003</c:v>
                </c:pt>
                <c:pt idx="1140">
                  <c:v>54.5976</c:v>
                </c:pt>
                <c:pt idx="1141">
                  <c:v>54.628</c:v>
                </c:pt>
                <c:pt idx="1142">
                  <c:v>54.658299999999997</c:v>
                </c:pt>
                <c:pt idx="1143">
                  <c:v>54.688699999999997</c:v>
                </c:pt>
                <c:pt idx="1144">
                  <c:v>54.719000000000001</c:v>
                </c:pt>
                <c:pt idx="1145">
                  <c:v>54.749400000000001</c:v>
                </c:pt>
                <c:pt idx="1146">
                  <c:v>54.779699999999998</c:v>
                </c:pt>
                <c:pt idx="1147">
                  <c:v>54.810099999999998</c:v>
                </c:pt>
                <c:pt idx="1148">
                  <c:v>54.840400000000002</c:v>
                </c:pt>
                <c:pt idx="1149">
                  <c:v>54.870800000000003</c:v>
                </c:pt>
                <c:pt idx="1150">
                  <c:v>54.9011</c:v>
                </c:pt>
                <c:pt idx="1151">
                  <c:v>54.931399999999996</c:v>
                </c:pt>
                <c:pt idx="1152">
                  <c:v>54.961799999999997</c:v>
                </c:pt>
                <c:pt idx="1153">
                  <c:v>54.992100000000001</c:v>
                </c:pt>
                <c:pt idx="1154">
                  <c:v>55.022500000000001</c:v>
                </c:pt>
                <c:pt idx="1155">
                  <c:v>55.052799999999998</c:v>
                </c:pt>
                <c:pt idx="1156">
                  <c:v>55.083199999999998</c:v>
                </c:pt>
                <c:pt idx="1157">
                  <c:v>55.113500000000002</c:v>
                </c:pt>
                <c:pt idx="1158">
                  <c:v>55.143900000000002</c:v>
                </c:pt>
                <c:pt idx="1159">
                  <c:v>55.174199999999999</c:v>
                </c:pt>
                <c:pt idx="1160">
                  <c:v>55.204599999999999</c:v>
                </c:pt>
                <c:pt idx="1161">
                  <c:v>55.234900000000003</c:v>
                </c:pt>
                <c:pt idx="1162">
                  <c:v>55.265300000000003</c:v>
                </c:pt>
                <c:pt idx="1163">
                  <c:v>55.2956</c:v>
                </c:pt>
                <c:pt idx="1164">
                  <c:v>55.326000000000001</c:v>
                </c:pt>
                <c:pt idx="1165">
                  <c:v>55.356299999999997</c:v>
                </c:pt>
                <c:pt idx="1166">
                  <c:v>55.386699999999998</c:v>
                </c:pt>
                <c:pt idx="1167">
                  <c:v>55.417000000000002</c:v>
                </c:pt>
                <c:pt idx="1168">
                  <c:v>55.447400000000002</c:v>
                </c:pt>
                <c:pt idx="1169">
                  <c:v>55.477699999999999</c:v>
                </c:pt>
                <c:pt idx="1170">
                  <c:v>55.508000000000003</c:v>
                </c:pt>
                <c:pt idx="1171">
                  <c:v>55.538400000000003</c:v>
                </c:pt>
                <c:pt idx="1172">
                  <c:v>55.5687</c:v>
                </c:pt>
                <c:pt idx="1173">
                  <c:v>55.5991</c:v>
                </c:pt>
                <c:pt idx="1174">
                  <c:v>55.629399999999997</c:v>
                </c:pt>
                <c:pt idx="1175">
                  <c:v>55.659799999999997</c:v>
                </c:pt>
                <c:pt idx="1176">
                  <c:v>55.690100000000001</c:v>
                </c:pt>
                <c:pt idx="1177">
                  <c:v>55.720500000000001</c:v>
                </c:pt>
                <c:pt idx="1178">
                  <c:v>55.750799999999998</c:v>
                </c:pt>
                <c:pt idx="1179">
                  <c:v>55.781199999999998</c:v>
                </c:pt>
                <c:pt idx="1180">
                  <c:v>55.811500000000002</c:v>
                </c:pt>
                <c:pt idx="1181">
                  <c:v>55.841900000000003</c:v>
                </c:pt>
                <c:pt idx="1182">
                  <c:v>55.872199999999999</c:v>
                </c:pt>
                <c:pt idx="1183">
                  <c:v>55.9026</c:v>
                </c:pt>
                <c:pt idx="1184">
                  <c:v>55.932899999999997</c:v>
                </c:pt>
                <c:pt idx="1185">
                  <c:v>55.963299999999997</c:v>
                </c:pt>
                <c:pt idx="1186">
                  <c:v>55.993600000000001</c:v>
                </c:pt>
                <c:pt idx="1187">
                  <c:v>56.024000000000001</c:v>
                </c:pt>
                <c:pt idx="1188">
                  <c:v>56.054299999999998</c:v>
                </c:pt>
                <c:pt idx="1189">
                  <c:v>56.084600000000002</c:v>
                </c:pt>
                <c:pt idx="1190">
                  <c:v>56.115000000000002</c:v>
                </c:pt>
                <c:pt idx="1191">
                  <c:v>56.145299999999999</c:v>
                </c:pt>
                <c:pt idx="1192">
                  <c:v>56.175699999999999</c:v>
                </c:pt>
                <c:pt idx="1193">
                  <c:v>56.206000000000003</c:v>
                </c:pt>
                <c:pt idx="1194">
                  <c:v>56.236400000000003</c:v>
                </c:pt>
                <c:pt idx="1195">
                  <c:v>56.2667</c:v>
                </c:pt>
                <c:pt idx="1196">
                  <c:v>56.2971</c:v>
                </c:pt>
                <c:pt idx="1197">
                  <c:v>56.327399999999997</c:v>
                </c:pt>
                <c:pt idx="1198">
                  <c:v>56.357799999999997</c:v>
                </c:pt>
                <c:pt idx="1199">
                  <c:v>56.388100000000001</c:v>
                </c:pt>
                <c:pt idx="1200">
                  <c:v>56.418500000000002</c:v>
                </c:pt>
                <c:pt idx="1201">
                  <c:v>56.448799999999999</c:v>
                </c:pt>
                <c:pt idx="1202">
                  <c:v>56.479199999999999</c:v>
                </c:pt>
                <c:pt idx="1203">
                  <c:v>56.509500000000003</c:v>
                </c:pt>
                <c:pt idx="1204">
                  <c:v>56.539900000000003</c:v>
                </c:pt>
                <c:pt idx="1205">
                  <c:v>56.5702</c:v>
                </c:pt>
                <c:pt idx="1206">
                  <c:v>56.600499999999997</c:v>
                </c:pt>
                <c:pt idx="1207">
                  <c:v>56.630899999999997</c:v>
                </c:pt>
                <c:pt idx="1208">
                  <c:v>56.661200000000001</c:v>
                </c:pt>
                <c:pt idx="1209">
                  <c:v>56.691600000000001</c:v>
                </c:pt>
                <c:pt idx="1210">
                  <c:v>56.721899999999998</c:v>
                </c:pt>
                <c:pt idx="1211">
                  <c:v>56.752299999999998</c:v>
                </c:pt>
                <c:pt idx="1212">
                  <c:v>56.782600000000002</c:v>
                </c:pt>
                <c:pt idx="1213">
                  <c:v>56.813000000000002</c:v>
                </c:pt>
                <c:pt idx="1214">
                  <c:v>56.843299999999999</c:v>
                </c:pt>
                <c:pt idx="1215">
                  <c:v>56.873699999999999</c:v>
                </c:pt>
                <c:pt idx="1216">
                  <c:v>56.904000000000003</c:v>
                </c:pt>
                <c:pt idx="1217">
                  <c:v>56.934399999999997</c:v>
                </c:pt>
                <c:pt idx="1218">
                  <c:v>56.964700000000001</c:v>
                </c:pt>
                <c:pt idx="1219">
                  <c:v>56.995100000000001</c:v>
                </c:pt>
                <c:pt idx="1220">
                  <c:v>57.025399999999998</c:v>
                </c:pt>
                <c:pt idx="1221">
                  <c:v>57.055799999999998</c:v>
                </c:pt>
                <c:pt idx="1222">
                  <c:v>57.086100000000002</c:v>
                </c:pt>
                <c:pt idx="1223">
                  <c:v>57.116500000000002</c:v>
                </c:pt>
                <c:pt idx="1224">
                  <c:v>57.146799999999999</c:v>
                </c:pt>
                <c:pt idx="1225">
                  <c:v>57.177100000000003</c:v>
                </c:pt>
                <c:pt idx="1226">
                  <c:v>57.207500000000003</c:v>
                </c:pt>
                <c:pt idx="1227">
                  <c:v>57.2378</c:v>
                </c:pt>
                <c:pt idx="1228">
                  <c:v>57.2682</c:v>
                </c:pt>
                <c:pt idx="1229">
                  <c:v>57.298499999999997</c:v>
                </c:pt>
                <c:pt idx="1230">
                  <c:v>57.328899999999997</c:v>
                </c:pt>
                <c:pt idx="1231">
                  <c:v>57.359200000000001</c:v>
                </c:pt>
                <c:pt idx="1232">
                  <c:v>57.389600000000002</c:v>
                </c:pt>
                <c:pt idx="1233">
                  <c:v>57.419899999999998</c:v>
                </c:pt>
                <c:pt idx="1234">
                  <c:v>57.450299999999999</c:v>
                </c:pt>
                <c:pt idx="1235">
                  <c:v>57.480600000000003</c:v>
                </c:pt>
                <c:pt idx="1236">
                  <c:v>57.511000000000003</c:v>
                </c:pt>
                <c:pt idx="1237">
                  <c:v>57.5413</c:v>
                </c:pt>
                <c:pt idx="1238">
                  <c:v>57.5717</c:v>
                </c:pt>
                <c:pt idx="1239">
                  <c:v>57.601999999999997</c:v>
                </c:pt>
                <c:pt idx="1240">
                  <c:v>57.632399999999997</c:v>
                </c:pt>
                <c:pt idx="1241">
                  <c:v>57.662700000000001</c:v>
                </c:pt>
                <c:pt idx="1242">
                  <c:v>57.693100000000001</c:v>
                </c:pt>
                <c:pt idx="1243">
                  <c:v>57.723399999999998</c:v>
                </c:pt>
                <c:pt idx="1244">
                  <c:v>57.753700000000002</c:v>
                </c:pt>
                <c:pt idx="1245">
                  <c:v>57.784100000000002</c:v>
                </c:pt>
                <c:pt idx="1246">
                  <c:v>57.814399999999999</c:v>
                </c:pt>
                <c:pt idx="1247">
                  <c:v>57.844799999999999</c:v>
                </c:pt>
                <c:pt idx="1248">
                  <c:v>57.875100000000003</c:v>
                </c:pt>
                <c:pt idx="1249">
                  <c:v>57.905500000000004</c:v>
                </c:pt>
                <c:pt idx="1250">
                  <c:v>57.9358</c:v>
                </c:pt>
                <c:pt idx="1251">
                  <c:v>57.966200000000001</c:v>
                </c:pt>
                <c:pt idx="1252">
                  <c:v>57.996499999999997</c:v>
                </c:pt>
                <c:pt idx="1253">
                  <c:v>58.026899999999998</c:v>
                </c:pt>
                <c:pt idx="1254">
                  <c:v>58.057200000000002</c:v>
                </c:pt>
                <c:pt idx="1255">
                  <c:v>58.087600000000002</c:v>
                </c:pt>
                <c:pt idx="1256">
                  <c:v>58.117899999999999</c:v>
                </c:pt>
                <c:pt idx="1257">
                  <c:v>58.148299999999999</c:v>
                </c:pt>
                <c:pt idx="1258">
                  <c:v>58.178600000000003</c:v>
                </c:pt>
                <c:pt idx="1259">
                  <c:v>58.209000000000003</c:v>
                </c:pt>
                <c:pt idx="1260">
                  <c:v>58.2393</c:v>
                </c:pt>
                <c:pt idx="1261">
                  <c:v>58.269599999999997</c:v>
                </c:pt>
                <c:pt idx="1262">
                  <c:v>58.3</c:v>
                </c:pt>
                <c:pt idx="1263">
                  <c:v>58.330300000000001</c:v>
                </c:pt>
                <c:pt idx="1264">
                  <c:v>58.360700000000001</c:v>
                </c:pt>
                <c:pt idx="1265">
                  <c:v>58.390999999999998</c:v>
                </c:pt>
                <c:pt idx="1266">
                  <c:v>58.421399999999998</c:v>
                </c:pt>
                <c:pt idx="1267">
                  <c:v>58.451700000000002</c:v>
                </c:pt>
                <c:pt idx="1268">
                  <c:v>58.482100000000003</c:v>
                </c:pt>
                <c:pt idx="1269">
                  <c:v>58.5124</c:v>
                </c:pt>
                <c:pt idx="1270">
                  <c:v>58.5428</c:v>
                </c:pt>
                <c:pt idx="1271">
                  <c:v>58.573099999999997</c:v>
                </c:pt>
                <c:pt idx="1272">
                  <c:v>58.603499999999997</c:v>
                </c:pt>
                <c:pt idx="1273">
                  <c:v>58.633800000000001</c:v>
                </c:pt>
                <c:pt idx="1274">
                  <c:v>58.664200000000001</c:v>
                </c:pt>
                <c:pt idx="1275">
                  <c:v>58.694499999999998</c:v>
                </c:pt>
                <c:pt idx="1276">
                  <c:v>58.724899999999998</c:v>
                </c:pt>
                <c:pt idx="1277">
                  <c:v>58.755200000000002</c:v>
                </c:pt>
                <c:pt idx="1278">
                  <c:v>58.785600000000002</c:v>
                </c:pt>
                <c:pt idx="1279">
                  <c:v>58.815899999999999</c:v>
                </c:pt>
                <c:pt idx="1280">
                  <c:v>58.846200000000003</c:v>
                </c:pt>
                <c:pt idx="1281">
                  <c:v>58.876600000000003</c:v>
                </c:pt>
                <c:pt idx="1282">
                  <c:v>58.9069</c:v>
                </c:pt>
                <c:pt idx="1283">
                  <c:v>58.9373</c:v>
                </c:pt>
                <c:pt idx="1284">
                  <c:v>58.967599999999997</c:v>
                </c:pt>
                <c:pt idx="1285">
                  <c:v>58.997999999999998</c:v>
                </c:pt>
                <c:pt idx="1286">
                  <c:v>59.028300000000002</c:v>
                </c:pt>
                <c:pt idx="1287">
                  <c:v>59.058700000000002</c:v>
                </c:pt>
                <c:pt idx="1288">
                  <c:v>59.088999999999999</c:v>
                </c:pt>
                <c:pt idx="1289">
                  <c:v>59.119399999999999</c:v>
                </c:pt>
                <c:pt idx="1290">
                  <c:v>59.149700000000003</c:v>
                </c:pt>
                <c:pt idx="1291">
                  <c:v>59.180100000000003</c:v>
                </c:pt>
                <c:pt idx="1292">
                  <c:v>59.2104</c:v>
                </c:pt>
                <c:pt idx="1293">
                  <c:v>59.2408</c:v>
                </c:pt>
                <c:pt idx="1294">
                  <c:v>59.271099999999997</c:v>
                </c:pt>
                <c:pt idx="1295">
                  <c:v>59.301499999999997</c:v>
                </c:pt>
                <c:pt idx="1296">
                  <c:v>59.331800000000001</c:v>
                </c:pt>
                <c:pt idx="1297">
                  <c:v>59.362200000000001</c:v>
                </c:pt>
                <c:pt idx="1298">
                  <c:v>59.392499999999998</c:v>
                </c:pt>
                <c:pt idx="1299">
                  <c:v>59.422800000000002</c:v>
                </c:pt>
                <c:pt idx="1300">
                  <c:v>59.453200000000002</c:v>
                </c:pt>
                <c:pt idx="1301">
                  <c:v>59.483499999999999</c:v>
                </c:pt>
                <c:pt idx="1302">
                  <c:v>59.5139</c:v>
                </c:pt>
                <c:pt idx="1303">
                  <c:v>59.544199999999996</c:v>
                </c:pt>
                <c:pt idx="1304">
                  <c:v>59.574599999999997</c:v>
                </c:pt>
                <c:pt idx="1305">
                  <c:v>59.604900000000001</c:v>
                </c:pt>
                <c:pt idx="1306">
                  <c:v>59.635300000000001</c:v>
                </c:pt>
                <c:pt idx="1307">
                  <c:v>59.665599999999998</c:v>
                </c:pt>
                <c:pt idx="1308">
                  <c:v>59.695999999999998</c:v>
                </c:pt>
                <c:pt idx="1309">
                  <c:v>59.726300000000002</c:v>
                </c:pt>
                <c:pt idx="1310">
                  <c:v>59.756700000000002</c:v>
                </c:pt>
                <c:pt idx="1311">
                  <c:v>59.786999999999999</c:v>
                </c:pt>
                <c:pt idx="1312">
                  <c:v>59.817399999999999</c:v>
                </c:pt>
                <c:pt idx="1313">
                  <c:v>59.847700000000003</c:v>
                </c:pt>
                <c:pt idx="1314">
                  <c:v>59.878100000000003</c:v>
                </c:pt>
                <c:pt idx="1315">
                  <c:v>59.9084</c:v>
                </c:pt>
                <c:pt idx="1316">
                  <c:v>59.938699999999997</c:v>
                </c:pt>
                <c:pt idx="1317">
                  <c:v>59.969099999999997</c:v>
                </c:pt>
                <c:pt idx="1318">
                  <c:v>59.999400000000001</c:v>
                </c:pt>
                <c:pt idx="1319">
                  <c:v>60.029800000000002</c:v>
                </c:pt>
                <c:pt idx="1320">
                  <c:v>60.060099999999998</c:v>
                </c:pt>
                <c:pt idx="1321">
                  <c:v>60.090499999999999</c:v>
                </c:pt>
                <c:pt idx="1322">
                  <c:v>60.120800000000003</c:v>
                </c:pt>
                <c:pt idx="1323">
                  <c:v>60.151200000000003</c:v>
                </c:pt>
                <c:pt idx="1324">
                  <c:v>60.1815</c:v>
                </c:pt>
                <c:pt idx="1325">
                  <c:v>60.2119</c:v>
                </c:pt>
                <c:pt idx="1326">
                  <c:v>60.242199999999997</c:v>
                </c:pt>
                <c:pt idx="1327">
                  <c:v>60.272599999999997</c:v>
                </c:pt>
                <c:pt idx="1328">
                  <c:v>60.302900000000001</c:v>
                </c:pt>
                <c:pt idx="1329">
                  <c:v>60.333300000000001</c:v>
                </c:pt>
                <c:pt idx="1330">
                  <c:v>60.363599999999998</c:v>
                </c:pt>
                <c:pt idx="1331">
                  <c:v>60.393999999999998</c:v>
                </c:pt>
                <c:pt idx="1332">
                  <c:v>60.424300000000002</c:v>
                </c:pt>
                <c:pt idx="1333">
                  <c:v>60.454700000000003</c:v>
                </c:pt>
                <c:pt idx="1334">
                  <c:v>60.484999999999999</c:v>
                </c:pt>
                <c:pt idx="1335">
                  <c:v>60.515300000000003</c:v>
                </c:pt>
                <c:pt idx="1336">
                  <c:v>60.545699999999997</c:v>
                </c:pt>
                <c:pt idx="1337">
                  <c:v>60.576000000000001</c:v>
                </c:pt>
                <c:pt idx="1338">
                  <c:v>60.606400000000001</c:v>
                </c:pt>
                <c:pt idx="1339">
                  <c:v>60.636699999999998</c:v>
                </c:pt>
                <c:pt idx="1340">
                  <c:v>60.667099999999998</c:v>
                </c:pt>
                <c:pt idx="1341">
                  <c:v>60.697400000000002</c:v>
                </c:pt>
                <c:pt idx="1342">
                  <c:v>60.727800000000002</c:v>
                </c:pt>
                <c:pt idx="1343">
                  <c:v>60.758099999999999</c:v>
                </c:pt>
                <c:pt idx="1344">
                  <c:v>60.788499999999999</c:v>
                </c:pt>
                <c:pt idx="1345">
                  <c:v>60.818800000000003</c:v>
                </c:pt>
                <c:pt idx="1346">
                  <c:v>60.849200000000003</c:v>
                </c:pt>
                <c:pt idx="1347">
                  <c:v>60.8795</c:v>
                </c:pt>
                <c:pt idx="1348">
                  <c:v>60.9099</c:v>
                </c:pt>
                <c:pt idx="1349">
                  <c:v>60.940199999999997</c:v>
                </c:pt>
                <c:pt idx="1350">
                  <c:v>60.970599999999997</c:v>
                </c:pt>
                <c:pt idx="1351">
                  <c:v>61.000900000000001</c:v>
                </c:pt>
                <c:pt idx="1352">
                  <c:v>61.031300000000002</c:v>
                </c:pt>
                <c:pt idx="1353">
                  <c:v>61.061599999999999</c:v>
                </c:pt>
                <c:pt idx="1354">
                  <c:v>61.091900000000003</c:v>
                </c:pt>
                <c:pt idx="1355">
                  <c:v>61.122300000000003</c:v>
                </c:pt>
                <c:pt idx="1356">
                  <c:v>61.1526</c:v>
                </c:pt>
                <c:pt idx="1357">
                  <c:v>61.183</c:v>
                </c:pt>
                <c:pt idx="1358">
                  <c:v>61.213299999999997</c:v>
                </c:pt>
                <c:pt idx="1359">
                  <c:v>61.243699999999997</c:v>
                </c:pt>
                <c:pt idx="1360">
                  <c:v>61.274000000000001</c:v>
                </c:pt>
                <c:pt idx="1361">
                  <c:v>61.304400000000001</c:v>
                </c:pt>
                <c:pt idx="1362">
                  <c:v>61.334699999999998</c:v>
                </c:pt>
                <c:pt idx="1363">
                  <c:v>61.365099999999998</c:v>
                </c:pt>
                <c:pt idx="1364">
                  <c:v>61.395400000000002</c:v>
                </c:pt>
                <c:pt idx="1365">
                  <c:v>61.425800000000002</c:v>
                </c:pt>
                <c:pt idx="1366">
                  <c:v>61.456099999999999</c:v>
                </c:pt>
                <c:pt idx="1367">
                  <c:v>61.486499999999999</c:v>
                </c:pt>
                <c:pt idx="1368">
                  <c:v>61.516800000000003</c:v>
                </c:pt>
                <c:pt idx="1369">
                  <c:v>61.547199999999997</c:v>
                </c:pt>
                <c:pt idx="1370">
                  <c:v>61.577500000000001</c:v>
                </c:pt>
                <c:pt idx="1371">
                  <c:v>61.607900000000001</c:v>
                </c:pt>
                <c:pt idx="1372">
                  <c:v>61.638199999999998</c:v>
                </c:pt>
                <c:pt idx="1373">
                  <c:v>61.668500000000002</c:v>
                </c:pt>
                <c:pt idx="1374">
                  <c:v>61.698900000000002</c:v>
                </c:pt>
                <c:pt idx="1375">
                  <c:v>61.729199999999999</c:v>
                </c:pt>
                <c:pt idx="1376">
                  <c:v>61.759599999999999</c:v>
                </c:pt>
                <c:pt idx="1377">
                  <c:v>61.789900000000003</c:v>
                </c:pt>
                <c:pt idx="1378">
                  <c:v>61.820300000000003</c:v>
                </c:pt>
                <c:pt idx="1379">
                  <c:v>61.8506</c:v>
                </c:pt>
                <c:pt idx="1380">
                  <c:v>61.881</c:v>
                </c:pt>
                <c:pt idx="1381">
                  <c:v>61.911299999999997</c:v>
                </c:pt>
                <c:pt idx="1382">
                  <c:v>61.941699999999997</c:v>
                </c:pt>
                <c:pt idx="1383">
                  <c:v>61.972000000000001</c:v>
                </c:pt>
                <c:pt idx="1384">
                  <c:v>62.002400000000002</c:v>
                </c:pt>
                <c:pt idx="1385">
                  <c:v>62.032699999999998</c:v>
                </c:pt>
                <c:pt idx="1386">
                  <c:v>62.063099999999999</c:v>
                </c:pt>
                <c:pt idx="1387">
                  <c:v>62.093400000000003</c:v>
                </c:pt>
                <c:pt idx="1388">
                  <c:v>62.123800000000003</c:v>
                </c:pt>
                <c:pt idx="1389">
                  <c:v>62.1541</c:v>
                </c:pt>
                <c:pt idx="1390">
                  <c:v>62.184399999999997</c:v>
                </c:pt>
                <c:pt idx="1391">
                  <c:v>62.214799999999997</c:v>
                </c:pt>
                <c:pt idx="1392">
                  <c:v>62.245100000000001</c:v>
                </c:pt>
                <c:pt idx="1393">
                  <c:v>62.275500000000001</c:v>
                </c:pt>
                <c:pt idx="1394">
                  <c:v>62.305799999999998</c:v>
                </c:pt>
                <c:pt idx="1395">
                  <c:v>62.336199999999998</c:v>
                </c:pt>
                <c:pt idx="1396">
                  <c:v>62.366500000000002</c:v>
                </c:pt>
                <c:pt idx="1397">
                  <c:v>62.396900000000002</c:v>
                </c:pt>
                <c:pt idx="1398">
                  <c:v>62.427199999999999</c:v>
                </c:pt>
                <c:pt idx="1399">
                  <c:v>62.457599999999999</c:v>
                </c:pt>
                <c:pt idx="1400">
                  <c:v>62.487900000000003</c:v>
                </c:pt>
                <c:pt idx="1401">
                  <c:v>62.518300000000004</c:v>
                </c:pt>
                <c:pt idx="1402">
                  <c:v>62.5486</c:v>
                </c:pt>
                <c:pt idx="1403">
                  <c:v>62.579000000000001</c:v>
                </c:pt>
                <c:pt idx="1404">
                  <c:v>62.609299999999998</c:v>
                </c:pt>
                <c:pt idx="1405">
                  <c:v>62.639699999999998</c:v>
                </c:pt>
                <c:pt idx="1406">
                  <c:v>62.67</c:v>
                </c:pt>
                <c:pt idx="1407">
                  <c:v>62.700400000000002</c:v>
                </c:pt>
                <c:pt idx="1408">
                  <c:v>62.730699999999999</c:v>
                </c:pt>
                <c:pt idx="1409">
                  <c:v>62.761000000000003</c:v>
                </c:pt>
                <c:pt idx="1410">
                  <c:v>62.791400000000003</c:v>
                </c:pt>
                <c:pt idx="1411">
                  <c:v>62.8217</c:v>
                </c:pt>
                <c:pt idx="1412">
                  <c:v>62.8521</c:v>
                </c:pt>
                <c:pt idx="1413">
                  <c:v>62.882399999999997</c:v>
                </c:pt>
                <c:pt idx="1414">
                  <c:v>62.912799999999997</c:v>
                </c:pt>
                <c:pt idx="1415">
                  <c:v>62.943100000000001</c:v>
                </c:pt>
                <c:pt idx="1416">
                  <c:v>62.973500000000001</c:v>
                </c:pt>
                <c:pt idx="1417">
                  <c:v>63.003799999999998</c:v>
                </c:pt>
                <c:pt idx="1418">
                  <c:v>63.034199999999998</c:v>
                </c:pt>
                <c:pt idx="1419">
                  <c:v>63.064500000000002</c:v>
                </c:pt>
                <c:pt idx="1420">
                  <c:v>63.094900000000003</c:v>
                </c:pt>
                <c:pt idx="1421">
                  <c:v>63.1252</c:v>
                </c:pt>
                <c:pt idx="1422">
                  <c:v>63.1556</c:v>
                </c:pt>
                <c:pt idx="1423">
                  <c:v>63.185899999999997</c:v>
                </c:pt>
                <c:pt idx="1424">
                  <c:v>63.216299999999997</c:v>
                </c:pt>
                <c:pt idx="1425">
                  <c:v>63.246600000000001</c:v>
                </c:pt>
                <c:pt idx="1426">
                  <c:v>63.277000000000001</c:v>
                </c:pt>
                <c:pt idx="1427">
                  <c:v>63.307299999999998</c:v>
                </c:pt>
                <c:pt idx="1428">
                  <c:v>63.337600000000002</c:v>
                </c:pt>
                <c:pt idx="1429">
                  <c:v>63.368000000000002</c:v>
                </c:pt>
                <c:pt idx="1430">
                  <c:v>63.398299999999999</c:v>
                </c:pt>
                <c:pt idx="1431">
                  <c:v>63.428699999999999</c:v>
                </c:pt>
                <c:pt idx="1432">
                  <c:v>63.459000000000003</c:v>
                </c:pt>
                <c:pt idx="1433">
                  <c:v>63.489400000000003</c:v>
                </c:pt>
                <c:pt idx="1434">
                  <c:v>63.5197</c:v>
                </c:pt>
                <c:pt idx="1435">
                  <c:v>63.5501</c:v>
                </c:pt>
                <c:pt idx="1436">
                  <c:v>63.580399999999997</c:v>
                </c:pt>
                <c:pt idx="1437">
                  <c:v>63.610799999999998</c:v>
                </c:pt>
                <c:pt idx="1438">
                  <c:v>63.641100000000002</c:v>
                </c:pt>
                <c:pt idx="1439">
                  <c:v>63.671500000000002</c:v>
                </c:pt>
                <c:pt idx="1440">
                  <c:v>63.701799999999999</c:v>
                </c:pt>
                <c:pt idx="1441">
                  <c:v>63.732199999999999</c:v>
                </c:pt>
                <c:pt idx="1442">
                  <c:v>63.762500000000003</c:v>
                </c:pt>
                <c:pt idx="1443">
                  <c:v>63.792900000000003</c:v>
                </c:pt>
                <c:pt idx="1444">
                  <c:v>63.8232</c:v>
                </c:pt>
                <c:pt idx="1445">
                  <c:v>63.853499999999997</c:v>
                </c:pt>
                <c:pt idx="1446">
                  <c:v>63.883899999999997</c:v>
                </c:pt>
                <c:pt idx="1447">
                  <c:v>63.914200000000001</c:v>
                </c:pt>
                <c:pt idx="1448">
                  <c:v>63.944600000000001</c:v>
                </c:pt>
                <c:pt idx="1449">
                  <c:v>63.974899999999998</c:v>
                </c:pt>
                <c:pt idx="1450">
                  <c:v>64.005300000000005</c:v>
                </c:pt>
                <c:pt idx="1451">
                  <c:v>64.035600000000002</c:v>
                </c:pt>
                <c:pt idx="1452">
                  <c:v>64.066000000000003</c:v>
                </c:pt>
                <c:pt idx="1453">
                  <c:v>64.096299999999999</c:v>
                </c:pt>
                <c:pt idx="1454">
                  <c:v>64.1267</c:v>
                </c:pt>
                <c:pt idx="1455">
                  <c:v>64.156999999999996</c:v>
                </c:pt>
                <c:pt idx="1456">
                  <c:v>64.187399999999997</c:v>
                </c:pt>
                <c:pt idx="1457">
                  <c:v>64.217699999999994</c:v>
                </c:pt>
                <c:pt idx="1458">
                  <c:v>64.248099999999994</c:v>
                </c:pt>
                <c:pt idx="1459">
                  <c:v>64.278400000000005</c:v>
                </c:pt>
                <c:pt idx="1460">
                  <c:v>64.308800000000005</c:v>
                </c:pt>
                <c:pt idx="1461">
                  <c:v>64.339100000000002</c:v>
                </c:pt>
                <c:pt idx="1462">
                  <c:v>64.369500000000002</c:v>
                </c:pt>
                <c:pt idx="1463">
                  <c:v>64.399799999999999</c:v>
                </c:pt>
                <c:pt idx="1464">
                  <c:v>64.430099999999996</c:v>
                </c:pt>
                <c:pt idx="1465">
                  <c:v>64.460499999999996</c:v>
                </c:pt>
                <c:pt idx="1466">
                  <c:v>64.490799999999993</c:v>
                </c:pt>
                <c:pt idx="1467">
                  <c:v>64.521199999999993</c:v>
                </c:pt>
                <c:pt idx="1468">
                  <c:v>64.551500000000004</c:v>
                </c:pt>
                <c:pt idx="1469">
                  <c:v>64.581900000000005</c:v>
                </c:pt>
                <c:pt idx="1470">
                  <c:v>64.612200000000001</c:v>
                </c:pt>
                <c:pt idx="1471">
                  <c:v>64.642600000000002</c:v>
                </c:pt>
                <c:pt idx="1472">
                  <c:v>64.672899999999998</c:v>
                </c:pt>
                <c:pt idx="1473">
                  <c:v>64.703299999999999</c:v>
                </c:pt>
                <c:pt idx="1474">
                  <c:v>64.733599999999996</c:v>
                </c:pt>
                <c:pt idx="1475">
                  <c:v>64.763999999999996</c:v>
                </c:pt>
                <c:pt idx="1476">
                  <c:v>64.794300000000007</c:v>
                </c:pt>
                <c:pt idx="1477">
                  <c:v>64.824700000000007</c:v>
                </c:pt>
                <c:pt idx="1478">
                  <c:v>64.855000000000004</c:v>
                </c:pt>
                <c:pt idx="1479">
                  <c:v>64.885400000000004</c:v>
                </c:pt>
                <c:pt idx="1480">
                  <c:v>64.915700000000001</c:v>
                </c:pt>
                <c:pt idx="1481">
                  <c:v>64.946100000000001</c:v>
                </c:pt>
                <c:pt idx="1482">
                  <c:v>64.976399999999998</c:v>
                </c:pt>
                <c:pt idx="1483">
                  <c:v>65.006699999999995</c:v>
                </c:pt>
                <c:pt idx="1484">
                  <c:v>65.037099999999995</c:v>
                </c:pt>
                <c:pt idx="1485">
                  <c:v>65.067400000000006</c:v>
                </c:pt>
                <c:pt idx="1486">
                  <c:v>65.097800000000007</c:v>
                </c:pt>
                <c:pt idx="1487">
                  <c:v>65.128100000000003</c:v>
                </c:pt>
                <c:pt idx="1488">
                  <c:v>65.158500000000004</c:v>
                </c:pt>
                <c:pt idx="1489">
                  <c:v>65.188800000000001</c:v>
                </c:pt>
                <c:pt idx="1490">
                  <c:v>65.219200000000001</c:v>
                </c:pt>
                <c:pt idx="1491">
                  <c:v>65.249499999999998</c:v>
                </c:pt>
                <c:pt idx="1492">
                  <c:v>65.279899999999998</c:v>
                </c:pt>
                <c:pt idx="1493">
                  <c:v>65.310199999999995</c:v>
                </c:pt>
                <c:pt idx="1494">
                  <c:v>65.340599999999995</c:v>
                </c:pt>
                <c:pt idx="1495">
                  <c:v>65.370900000000006</c:v>
                </c:pt>
                <c:pt idx="1496">
                  <c:v>65.401300000000006</c:v>
                </c:pt>
                <c:pt idx="1497">
                  <c:v>65.431600000000003</c:v>
                </c:pt>
                <c:pt idx="1498">
                  <c:v>65.462000000000003</c:v>
                </c:pt>
                <c:pt idx="1499">
                  <c:v>65.4923</c:v>
                </c:pt>
                <c:pt idx="1500">
                  <c:v>65.522599999999997</c:v>
                </c:pt>
                <c:pt idx="1501">
                  <c:v>65.552999999999997</c:v>
                </c:pt>
                <c:pt idx="1502">
                  <c:v>65.583299999999994</c:v>
                </c:pt>
                <c:pt idx="1503">
                  <c:v>65.613699999999994</c:v>
                </c:pt>
                <c:pt idx="1504">
                  <c:v>65.644000000000005</c:v>
                </c:pt>
                <c:pt idx="1505">
                  <c:v>65.674400000000006</c:v>
                </c:pt>
                <c:pt idx="1506">
                  <c:v>65.704700000000003</c:v>
                </c:pt>
                <c:pt idx="1507">
                  <c:v>65.735100000000003</c:v>
                </c:pt>
                <c:pt idx="1508">
                  <c:v>65.7654</c:v>
                </c:pt>
                <c:pt idx="1509">
                  <c:v>65.7958</c:v>
                </c:pt>
                <c:pt idx="1510">
                  <c:v>65.826099999999997</c:v>
                </c:pt>
                <c:pt idx="1511">
                  <c:v>65.856499999999997</c:v>
                </c:pt>
                <c:pt idx="1512">
                  <c:v>65.886799999999994</c:v>
                </c:pt>
                <c:pt idx="1513">
                  <c:v>65.917199999999994</c:v>
                </c:pt>
                <c:pt idx="1514">
                  <c:v>65.947500000000005</c:v>
                </c:pt>
                <c:pt idx="1515">
                  <c:v>65.977900000000005</c:v>
                </c:pt>
                <c:pt idx="1516">
                  <c:v>66.008200000000002</c:v>
                </c:pt>
                <c:pt idx="1517">
                  <c:v>66.038600000000002</c:v>
                </c:pt>
                <c:pt idx="1518">
                  <c:v>66.068899999999999</c:v>
                </c:pt>
                <c:pt idx="1519">
                  <c:v>66.099199999999996</c:v>
                </c:pt>
                <c:pt idx="1520">
                  <c:v>66.129599999999996</c:v>
                </c:pt>
                <c:pt idx="1521">
                  <c:v>66.159899999999993</c:v>
                </c:pt>
                <c:pt idx="1522">
                  <c:v>66.190299999999993</c:v>
                </c:pt>
                <c:pt idx="1523">
                  <c:v>66.220600000000005</c:v>
                </c:pt>
                <c:pt idx="1524">
                  <c:v>66.251000000000005</c:v>
                </c:pt>
                <c:pt idx="1525">
                  <c:v>66.281300000000002</c:v>
                </c:pt>
                <c:pt idx="1526">
                  <c:v>66.311700000000002</c:v>
                </c:pt>
                <c:pt idx="1527">
                  <c:v>66.341999999999999</c:v>
                </c:pt>
                <c:pt idx="1528">
                  <c:v>66.372399999999999</c:v>
                </c:pt>
                <c:pt idx="1529">
                  <c:v>66.402699999999996</c:v>
                </c:pt>
                <c:pt idx="1530">
                  <c:v>66.433099999999996</c:v>
                </c:pt>
                <c:pt idx="1531">
                  <c:v>66.463399999999993</c:v>
                </c:pt>
                <c:pt idx="1532">
                  <c:v>66.493799999999993</c:v>
                </c:pt>
                <c:pt idx="1533">
                  <c:v>66.524100000000004</c:v>
                </c:pt>
                <c:pt idx="1534">
                  <c:v>66.554500000000004</c:v>
                </c:pt>
                <c:pt idx="1535">
                  <c:v>66.584800000000001</c:v>
                </c:pt>
                <c:pt idx="1536">
                  <c:v>66.615200000000002</c:v>
                </c:pt>
                <c:pt idx="1537">
                  <c:v>66.645499999999998</c:v>
                </c:pt>
                <c:pt idx="1538">
                  <c:v>66.675799999999995</c:v>
                </c:pt>
                <c:pt idx="1539">
                  <c:v>66.706199999999995</c:v>
                </c:pt>
                <c:pt idx="1540">
                  <c:v>66.736500000000007</c:v>
                </c:pt>
                <c:pt idx="1541">
                  <c:v>66.766900000000007</c:v>
                </c:pt>
                <c:pt idx="1542">
                  <c:v>66.797200000000004</c:v>
                </c:pt>
                <c:pt idx="1543">
                  <c:v>66.827600000000004</c:v>
                </c:pt>
                <c:pt idx="1544">
                  <c:v>66.857900000000001</c:v>
                </c:pt>
                <c:pt idx="1545">
                  <c:v>66.888300000000001</c:v>
                </c:pt>
                <c:pt idx="1546">
                  <c:v>66.918599999999998</c:v>
                </c:pt>
                <c:pt idx="1547">
                  <c:v>66.948999999999998</c:v>
                </c:pt>
                <c:pt idx="1548">
                  <c:v>66.979299999999995</c:v>
                </c:pt>
                <c:pt idx="1549">
                  <c:v>67.009699999999995</c:v>
                </c:pt>
                <c:pt idx="1550">
                  <c:v>67.040000000000006</c:v>
                </c:pt>
                <c:pt idx="1551">
                  <c:v>67.070400000000006</c:v>
                </c:pt>
                <c:pt idx="1552">
                  <c:v>67.100700000000003</c:v>
                </c:pt>
                <c:pt idx="1553">
                  <c:v>67.131100000000004</c:v>
                </c:pt>
                <c:pt idx="1554">
                  <c:v>67.1614</c:v>
                </c:pt>
                <c:pt idx="1555">
                  <c:v>67.191699999999997</c:v>
                </c:pt>
                <c:pt idx="1556">
                  <c:v>67.222099999999998</c:v>
                </c:pt>
                <c:pt idx="1557">
                  <c:v>67.252399999999994</c:v>
                </c:pt>
                <c:pt idx="1558">
                  <c:v>67.282799999999995</c:v>
                </c:pt>
                <c:pt idx="1559">
                  <c:v>67.313100000000006</c:v>
                </c:pt>
                <c:pt idx="1560">
                  <c:v>67.343500000000006</c:v>
                </c:pt>
                <c:pt idx="1561">
                  <c:v>67.373800000000003</c:v>
                </c:pt>
                <c:pt idx="1562">
                  <c:v>67.404200000000003</c:v>
                </c:pt>
                <c:pt idx="1563">
                  <c:v>67.4345</c:v>
                </c:pt>
                <c:pt idx="1564">
                  <c:v>67.4649</c:v>
                </c:pt>
                <c:pt idx="1565">
                  <c:v>67.495199999999997</c:v>
                </c:pt>
                <c:pt idx="1566">
                  <c:v>67.525599999999997</c:v>
                </c:pt>
                <c:pt idx="1567">
                  <c:v>67.555899999999994</c:v>
                </c:pt>
                <c:pt idx="1568">
                  <c:v>67.586299999999994</c:v>
                </c:pt>
                <c:pt idx="1569">
                  <c:v>67.616600000000005</c:v>
                </c:pt>
                <c:pt idx="1570">
                  <c:v>67.647000000000006</c:v>
                </c:pt>
                <c:pt idx="1571">
                  <c:v>67.677300000000002</c:v>
                </c:pt>
                <c:pt idx="1572">
                  <c:v>67.707700000000003</c:v>
                </c:pt>
                <c:pt idx="1573">
                  <c:v>67.738</c:v>
                </c:pt>
                <c:pt idx="1574">
                  <c:v>67.768299999999996</c:v>
                </c:pt>
                <c:pt idx="1575">
                  <c:v>67.798699999999997</c:v>
                </c:pt>
                <c:pt idx="1576">
                  <c:v>67.828999999999994</c:v>
                </c:pt>
                <c:pt idx="1577">
                  <c:v>67.859399999999994</c:v>
                </c:pt>
                <c:pt idx="1578">
                  <c:v>67.889700000000005</c:v>
                </c:pt>
                <c:pt idx="1579">
                  <c:v>67.920100000000005</c:v>
                </c:pt>
                <c:pt idx="1580">
                  <c:v>67.950400000000002</c:v>
                </c:pt>
                <c:pt idx="1581">
                  <c:v>67.980800000000002</c:v>
                </c:pt>
                <c:pt idx="1582">
                  <c:v>68.011099999999999</c:v>
                </c:pt>
                <c:pt idx="1583">
                  <c:v>68.041499999999999</c:v>
                </c:pt>
                <c:pt idx="1584">
                  <c:v>68.071799999999996</c:v>
                </c:pt>
                <c:pt idx="1585">
                  <c:v>68.102199999999996</c:v>
                </c:pt>
                <c:pt idx="1586">
                  <c:v>68.132499999999993</c:v>
                </c:pt>
                <c:pt idx="1587">
                  <c:v>68.162899999999993</c:v>
                </c:pt>
                <c:pt idx="1588">
                  <c:v>68.193200000000004</c:v>
                </c:pt>
                <c:pt idx="1589">
                  <c:v>68.223600000000005</c:v>
                </c:pt>
                <c:pt idx="1590">
                  <c:v>68.253900000000002</c:v>
                </c:pt>
                <c:pt idx="1591">
                  <c:v>68.284300000000002</c:v>
                </c:pt>
                <c:pt idx="1592">
                  <c:v>68.314599999999999</c:v>
                </c:pt>
                <c:pt idx="1593">
                  <c:v>68.344899999999996</c:v>
                </c:pt>
                <c:pt idx="1594">
                  <c:v>68.375299999999996</c:v>
                </c:pt>
                <c:pt idx="1595">
                  <c:v>68.405600000000007</c:v>
                </c:pt>
                <c:pt idx="1596">
                  <c:v>68.436000000000007</c:v>
                </c:pt>
                <c:pt idx="1597">
                  <c:v>68.466300000000004</c:v>
                </c:pt>
                <c:pt idx="1598">
                  <c:v>68.496700000000004</c:v>
                </c:pt>
                <c:pt idx="1599">
                  <c:v>68.527000000000001</c:v>
                </c:pt>
                <c:pt idx="1600">
                  <c:v>68.557400000000001</c:v>
                </c:pt>
                <c:pt idx="1601">
                  <c:v>68.587699999999998</c:v>
                </c:pt>
                <c:pt idx="1602">
                  <c:v>68.618099999999998</c:v>
                </c:pt>
                <c:pt idx="1603">
                  <c:v>68.648399999999995</c:v>
                </c:pt>
                <c:pt idx="1604">
                  <c:v>68.678799999999995</c:v>
                </c:pt>
                <c:pt idx="1605">
                  <c:v>68.709100000000007</c:v>
                </c:pt>
                <c:pt idx="1606">
                  <c:v>68.739500000000007</c:v>
                </c:pt>
                <c:pt idx="1607">
                  <c:v>68.769800000000004</c:v>
                </c:pt>
                <c:pt idx="1608">
                  <c:v>68.800200000000004</c:v>
                </c:pt>
                <c:pt idx="1609">
                  <c:v>68.830500000000001</c:v>
                </c:pt>
                <c:pt idx="1610">
                  <c:v>68.860799999999998</c:v>
                </c:pt>
                <c:pt idx="1611">
                  <c:v>68.891199999999998</c:v>
                </c:pt>
                <c:pt idx="1612">
                  <c:v>68.921499999999995</c:v>
                </c:pt>
                <c:pt idx="1613">
                  <c:v>68.951899999999995</c:v>
                </c:pt>
                <c:pt idx="1614">
                  <c:v>68.982200000000006</c:v>
                </c:pt>
                <c:pt idx="1615">
                  <c:v>69.012600000000006</c:v>
                </c:pt>
                <c:pt idx="1616">
                  <c:v>69.042900000000003</c:v>
                </c:pt>
                <c:pt idx="1617">
                  <c:v>69.073300000000003</c:v>
                </c:pt>
                <c:pt idx="1618">
                  <c:v>69.1036</c:v>
                </c:pt>
                <c:pt idx="1619">
                  <c:v>69.134</c:v>
                </c:pt>
                <c:pt idx="1620">
                  <c:v>69.164299999999997</c:v>
                </c:pt>
                <c:pt idx="1621">
                  <c:v>69.194699999999997</c:v>
                </c:pt>
                <c:pt idx="1622">
                  <c:v>69.224999999999994</c:v>
                </c:pt>
                <c:pt idx="1623">
                  <c:v>69.255399999999995</c:v>
                </c:pt>
                <c:pt idx="1624">
                  <c:v>69.285700000000006</c:v>
                </c:pt>
                <c:pt idx="1625">
                  <c:v>69.316100000000006</c:v>
                </c:pt>
                <c:pt idx="1626">
                  <c:v>69.346400000000003</c:v>
                </c:pt>
                <c:pt idx="1627">
                  <c:v>69.376800000000003</c:v>
                </c:pt>
                <c:pt idx="1628">
                  <c:v>69.4071</c:v>
                </c:pt>
                <c:pt idx="1629">
                  <c:v>69.437399999999997</c:v>
                </c:pt>
                <c:pt idx="1630">
                  <c:v>69.467799999999997</c:v>
                </c:pt>
                <c:pt idx="1631">
                  <c:v>69.498099999999994</c:v>
                </c:pt>
                <c:pt idx="1632">
                  <c:v>69.528499999999994</c:v>
                </c:pt>
                <c:pt idx="1633">
                  <c:v>69.558800000000005</c:v>
                </c:pt>
                <c:pt idx="1634">
                  <c:v>69.589200000000005</c:v>
                </c:pt>
                <c:pt idx="1635">
                  <c:v>69.619500000000002</c:v>
                </c:pt>
                <c:pt idx="1636">
                  <c:v>69.649900000000002</c:v>
                </c:pt>
                <c:pt idx="1637">
                  <c:v>69.680199999999999</c:v>
                </c:pt>
                <c:pt idx="1638">
                  <c:v>69.710599999999999</c:v>
                </c:pt>
                <c:pt idx="1639">
                  <c:v>69.740899999999996</c:v>
                </c:pt>
                <c:pt idx="1640">
                  <c:v>69.771299999999997</c:v>
                </c:pt>
                <c:pt idx="1641">
                  <c:v>69.801599999999993</c:v>
                </c:pt>
                <c:pt idx="1642">
                  <c:v>69.831999999999994</c:v>
                </c:pt>
                <c:pt idx="1643">
                  <c:v>69.862300000000005</c:v>
                </c:pt>
                <c:pt idx="1644">
                  <c:v>69.892700000000005</c:v>
                </c:pt>
                <c:pt idx="1645">
                  <c:v>69.923000000000002</c:v>
                </c:pt>
                <c:pt idx="1646">
                  <c:v>69.953400000000002</c:v>
                </c:pt>
                <c:pt idx="1647">
                  <c:v>69.983699999999999</c:v>
                </c:pt>
                <c:pt idx="1648">
                  <c:v>70.013999999999996</c:v>
                </c:pt>
                <c:pt idx="1649">
                  <c:v>70.044399999999996</c:v>
                </c:pt>
                <c:pt idx="1650">
                  <c:v>70.074700000000007</c:v>
                </c:pt>
                <c:pt idx="1651">
                  <c:v>70.105099999999993</c:v>
                </c:pt>
                <c:pt idx="1652">
                  <c:v>70.135400000000004</c:v>
                </c:pt>
                <c:pt idx="1653">
                  <c:v>70.165800000000004</c:v>
                </c:pt>
                <c:pt idx="1654">
                  <c:v>70.196100000000001</c:v>
                </c:pt>
                <c:pt idx="1655">
                  <c:v>70.226500000000001</c:v>
                </c:pt>
                <c:pt idx="1656">
                  <c:v>70.256799999999998</c:v>
                </c:pt>
                <c:pt idx="1657">
                  <c:v>70.287199999999999</c:v>
                </c:pt>
                <c:pt idx="1658">
                  <c:v>70.317499999999995</c:v>
                </c:pt>
                <c:pt idx="1659">
                  <c:v>70.347899999999996</c:v>
                </c:pt>
                <c:pt idx="1660">
                  <c:v>70.378200000000007</c:v>
                </c:pt>
                <c:pt idx="1661">
                  <c:v>70.408600000000007</c:v>
                </c:pt>
                <c:pt idx="1662">
                  <c:v>70.438900000000004</c:v>
                </c:pt>
                <c:pt idx="1663">
                  <c:v>70.469300000000004</c:v>
                </c:pt>
                <c:pt idx="1664">
                  <c:v>70.499600000000001</c:v>
                </c:pt>
                <c:pt idx="1665">
                  <c:v>70.529899999999998</c:v>
                </c:pt>
                <c:pt idx="1666">
                  <c:v>70.560299999999998</c:v>
                </c:pt>
                <c:pt idx="1667">
                  <c:v>70.590599999999995</c:v>
                </c:pt>
                <c:pt idx="1668">
                  <c:v>70.620999999999995</c:v>
                </c:pt>
                <c:pt idx="1669">
                  <c:v>70.651300000000006</c:v>
                </c:pt>
                <c:pt idx="1670">
                  <c:v>70.681700000000006</c:v>
                </c:pt>
                <c:pt idx="1671">
                  <c:v>70.712000000000003</c:v>
                </c:pt>
                <c:pt idx="1672">
                  <c:v>70.742400000000004</c:v>
                </c:pt>
                <c:pt idx="1673">
                  <c:v>70.7727</c:v>
                </c:pt>
                <c:pt idx="1674">
                  <c:v>70.803100000000001</c:v>
                </c:pt>
                <c:pt idx="1675">
                  <c:v>70.833399999999997</c:v>
                </c:pt>
                <c:pt idx="1676">
                  <c:v>70.863799999999998</c:v>
                </c:pt>
                <c:pt idx="1677">
                  <c:v>70.894099999999995</c:v>
                </c:pt>
                <c:pt idx="1678">
                  <c:v>70.924499999999995</c:v>
                </c:pt>
                <c:pt idx="1679">
                  <c:v>70.954800000000006</c:v>
                </c:pt>
                <c:pt idx="1680">
                  <c:v>70.985200000000006</c:v>
                </c:pt>
                <c:pt idx="1681">
                  <c:v>71.015500000000003</c:v>
                </c:pt>
                <c:pt idx="1682">
                  <c:v>71.045900000000003</c:v>
                </c:pt>
                <c:pt idx="1683">
                  <c:v>71.0762</c:v>
                </c:pt>
                <c:pt idx="1684">
                  <c:v>71.106499999999997</c:v>
                </c:pt>
                <c:pt idx="1685">
                  <c:v>71.136899999999997</c:v>
                </c:pt>
                <c:pt idx="1686">
                  <c:v>71.167199999999994</c:v>
                </c:pt>
                <c:pt idx="1687">
                  <c:v>71.197599999999994</c:v>
                </c:pt>
                <c:pt idx="1688">
                  <c:v>71.227900000000005</c:v>
                </c:pt>
                <c:pt idx="1689">
                  <c:v>71.258300000000006</c:v>
                </c:pt>
                <c:pt idx="1690">
                  <c:v>71.288600000000002</c:v>
                </c:pt>
                <c:pt idx="1691">
                  <c:v>71.319000000000003</c:v>
                </c:pt>
                <c:pt idx="1692">
                  <c:v>71.349299999999999</c:v>
                </c:pt>
                <c:pt idx="1693">
                  <c:v>71.3797</c:v>
                </c:pt>
                <c:pt idx="1694">
                  <c:v>71.41</c:v>
                </c:pt>
                <c:pt idx="1695">
                  <c:v>71.440399999999997</c:v>
                </c:pt>
                <c:pt idx="1696">
                  <c:v>71.470699999999994</c:v>
                </c:pt>
                <c:pt idx="1697">
                  <c:v>71.501099999999994</c:v>
                </c:pt>
                <c:pt idx="1698">
                  <c:v>71.531400000000005</c:v>
                </c:pt>
                <c:pt idx="1699">
                  <c:v>71.561800000000005</c:v>
                </c:pt>
                <c:pt idx="1700">
                  <c:v>71.592100000000002</c:v>
                </c:pt>
                <c:pt idx="1701">
                  <c:v>71.622500000000002</c:v>
                </c:pt>
                <c:pt idx="1702">
                  <c:v>71.652799999999999</c:v>
                </c:pt>
                <c:pt idx="1703">
                  <c:v>71.683099999999996</c:v>
                </c:pt>
                <c:pt idx="1704">
                  <c:v>71.713499999999996</c:v>
                </c:pt>
                <c:pt idx="1705">
                  <c:v>71.743799999999993</c:v>
                </c:pt>
                <c:pt idx="1706">
                  <c:v>71.774199999999993</c:v>
                </c:pt>
                <c:pt idx="1707">
                  <c:v>71.804500000000004</c:v>
                </c:pt>
                <c:pt idx="1708">
                  <c:v>71.834900000000005</c:v>
                </c:pt>
                <c:pt idx="1709">
                  <c:v>71.865200000000002</c:v>
                </c:pt>
                <c:pt idx="1710">
                  <c:v>71.895600000000002</c:v>
                </c:pt>
                <c:pt idx="1711">
                  <c:v>71.925899999999999</c:v>
                </c:pt>
                <c:pt idx="1712">
                  <c:v>71.956299999999999</c:v>
                </c:pt>
                <c:pt idx="1713">
                  <c:v>71.986599999999996</c:v>
                </c:pt>
                <c:pt idx="1714">
                  <c:v>72.016999999999996</c:v>
                </c:pt>
                <c:pt idx="1715">
                  <c:v>72.047300000000007</c:v>
                </c:pt>
                <c:pt idx="1716">
                  <c:v>72.077699999999993</c:v>
                </c:pt>
                <c:pt idx="1717">
                  <c:v>72.108000000000004</c:v>
                </c:pt>
                <c:pt idx="1718">
                  <c:v>72.138400000000004</c:v>
                </c:pt>
                <c:pt idx="1719">
                  <c:v>72.168700000000001</c:v>
                </c:pt>
                <c:pt idx="1720">
                  <c:v>72.198999999999998</c:v>
                </c:pt>
                <c:pt idx="1721">
                  <c:v>72.229399999999998</c:v>
                </c:pt>
                <c:pt idx="1722">
                  <c:v>72.259699999999995</c:v>
                </c:pt>
                <c:pt idx="1723">
                  <c:v>72.290099999999995</c:v>
                </c:pt>
                <c:pt idx="1724">
                  <c:v>72.320400000000006</c:v>
                </c:pt>
                <c:pt idx="1725">
                  <c:v>72.350800000000007</c:v>
                </c:pt>
                <c:pt idx="1726">
                  <c:v>72.381100000000004</c:v>
                </c:pt>
                <c:pt idx="1727">
                  <c:v>72.411500000000004</c:v>
                </c:pt>
                <c:pt idx="1728">
                  <c:v>72.441800000000001</c:v>
                </c:pt>
                <c:pt idx="1729">
                  <c:v>72.472200000000001</c:v>
                </c:pt>
                <c:pt idx="1730">
                  <c:v>72.502499999999998</c:v>
                </c:pt>
                <c:pt idx="1731">
                  <c:v>72.532899999999998</c:v>
                </c:pt>
                <c:pt idx="1732">
                  <c:v>72.563199999999995</c:v>
                </c:pt>
                <c:pt idx="1733">
                  <c:v>72.593599999999995</c:v>
                </c:pt>
                <c:pt idx="1734">
                  <c:v>72.623900000000006</c:v>
                </c:pt>
                <c:pt idx="1735">
                  <c:v>72.654300000000006</c:v>
                </c:pt>
                <c:pt idx="1736">
                  <c:v>72.684600000000003</c:v>
                </c:pt>
                <c:pt idx="1737">
                  <c:v>72.715000000000003</c:v>
                </c:pt>
                <c:pt idx="1738">
                  <c:v>72.7453</c:v>
                </c:pt>
                <c:pt idx="1739">
                  <c:v>72.775599999999997</c:v>
                </c:pt>
                <c:pt idx="1740">
                  <c:v>72.805999999999997</c:v>
                </c:pt>
                <c:pt idx="1741">
                  <c:v>72.836299999999994</c:v>
                </c:pt>
                <c:pt idx="1742">
                  <c:v>72.866699999999994</c:v>
                </c:pt>
                <c:pt idx="1743">
                  <c:v>72.897000000000006</c:v>
                </c:pt>
                <c:pt idx="1744">
                  <c:v>72.927400000000006</c:v>
                </c:pt>
                <c:pt idx="1745">
                  <c:v>72.957700000000003</c:v>
                </c:pt>
                <c:pt idx="1746">
                  <c:v>72.988100000000003</c:v>
                </c:pt>
                <c:pt idx="1747">
                  <c:v>73.0184</c:v>
                </c:pt>
                <c:pt idx="1748">
                  <c:v>73.0488</c:v>
                </c:pt>
                <c:pt idx="1749">
                  <c:v>73.079099999999997</c:v>
                </c:pt>
                <c:pt idx="1750">
                  <c:v>73.109499999999997</c:v>
                </c:pt>
                <c:pt idx="1751">
                  <c:v>73.139799999999994</c:v>
                </c:pt>
                <c:pt idx="1752">
                  <c:v>73.170199999999994</c:v>
                </c:pt>
                <c:pt idx="1753">
                  <c:v>73.200500000000005</c:v>
                </c:pt>
                <c:pt idx="1754">
                  <c:v>73.230900000000005</c:v>
                </c:pt>
                <c:pt idx="1755">
                  <c:v>73.261200000000002</c:v>
                </c:pt>
                <c:pt idx="1756">
                  <c:v>73.291600000000003</c:v>
                </c:pt>
                <c:pt idx="1757">
                  <c:v>73.321899999999999</c:v>
                </c:pt>
                <c:pt idx="1758">
                  <c:v>73.352199999999996</c:v>
                </c:pt>
                <c:pt idx="1759">
                  <c:v>73.382599999999996</c:v>
                </c:pt>
                <c:pt idx="1760">
                  <c:v>73.412899999999993</c:v>
                </c:pt>
                <c:pt idx="1761">
                  <c:v>73.443299999999994</c:v>
                </c:pt>
                <c:pt idx="1762">
                  <c:v>73.473600000000005</c:v>
                </c:pt>
                <c:pt idx="1763">
                  <c:v>73.504000000000005</c:v>
                </c:pt>
                <c:pt idx="1764">
                  <c:v>73.534300000000002</c:v>
                </c:pt>
                <c:pt idx="1765">
                  <c:v>73.564700000000002</c:v>
                </c:pt>
                <c:pt idx="1766">
                  <c:v>73.594999999999999</c:v>
                </c:pt>
                <c:pt idx="1767">
                  <c:v>73.625399999999999</c:v>
                </c:pt>
                <c:pt idx="1768">
                  <c:v>73.655699999999996</c:v>
                </c:pt>
                <c:pt idx="1769">
                  <c:v>73.686099999999996</c:v>
                </c:pt>
                <c:pt idx="1770">
                  <c:v>73.716399999999993</c:v>
                </c:pt>
                <c:pt idx="1771">
                  <c:v>73.746799999999993</c:v>
                </c:pt>
                <c:pt idx="1772">
                  <c:v>73.777100000000004</c:v>
                </c:pt>
                <c:pt idx="1773">
                  <c:v>73.807500000000005</c:v>
                </c:pt>
                <c:pt idx="1774">
                  <c:v>73.837800000000001</c:v>
                </c:pt>
                <c:pt idx="1775">
                  <c:v>73.868099999999998</c:v>
                </c:pt>
                <c:pt idx="1776">
                  <c:v>73.898499999999999</c:v>
                </c:pt>
                <c:pt idx="1777">
                  <c:v>73.928799999999995</c:v>
                </c:pt>
                <c:pt idx="1778">
                  <c:v>73.959199999999996</c:v>
                </c:pt>
                <c:pt idx="1779">
                  <c:v>73.989500000000007</c:v>
                </c:pt>
                <c:pt idx="1780">
                  <c:v>74.019900000000007</c:v>
                </c:pt>
                <c:pt idx="1781">
                  <c:v>74.050200000000004</c:v>
                </c:pt>
                <c:pt idx="1782">
                  <c:v>74.080600000000004</c:v>
                </c:pt>
                <c:pt idx="1783">
                  <c:v>74.110900000000001</c:v>
                </c:pt>
                <c:pt idx="1784">
                  <c:v>74.141300000000001</c:v>
                </c:pt>
                <c:pt idx="1785">
                  <c:v>74.171599999999998</c:v>
                </c:pt>
                <c:pt idx="1786">
                  <c:v>74.201999999999998</c:v>
                </c:pt>
                <c:pt idx="1787">
                  <c:v>74.232299999999995</c:v>
                </c:pt>
                <c:pt idx="1788">
                  <c:v>74.262699999999995</c:v>
                </c:pt>
                <c:pt idx="1789">
                  <c:v>74.293000000000006</c:v>
                </c:pt>
                <c:pt idx="1790">
                  <c:v>74.323400000000007</c:v>
                </c:pt>
                <c:pt idx="1791">
                  <c:v>74.353700000000003</c:v>
                </c:pt>
                <c:pt idx="1792">
                  <c:v>74.384100000000004</c:v>
                </c:pt>
                <c:pt idx="1793">
                  <c:v>74.414400000000001</c:v>
                </c:pt>
                <c:pt idx="1794">
                  <c:v>74.444699999999997</c:v>
                </c:pt>
                <c:pt idx="1795">
                  <c:v>74.475099999999998</c:v>
                </c:pt>
                <c:pt idx="1796">
                  <c:v>74.505399999999995</c:v>
                </c:pt>
                <c:pt idx="1797">
                  <c:v>74.535799999999995</c:v>
                </c:pt>
                <c:pt idx="1798">
                  <c:v>74.566100000000006</c:v>
                </c:pt>
                <c:pt idx="1799">
                  <c:v>74.596500000000006</c:v>
                </c:pt>
                <c:pt idx="1800">
                  <c:v>74.626800000000003</c:v>
                </c:pt>
                <c:pt idx="1801">
                  <c:v>74.657200000000003</c:v>
                </c:pt>
                <c:pt idx="1802">
                  <c:v>74.6875</c:v>
                </c:pt>
                <c:pt idx="1803">
                  <c:v>74.7179</c:v>
                </c:pt>
                <c:pt idx="1804">
                  <c:v>74.748199999999997</c:v>
                </c:pt>
                <c:pt idx="1805">
                  <c:v>74.778599999999997</c:v>
                </c:pt>
                <c:pt idx="1806">
                  <c:v>74.808899999999994</c:v>
                </c:pt>
                <c:pt idx="1807">
                  <c:v>74.839299999999994</c:v>
                </c:pt>
                <c:pt idx="1808">
                  <c:v>74.869600000000005</c:v>
                </c:pt>
                <c:pt idx="1809">
                  <c:v>74.900000000000006</c:v>
                </c:pt>
                <c:pt idx="1810">
                  <c:v>74.930300000000003</c:v>
                </c:pt>
                <c:pt idx="1811">
                  <c:v>74.960700000000003</c:v>
                </c:pt>
                <c:pt idx="1812">
                  <c:v>74.991</c:v>
                </c:pt>
                <c:pt idx="1813">
                  <c:v>75.021299999999997</c:v>
                </c:pt>
                <c:pt idx="1814">
                  <c:v>75.051699999999997</c:v>
                </c:pt>
                <c:pt idx="1815">
                  <c:v>75.081999999999994</c:v>
                </c:pt>
                <c:pt idx="1816">
                  <c:v>75.112399999999994</c:v>
                </c:pt>
                <c:pt idx="1817">
                  <c:v>75.142700000000005</c:v>
                </c:pt>
                <c:pt idx="1818">
                  <c:v>75.173100000000005</c:v>
                </c:pt>
                <c:pt idx="1819">
                  <c:v>75.203400000000002</c:v>
                </c:pt>
                <c:pt idx="1820">
                  <c:v>75.233800000000002</c:v>
                </c:pt>
                <c:pt idx="1821">
                  <c:v>75.264099999999999</c:v>
                </c:pt>
                <c:pt idx="1822">
                  <c:v>75.294499999999999</c:v>
                </c:pt>
                <c:pt idx="1823">
                  <c:v>75.324799999999996</c:v>
                </c:pt>
                <c:pt idx="1824">
                  <c:v>75.355199999999996</c:v>
                </c:pt>
                <c:pt idx="1825">
                  <c:v>75.385499999999993</c:v>
                </c:pt>
                <c:pt idx="1826">
                  <c:v>75.415899999999993</c:v>
                </c:pt>
                <c:pt idx="1827">
                  <c:v>75.446200000000005</c:v>
                </c:pt>
                <c:pt idx="1828">
                  <c:v>75.476600000000005</c:v>
                </c:pt>
                <c:pt idx="1829">
                  <c:v>75.506900000000002</c:v>
                </c:pt>
                <c:pt idx="1830">
                  <c:v>75.537300000000002</c:v>
                </c:pt>
                <c:pt idx="1831">
                  <c:v>75.567599999999999</c:v>
                </c:pt>
                <c:pt idx="1832">
                  <c:v>75.597899999999996</c:v>
                </c:pt>
                <c:pt idx="1833">
                  <c:v>75.628299999999996</c:v>
                </c:pt>
                <c:pt idx="1834">
                  <c:v>75.658600000000007</c:v>
                </c:pt>
                <c:pt idx="1835">
                  <c:v>75.688999999999993</c:v>
                </c:pt>
                <c:pt idx="1836">
                  <c:v>75.719300000000004</c:v>
                </c:pt>
                <c:pt idx="1837">
                  <c:v>75.749700000000004</c:v>
                </c:pt>
                <c:pt idx="1838">
                  <c:v>75.78</c:v>
                </c:pt>
                <c:pt idx="1839">
                  <c:v>75.810400000000001</c:v>
                </c:pt>
                <c:pt idx="1840">
                  <c:v>75.840699999999998</c:v>
                </c:pt>
                <c:pt idx="1841">
                  <c:v>75.871099999999998</c:v>
                </c:pt>
                <c:pt idx="1842">
                  <c:v>75.901399999999995</c:v>
                </c:pt>
                <c:pt idx="1843">
                  <c:v>75.931799999999996</c:v>
                </c:pt>
                <c:pt idx="1844">
                  <c:v>75.962100000000007</c:v>
                </c:pt>
                <c:pt idx="1845">
                  <c:v>75.992500000000007</c:v>
                </c:pt>
                <c:pt idx="1846">
                  <c:v>76.022800000000004</c:v>
                </c:pt>
                <c:pt idx="1847">
                  <c:v>76.053200000000004</c:v>
                </c:pt>
                <c:pt idx="1848">
                  <c:v>76.083500000000001</c:v>
                </c:pt>
                <c:pt idx="1849">
                  <c:v>76.113799999999998</c:v>
                </c:pt>
                <c:pt idx="1850">
                  <c:v>76.144199999999998</c:v>
                </c:pt>
                <c:pt idx="1851">
                  <c:v>76.174499999999995</c:v>
                </c:pt>
                <c:pt idx="1852">
                  <c:v>76.204899999999995</c:v>
                </c:pt>
                <c:pt idx="1853">
                  <c:v>76.235200000000006</c:v>
                </c:pt>
                <c:pt idx="1854">
                  <c:v>76.265600000000006</c:v>
                </c:pt>
                <c:pt idx="1855">
                  <c:v>76.295900000000003</c:v>
                </c:pt>
                <c:pt idx="1856">
                  <c:v>76.326300000000003</c:v>
                </c:pt>
                <c:pt idx="1857">
                  <c:v>76.3566</c:v>
                </c:pt>
                <c:pt idx="1858">
                  <c:v>76.387</c:v>
                </c:pt>
                <c:pt idx="1859">
                  <c:v>76.417299999999997</c:v>
                </c:pt>
                <c:pt idx="1860">
                  <c:v>76.447699999999998</c:v>
                </c:pt>
                <c:pt idx="1861">
                  <c:v>76.477999999999994</c:v>
                </c:pt>
                <c:pt idx="1862">
                  <c:v>76.508399999999995</c:v>
                </c:pt>
                <c:pt idx="1863">
                  <c:v>76.538700000000006</c:v>
                </c:pt>
                <c:pt idx="1864">
                  <c:v>76.569100000000006</c:v>
                </c:pt>
                <c:pt idx="1865">
                  <c:v>76.599400000000003</c:v>
                </c:pt>
                <c:pt idx="1866">
                  <c:v>76.629800000000003</c:v>
                </c:pt>
                <c:pt idx="1867">
                  <c:v>76.6601</c:v>
                </c:pt>
                <c:pt idx="1868">
                  <c:v>76.690399999999997</c:v>
                </c:pt>
                <c:pt idx="1869">
                  <c:v>76.720799999999997</c:v>
                </c:pt>
                <c:pt idx="1870">
                  <c:v>76.751099999999994</c:v>
                </c:pt>
                <c:pt idx="1871">
                  <c:v>76.781499999999994</c:v>
                </c:pt>
                <c:pt idx="1872">
                  <c:v>76.811800000000005</c:v>
                </c:pt>
                <c:pt idx="1873">
                  <c:v>76.842200000000005</c:v>
                </c:pt>
                <c:pt idx="1874">
                  <c:v>76.872500000000002</c:v>
                </c:pt>
                <c:pt idx="1875">
                  <c:v>76.902900000000002</c:v>
                </c:pt>
                <c:pt idx="1876">
                  <c:v>76.933199999999999</c:v>
                </c:pt>
                <c:pt idx="1877">
                  <c:v>76.9636</c:v>
                </c:pt>
                <c:pt idx="1878">
                  <c:v>76.993899999999996</c:v>
                </c:pt>
                <c:pt idx="1879">
                  <c:v>77.024299999999997</c:v>
                </c:pt>
                <c:pt idx="1880">
                  <c:v>77.054599999999994</c:v>
                </c:pt>
                <c:pt idx="1881">
                  <c:v>77.084999999999994</c:v>
                </c:pt>
                <c:pt idx="1882">
                  <c:v>77.115300000000005</c:v>
                </c:pt>
                <c:pt idx="1883">
                  <c:v>77.145700000000005</c:v>
                </c:pt>
                <c:pt idx="1884">
                  <c:v>77.176000000000002</c:v>
                </c:pt>
                <c:pt idx="1885">
                  <c:v>77.206400000000002</c:v>
                </c:pt>
                <c:pt idx="1886">
                  <c:v>77.236699999999999</c:v>
                </c:pt>
                <c:pt idx="1887">
                  <c:v>77.266999999999996</c:v>
                </c:pt>
                <c:pt idx="1888">
                  <c:v>77.297399999999996</c:v>
                </c:pt>
                <c:pt idx="1889">
                  <c:v>77.327699999999993</c:v>
                </c:pt>
                <c:pt idx="1890">
                  <c:v>77.358099999999993</c:v>
                </c:pt>
                <c:pt idx="1891">
                  <c:v>77.388400000000004</c:v>
                </c:pt>
                <c:pt idx="1892">
                  <c:v>77.418800000000005</c:v>
                </c:pt>
                <c:pt idx="1893">
                  <c:v>77.449100000000001</c:v>
                </c:pt>
                <c:pt idx="1894">
                  <c:v>77.479500000000002</c:v>
                </c:pt>
                <c:pt idx="1895">
                  <c:v>77.509799999999998</c:v>
                </c:pt>
                <c:pt idx="1896">
                  <c:v>77.540199999999999</c:v>
                </c:pt>
                <c:pt idx="1897">
                  <c:v>77.570499999999996</c:v>
                </c:pt>
                <c:pt idx="1898">
                  <c:v>77.600899999999996</c:v>
                </c:pt>
                <c:pt idx="1899">
                  <c:v>77.631200000000007</c:v>
                </c:pt>
                <c:pt idx="1900">
                  <c:v>77.661600000000007</c:v>
                </c:pt>
                <c:pt idx="1901">
                  <c:v>77.691900000000004</c:v>
                </c:pt>
                <c:pt idx="1902">
                  <c:v>77.722300000000004</c:v>
                </c:pt>
                <c:pt idx="1903">
                  <c:v>77.752600000000001</c:v>
                </c:pt>
                <c:pt idx="1904">
                  <c:v>77.782899999999998</c:v>
                </c:pt>
                <c:pt idx="1905">
                  <c:v>77.813299999999998</c:v>
                </c:pt>
                <c:pt idx="1906">
                  <c:v>77.843599999999995</c:v>
                </c:pt>
                <c:pt idx="1907">
                  <c:v>77.873999999999995</c:v>
                </c:pt>
                <c:pt idx="1908">
                  <c:v>77.904300000000006</c:v>
                </c:pt>
                <c:pt idx="1909">
                  <c:v>77.934700000000007</c:v>
                </c:pt>
                <c:pt idx="1910">
                  <c:v>77.965000000000003</c:v>
                </c:pt>
                <c:pt idx="1911">
                  <c:v>77.995400000000004</c:v>
                </c:pt>
                <c:pt idx="1912">
                  <c:v>78.025700000000001</c:v>
                </c:pt>
                <c:pt idx="1913">
                  <c:v>78.056100000000001</c:v>
                </c:pt>
                <c:pt idx="1914">
                  <c:v>78.086399999999998</c:v>
                </c:pt>
                <c:pt idx="1915">
                  <c:v>78.116799999999998</c:v>
                </c:pt>
                <c:pt idx="1916">
                  <c:v>78.147099999999995</c:v>
                </c:pt>
                <c:pt idx="1917">
                  <c:v>78.177499999999995</c:v>
                </c:pt>
                <c:pt idx="1918">
                  <c:v>78.207800000000006</c:v>
                </c:pt>
                <c:pt idx="1919">
                  <c:v>78.238200000000006</c:v>
                </c:pt>
                <c:pt idx="1920">
                  <c:v>78.268500000000003</c:v>
                </c:pt>
                <c:pt idx="1921">
                  <c:v>78.298900000000003</c:v>
                </c:pt>
                <c:pt idx="1922">
                  <c:v>78.3292</c:v>
                </c:pt>
                <c:pt idx="1923">
                  <c:v>78.359499999999997</c:v>
                </c:pt>
                <c:pt idx="1924">
                  <c:v>78.389899999999997</c:v>
                </c:pt>
                <c:pt idx="1925">
                  <c:v>78.420199999999994</c:v>
                </c:pt>
                <c:pt idx="1926">
                  <c:v>78.450599999999994</c:v>
                </c:pt>
                <c:pt idx="1927">
                  <c:v>78.480900000000005</c:v>
                </c:pt>
                <c:pt idx="1928">
                  <c:v>78.511300000000006</c:v>
                </c:pt>
                <c:pt idx="1929">
                  <c:v>78.541600000000003</c:v>
                </c:pt>
                <c:pt idx="1930">
                  <c:v>78.572000000000003</c:v>
                </c:pt>
                <c:pt idx="1931">
                  <c:v>78.6023</c:v>
                </c:pt>
                <c:pt idx="1932">
                  <c:v>78.6327</c:v>
                </c:pt>
                <c:pt idx="1933">
                  <c:v>78.662999999999997</c:v>
                </c:pt>
                <c:pt idx="1934">
                  <c:v>78.693399999999997</c:v>
                </c:pt>
                <c:pt idx="1935">
                  <c:v>78.723699999999994</c:v>
                </c:pt>
                <c:pt idx="1936">
                  <c:v>78.754099999999994</c:v>
                </c:pt>
                <c:pt idx="1937">
                  <c:v>78.784400000000005</c:v>
                </c:pt>
                <c:pt idx="1938">
                  <c:v>78.814800000000005</c:v>
                </c:pt>
                <c:pt idx="1939">
                  <c:v>78.845100000000002</c:v>
                </c:pt>
                <c:pt idx="1940">
                  <c:v>78.875500000000002</c:v>
                </c:pt>
                <c:pt idx="1941">
                  <c:v>78.905799999999999</c:v>
                </c:pt>
                <c:pt idx="1942">
                  <c:v>78.936099999999996</c:v>
                </c:pt>
                <c:pt idx="1943">
                  <c:v>78.966499999999996</c:v>
                </c:pt>
                <c:pt idx="1944">
                  <c:v>78.996799999999993</c:v>
                </c:pt>
                <c:pt idx="1945">
                  <c:v>79.027199999999993</c:v>
                </c:pt>
                <c:pt idx="1946">
                  <c:v>79.057500000000005</c:v>
                </c:pt>
                <c:pt idx="1947">
                  <c:v>79.087900000000005</c:v>
                </c:pt>
                <c:pt idx="1948">
                  <c:v>79.118200000000002</c:v>
                </c:pt>
                <c:pt idx="1949">
                  <c:v>79.148600000000002</c:v>
                </c:pt>
                <c:pt idx="1950">
                  <c:v>79.178899999999999</c:v>
                </c:pt>
                <c:pt idx="1951">
                  <c:v>79.209299999999999</c:v>
                </c:pt>
                <c:pt idx="1952">
                  <c:v>79.239599999999996</c:v>
                </c:pt>
                <c:pt idx="1953">
                  <c:v>79.27</c:v>
                </c:pt>
                <c:pt idx="1954">
                  <c:v>79.300299999999993</c:v>
                </c:pt>
                <c:pt idx="1955">
                  <c:v>79.330699999999993</c:v>
                </c:pt>
                <c:pt idx="1956">
                  <c:v>79.361000000000004</c:v>
                </c:pt>
                <c:pt idx="1957">
                  <c:v>79.391400000000004</c:v>
                </c:pt>
                <c:pt idx="1958">
                  <c:v>79.421700000000001</c:v>
                </c:pt>
                <c:pt idx="1959">
                  <c:v>79.451999999999998</c:v>
                </c:pt>
                <c:pt idx="1960">
                  <c:v>79.482399999999998</c:v>
                </c:pt>
                <c:pt idx="1961">
                  <c:v>79.512699999999995</c:v>
                </c:pt>
                <c:pt idx="1962">
                  <c:v>79.543099999999995</c:v>
                </c:pt>
                <c:pt idx="1963">
                  <c:v>79.573400000000007</c:v>
                </c:pt>
                <c:pt idx="1964">
                  <c:v>79.603800000000007</c:v>
                </c:pt>
                <c:pt idx="1965">
                  <c:v>79.634100000000004</c:v>
                </c:pt>
                <c:pt idx="1966">
                  <c:v>79.664500000000004</c:v>
                </c:pt>
                <c:pt idx="1967">
                  <c:v>79.694800000000001</c:v>
                </c:pt>
                <c:pt idx="1968">
                  <c:v>79.725200000000001</c:v>
                </c:pt>
                <c:pt idx="1969">
                  <c:v>79.755499999999998</c:v>
                </c:pt>
                <c:pt idx="1970">
                  <c:v>79.785899999999998</c:v>
                </c:pt>
                <c:pt idx="1971">
                  <c:v>79.816199999999995</c:v>
                </c:pt>
                <c:pt idx="1972">
                  <c:v>79.846599999999995</c:v>
                </c:pt>
                <c:pt idx="1973">
                  <c:v>79.876900000000006</c:v>
                </c:pt>
                <c:pt idx="1974">
                  <c:v>79.907300000000006</c:v>
                </c:pt>
                <c:pt idx="1975">
                  <c:v>79.937600000000003</c:v>
                </c:pt>
                <c:pt idx="1976">
                  <c:v>79.968000000000004</c:v>
                </c:pt>
                <c:pt idx="1977">
                  <c:v>79.9983</c:v>
                </c:pt>
              </c:numCache>
            </c:numRef>
          </c:xVal>
          <c:yVal>
            <c:numRef>
              <c:f>Foglio1!$C:$C</c:f>
              <c:numCache>
                <c:formatCode>General</c:formatCode>
                <c:ptCount val="1048576"/>
                <c:pt idx="0">
                  <c:v>1534</c:v>
                </c:pt>
                <c:pt idx="1">
                  <c:v>1547</c:v>
                </c:pt>
                <c:pt idx="2">
                  <c:v>1532</c:v>
                </c:pt>
                <c:pt idx="3">
                  <c:v>1532</c:v>
                </c:pt>
                <c:pt idx="4">
                  <c:v>1540</c:v>
                </c:pt>
                <c:pt idx="5">
                  <c:v>1549</c:v>
                </c:pt>
                <c:pt idx="6">
                  <c:v>1552</c:v>
                </c:pt>
                <c:pt idx="7">
                  <c:v>1531</c:v>
                </c:pt>
                <c:pt idx="8">
                  <c:v>1539</c:v>
                </c:pt>
                <c:pt idx="9">
                  <c:v>1536</c:v>
                </c:pt>
                <c:pt idx="10">
                  <c:v>1537</c:v>
                </c:pt>
                <c:pt idx="11">
                  <c:v>1548</c:v>
                </c:pt>
                <c:pt idx="12">
                  <c:v>1536</c:v>
                </c:pt>
                <c:pt idx="13">
                  <c:v>1535</c:v>
                </c:pt>
                <c:pt idx="14">
                  <c:v>1532</c:v>
                </c:pt>
                <c:pt idx="15">
                  <c:v>1536</c:v>
                </c:pt>
                <c:pt idx="16">
                  <c:v>1537</c:v>
                </c:pt>
                <c:pt idx="17">
                  <c:v>1535</c:v>
                </c:pt>
                <c:pt idx="18">
                  <c:v>1537</c:v>
                </c:pt>
                <c:pt idx="19">
                  <c:v>1546</c:v>
                </c:pt>
                <c:pt idx="20">
                  <c:v>1542</c:v>
                </c:pt>
                <c:pt idx="21">
                  <c:v>1538</c:v>
                </c:pt>
                <c:pt idx="22">
                  <c:v>1528</c:v>
                </c:pt>
                <c:pt idx="23">
                  <c:v>1544</c:v>
                </c:pt>
                <c:pt idx="24">
                  <c:v>1551</c:v>
                </c:pt>
                <c:pt idx="25">
                  <c:v>1535</c:v>
                </c:pt>
                <c:pt idx="26">
                  <c:v>1532</c:v>
                </c:pt>
                <c:pt idx="27">
                  <c:v>1546</c:v>
                </c:pt>
                <c:pt idx="28">
                  <c:v>1551</c:v>
                </c:pt>
                <c:pt idx="29">
                  <c:v>1545</c:v>
                </c:pt>
                <c:pt idx="30">
                  <c:v>1546</c:v>
                </c:pt>
                <c:pt idx="31">
                  <c:v>1537</c:v>
                </c:pt>
                <c:pt idx="32">
                  <c:v>1538</c:v>
                </c:pt>
                <c:pt idx="33">
                  <c:v>1534</c:v>
                </c:pt>
                <c:pt idx="34">
                  <c:v>1532</c:v>
                </c:pt>
                <c:pt idx="35">
                  <c:v>1532</c:v>
                </c:pt>
                <c:pt idx="36">
                  <c:v>1553</c:v>
                </c:pt>
                <c:pt idx="37">
                  <c:v>1542</c:v>
                </c:pt>
                <c:pt idx="38">
                  <c:v>1539</c:v>
                </c:pt>
                <c:pt idx="39">
                  <c:v>1538</c:v>
                </c:pt>
                <c:pt idx="40">
                  <c:v>1537</c:v>
                </c:pt>
                <c:pt idx="41">
                  <c:v>1545</c:v>
                </c:pt>
                <c:pt idx="42">
                  <c:v>1544</c:v>
                </c:pt>
                <c:pt idx="43">
                  <c:v>1549</c:v>
                </c:pt>
                <c:pt idx="44">
                  <c:v>1549</c:v>
                </c:pt>
                <c:pt idx="45">
                  <c:v>1538</c:v>
                </c:pt>
                <c:pt idx="46">
                  <c:v>1539</c:v>
                </c:pt>
                <c:pt idx="47">
                  <c:v>1558</c:v>
                </c:pt>
                <c:pt idx="48">
                  <c:v>1549</c:v>
                </c:pt>
                <c:pt idx="49">
                  <c:v>1539</c:v>
                </c:pt>
                <c:pt idx="50">
                  <c:v>1529</c:v>
                </c:pt>
                <c:pt idx="51">
                  <c:v>1538</c:v>
                </c:pt>
                <c:pt idx="52">
                  <c:v>1540</c:v>
                </c:pt>
                <c:pt idx="53">
                  <c:v>1542</c:v>
                </c:pt>
                <c:pt idx="54">
                  <c:v>1537</c:v>
                </c:pt>
                <c:pt idx="55">
                  <c:v>1541</c:v>
                </c:pt>
                <c:pt idx="56">
                  <c:v>1540</c:v>
                </c:pt>
                <c:pt idx="57">
                  <c:v>1540</c:v>
                </c:pt>
                <c:pt idx="58">
                  <c:v>1546</c:v>
                </c:pt>
                <c:pt idx="59">
                  <c:v>1543</c:v>
                </c:pt>
                <c:pt idx="60">
                  <c:v>1544</c:v>
                </c:pt>
                <c:pt idx="61">
                  <c:v>1539</c:v>
                </c:pt>
                <c:pt idx="62">
                  <c:v>1548</c:v>
                </c:pt>
                <c:pt idx="63">
                  <c:v>1554</c:v>
                </c:pt>
                <c:pt idx="64">
                  <c:v>1550</c:v>
                </c:pt>
                <c:pt idx="65">
                  <c:v>1548</c:v>
                </c:pt>
                <c:pt idx="66">
                  <c:v>1542</c:v>
                </c:pt>
                <c:pt idx="67">
                  <c:v>1541</c:v>
                </c:pt>
                <c:pt idx="68">
                  <c:v>1543</c:v>
                </c:pt>
                <c:pt idx="69">
                  <c:v>1543</c:v>
                </c:pt>
                <c:pt idx="70">
                  <c:v>1568</c:v>
                </c:pt>
                <c:pt idx="71">
                  <c:v>1537</c:v>
                </c:pt>
                <c:pt idx="72">
                  <c:v>1549</c:v>
                </c:pt>
                <c:pt idx="73">
                  <c:v>1546</c:v>
                </c:pt>
                <c:pt idx="74">
                  <c:v>1545</c:v>
                </c:pt>
                <c:pt idx="75">
                  <c:v>1546</c:v>
                </c:pt>
                <c:pt idx="76">
                  <c:v>1546</c:v>
                </c:pt>
                <c:pt idx="77">
                  <c:v>1539</c:v>
                </c:pt>
                <c:pt idx="78">
                  <c:v>1538</c:v>
                </c:pt>
                <c:pt idx="79">
                  <c:v>1532</c:v>
                </c:pt>
                <c:pt idx="80">
                  <c:v>1546</c:v>
                </c:pt>
                <c:pt idx="81">
                  <c:v>1546</c:v>
                </c:pt>
                <c:pt idx="82">
                  <c:v>1547</c:v>
                </c:pt>
                <c:pt idx="83">
                  <c:v>1529</c:v>
                </c:pt>
                <c:pt idx="84">
                  <c:v>1552</c:v>
                </c:pt>
                <c:pt idx="85">
                  <c:v>1534</c:v>
                </c:pt>
                <c:pt idx="86">
                  <c:v>1543</c:v>
                </c:pt>
                <c:pt idx="87">
                  <c:v>1544</c:v>
                </c:pt>
                <c:pt idx="88">
                  <c:v>1545</c:v>
                </c:pt>
                <c:pt idx="89">
                  <c:v>1538</c:v>
                </c:pt>
                <c:pt idx="90">
                  <c:v>1556</c:v>
                </c:pt>
                <c:pt idx="91">
                  <c:v>1544</c:v>
                </c:pt>
                <c:pt idx="92">
                  <c:v>1540</c:v>
                </c:pt>
                <c:pt idx="93">
                  <c:v>1543</c:v>
                </c:pt>
                <c:pt idx="94">
                  <c:v>1542</c:v>
                </c:pt>
                <c:pt idx="95">
                  <c:v>1538</c:v>
                </c:pt>
                <c:pt idx="96">
                  <c:v>1546</c:v>
                </c:pt>
                <c:pt idx="97">
                  <c:v>1550</c:v>
                </c:pt>
                <c:pt idx="98">
                  <c:v>1532</c:v>
                </c:pt>
                <c:pt idx="99">
                  <c:v>1537</c:v>
                </c:pt>
                <c:pt idx="100">
                  <c:v>1546</c:v>
                </c:pt>
                <c:pt idx="101">
                  <c:v>1543</c:v>
                </c:pt>
                <c:pt idx="102">
                  <c:v>1542</c:v>
                </c:pt>
                <c:pt idx="103">
                  <c:v>1539</c:v>
                </c:pt>
                <c:pt idx="104">
                  <c:v>1540</c:v>
                </c:pt>
                <c:pt idx="105">
                  <c:v>1548</c:v>
                </c:pt>
                <c:pt idx="106">
                  <c:v>1541</c:v>
                </c:pt>
                <c:pt idx="107">
                  <c:v>1534</c:v>
                </c:pt>
                <c:pt idx="108">
                  <c:v>1535</c:v>
                </c:pt>
                <c:pt idx="109">
                  <c:v>1540</c:v>
                </c:pt>
                <c:pt idx="110">
                  <c:v>1547</c:v>
                </c:pt>
                <c:pt idx="111">
                  <c:v>1549</c:v>
                </c:pt>
                <c:pt idx="112">
                  <c:v>1538</c:v>
                </c:pt>
                <c:pt idx="113">
                  <c:v>1542</c:v>
                </c:pt>
                <c:pt idx="114">
                  <c:v>1559</c:v>
                </c:pt>
                <c:pt idx="115">
                  <c:v>1545</c:v>
                </c:pt>
                <c:pt idx="116">
                  <c:v>1549</c:v>
                </c:pt>
                <c:pt idx="117">
                  <c:v>1553</c:v>
                </c:pt>
                <c:pt idx="118">
                  <c:v>1547</c:v>
                </c:pt>
                <c:pt idx="119">
                  <c:v>1535</c:v>
                </c:pt>
                <c:pt idx="120">
                  <c:v>1552</c:v>
                </c:pt>
                <c:pt idx="121">
                  <c:v>1540</c:v>
                </c:pt>
                <c:pt idx="122">
                  <c:v>1543</c:v>
                </c:pt>
                <c:pt idx="123">
                  <c:v>1540</c:v>
                </c:pt>
                <c:pt idx="124">
                  <c:v>1552</c:v>
                </c:pt>
                <c:pt idx="125">
                  <c:v>1567</c:v>
                </c:pt>
                <c:pt idx="126">
                  <c:v>1548</c:v>
                </c:pt>
                <c:pt idx="127">
                  <c:v>1541</c:v>
                </c:pt>
                <c:pt idx="128">
                  <c:v>1546</c:v>
                </c:pt>
                <c:pt idx="129">
                  <c:v>1553</c:v>
                </c:pt>
                <c:pt idx="130">
                  <c:v>1550</c:v>
                </c:pt>
                <c:pt idx="131">
                  <c:v>1539</c:v>
                </c:pt>
                <c:pt idx="132">
                  <c:v>1545</c:v>
                </c:pt>
                <c:pt idx="133">
                  <c:v>1542</c:v>
                </c:pt>
                <c:pt idx="134">
                  <c:v>1546</c:v>
                </c:pt>
                <c:pt idx="135">
                  <c:v>1543</c:v>
                </c:pt>
                <c:pt idx="136">
                  <c:v>1534</c:v>
                </c:pt>
                <c:pt idx="137">
                  <c:v>1538</c:v>
                </c:pt>
                <c:pt idx="138">
                  <c:v>1544</c:v>
                </c:pt>
                <c:pt idx="139">
                  <c:v>1545</c:v>
                </c:pt>
                <c:pt idx="140">
                  <c:v>1535</c:v>
                </c:pt>
                <c:pt idx="141">
                  <c:v>1541</c:v>
                </c:pt>
                <c:pt idx="142">
                  <c:v>1538</c:v>
                </c:pt>
                <c:pt idx="143">
                  <c:v>1541</c:v>
                </c:pt>
                <c:pt idx="144">
                  <c:v>1556</c:v>
                </c:pt>
                <c:pt idx="145">
                  <c:v>1549</c:v>
                </c:pt>
                <c:pt idx="146">
                  <c:v>1563</c:v>
                </c:pt>
                <c:pt idx="147">
                  <c:v>1546</c:v>
                </c:pt>
                <c:pt idx="148">
                  <c:v>1558</c:v>
                </c:pt>
                <c:pt idx="149">
                  <c:v>1554</c:v>
                </c:pt>
                <c:pt idx="150">
                  <c:v>1532</c:v>
                </c:pt>
                <c:pt idx="151">
                  <c:v>1563</c:v>
                </c:pt>
                <c:pt idx="152">
                  <c:v>1551</c:v>
                </c:pt>
                <c:pt idx="153">
                  <c:v>1551</c:v>
                </c:pt>
                <c:pt idx="154">
                  <c:v>1540</c:v>
                </c:pt>
                <c:pt idx="155">
                  <c:v>1552</c:v>
                </c:pt>
                <c:pt idx="156">
                  <c:v>1558</c:v>
                </c:pt>
                <c:pt idx="157">
                  <c:v>1556</c:v>
                </c:pt>
                <c:pt idx="158">
                  <c:v>1551</c:v>
                </c:pt>
                <c:pt idx="159">
                  <c:v>1548</c:v>
                </c:pt>
                <c:pt idx="160">
                  <c:v>1550</c:v>
                </c:pt>
                <c:pt idx="161">
                  <c:v>1560</c:v>
                </c:pt>
                <c:pt idx="162">
                  <c:v>1544</c:v>
                </c:pt>
                <c:pt idx="163">
                  <c:v>1545</c:v>
                </c:pt>
                <c:pt idx="164">
                  <c:v>1545</c:v>
                </c:pt>
                <c:pt idx="165">
                  <c:v>1554</c:v>
                </c:pt>
                <c:pt idx="166">
                  <c:v>1546</c:v>
                </c:pt>
                <c:pt idx="167">
                  <c:v>1538</c:v>
                </c:pt>
                <c:pt idx="168">
                  <c:v>1547</c:v>
                </c:pt>
                <c:pt idx="169">
                  <c:v>1548</c:v>
                </c:pt>
                <c:pt idx="170">
                  <c:v>1544</c:v>
                </c:pt>
                <c:pt idx="171">
                  <c:v>1552</c:v>
                </c:pt>
                <c:pt idx="172">
                  <c:v>1547</c:v>
                </c:pt>
                <c:pt idx="173">
                  <c:v>1553</c:v>
                </c:pt>
                <c:pt idx="174">
                  <c:v>1551</c:v>
                </c:pt>
                <c:pt idx="175">
                  <c:v>1555</c:v>
                </c:pt>
                <c:pt idx="176">
                  <c:v>1545</c:v>
                </c:pt>
                <c:pt idx="177">
                  <c:v>1550</c:v>
                </c:pt>
                <c:pt idx="178">
                  <c:v>1559</c:v>
                </c:pt>
                <c:pt idx="179">
                  <c:v>1553</c:v>
                </c:pt>
                <c:pt idx="180">
                  <c:v>1546</c:v>
                </c:pt>
                <c:pt idx="181">
                  <c:v>1552</c:v>
                </c:pt>
                <c:pt idx="182">
                  <c:v>1553</c:v>
                </c:pt>
                <c:pt idx="183">
                  <c:v>1556</c:v>
                </c:pt>
                <c:pt idx="184">
                  <c:v>1545</c:v>
                </c:pt>
                <c:pt idx="185">
                  <c:v>1547</c:v>
                </c:pt>
                <c:pt idx="186">
                  <c:v>1559</c:v>
                </c:pt>
                <c:pt idx="187">
                  <c:v>1563</c:v>
                </c:pt>
                <c:pt idx="188">
                  <c:v>1559</c:v>
                </c:pt>
                <c:pt idx="189">
                  <c:v>1566</c:v>
                </c:pt>
                <c:pt idx="190">
                  <c:v>1569</c:v>
                </c:pt>
                <c:pt idx="191">
                  <c:v>1575</c:v>
                </c:pt>
                <c:pt idx="192">
                  <c:v>1561</c:v>
                </c:pt>
                <c:pt idx="193">
                  <c:v>1561</c:v>
                </c:pt>
                <c:pt idx="194">
                  <c:v>1578</c:v>
                </c:pt>
                <c:pt idx="195">
                  <c:v>1575</c:v>
                </c:pt>
                <c:pt idx="196">
                  <c:v>1581</c:v>
                </c:pt>
                <c:pt idx="197">
                  <c:v>1562</c:v>
                </c:pt>
                <c:pt idx="198">
                  <c:v>1563</c:v>
                </c:pt>
                <c:pt idx="199">
                  <c:v>1574</c:v>
                </c:pt>
                <c:pt idx="200">
                  <c:v>1555</c:v>
                </c:pt>
                <c:pt idx="201">
                  <c:v>1567</c:v>
                </c:pt>
                <c:pt idx="202">
                  <c:v>1566</c:v>
                </c:pt>
                <c:pt idx="203">
                  <c:v>1554</c:v>
                </c:pt>
                <c:pt idx="204">
                  <c:v>1561</c:v>
                </c:pt>
                <c:pt idx="205">
                  <c:v>1552</c:v>
                </c:pt>
                <c:pt idx="206">
                  <c:v>1551</c:v>
                </c:pt>
                <c:pt idx="207">
                  <c:v>1544</c:v>
                </c:pt>
                <c:pt idx="208">
                  <c:v>1576</c:v>
                </c:pt>
                <c:pt idx="209">
                  <c:v>1565</c:v>
                </c:pt>
                <c:pt idx="210">
                  <c:v>1557</c:v>
                </c:pt>
                <c:pt idx="211">
                  <c:v>1566</c:v>
                </c:pt>
                <c:pt idx="212">
                  <c:v>1560</c:v>
                </c:pt>
                <c:pt idx="213">
                  <c:v>1570</c:v>
                </c:pt>
                <c:pt idx="214">
                  <c:v>1555</c:v>
                </c:pt>
                <c:pt idx="215">
                  <c:v>1572</c:v>
                </c:pt>
                <c:pt idx="216">
                  <c:v>1558</c:v>
                </c:pt>
                <c:pt idx="217">
                  <c:v>1562</c:v>
                </c:pt>
                <c:pt idx="218">
                  <c:v>1586</c:v>
                </c:pt>
                <c:pt idx="219">
                  <c:v>1567</c:v>
                </c:pt>
                <c:pt idx="220">
                  <c:v>1574</c:v>
                </c:pt>
                <c:pt idx="221">
                  <c:v>1574</c:v>
                </c:pt>
                <c:pt idx="222">
                  <c:v>1582</c:v>
                </c:pt>
                <c:pt idx="223">
                  <c:v>1598</c:v>
                </c:pt>
                <c:pt idx="224">
                  <c:v>1617</c:v>
                </c:pt>
                <c:pt idx="225">
                  <c:v>1616</c:v>
                </c:pt>
                <c:pt idx="226">
                  <c:v>1645</c:v>
                </c:pt>
                <c:pt idx="227">
                  <c:v>1657</c:v>
                </c:pt>
                <c:pt idx="228">
                  <c:v>1701</c:v>
                </c:pt>
                <c:pt idx="229">
                  <c:v>1748</c:v>
                </c:pt>
                <c:pt idx="230">
                  <c:v>1780</c:v>
                </c:pt>
                <c:pt idx="231">
                  <c:v>1803</c:v>
                </c:pt>
                <c:pt idx="232">
                  <c:v>1854</c:v>
                </c:pt>
                <c:pt idx="233">
                  <c:v>1907</c:v>
                </c:pt>
                <c:pt idx="234">
                  <c:v>1947</c:v>
                </c:pt>
                <c:pt idx="235">
                  <c:v>1966</c:v>
                </c:pt>
                <c:pt idx="236">
                  <c:v>1973</c:v>
                </c:pt>
                <c:pt idx="237">
                  <c:v>1997</c:v>
                </c:pt>
                <c:pt idx="238">
                  <c:v>1961</c:v>
                </c:pt>
                <c:pt idx="239">
                  <c:v>1922</c:v>
                </c:pt>
                <c:pt idx="240">
                  <c:v>1897</c:v>
                </c:pt>
                <c:pt idx="241">
                  <c:v>1862</c:v>
                </c:pt>
                <c:pt idx="242">
                  <c:v>1881</c:v>
                </c:pt>
                <c:pt idx="243">
                  <c:v>1844</c:v>
                </c:pt>
                <c:pt idx="244">
                  <c:v>1866</c:v>
                </c:pt>
                <c:pt idx="245">
                  <c:v>1830</c:v>
                </c:pt>
                <c:pt idx="246">
                  <c:v>1839</c:v>
                </c:pt>
                <c:pt idx="247">
                  <c:v>1801</c:v>
                </c:pt>
                <c:pt idx="248">
                  <c:v>1838</c:v>
                </c:pt>
                <c:pt idx="249">
                  <c:v>1849</c:v>
                </c:pt>
                <c:pt idx="250">
                  <c:v>1812</c:v>
                </c:pt>
                <c:pt idx="251">
                  <c:v>1811</c:v>
                </c:pt>
                <c:pt idx="252">
                  <c:v>1806</c:v>
                </c:pt>
                <c:pt idx="253">
                  <c:v>1796</c:v>
                </c:pt>
                <c:pt idx="254">
                  <c:v>1824</c:v>
                </c:pt>
                <c:pt idx="255">
                  <c:v>1820</c:v>
                </c:pt>
                <c:pt idx="256">
                  <c:v>1795</c:v>
                </c:pt>
                <c:pt idx="257">
                  <c:v>1799</c:v>
                </c:pt>
                <c:pt idx="258">
                  <c:v>1866</c:v>
                </c:pt>
                <c:pt idx="259">
                  <c:v>1821</c:v>
                </c:pt>
                <c:pt idx="260">
                  <c:v>1821</c:v>
                </c:pt>
                <c:pt idx="261">
                  <c:v>1845</c:v>
                </c:pt>
                <c:pt idx="262">
                  <c:v>1850</c:v>
                </c:pt>
                <c:pt idx="263">
                  <c:v>1875</c:v>
                </c:pt>
                <c:pt idx="264">
                  <c:v>1839</c:v>
                </c:pt>
                <c:pt idx="265">
                  <c:v>1840</c:v>
                </c:pt>
                <c:pt idx="266">
                  <c:v>1904</c:v>
                </c:pt>
                <c:pt idx="267">
                  <c:v>1898</c:v>
                </c:pt>
                <c:pt idx="268">
                  <c:v>1920</c:v>
                </c:pt>
                <c:pt idx="269">
                  <c:v>1894</c:v>
                </c:pt>
                <c:pt idx="270">
                  <c:v>1947</c:v>
                </c:pt>
                <c:pt idx="271">
                  <c:v>1974</c:v>
                </c:pt>
                <c:pt idx="272">
                  <c:v>1973</c:v>
                </c:pt>
                <c:pt idx="273">
                  <c:v>1955</c:v>
                </c:pt>
                <c:pt idx="274">
                  <c:v>2070</c:v>
                </c:pt>
                <c:pt idx="275">
                  <c:v>2070</c:v>
                </c:pt>
                <c:pt idx="276">
                  <c:v>2074</c:v>
                </c:pt>
                <c:pt idx="277">
                  <c:v>2170</c:v>
                </c:pt>
                <c:pt idx="278">
                  <c:v>2227</c:v>
                </c:pt>
                <c:pt idx="279">
                  <c:v>2318</c:v>
                </c:pt>
                <c:pt idx="280">
                  <c:v>2433</c:v>
                </c:pt>
                <c:pt idx="281">
                  <c:v>2654</c:v>
                </c:pt>
                <c:pt idx="282">
                  <c:v>2789</c:v>
                </c:pt>
                <c:pt idx="283">
                  <c:v>3031</c:v>
                </c:pt>
                <c:pt idx="284">
                  <c:v>3284</c:v>
                </c:pt>
                <c:pt idx="285">
                  <c:v>3505</c:v>
                </c:pt>
                <c:pt idx="286">
                  <c:v>3709</c:v>
                </c:pt>
                <c:pt idx="287">
                  <c:v>3958</c:v>
                </c:pt>
                <c:pt idx="288">
                  <c:v>3885</c:v>
                </c:pt>
                <c:pt idx="289">
                  <c:v>3744</c:v>
                </c:pt>
                <c:pt idx="290">
                  <c:v>3511</c:v>
                </c:pt>
                <c:pt idx="291">
                  <c:v>3383</c:v>
                </c:pt>
                <c:pt idx="292">
                  <c:v>3128</c:v>
                </c:pt>
                <c:pt idx="293">
                  <c:v>2919</c:v>
                </c:pt>
                <c:pt idx="294">
                  <c:v>2775</c:v>
                </c:pt>
                <c:pt idx="295">
                  <c:v>2608</c:v>
                </c:pt>
                <c:pt idx="296">
                  <c:v>2469</c:v>
                </c:pt>
                <c:pt idx="297">
                  <c:v>2339</c:v>
                </c:pt>
                <c:pt idx="298">
                  <c:v>2299</c:v>
                </c:pt>
                <c:pt idx="299">
                  <c:v>2221</c:v>
                </c:pt>
                <c:pt idx="300">
                  <c:v>2133</c:v>
                </c:pt>
                <c:pt idx="301">
                  <c:v>2128</c:v>
                </c:pt>
                <c:pt idx="302">
                  <c:v>2081</c:v>
                </c:pt>
                <c:pt idx="303">
                  <c:v>2001</c:v>
                </c:pt>
                <c:pt idx="304">
                  <c:v>1990</c:v>
                </c:pt>
                <c:pt idx="305">
                  <c:v>1959</c:v>
                </c:pt>
                <c:pt idx="306">
                  <c:v>1932</c:v>
                </c:pt>
                <c:pt idx="307">
                  <c:v>1928</c:v>
                </c:pt>
                <c:pt idx="308">
                  <c:v>1919</c:v>
                </c:pt>
                <c:pt idx="309">
                  <c:v>1872</c:v>
                </c:pt>
                <c:pt idx="310">
                  <c:v>1874</c:v>
                </c:pt>
                <c:pt idx="311">
                  <c:v>1863</c:v>
                </c:pt>
                <c:pt idx="312">
                  <c:v>1865</c:v>
                </c:pt>
                <c:pt idx="313">
                  <c:v>1815</c:v>
                </c:pt>
                <c:pt idx="314">
                  <c:v>1819</c:v>
                </c:pt>
                <c:pt idx="315">
                  <c:v>1831</c:v>
                </c:pt>
                <c:pt idx="316">
                  <c:v>1833</c:v>
                </c:pt>
                <c:pt idx="317">
                  <c:v>1810</c:v>
                </c:pt>
                <c:pt idx="318">
                  <c:v>1807</c:v>
                </c:pt>
                <c:pt idx="319">
                  <c:v>1805</c:v>
                </c:pt>
                <c:pt idx="320">
                  <c:v>1762</c:v>
                </c:pt>
                <c:pt idx="321">
                  <c:v>1806</c:v>
                </c:pt>
                <c:pt idx="322">
                  <c:v>1779</c:v>
                </c:pt>
                <c:pt idx="323">
                  <c:v>1770</c:v>
                </c:pt>
                <c:pt idx="324">
                  <c:v>1745</c:v>
                </c:pt>
                <c:pt idx="325">
                  <c:v>1792</c:v>
                </c:pt>
                <c:pt idx="326">
                  <c:v>1782</c:v>
                </c:pt>
                <c:pt idx="327">
                  <c:v>1744</c:v>
                </c:pt>
                <c:pt idx="328">
                  <c:v>1759</c:v>
                </c:pt>
                <c:pt idx="329">
                  <c:v>1725</c:v>
                </c:pt>
                <c:pt idx="330">
                  <c:v>1738</c:v>
                </c:pt>
                <c:pt idx="331">
                  <c:v>1715</c:v>
                </c:pt>
                <c:pt idx="332">
                  <c:v>1755</c:v>
                </c:pt>
                <c:pt idx="333">
                  <c:v>1740</c:v>
                </c:pt>
                <c:pt idx="334">
                  <c:v>1726</c:v>
                </c:pt>
                <c:pt idx="335">
                  <c:v>1710</c:v>
                </c:pt>
                <c:pt idx="336">
                  <c:v>1739</c:v>
                </c:pt>
                <c:pt idx="337">
                  <c:v>1731</c:v>
                </c:pt>
                <c:pt idx="338">
                  <c:v>1739</c:v>
                </c:pt>
                <c:pt idx="339">
                  <c:v>1709</c:v>
                </c:pt>
                <c:pt idx="340">
                  <c:v>1722</c:v>
                </c:pt>
                <c:pt idx="341">
                  <c:v>1722</c:v>
                </c:pt>
                <c:pt idx="342">
                  <c:v>1704</c:v>
                </c:pt>
                <c:pt idx="343">
                  <c:v>1712</c:v>
                </c:pt>
                <c:pt idx="344">
                  <c:v>1686</c:v>
                </c:pt>
                <c:pt idx="345">
                  <c:v>1706</c:v>
                </c:pt>
                <c:pt idx="346">
                  <c:v>1697</c:v>
                </c:pt>
                <c:pt idx="347">
                  <c:v>1726</c:v>
                </c:pt>
                <c:pt idx="348">
                  <c:v>1709</c:v>
                </c:pt>
                <c:pt idx="349">
                  <c:v>1683</c:v>
                </c:pt>
                <c:pt idx="350">
                  <c:v>1693</c:v>
                </c:pt>
                <c:pt idx="351">
                  <c:v>1725</c:v>
                </c:pt>
                <c:pt idx="352">
                  <c:v>1718</c:v>
                </c:pt>
                <c:pt idx="353">
                  <c:v>1728</c:v>
                </c:pt>
                <c:pt idx="354">
                  <c:v>1680</c:v>
                </c:pt>
                <c:pt idx="355">
                  <c:v>1695</c:v>
                </c:pt>
                <c:pt idx="356">
                  <c:v>1705</c:v>
                </c:pt>
                <c:pt idx="357">
                  <c:v>1692</c:v>
                </c:pt>
                <c:pt idx="358">
                  <c:v>1657</c:v>
                </c:pt>
                <c:pt idx="359">
                  <c:v>1659</c:v>
                </c:pt>
                <c:pt idx="360">
                  <c:v>1676</c:v>
                </c:pt>
                <c:pt idx="361">
                  <c:v>1638</c:v>
                </c:pt>
                <c:pt idx="362">
                  <c:v>1630</c:v>
                </c:pt>
                <c:pt idx="363">
                  <c:v>1647</c:v>
                </c:pt>
                <c:pt idx="364">
                  <c:v>1688</c:v>
                </c:pt>
                <c:pt idx="365">
                  <c:v>1656</c:v>
                </c:pt>
                <c:pt idx="366">
                  <c:v>1653</c:v>
                </c:pt>
                <c:pt idx="367">
                  <c:v>1649</c:v>
                </c:pt>
                <c:pt idx="368">
                  <c:v>1636</c:v>
                </c:pt>
                <c:pt idx="369">
                  <c:v>1628</c:v>
                </c:pt>
                <c:pt idx="370">
                  <c:v>1634</c:v>
                </c:pt>
                <c:pt idx="371">
                  <c:v>1623</c:v>
                </c:pt>
                <c:pt idx="372">
                  <c:v>1624</c:v>
                </c:pt>
                <c:pt idx="373">
                  <c:v>1619</c:v>
                </c:pt>
                <c:pt idx="374">
                  <c:v>1619</c:v>
                </c:pt>
                <c:pt idx="375">
                  <c:v>1615</c:v>
                </c:pt>
                <c:pt idx="376">
                  <c:v>1629</c:v>
                </c:pt>
                <c:pt idx="377">
                  <c:v>1623</c:v>
                </c:pt>
                <c:pt idx="378">
                  <c:v>1616</c:v>
                </c:pt>
                <c:pt idx="379">
                  <c:v>1614</c:v>
                </c:pt>
                <c:pt idx="380">
                  <c:v>1626</c:v>
                </c:pt>
                <c:pt idx="381">
                  <c:v>1612</c:v>
                </c:pt>
                <c:pt idx="382">
                  <c:v>1599</c:v>
                </c:pt>
                <c:pt idx="383">
                  <c:v>1617</c:v>
                </c:pt>
                <c:pt idx="384">
                  <c:v>1620</c:v>
                </c:pt>
                <c:pt idx="385">
                  <c:v>1597</c:v>
                </c:pt>
                <c:pt idx="386">
                  <c:v>1599</c:v>
                </c:pt>
                <c:pt idx="387">
                  <c:v>1608</c:v>
                </c:pt>
                <c:pt idx="388">
                  <c:v>1598</c:v>
                </c:pt>
                <c:pt idx="389">
                  <c:v>1621</c:v>
                </c:pt>
                <c:pt idx="390">
                  <c:v>1617</c:v>
                </c:pt>
                <c:pt idx="391">
                  <c:v>1612</c:v>
                </c:pt>
                <c:pt idx="392">
                  <c:v>1620</c:v>
                </c:pt>
                <c:pt idx="393">
                  <c:v>1654</c:v>
                </c:pt>
                <c:pt idx="394">
                  <c:v>1642</c:v>
                </c:pt>
                <c:pt idx="395">
                  <c:v>1670</c:v>
                </c:pt>
                <c:pt idx="396">
                  <c:v>1618</c:v>
                </c:pt>
                <c:pt idx="397">
                  <c:v>1615</c:v>
                </c:pt>
                <c:pt idx="398">
                  <c:v>1621</c:v>
                </c:pt>
                <c:pt idx="399">
                  <c:v>1594</c:v>
                </c:pt>
                <c:pt idx="400">
                  <c:v>1597</c:v>
                </c:pt>
                <c:pt idx="401">
                  <c:v>1595</c:v>
                </c:pt>
                <c:pt idx="402">
                  <c:v>1594</c:v>
                </c:pt>
                <c:pt idx="403">
                  <c:v>1598</c:v>
                </c:pt>
                <c:pt idx="404">
                  <c:v>1600</c:v>
                </c:pt>
                <c:pt idx="405">
                  <c:v>1613</c:v>
                </c:pt>
                <c:pt idx="406">
                  <c:v>1606</c:v>
                </c:pt>
                <c:pt idx="407">
                  <c:v>1583</c:v>
                </c:pt>
                <c:pt idx="408">
                  <c:v>1577</c:v>
                </c:pt>
                <c:pt idx="409">
                  <c:v>1590</c:v>
                </c:pt>
                <c:pt idx="410">
                  <c:v>1595</c:v>
                </c:pt>
                <c:pt idx="411">
                  <c:v>1601</c:v>
                </c:pt>
                <c:pt idx="412">
                  <c:v>1602</c:v>
                </c:pt>
                <c:pt idx="413">
                  <c:v>1610</c:v>
                </c:pt>
                <c:pt idx="414">
                  <c:v>1610</c:v>
                </c:pt>
                <c:pt idx="415">
                  <c:v>1601</c:v>
                </c:pt>
                <c:pt idx="416">
                  <c:v>1595</c:v>
                </c:pt>
                <c:pt idx="417">
                  <c:v>1613</c:v>
                </c:pt>
                <c:pt idx="418">
                  <c:v>1615</c:v>
                </c:pt>
                <c:pt idx="419">
                  <c:v>1590</c:v>
                </c:pt>
                <c:pt idx="420">
                  <c:v>1623</c:v>
                </c:pt>
                <c:pt idx="421">
                  <c:v>1623</c:v>
                </c:pt>
                <c:pt idx="422">
                  <c:v>1617</c:v>
                </c:pt>
                <c:pt idx="423">
                  <c:v>1601</c:v>
                </c:pt>
                <c:pt idx="424">
                  <c:v>1611</c:v>
                </c:pt>
                <c:pt idx="425">
                  <c:v>1616</c:v>
                </c:pt>
                <c:pt idx="426">
                  <c:v>1607</c:v>
                </c:pt>
                <c:pt idx="427">
                  <c:v>1609</c:v>
                </c:pt>
                <c:pt idx="428">
                  <c:v>1632</c:v>
                </c:pt>
                <c:pt idx="429">
                  <c:v>1609</c:v>
                </c:pt>
                <c:pt idx="430">
                  <c:v>1623</c:v>
                </c:pt>
                <c:pt idx="431">
                  <c:v>1623</c:v>
                </c:pt>
                <c:pt idx="432">
                  <c:v>1611</c:v>
                </c:pt>
                <c:pt idx="433">
                  <c:v>1623</c:v>
                </c:pt>
                <c:pt idx="434">
                  <c:v>1645</c:v>
                </c:pt>
                <c:pt idx="435">
                  <c:v>1601</c:v>
                </c:pt>
                <c:pt idx="436">
                  <c:v>1610</c:v>
                </c:pt>
                <c:pt idx="437">
                  <c:v>1613</c:v>
                </c:pt>
                <c:pt idx="438">
                  <c:v>1630</c:v>
                </c:pt>
                <c:pt idx="439">
                  <c:v>1619</c:v>
                </c:pt>
                <c:pt idx="440">
                  <c:v>1621</c:v>
                </c:pt>
                <c:pt idx="441">
                  <c:v>1625</c:v>
                </c:pt>
                <c:pt idx="442">
                  <c:v>1628</c:v>
                </c:pt>
                <c:pt idx="443">
                  <c:v>1618</c:v>
                </c:pt>
                <c:pt idx="444">
                  <c:v>1615</c:v>
                </c:pt>
                <c:pt idx="445">
                  <c:v>1612</c:v>
                </c:pt>
                <c:pt idx="446">
                  <c:v>1587</c:v>
                </c:pt>
                <c:pt idx="447">
                  <c:v>1614</c:v>
                </c:pt>
                <c:pt idx="448">
                  <c:v>1600</c:v>
                </c:pt>
                <c:pt idx="449">
                  <c:v>1589</c:v>
                </c:pt>
                <c:pt idx="450">
                  <c:v>1571</c:v>
                </c:pt>
                <c:pt idx="451">
                  <c:v>1584</c:v>
                </c:pt>
                <c:pt idx="452">
                  <c:v>1589</c:v>
                </c:pt>
                <c:pt idx="453">
                  <c:v>1600</c:v>
                </c:pt>
                <c:pt idx="454">
                  <c:v>1575</c:v>
                </c:pt>
                <c:pt idx="455">
                  <c:v>1593</c:v>
                </c:pt>
                <c:pt idx="456">
                  <c:v>1586</c:v>
                </c:pt>
                <c:pt idx="457">
                  <c:v>1582</c:v>
                </c:pt>
                <c:pt idx="458">
                  <c:v>1571</c:v>
                </c:pt>
                <c:pt idx="459">
                  <c:v>1572</c:v>
                </c:pt>
                <c:pt idx="460">
                  <c:v>1578</c:v>
                </c:pt>
                <c:pt idx="461">
                  <c:v>1564</c:v>
                </c:pt>
                <c:pt idx="462">
                  <c:v>1576</c:v>
                </c:pt>
                <c:pt idx="463">
                  <c:v>1581</c:v>
                </c:pt>
                <c:pt idx="464">
                  <c:v>1561</c:v>
                </c:pt>
                <c:pt idx="465">
                  <c:v>1583</c:v>
                </c:pt>
                <c:pt idx="466">
                  <c:v>1589</c:v>
                </c:pt>
                <c:pt idx="467">
                  <c:v>1589</c:v>
                </c:pt>
                <c:pt idx="468">
                  <c:v>1577</c:v>
                </c:pt>
                <c:pt idx="469">
                  <c:v>1571</c:v>
                </c:pt>
                <c:pt idx="470">
                  <c:v>1591</c:v>
                </c:pt>
                <c:pt idx="471">
                  <c:v>1572</c:v>
                </c:pt>
                <c:pt idx="472">
                  <c:v>1576</c:v>
                </c:pt>
                <c:pt idx="473">
                  <c:v>1569</c:v>
                </c:pt>
                <c:pt idx="474">
                  <c:v>1575</c:v>
                </c:pt>
                <c:pt idx="475">
                  <c:v>1574</c:v>
                </c:pt>
                <c:pt idx="476">
                  <c:v>1566</c:v>
                </c:pt>
                <c:pt idx="477">
                  <c:v>1577</c:v>
                </c:pt>
                <c:pt idx="478">
                  <c:v>1577</c:v>
                </c:pt>
                <c:pt idx="479">
                  <c:v>1572</c:v>
                </c:pt>
                <c:pt idx="480">
                  <c:v>1591</c:v>
                </c:pt>
                <c:pt idx="481">
                  <c:v>1585</c:v>
                </c:pt>
                <c:pt idx="482">
                  <c:v>1579</c:v>
                </c:pt>
                <c:pt idx="483">
                  <c:v>1580</c:v>
                </c:pt>
                <c:pt idx="484">
                  <c:v>1582</c:v>
                </c:pt>
                <c:pt idx="485">
                  <c:v>1577</c:v>
                </c:pt>
                <c:pt idx="486">
                  <c:v>1579</c:v>
                </c:pt>
                <c:pt idx="487">
                  <c:v>1562</c:v>
                </c:pt>
                <c:pt idx="488">
                  <c:v>1568</c:v>
                </c:pt>
                <c:pt idx="489">
                  <c:v>1561</c:v>
                </c:pt>
                <c:pt idx="490">
                  <c:v>1561</c:v>
                </c:pt>
                <c:pt idx="491">
                  <c:v>1561</c:v>
                </c:pt>
                <c:pt idx="492">
                  <c:v>1578</c:v>
                </c:pt>
                <c:pt idx="493">
                  <c:v>1578</c:v>
                </c:pt>
                <c:pt idx="494">
                  <c:v>1565</c:v>
                </c:pt>
                <c:pt idx="495">
                  <c:v>1552</c:v>
                </c:pt>
                <c:pt idx="496">
                  <c:v>1553</c:v>
                </c:pt>
                <c:pt idx="497">
                  <c:v>1569</c:v>
                </c:pt>
                <c:pt idx="498">
                  <c:v>1574</c:v>
                </c:pt>
                <c:pt idx="499">
                  <c:v>1554</c:v>
                </c:pt>
                <c:pt idx="500">
                  <c:v>1567</c:v>
                </c:pt>
                <c:pt idx="501">
                  <c:v>1551</c:v>
                </c:pt>
                <c:pt idx="502">
                  <c:v>1554</c:v>
                </c:pt>
                <c:pt idx="503">
                  <c:v>1564</c:v>
                </c:pt>
                <c:pt idx="504">
                  <c:v>1571</c:v>
                </c:pt>
                <c:pt idx="505">
                  <c:v>1555</c:v>
                </c:pt>
                <c:pt idx="506">
                  <c:v>1564</c:v>
                </c:pt>
                <c:pt idx="507">
                  <c:v>1556</c:v>
                </c:pt>
                <c:pt idx="508">
                  <c:v>1560</c:v>
                </c:pt>
                <c:pt idx="509">
                  <c:v>1552</c:v>
                </c:pt>
                <c:pt idx="510">
                  <c:v>1554</c:v>
                </c:pt>
                <c:pt idx="511">
                  <c:v>1572</c:v>
                </c:pt>
                <c:pt idx="512">
                  <c:v>1550</c:v>
                </c:pt>
                <c:pt idx="513">
                  <c:v>1558</c:v>
                </c:pt>
                <c:pt idx="514">
                  <c:v>1550</c:v>
                </c:pt>
                <c:pt idx="515">
                  <c:v>1560</c:v>
                </c:pt>
                <c:pt idx="516">
                  <c:v>1558</c:v>
                </c:pt>
                <c:pt idx="517">
                  <c:v>1560</c:v>
                </c:pt>
                <c:pt idx="518">
                  <c:v>1544</c:v>
                </c:pt>
                <c:pt idx="519">
                  <c:v>1563</c:v>
                </c:pt>
                <c:pt idx="520">
                  <c:v>1554</c:v>
                </c:pt>
                <c:pt idx="521">
                  <c:v>1563</c:v>
                </c:pt>
                <c:pt idx="522">
                  <c:v>1568</c:v>
                </c:pt>
                <c:pt idx="523">
                  <c:v>1554</c:v>
                </c:pt>
                <c:pt idx="524">
                  <c:v>1575</c:v>
                </c:pt>
                <c:pt idx="525">
                  <c:v>1578</c:v>
                </c:pt>
                <c:pt idx="526">
                  <c:v>1554</c:v>
                </c:pt>
                <c:pt idx="527">
                  <c:v>1564</c:v>
                </c:pt>
                <c:pt idx="528">
                  <c:v>1569</c:v>
                </c:pt>
                <c:pt idx="529">
                  <c:v>1557</c:v>
                </c:pt>
                <c:pt idx="530">
                  <c:v>1561</c:v>
                </c:pt>
                <c:pt idx="531">
                  <c:v>1552</c:v>
                </c:pt>
                <c:pt idx="532">
                  <c:v>1577</c:v>
                </c:pt>
                <c:pt idx="533">
                  <c:v>1568</c:v>
                </c:pt>
                <c:pt idx="534">
                  <c:v>1576</c:v>
                </c:pt>
                <c:pt idx="535">
                  <c:v>1569</c:v>
                </c:pt>
                <c:pt idx="536">
                  <c:v>1577</c:v>
                </c:pt>
                <c:pt idx="537">
                  <c:v>1564</c:v>
                </c:pt>
                <c:pt idx="538">
                  <c:v>1592</c:v>
                </c:pt>
                <c:pt idx="539">
                  <c:v>1606</c:v>
                </c:pt>
                <c:pt idx="540">
                  <c:v>1613</c:v>
                </c:pt>
                <c:pt idx="541">
                  <c:v>1582</c:v>
                </c:pt>
                <c:pt idx="542">
                  <c:v>1608</c:v>
                </c:pt>
                <c:pt idx="543">
                  <c:v>1597</c:v>
                </c:pt>
                <c:pt idx="544">
                  <c:v>1593</c:v>
                </c:pt>
                <c:pt idx="545">
                  <c:v>1582</c:v>
                </c:pt>
                <c:pt idx="546">
                  <c:v>1577</c:v>
                </c:pt>
                <c:pt idx="547">
                  <c:v>1556</c:v>
                </c:pt>
                <c:pt idx="548">
                  <c:v>1573</c:v>
                </c:pt>
                <c:pt idx="549">
                  <c:v>1563</c:v>
                </c:pt>
                <c:pt idx="550">
                  <c:v>1552</c:v>
                </c:pt>
                <c:pt idx="551">
                  <c:v>1556</c:v>
                </c:pt>
                <c:pt idx="552">
                  <c:v>1555</c:v>
                </c:pt>
                <c:pt idx="553">
                  <c:v>1557</c:v>
                </c:pt>
                <c:pt idx="554">
                  <c:v>1562</c:v>
                </c:pt>
                <c:pt idx="555">
                  <c:v>1556</c:v>
                </c:pt>
                <c:pt idx="556">
                  <c:v>1552</c:v>
                </c:pt>
                <c:pt idx="557">
                  <c:v>1554</c:v>
                </c:pt>
                <c:pt idx="558">
                  <c:v>1560</c:v>
                </c:pt>
                <c:pt idx="559">
                  <c:v>1553</c:v>
                </c:pt>
                <c:pt idx="560">
                  <c:v>1552</c:v>
                </c:pt>
                <c:pt idx="561">
                  <c:v>1560</c:v>
                </c:pt>
                <c:pt idx="562">
                  <c:v>1546</c:v>
                </c:pt>
                <c:pt idx="563">
                  <c:v>1568</c:v>
                </c:pt>
                <c:pt idx="564">
                  <c:v>1541</c:v>
                </c:pt>
                <c:pt idx="565">
                  <c:v>1553</c:v>
                </c:pt>
                <c:pt idx="566">
                  <c:v>1549</c:v>
                </c:pt>
                <c:pt idx="567">
                  <c:v>1555</c:v>
                </c:pt>
                <c:pt idx="568">
                  <c:v>1559</c:v>
                </c:pt>
                <c:pt idx="569">
                  <c:v>1560</c:v>
                </c:pt>
                <c:pt idx="570">
                  <c:v>1550</c:v>
                </c:pt>
                <c:pt idx="571">
                  <c:v>1554</c:v>
                </c:pt>
                <c:pt idx="572">
                  <c:v>1557</c:v>
                </c:pt>
                <c:pt idx="573">
                  <c:v>1557</c:v>
                </c:pt>
                <c:pt idx="574">
                  <c:v>1558</c:v>
                </c:pt>
                <c:pt idx="575">
                  <c:v>1548</c:v>
                </c:pt>
                <c:pt idx="576">
                  <c:v>1556</c:v>
                </c:pt>
                <c:pt idx="577">
                  <c:v>1558</c:v>
                </c:pt>
                <c:pt idx="578">
                  <c:v>1542</c:v>
                </c:pt>
                <c:pt idx="579">
                  <c:v>1546</c:v>
                </c:pt>
                <c:pt idx="580">
                  <c:v>1552</c:v>
                </c:pt>
                <c:pt idx="581">
                  <c:v>1555</c:v>
                </c:pt>
                <c:pt idx="582">
                  <c:v>1554</c:v>
                </c:pt>
                <c:pt idx="583">
                  <c:v>1551</c:v>
                </c:pt>
                <c:pt idx="584">
                  <c:v>1573</c:v>
                </c:pt>
                <c:pt idx="585">
                  <c:v>1548</c:v>
                </c:pt>
                <c:pt idx="586">
                  <c:v>1547</c:v>
                </c:pt>
                <c:pt idx="587">
                  <c:v>1554</c:v>
                </c:pt>
                <c:pt idx="588">
                  <c:v>1552</c:v>
                </c:pt>
                <c:pt idx="589">
                  <c:v>1562</c:v>
                </c:pt>
                <c:pt idx="590">
                  <c:v>1567</c:v>
                </c:pt>
                <c:pt idx="591">
                  <c:v>1549</c:v>
                </c:pt>
                <c:pt idx="592">
                  <c:v>1558</c:v>
                </c:pt>
                <c:pt idx="593">
                  <c:v>1557</c:v>
                </c:pt>
                <c:pt idx="594">
                  <c:v>1575</c:v>
                </c:pt>
                <c:pt idx="595">
                  <c:v>1548</c:v>
                </c:pt>
                <c:pt idx="596">
                  <c:v>1558</c:v>
                </c:pt>
                <c:pt idx="597">
                  <c:v>1552</c:v>
                </c:pt>
                <c:pt idx="598">
                  <c:v>1562</c:v>
                </c:pt>
                <c:pt idx="599">
                  <c:v>1556</c:v>
                </c:pt>
                <c:pt idx="600">
                  <c:v>1544</c:v>
                </c:pt>
                <c:pt idx="601">
                  <c:v>1551</c:v>
                </c:pt>
                <c:pt idx="602">
                  <c:v>1555</c:v>
                </c:pt>
                <c:pt idx="603">
                  <c:v>1557</c:v>
                </c:pt>
                <c:pt idx="604">
                  <c:v>1561</c:v>
                </c:pt>
                <c:pt idx="605">
                  <c:v>1540</c:v>
                </c:pt>
                <c:pt idx="606">
                  <c:v>1567</c:v>
                </c:pt>
                <c:pt idx="607">
                  <c:v>1545</c:v>
                </c:pt>
                <c:pt idx="608">
                  <c:v>1562</c:v>
                </c:pt>
                <c:pt idx="609">
                  <c:v>1553</c:v>
                </c:pt>
                <c:pt idx="610">
                  <c:v>1562</c:v>
                </c:pt>
                <c:pt idx="611">
                  <c:v>1551</c:v>
                </c:pt>
                <c:pt idx="612">
                  <c:v>1558</c:v>
                </c:pt>
                <c:pt idx="613">
                  <c:v>1545</c:v>
                </c:pt>
                <c:pt idx="614">
                  <c:v>1548</c:v>
                </c:pt>
                <c:pt idx="615">
                  <c:v>1562</c:v>
                </c:pt>
                <c:pt idx="616">
                  <c:v>1548</c:v>
                </c:pt>
                <c:pt idx="617">
                  <c:v>1539</c:v>
                </c:pt>
                <c:pt idx="618">
                  <c:v>1566</c:v>
                </c:pt>
                <c:pt idx="619">
                  <c:v>1555</c:v>
                </c:pt>
                <c:pt idx="620">
                  <c:v>1550</c:v>
                </c:pt>
                <c:pt idx="621">
                  <c:v>1556</c:v>
                </c:pt>
                <c:pt idx="622">
                  <c:v>1558</c:v>
                </c:pt>
                <c:pt idx="623">
                  <c:v>1546</c:v>
                </c:pt>
                <c:pt idx="624">
                  <c:v>1550</c:v>
                </c:pt>
                <c:pt idx="625">
                  <c:v>1563</c:v>
                </c:pt>
                <c:pt idx="626">
                  <c:v>1559</c:v>
                </c:pt>
                <c:pt idx="627">
                  <c:v>1553</c:v>
                </c:pt>
                <c:pt idx="628">
                  <c:v>1560</c:v>
                </c:pt>
                <c:pt idx="629">
                  <c:v>1558</c:v>
                </c:pt>
                <c:pt idx="630">
                  <c:v>1557</c:v>
                </c:pt>
                <c:pt idx="631">
                  <c:v>1549</c:v>
                </c:pt>
                <c:pt idx="632">
                  <c:v>1558</c:v>
                </c:pt>
                <c:pt idx="633">
                  <c:v>1558</c:v>
                </c:pt>
                <c:pt idx="634">
                  <c:v>1562</c:v>
                </c:pt>
                <c:pt idx="635">
                  <c:v>1551</c:v>
                </c:pt>
                <c:pt idx="636">
                  <c:v>1553</c:v>
                </c:pt>
                <c:pt idx="637">
                  <c:v>1561</c:v>
                </c:pt>
                <c:pt idx="638">
                  <c:v>1546</c:v>
                </c:pt>
                <c:pt idx="639">
                  <c:v>1559</c:v>
                </c:pt>
                <c:pt idx="640">
                  <c:v>1559</c:v>
                </c:pt>
                <c:pt idx="641">
                  <c:v>1563</c:v>
                </c:pt>
                <c:pt idx="642">
                  <c:v>1539</c:v>
                </c:pt>
                <c:pt idx="643">
                  <c:v>1557</c:v>
                </c:pt>
                <c:pt idx="644">
                  <c:v>1549</c:v>
                </c:pt>
                <c:pt idx="645">
                  <c:v>1573</c:v>
                </c:pt>
                <c:pt idx="646">
                  <c:v>1574</c:v>
                </c:pt>
                <c:pt idx="647">
                  <c:v>1568</c:v>
                </c:pt>
                <c:pt idx="648">
                  <c:v>1554</c:v>
                </c:pt>
                <c:pt idx="649">
                  <c:v>1572</c:v>
                </c:pt>
                <c:pt idx="650">
                  <c:v>1575</c:v>
                </c:pt>
                <c:pt idx="651">
                  <c:v>1568</c:v>
                </c:pt>
                <c:pt idx="652">
                  <c:v>1560</c:v>
                </c:pt>
                <c:pt idx="653">
                  <c:v>1569</c:v>
                </c:pt>
                <c:pt idx="654">
                  <c:v>1556</c:v>
                </c:pt>
                <c:pt idx="655">
                  <c:v>1560</c:v>
                </c:pt>
                <c:pt idx="656">
                  <c:v>1558</c:v>
                </c:pt>
                <c:pt idx="657">
                  <c:v>1557</c:v>
                </c:pt>
                <c:pt idx="658">
                  <c:v>1544</c:v>
                </c:pt>
                <c:pt idx="659">
                  <c:v>1582</c:v>
                </c:pt>
                <c:pt idx="660">
                  <c:v>1568</c:v>
                </c:pt>
                <c:pt idx="661">
                  <c:v>1564</c:v>
                </c:pt>
                <c:pt idx="662">
                  <c:v>1559</c:v>
                </c:pt>
                <c:pt idx="663">
                  <c:v>1561</c:v>
                </c:pt>
                <c:pt idx="664">
                  <c:v>1550</c:v>
                </c:pt>
                <c:pt idx="665">
                  <c:v>1559</c:v>
                </c:pt>
                <c:pt idx="666">
                  <c:v>1558</c:v>
                </c:pt>
                <c:pt idx="667">
                  <c:v>1553</c:v>
                </c:pt>
                <c:pt idx="668">
                  <c:v>1563</c:v>
                </c:pt>
                <c:pt idx="669">
                  <c:v>1575</c:v>
                </c:pt>
                <c:pt idx="670">
                  <c:v>1555</c:v>
                </c:pt>
                <c:pt idx="671">
                  <c:v>1552</c:v>
                </c:pt>
                <c:pt idx="672">
                  <c:v>1551</c:v>
                </c:pt>
                <c:pt idx="673">
                  <c:v>1560</c:v>
                </c:pt>
                <c:pt idx="674">
                  <c:v>1559</c:v>
                </c:pt>
                <c:pt idx="675">
                  <c:v>1543</c:v>
                </c:pt>
                <c:pt idx="676">
                  <c:v>1560</c:v>
                </c:pt>
                <c:pt idx="677">
                  <c:v>1555</c:v>
                </c:pt>
                <c:pt idx="678">
                  <c:v>1565</c:v>
                </c:pt>
                <c:pt idx="679">
                  <c:v>1555</c:v>
                </c:pt>
                <c:pt idx="680">
                  <c:v>1554</c:v>
                </c:pt>
                <c:pt idx="681">
                  <c:v>1556</c:v>
                </c:pt>
                <c:pt idx="682">
                  <c:v>1556</c:v>
                </c:pt>
                <c:pt idx="683">
                  <c:v>1547</c:v>
                </c:pt>
                <c:pt idx="684">
                  <c:v>1562</c:v>
                </c:pt>
                <c:pt idx="685">
                  <c:v>1562</c:v>
                </c:pt>
                <c:pt idx="686">
                  <c:v>1556</c:v>
                </c:pt>
                <c:pt idx="687">
                  <c:v>1549</c:v>
                </c:pt>
                <c:pt idx="688">
                  <c:v>1549</c:v>
                </c:pt>
                <c:pt idx="689">
                  <c:v>1569</c:v>
                </c:pt>
                <c:pt idx="690">
                  <c:v>1550</c:v>
                </c:pt>
                <c:pt idx="691">
                  <c:v>1557</c:v>
                </c:pt>
                <c:pt idx="692">
                  <c:v>1571</c:v>
                </c:pt>
                <c:pt idx="693">
                  <c:v>1548</c:v>
                </c:pt>
                <c:pt idx="694">
                  <c:v>1565</c:v>
                </c:pt>
                <c:pt idx="695">
                  <c:v>1559</c:v>
                </c:pt>
                <c:pt idx="696">
                  <c:v>1565</c:v>
                </c:pt>
                <c:pt idx="697">
                  <c:v>1544</c:v>
                </c:pt>
                <c:pt idx="698">
                  <c:v>1556</c:v>
                </c:pt>
                <c:pt idx="699">
                  <c:v>1552</c:v>
                </c:pt>
                <c:pt idx="700">
                  <c:v>1558</c:v>
                </c:pt>
                <c:pt idx="701">
                  <c:v>1576</c:v>
                </c:pt>
                <c:pt idx="702">
                  <c:v>1553</c:v>
                </c:pt>
                <c:pt idx="703">
                  <c:v>1557</c:v>
                </c:pt>
                <c:pt idx="704">
                  <c:v>1543</c:v>
                </c:pt>
                <c:pt idx="705">
                  <c:v>1546</c:v>
                </c:pt>
                <c:pt idx="706">
                  <c:v>1572</c:v>
                </c:pt>
                <c:pt idx="707">
                  <c:v>1563</c:v>
                </c:pt>
                <c:pt idx="708">
                  <c:v>1548</c:v>
                </c:pt>
                <c:pt idx="709">
                  <c:v>1547</c:v>
                </c:pt>
                <c:pt idx="710">
                  <c:v>1572</c:v>
                </c:pt>
                <c:pt idx="711">
                  <c:v>1570</c:v>
                </c:pt>
                <c:pt idx="712">
                  <c:v>1551</c:v>
                </c:pt>
                <c:pt idx="713">
                  <c:v>1563</c:v>
                </c:pt>
                <c:pt idx="714">
                  <c:v>1556</c:v>
                </c:pt>
                <c:pt idx="715">
                  <c:v>1560</c:v>
                </c:pt>
                <c:pt idx="716">
                  <c:v>1564</c:v>
                </c:pt>
                <c:pt idx="717">
                  <c:v>1551</c:v>
                </c:pt>
                <c:pt idx="718">
                  <c:v>1550</c:v>
                </c:pt>
                <c:pt idx="719">
                  <c:v>1543</c:v>
                </c:pt>
                <c:pt idx="720">
                  <c:v>1565</c:v>
                </c:pt>
                <c:pt idx="721">
                  <c:v>1562</c:v>
                </c:pt>
                <c:pt idx="722">
                  <c:v>1559</c:v>
                </c:pt>
                <c:pt idx="723">
                  <c:v>1570</c:v>
                </c:pt>
                <c:pt idx="724">
                  <c:v>1555</c:v>
                </c:pt>
                <c:pt idx="725">
                  <c:v>1555</c:v>
                </c:pt>
                <c:pt idx="726">
                  <c:v>1564</c:v>
                </c:pt>
                <c:pt idx="727">
                  <c:v>1554</c:v>
                </c:pt>
                <c:pt idx="728">
                  <c:v>1558</c:v>
                </c:pt>
                <c:pt idx="729">
                  <c:v>1574</c:v>
                </c:pt>
                <c:pt idx="730">
                  <c:v>1543</c:v>
                </c:pt>
                <c:pt idx="731">
                  <c:v>1564</c:v>
                </c:pt>
                <c:pt idx="732">
                  <c:v>1564</c:v>
                </c:pt>
                <c:pt idx="733">
                  <c:v>1552</c:v>
                </c:pt>
                <c:pt idx="734">
                  <c:v>1556</c:v>
                </c:pt>
                <c:pt idx="735">
                  <c:v>1572</c:v>
                </c:pt>
                <c:pt idx="736">
                  <c:v>1559</c:v>
                </c:pt>
                <c:pt idx="737">
                  <c:v>1566</c:v>
                </c:pt>
                <c:pt idx="738">
                  <c:v>1577</c:v>
                </c:pt>
                <c:pt idx="739">
                  <c:v>1556</c:v>
                </c:pt>
                <c:pt idx="740">
                  <c:v>1561</c:v>
                </c:pt>
                <c:pt idx="741">
                  <c:v>1553</c:v>
                </c:pt>
                <c:pt idx="742">
                  <c:v>1558</c:v>
                </c:pt>
                <c:pt idx="743">
                  <c:v>1555</c:v>
                </c:pt>
                <c:pt idx="744">
                  <c:v>1575</c:v>
                </c:pt>
                <c:pt idx="745">
                  <c:v>1571</c:v>
                </c:pt>
                <c:pt idx="746">
                  <c:v>1560</c:v>
                </c:pt>
                <c:pt idx="747">
                  <c:v>1580</c:v>
                </c:pt>
                <c:pt idx="748">
                  <c:v>1582</c:v>
                </c:pt>
                <c:pt idx="749">
                  <c:v>1574</c:v>
                </c:pt>
                <c:pt idx="750">
                  <c:v>1575</c:v>
                </c:pt>
                <c:pt idx="751">
                  <c:v>1554</c:v>
                </c:pt>
                <c:pt idx="752">
                  <c:v>1564</c:v>
                </c:pt>
                <c:pt idx="753">
                  <c:v>1562</c:v>
                </c:pt>
                <c:pt idx="754">
                  <c:v>1577</c:v>
                </c:pt>
                <c:pt idx="755">
                  <c:v>1564</c:v>
                </c:pt>
                <c:pt idx="756">
                  <c:v>1562</c:v>
                </c:pt>
                <c:pt idx="757">
                  <c:v>1574</c:v>
                </c:pt>
                <c:pt idx="758">
                  <c:v>1569</c:v>
                </c:pt>
                <c:pt idx="759">
                  <c:v>1577</c:v>
                </c:pt>
                <c:pt idx="760">
                  <c:v>1562</c:v>
                </c:pt>
                <c:pt idx="761">
                  <c:v>1558</c:v>
                </c:pt>
                <c:pt idx="762">
                  <c:v>1554</c:v>
                </c:pt>
                <c:pt idx="763">
                  <c:v>1570</c:v>
                </c:pt>
                <c:pt idx="764">
                  <c:v>1569</c:v>
                </c:pt>
                <c:pt idx="765">
                  <c:v>1549</c:v>
                </c:pt>
                <c:pt idx="766">
                  <c:v>1551</c:v>
                </c:pt>
                <c:pt idx="767">
                  <c:v>1557</c:v>
                </c:pt>
                <c:pt idx="768">
                  <c:v>1567</c:v>
                </c:pt>
                <c:pt idx="769">
                  <c:v>1558</c:v>
                </c:pt>
                <c:pt idx="770">
                  <c:v>1559</c:v>
                </c:pt>
                <c:pt idx="771">
                  <c:v>1574</c:v>
                </c:pt>
                <c:pt idx="772">
                  <c:v>1558</c:v>
                </c:pt>
                <c:pt idx="773">
                  <c:v>1558</c:v>
                </c:pt>
                <c:pt idx="774">
                  <c:v>1570</c:v>
                </c:pt>
                <c:pt idx="775">
                  <c:v>1566</c:v>
                </c:pt>
                <c:pt idx="776">
                  <c:v>1548</c:v>
                </c:pt>
                <c:pt idx="777">
                  <c:v>1560</c:v>
                </c:pt>
                <c:pt idx="778">
                  <c:v>1568</c:v>
                </c:pt>
                <c:pt idx="779">
                  <c:v>1571</c:v>
                </c:pt>
                <c:pt idx="780">
                  <c:v>1570</c:v>
                </c:pt>
                <c:pt idx="781">
                  <c:v>1559</c:v>
                </c:pt>
                <c:pt idx="782">
                  <c:v>1563</c:v>
                </c:pt>
                <c:pt idx="783">
                  <c:v>1551</c:v>
                </c:pt>
                <c:pt idx="784">
                  <c:v>1573</c:v>
                </c:pt>
                <c:pt idx="785">
                  <c:v>1565</c:v>
                </c:pt>
                <c:pt idx="786">
                  <c:v>1576</c:v>
                </c:pt>
                <c:pt idx="787">
                  <c:v>1578</c:v>
                </c:pt>
                <c:pt idx="788">
                  <c:v>1560</c:v>
                </c:pt>
                <c:pt idx="789">
                  <c:v>1576</c:v>
                </c:pt>
                <c:pt idx="790">
                  <c:v>1545</c:v>
                </c:pt>
                <c:pt idx="791">
                  <c:v>1542</c:v>
                </c:pt>
                <c:pt idx="792">
                  <c:v>1563</c:v>
                </c:pt>
                <c:pt idx="793">
                  <c:v>1568</c:v>
                </c:pt>
                <c:pt idx="794">
                  <c:v>1561</c:v>
                </c:pt>
                <c:pt idx="795">
                  <c:v>1556</c:v>
                </c:pt>
                <c:pt idx="796">
                  <c:v>1553</c:v>
                </c:pt>
                <c:pt idx="797">
                  <c:v>1557</c:v>
                </c:pt>
                <c:pt idx="798">
                  <c:v>1573</c:v>
                </c:pt>
                <c:pt idx="799">
                  <c:v>1581</c:v>
                </c:pt>
                <c:pt idx="800">
                  <c:v>1576</c:v>
                </c:pt>
                <c:pt idx="801">
                  <c:v>1580</c:v>
                </c:pt>
                <c:pt idx="802">
                  <c:v>1556</c:v>
                </c:pt>
                <c:pt idx="803">
                  <c:v>1560</c:v>
                </c:pt>
                <c:pt idx="804">
                  <c:v>1570</c:v>
                </c:pt>
                <c:pt idx="805">
                  <c:v>1562</c:v>
                </c:pt>
                <c:pt idx="806">
                  <c:v>1575</c:v>
                </c:pt>
                <c:pt idx="807">
                  <c:v>1574</c:v>
                </c:pt>
                <c:pt idx="808">
                  <c:v>1578</c:v>
                </c:pt>
                <c:pt idx="809">
                  <c:v>1560</c:v>
                </c:pt>
                <c:pt idx="810">
                  <c:v>1577</c:v>
                </c:pt>
                <c:pt idx="811">
                  <c:v>1561</c:v>
                </c:pt>
                <c:pt idx="812">
                  <c:v>1563</c:v>
                </c:pt>
                <c:pt idx="813">
                  <c:v>1562</c:v>
                </c:pt>
                <c:pt idx="814">
                  <c:v>1561</c:v>
                </c:pt>
                <c:pt idx="815">
                  <c:v>1583</c:v>
                </c:pt>
                <c:pt idx="816">
                  <c:v>1569</c:v>
                </c:pt>
                <c:pt idx="817">
                  <c:v>1562</c:v>
                </c:pt>
                <c:pt idx="818">
                  <c:v>1591</c:v>
                </c:pt>
                <c:pt idx="819">
                  <c:v>1581</c:v>
                </c:pt>
                <c:pt idx="820">
                  <c:v>1571</c:v>
                </c:pt>
                <c:pt idx="821">
                  <c:v>1576</c:v>
                </c:pt>
                <c:pt idx="822">
                  <c:v>1561</c:v>
                </c:pt>
                <c:pt idx="823">
                  <c:v>1555</c:v>
                </c:pt>
                <c:pt idx="824">
                  <c:v>1555</c:v>
                </c:pt>
                <c:pt idx="825">
                  <c:v>1578</c:v>
                </c:pt>
                <c:pt idx="826">
                  <c:v>1568</c:v>
                </c:pt>
                <c:pt idx="827">
                  <c:v>1567</c:v>
                </c:pt>
                <c:pt idx="828">
                  <c:v>1571</c:v>
                </c:pt>
                <c:pt idx="829">
                  <c:v>1571</c:v>
                </c:pt>
                <c:pt idx="830">
                  <c:v>1581</c:v>
                </c:pt>
                <c:pt idx="831">
                  <c:v>1576</c:v>
                </c:pt>
                <c:pt idx="832">
                  <c:v>1568</c:v>
                </c:pt>
                <c:pt idx="833">
                  <c:v>1582</c:v>
                </c:pt>
                <c:pt idx="834">
                  <c:v>1566</c:v>
                </c:pt>
                <c:pt idx="835">
                  <c:v>1566</c:v>
                </c:pt>
                <c:pt idx="836">
                  <c:v>1583</c:v>
                </c:pt>
                <c:pt idx="837">
                  <c:v>1565</c:v>
                </c:pt>
                <c:pt idx="838">
                  <c:v>1582</c:v>
                </c:pt>
                <c:pt idx="839">
                  <c:v>1582</c:v>
                </c:pt>
                <c:pt idx="840">
                  <c:v>1582</c:v>
                </c:pt>
                <c:pt idx="841">
                  <c:v>1570</c:v>
                </c:pt>
                <c:pt idx="842">
                  <c:v>1579</c:v>
                </c:pt>
                <c:pt idx="843">
                  <c:v>1571</c:v>
                </c:pt>
                <c:pt idx="844">
                  <c:v>1581</c:v>
                </c:pt>
                <c:pt idx="845">
                  <c:v>1579</c:v>
                </c:pt>
                <c:pt idx="846">
                  <c:v>1578</c:v>
                </c:pt>
                <c:pt idx="847">
                  <c:v>1579</c:v>
                </c:pt>
                <c:pt idx="848">
                  <c:v>1594</c:v>
                </c:pt>
                <c:pt idx="849">
                  <c:v>1590</c:v>
                </c:pt>
                <c:pt idx="850">
                  <c:v>1582</c:v>
                </c:pt>
                <c:pt idx="851">
                  <c:v>1586</c:v>
                </c:pt>
                <c:pt idx="852">
                  <c:v>1593</c:v>
                </c:pt>
                <c:pt idx="853">
                  <c:v>1587</c:v>
                </c:pt>
                <c:pt idx="854">
                  <c:v>1586</c:v>
                </c:pt>
                <c:pt idx="855">
                  <c:v>1589</c:v>
                </c:pt>
                <c:pt idx="856">
                  <c:v>1585</c:v>
                </c:pt>
                <c:pt idx="857">
                  <c:v>1593</c:v>
                </c:pt>
                <c:pt idx="858">
                  <c:v>1608</c:v>
                </c:pt>
                <c:pt idx="859">
                  <c:v>1583</c:v>
                </c:pt>
                <c:pt idx="860">
                  <c:v>1597</c:v>
                </c:pt>
                <c:pt idx="861">
                  <c:v>1599</c:v>
                </c:pt>
                <c:pt idx="862">
                  <c:v>1610</c:v>
                </c:pt>
                <c:pt idx="863">
                  <c:v>1602</c:v>
                </c:pt>
                <c:pt idx="864">
                  <c:v>1588</c:v>
                </c:pt>
                <c:pt idx="865">
                  <c:v>1613</c:v>
                </c:pt>
                <c:pt idx="866">
                  <c:v>1607</c:v>
                </c:pt>
                <c:pt idx="867">
                  <c:v>1608</c:v>
                </c:pt>
                <c:pt idx="868">
                  <c:v>1624</c:v>
                </c:pt>
                <c:pt idx="869">
                  <c:v>1596</c:v>
                </c:pt>
                <c:pt idx="870">
                  <c:v>1604</c:v>
                </c:pt>
                <c:pt idx="871">
                  <c:v>1616</c:v>
                </c:pt>
                <c:pt idx="872">
                  <c:v>1616</c:v>
                </c:pt>
                <c:pt idx="873">
                  <c:v>1616</c:v>
                </c:pt>
                <c:pt idx="874">
                  <c:v>1613</c:v>
                </c:pt>
                <c:pt idx="875">
                  <c:v>1618</c:v>
                </c:pt>
                <c:pt idx="876">
                  <c:v>1624</c:v>
                </c:pt>
                <c:pt idx="877">
                  <c:v>1633</c:v>
                </c:pt>
                <c:pt idx="878">
                  <c:v>1639</c:v>
                </c:pt>
                <c:pt idx="879">
                  <c:v>1626</c:v>
                </c:pt>
                <c:pt idx="880">
                  <c:v>1638</c:v>
                </c:pt>
                <c:pt idx="881">
                  <c:v>1645</c:v>
                </c:pt>
                <c:pt idx="882">
                  <c:v>1648</c:v>
                </c:pt>
                <c:pt idx="883">
                  <c:v>1684</c:v>
                </c:pt>
                <c:pt idx="884">
                  <c:v>1633</c:v>
                </c:pt>
                <c:pt idx="885">
                  <c:v>1659</c:v>
                </c:pt>
                <c:pt idx="886">
                  <c:v>1675</c:v>
                </c:pt>
                <c:pt idx="887">
                  <c:v>1654</c:v>
                </c:pt>
                <c:pt idx="888">
                  <c:v>1668</c:v>
                </c:pt>
                <c:pt idx="889">
                  <c:v>1677</c:v>
                </c:pt>
                <c:pt idx="890">
                  <c:v>1671</c:v>
                </c:pt>
                <c:pt idx="891">
                  <c:v>1701</c:v>
                </c:pt>
                <c:pt idx="892">
                  <c:v>1711</c:v>
                </c:pt>
                <c:pt idx="893">
                  <c:v>1689</c:v>
                </c:pt>
                <c:pt idx="894">
                  <c:v>1743</c:v>
                </c:pt>
                <c:pt idx="895">
                  <c:v>1758</c:v>
                </c:pt>
                <c:pt idx="896">
                  <c:v>1737</c:v>
                </c:pt>
                <c:pt idx="897">
                  <c:v>1754</c:v>
                </c:pt>
                <c:pt idx="898">
                  <c:v>1767</c:v>
                </c:pt>
                <c:pt idx="899">
                  <c:v>1795</c:v>
                </c:pt>
                <c:pt idx="900">
                  <c:v>1863</c:v>
                </c:pt>
                <c:pt idx="901">
                  <c:v>1882</c:v>
                </c:pt>
                <c:pt idx="902">
                  <c:v>1932</c:v>
                </c:pt>
                <c:pt idx="903">
                  <c:v>1961</c:v>
                </c:pt>
                <c:pt idx="904">
                  <c:v>2044</c:v>
                </c:pt>
                <c:pt idx="905">
                  <c:v>2150</c:v>
                </c:pt>
                <c:pt idx="906">
                  <c:v>2233</c:v>
                </c:pt>
                <c:pt idx="907">
                  <c:v>2332</c:v>
                </c:pt>
                <c:pt idx="908">
                  <c:v>2489</c:v>
                </c:pt>
                <c:pt idx="909">
                  <c:v>2576</c:v>
                </c:pt>
                <c:pt idx="910">
                  <c:v>2681</c:v>
                </c:pt>
                <c:pt idx="911">
                  <c:v>2885</c:v>
                </c:pt>
                <c:pt idx="912">
                  <c:v>2906</c:v>
                </c:pt>
                <c:pt idx="913">
                  <c:v>2908</c:v>
                </c:pt>
                <c:pt idx="914">
                  <c:v>2896</c:v>
                </c:pt>
                <c:pt idx="915">
                  <c:v>2813</c:v>
                </c:pt>
                <c:pt idx="916">
                  <c:v>2772</c:v>
                </c:pt>
                <c:pt idx="917">
                  <c:v>2562</c:v>
                </c:pt>
                <c:pt idx="918">
                  <c:v>2517</c:v>
                </c:pt>
                <c:pt idx="919">
                  <c:v>2395</c:v>
                </c:pt>
                <c:pt idx="920">
                  <c:v>2248</c:v>
                </c:pt>
                <c:pt idx="921">
                  <c:v>2147</c:v>
                </c:pt>
                <c:pt idx="922">
                  <c:v>2079</c:v>
                </c:pt>
                <c:pt idx="923">
                  <c:v>2027</c:v>
                </c:pt>
                <c:pt idx="924">
                  <c:v>1955</c:v>
                </c:pt>
                <c:pt idx="925">
                  <c:v>1894</c:v>
                </c:pt>
                <c:pt idx="926">
                  <c:v>1871</c:v>
                </c:pt>
                <c:pt idx="927">
                  <c:v>1811</c:v>
                </c:pt>
                <c:pt idx="928">
                  <c:v>1784</c:v>
                </c:pt>
                <c:pt idx="929">
                  <c:v>1775</c:v>
                </c:pt>
                <c:pt idx="930">
                  <c:v>1777</c:v>
                </c:pt>
                <c:pt idx="931">
                  <c:v>1730</c:v>
                </c:pt>
                <c:pt idx="932">
                  <c:v>1737</c:v>
                </c:pt>
                <c:pt idx="933">
                  <c:v>1714</c:v>
                </c:pt>
                <c:pt idx="934">
                  <c:v>1714</c:v>
                </c:pt>
                <c:pt idx="935">
                  <c:v>1711</c:v>
                </c:pt>
                <c:pt idx="936">
                  <c:v>1708</c:v>
                </c:pt>
                <c:pt idx="937">
                  <c:v>1700</c:v>
                </c:pt>
                <c:pt idx="938">
                  <c:v>1711</c:v>
                </c:pt>
                <c:pt idx="939">
                  <c:v>1709</c:v>
                </c:pt>
                <c:pt idx="940">
                  <c:v>1679</c:v>
                </c:pt>
                <c:pt idx="941">
                  <c:v>1702</c:v>
                </c:pt>
                <c:pt idx="942">
                  <c:v>1674</c:v>
                </c:pt>
                <c:pt idx="943">
                  <c:v>1656</c:v>
                </c:pt>
                <c:pt idx="944">
                  <c:v>1659</c:v>
                </c:pt>
                <c:pt idx="945">
                  <c:v>1664</c:v>
                </c:pt>
                <c:pt idx="946">
                  <c:v>1653</c:v>
                </c:pt>
                <c:pt idx="947">
                  <c:v>1682</c:v>
                </c:pt>
                <c:pt idx="948">
                  <c:v>1665</c:v>
                </c:pt>
                <c:pt idx="949">
                  <c:v>1645</c:v>
                </c:pt>
                <c:pt idx="950">
                  <c:v>1645</c:v>
                </c:pt>
                <c:pt idx="951">
                  <c:v>1654</c:v>
                </c:pt>
                <c:pt idx="952">
                  <c:v>1665</c:v>
                </c:pt>
                <c:pt idx="953">
                  <c:v>1652</c:v>
                </c:pt>
                <c:pt idx="954">
                  <c:v>1656</c:v>
                </c:pt>
                <c:pt idx="955">
                  <c:v>1659</c:v>
                </c:pt>
                <c:pt idx="956">
                  <c:v>1645</c:v>
                </c:pt>
                <c:pt idx="957">
                  <c:v>1639</c:v>
                </c:pt>
                <c:pt idx="958">
                  <c:v>1654</c:v>
                </c:pt>
                <c:pt idx="959">
                  <c:v>1662</c:v>
                </c:pt>
                <c:pt idx="960">
                  <c:v>1636</c:v>
                </c:pt>
                <c:pt idx="961">
                  <c:v>1648</c:v>
                </c:pt>
                <c:pt idx="962">
                  <c:v>1652</c:v>
                </c:pt>
                <c:pt idx="963">
                  <c:v>1626</c:v>
                </c:pt>
                <c:pt idx="964">
                  <c:v>1629</c:v>
                </c:pt>
                <c:pt idx="965">
                  <c:v>1650</c:v>
                </c:pt>
                <c:pt idx="966">
                  <c:v>1619</c:v>
                </c:pt>
                <c:pt idx="967">
                  <c:v>1640</c:v>
                </c:pt>
                <c:pt idx="968">
                  <c:v>1617</c:v>
                </c:pt>
                <c:pt idx="969">
                  <c:v>1636</c:v>
                </c:pt>
                <c:pt idx="970">
                  <c:v>1624</c:v>
                </c:pt>
                <c:pt idx="971">
                  <c:v>1617</c:v>
                </c:pt>
                <c:pt idx="972">
                  <c:v>1630</c:v>
                </c:pt>
                <c:pt idx="973">
                  <c:v>1612</c:v>
                </c:pt>
                <c:pt idx="974">
                  <c:v>1607</c:v>
                </c:pt>
                <c:pt idx="975">
                  <c:v>1616</c:v>
                </c:pt>
                <c:pt idx="976">
                  <c:v>1616</c:v>
                </c:pt>
                <c:pt idx="977">
                  <c:v>1619</c:v>
                </c:pt>
                <c:pt idx="978">
                  <c:v>1612</c:v>
                </c:pt>
                <c:pt idx="979">
                  <c:v>1631</c:v>
                </c:pt>
                <c:pt idx="980">
                  <c:v>1628</c:v>
                </c:pt>
                <c:pt idx="981">
                  <c:v>1604</c:v>
                </c:pt>
                <c:pt idx="982">
                  <c:v>1606</c:v>
                </c:pt>
                <c:pt idx="983">
                  <c:v>1625</c:v>
                </c:pt>
                <c:pt idx="984">
                  <c:v>1628</c:v>
                </c:pt>
                <c:pt idx="985">
                  <c:v>1623</c:v>
                </c:pt>
                <c:pt idx="986">
                  <c:v>1605</c:v>
                </c:pt>
                <c:pt idx="987">
                  <c:v>1630</c:v>
                </c:pt>
                <c:pt idx="988">
                  <c:v>1621</c:v>
                </c:pt>
                <c:pt idx="989">
                  <c:v>1595</c:v>
                </c:pt>
                <c:pt idx="990">
                  <c:v>1594</c:v>
                </c:pt>
                <c:pt idx="991">
                  <c:v>1616</c:v>
                </c:pt>
                <c:pt idx="992">
                  <c:v>1616</c:v>
                </c:pt>
                <c:pt idx="993">
                  <c:v>1599</c:v>
                </c:pt>
                <c:pt idx="994">
                  <c:v>1610</c:v>
                </c:pt>
                <c:pt idx="995">
                  <c:v>1603</c:v>
                </c:pt>
                <c:pt idx="996">
                  <c:v>1625</c:v>
                </c:pt>
                <c:pt idx="997">
                  <c:v>1589</c:v>
                </c:pt>
                <c:pt idx="998">
                  <c:v>1607</c:v>
                </c:pt>
                <c:pt idx="999">
                  <c:v>1604</c:v>
                </c:pt>
                <c:pt idx="1000">
                  <c:v>1617</c:v>
                </c:pt>
                <c:pt idx="1001">
                  <c:v>1622</c:v>
                </c:pt>
                <c:pt idx="1002">
                  <c:v>1594</c:v>
                </c:pt>
                <c:pt idx="1003">
                  <c:v>1619</c:v>
                </c:pt>
                <c:pt idx="1004">
                  <c:v>1610</c:v>
                </c:pt>
                <c:pt idx="1005">
                  <c:v>1635</c:v>
                </c:pt>
                <c:pt idx="1006">
                  <c:v>1609</c:v>
                </c:pt>
                <c:pt idx="1007">
                  <c:v>1591</c:v>
                </c:pt>
                <c:pt idx="1008">
                  <c:v>1607</c:v>
                </c:pt>
                <c:pt idx="1009">
                  <c:v>1621</c:v>
                </c:pt>
                <c:pt idx="1010">
                  <c:v>1618</c:v>
                </c:pt>
                <c:pt idx="1011">
                  <c:v>1620</c:v>
                </c:pt>
                <c:pt idx="1012">
                  <c:v>1618</c:v>
                </c:pt>
                <c:pt idx="1013">
                  <c:v>1622</c:v>
                </c:pt>
                <c:pt idx="1014">
                  <c:v>1638</c:v>
                </c:pt>
                <c:pt idx="1015">
                  <c:v>1589</c:v>
                </c:pt>
                <c:pt idx="1016">
                  <c:v>1624</c:v>
                </c:pt>
                <c:pt idx="1017">
                  <c:v>1609</c:v>
                </c:pt>
                <c:pt idx="1018">
                  <c:v>1625</c:v>
                </c:pt>
                <c:pt idx="1019">
                  <c:v>1628</c:v>
                </c:pt>
                <c:pt idx="1020">
                  <c:v>1616</c:v>
                </c:pt>
                <c:pt idx="1021">
                  <c:v>1616</c:v>
                </c:pt>
                <c:pt idx="1022">
                  <c:v>1633</c:v>
                </c:pt>
                <c:pt idx="1023">
                  <c:v>1628</c:v>
                </c:pt>
                <c:pt idx="1024">
                  <c:v>1604</c:v>
                </c:pt>
                <c:pt idx="1025">
                  <c:v>1612</c:v>
                </c:pt>
                <c:pt idx="1026">
                  <c:v>1603</c:v>
                </c:pt>
                <c:pt idx="1027">
                  <c:v>1612</c:v>
                </c:pt>
                <c:pt idx="1028">
                  <c:v>1616</c:v>
                </c:pt>
                <c:pt idx="1029">
                  <c:v>1595</c:v>
                </c:pt>
                <c:pt idx="1030">
                  <c:v>1596</c:v>
                </c:pt>
                <c:pt idx="1031">
                  <c:v>1610</c:v>
                </c:pt>
                <c:pt idx="1032">
                  <c:v>1607</c:v>
                </c:pt>
                <c:pt idx="1033">
                  <c:v>1601</c:v>
                </c:pt>
                <c:pt idx="1034">
                  <c:v>1616</c:v>
                </c:pt>
                <c:pt idx="1035">
                  <c:v>1601</c:v>
                </c:pt>
                <c:pt idx="1036">
                  <c:v>1606</c:v>
                </c:pt>
                <c:pt idx="1037">
                  <c:v>1616</c:v>
                </c:pt>
                <c:pt idx="1038">
                  <c:v>1628</c:v>
                </c:pt>
                <c:pt idx="1039">
                  <c:v>1614</c:v>
                </c:pt>
                <c:pt idx="1040">
                  <c:v>1630</c:v>
                </c:pt>
                <c:pt idx="1041">
                  <c:v>1604</c:v>
                </c:pt>
                <c:pt idx="1042">
                  <c:v>1625</c:v>
                </c:pt>
                <c:pt idx="1043">
                  <c:v>1626</c:v>
                </c:pt>
                <c:pt idx="1044">
                  <c:v>1624</c:v>
                </c:pt>
                <c:pt idx="1045">
                  <c:v>1621</c:v>
                </c:pt>
                <c:pt idx="1046">
                  <c:v>1609</c:v>
                </c:pt>
                <c:pt idx="1047">
                  <c:v>1620</c:v>
                </c:pt>
                <c:pt idx="1048">
                  <c:v>1626</c:v>
                </c:pt>
                <c:pt idx="1049">
                  <c:v>1600</c:v>
                </c:pt>
                <c:pt idx="1050">
                  <c:v>1620</c:v>
                </c:pt>
                <c:pt idx="1051">
                  <c:v>1609</c:v>
                </c:pt>
                <c:pt idx="1052">
                  <c:v>1610</c:v>
                </c:pt>
                <c:pt idx="1053">
                  <c:v>1611</c:v>
                </c:pt>
                <c:pt idx="1054">
                  <c:v>1604</c:v>
                </c:pt>
                <c:pt idx="1055">
                  <c:v>1615</c:v>
                </c:pt>
                <c:pt idx="1056">
                  <c:v>1622</c:v>
                </c:pt>
                <c:pt idx="1057">
                  <c:v>1604</c:v>
                </c:pt>
                <c:pt idx="1058">
                  <c:v>1611</c:v>
                </c:pt>
                <c:pt idx="1059">
                  <c:v>1607</c:v>
                </c:pt>
                <c:pt idx="1060">
                  <c:v>1588</c:v>
                </c:pt>
                <c:pt idx="1061">
                  <c:v>1615</c:v>
                </c:pt>
                <c:pt idx="1062">
                  <c:v>1611</c:v>
                </c:pt>
                <c:pt idx="1063">
                  <c:v>1609</c:v>
                </c:pt>
                <c:pt idx="1064">
                  <c:v>1598</c:v>
                </c:pt>
                <c:pt idx="1065">
                  <c:v>1585</c:v>
                </c:pt>
                <c:pt idx="1066">
                  <c:v>1590</c:v>
                </c:pt>
                <c:pt idx="1067">
                  <c:v>1607</c:v>
                </c:pt>
                <c:pt idx="1068">
                  <c:v>1608</c:v>
                </c:pt>
                <c:pt idx="1069">
                  <c:v>1610</c:v>
                </c:pt>
                <c:pt idx="1070">
                  <c:v>1611</c:v>
                </c:pt>
                <c:pt idx="1071">
                  <c:v>1596</c:v>
                </c:pt>
                <c:pt idx="1072">
                  <c:v>1604</c:v>
                </c:pt>
                <c:pt idx="1073">
                  <c:v>1595</c:v>
                </c:pt>
                <c:pt idx="1074">
                  <c:v>1585</c:v>
                </c:pt>
                <c:pt idx="1075">
                  <c:v>1595</c:v>
                </c:pt>
                <c:pt idx="1076">
                  <c:v>1589</c:v>
                </c:pt>
                <c:pt idx="1077">
                  <c:v>1587</c:v>
                </c:pt>
                <c:pt idx="1078">
                  <c:v>1607</c:v>
                </c:pt>
                <c:pt idx="1079">
                  <c:v>1605</c:v>
                </c:pt>
                <c:pt idx="1080">
                  <c:v>1603</c:v>
                </c:pt>
                <c:pt idx="1081">
                  <c:v>1584</c:v>
                </c:pt>
                <c:pt idx="1082">
                  <c:v>1593</c:v>
                </c:pt>
                <c:pt idx="1083">
                  <c:v>1605</c:v>
                </c:pt>
                <c:pt idx="1084">
                  <c:v>1596</c:v>
                </c:pt>
                <c:pt idx="1085">
                  <c:v>1576</c:v>
                </c:pt>
                <c:pt idx="1086">
                  <c:v>1603</c:v>
                </c:pt>
                <c:pt idx="1087">
                  <c:v>1597</c:v>
                </c:pt>
                <c:pt idx="1088">
                  <c:v>1585</c:v>
                </c:pt>
                <c:pt idx="1089">
                  <c:v>1595</c:v>
                </c:pt>
                <c:pt idx="1090">
                  <c:v>1586</c:v>
                </c:pt>
                <c:pt idx="1091">
                  <c:v>1584</c:v>
                </c:pt>
                <c:pt idx="1092">
                  <c:v>1585</c:v>
                </c:pt>
                <c:pt idx="1093">
                  <c:v>1598</c:v>
                </c:pt>
                <c:pt idx="1094">
                  <c:v>1591</c:v>
                </c:pt>
                <c:pt idx="1095">
                  <c:v>1591</c:v>
                </c:pt>
                <c:pt idx="1096">
                  <c:v>1591</c:v>
                </c:pt>
                <c:pt idx="1097">
                  <c:v>1594</c:v>
                </c:pt>
                <c:pt idx="1098">
                  <c:v>1599</c:v>
                </c:pt>
                <c:pt idx="1099">
                  <c:v>1566</c:v>
                </c:pt>
                <c:pt idx="1100">
                  <c:v>1595</c:v>
                </c:pt>
                <c:pt idx="1101">
                  <c:v>1574</c:v>
                </c:pt>
                <c:pt idx="1102">
                  <c:v>1601</c:v>
                </c:pt>
                <c:pt idx="1103">
                  <c:v>1588</c:v>
                </c:pt>
                <c:pt idx="1104">
                  <c:v>1601</c:v>
                </c:pt>
                <c:pt idx="1105">
                  <c:v>1601</c:v>
                </c:pt>
                <c:pt idx="1106">
                  <c:v>1590</c:v>
                </c:pt>
                <c:pt idx="1107">
                  <c:v>1585</c:v>
                </c:pt>
                <c:pt idx="1108">
                  <c:v>1577</c:v>
                </c:pt>
                <c:pt idx="1109">
                  <c:v>1594</c:v>
                </c:pt>
                <c:pt idx="1110">
                  <c:v>1584</c:v>
                </c:pt>
                <c:pt idx="1111">
                  <c:v>1590</c:v>
                </c:pt>
                <c:pt idx="1112">
                  <c:v>1575</c:v>
                </c:pt>
                <c:pt idx="1113">
                  <c:v>1574</c:v>
                </c:pt>
                <c:pt idx="1114">
                  <c:v>1599</c:v>
                </c:pt>
                <c:pt idx="1115">
                  <c:v>1586</c:v>
                </c:pt>
                <c:pt idx="1116">
                  <c:v>1594</c:v>
                </c:pt>
                <c:pt idx="1117">
                  <c:v>1580</c:v>
                </c:pt>
                <c:pt idx="1118">
                  <c:v>1578</c:v>
                </c:pt>
                <c:pt idx="1119">
                  <c:v>1594</c:v>
                </c:pt>
                <c:pt idx="1120">
                  <c:v>1593</c:v>
                </c:pt>
                <c:pt idx="1121">
                  <c:v>1587</c:v>
                </c:pt>
                <c:pt idx="1122">
                  <c:v>1570</c:v>
                </c:pt>
                <c:pt idx="1123">
                  <c:v>1595</c:v>
                </c:pt>
                <c:pt idx="1124">
                  <c:v>1594</c:v>
                </c:pt>
                <c:pt idx="1125">
                  <c:v>1588</c:v>
                </c:pt>
                <c:pt idx="1126">
                  <c:v>1593</c:v>
                </c:pt>
                <c:pt idx="1127">
                  <c:v>1583</c:v>
                </c:pt>
                <c:pt idx="1128">
                  <c:v>1594</c:v>
                </c:pt>
                <c:pt idx="1129">
                  <c:v>1594</c:v>
                </c:pt>
                <c:pt idx="1130">
                  <c:v>1573</c:v>
                </c:pt>
                <c:pt idx="1131">
                  <c:v>1590</c:v>
                </c:pt>
                <c:pt idx="1132">
                  <c:v>1573</c:v>
                </c:pt>
                <c:pt idx="1133">
                  <c:v>1597</c:v>
                </c:pt>
                <c:pt idx="1134">
                  <c:v>1607</c:v>
                </c:pt>
                <c:pt idx="1135">
                  <c:v>1583</c:v>
                </c:pt>
                <c:pt idx="1136">
                  <c:v>1596</c:v>
                </c:pt>
                <c:pt idx="1137">
                  <c:v>1603</c:v>
                </c:pt>
                <c:pt idx="1138">
                  <c:v>1586</c:v>
                </c:pt>
                <c:pt idx="1139">
                  <c:v>1595</c:v>
                </c:pt>
                <c:pt idx="1140">
                  <c:v>1603</c:v>
                </c:pt>
                <c:pt idx="1141">
                  <c:v>1587</c:v>
                </c:pt>
                <c:pt idx="1142">
                  <c:v>1596</c:v>
                </c:pt>
                <c:pt idx="1143">
                  <c:v>1594</c:v>
                </c:pt>
                <c:pt idx="1144">
                  <c:v>1606</c:v>
                </c:pt>
                <c:pt idx="1145">
                  <c:v>1593</c:v>
                </c:pt>
                <c:pt idx="1146">
                  <c:v>1598</c:v>
                </c:pt>
                <c:pt idx="1147">
                  <c:v>1576</c:v>
                </c:pt>
                <c:pt idx="1148">
                  <c:v>1595</c:v>
                </c:pt>
                <c:pt idx="1149">
                  <c:v>1597</c:v>
                </c:pt>
                <c:pt idx="1150">
                  <c:v>1597</c:v>
                </c:pt>
                <c:pt idx="1151">
                  <c:v>1602</c:v>
                </c:pt>
                <c:pt idx="1152">
                  <c:v>1597</c:v>
                </c:pt>
                <c:pt idx="1153">
                  <c:v>1577</c:v>
                </c:pt>
                <c:pt idx="1154">
                  <c:v>1612</c:v>
                </c:pt>
                <c:pt idx="1155">
                  <c:v>1601</c:v>
                </c:pt>
                <c:pt idx="1156">
                  <c:v>1604</c:v>
                </c:pt>
                <c:pt idx="1157">
                  <c:v>1606</c:v>
                </c:pt>
                <c:pt idx="1158">
                  <c:v>1615</c:v>
                </c:pt>
                <c:pt idx="1159">
                  <c:v>1593</c:v>
                </c:pt>
                <c:pt idx="1160">
                  <c:v>1596</c:v>
                </c:pt>
                <c:pt idx="1161">
                  <c:v>1597</c:v>
                </c:pt>
                <c:pt idx="1162">
                  <c:v>1628</c:v>
                </c:pt>
                <c:pt idx="1163">
                  <c:v>1605</c:v>
                </c:pt>
                <c:pt idx="1164">
                  <c:v>1627</c:v>
                </c:pt>
                <c:pt idx="1165">
                  <c:v>1630</c:v>
                </c:pt>
                <c:pt idx="1166">
                  <c:v>1605</c:v>
                </c:pt>
                <c:pt idx="1167">
                  <c:v>1625</c:v>
                </c:pt>
                <c:pt idx="1168">
                  <c:v>1626</c:v>
                </c:pt>
                <c:pt idx="1169">
                  <c:v>1643</c:v>
                </c:pt>
                <c:pt idx="1170">
                  <c:v>1635</c:v>
                </c:pt>
                <c:pt idx="1171">
                  <c:v>1633</c:v>
                </c:pt>
                <c:pt idx="1172">
                  <c:v>1654</c:v>
                </c:pt>
                <c:pt idx="1173">
                  <c:v>1643</c:v>
                </c:pt>
                <c:pt idx="1174">
                  <c:v>1678</c:v>
                </c:pt>
                <c:pt idx="1175">
                  <c:v>1669</c:v>
                </c:pt>
                <c:pt idx="1176">
                  <c:v>1677</c:v>
                </c:pt>
                <c:pt idx="1177">
                  <c:v>1702</c:v>
                </c:pt>
                <c:pt idx="1178">
                  <c:v>1703</c:v>
                </c:pt>
                <c:pt idx="1179">
                  <c:v>1678</c:v>
                </c:pt>
                <c:pt idx="1180">
                  <c:v>1700</c:v>
                </c:pt>
                <c:pt idx="1181">
                  <c:v>1689</c:v>
                </c:pt>
                <c:pt idx="1182">
                  <c:v>1722</c:v>
                </c:pt>
                <c:pt idx="1183">
                  <c:v>1703</c:v>
                </c:pt>
                <c:pt idx="1184">
                  <c:v>1697</c:v>
                </c:pt>
                <c:pt idx="1185">
                  <c:v>1689</c:v>
                </c:pt>
                <c:pt idx="1186">
                  <c:v>1721</c:v>
                </c:pt>
                <c:pt idx="1187">
                  <c:v>1744</c:v>
                </c:pt>
                <c:pt idx="1188">
                  <c:v>1737</c:v>
                </c:pt>
                <c:pt idx="1189">
                  <c:v>1765</c:v>
                </c:pt>
                <c:pt idx="1190">
                  <c:v>1843</c:v>
                </c:pt>
                <c:pt idx="1191">
                  <c:v>1803</c:v>
                </c:pt>
                <c:pt idx="1192">
                  <c:v>1824</c:v>
                </c:pt>
                <c:pt idx="1193">
                  <c:v>1842</c:v>
                </c:pt>
                <c:pt idx="1194">
                  <c:v>1876</c:v>
                </c:pt>
                <c:pt idx="1195">
                  <c:v>1897</c:v>
                </c:pt>
                <c:pt idx="1196">
                  <c:v>1949</c:v>
                </c:pt>
                <c:pt idx="1197">
                  <c:v>2025</c:v>
                </c:pt>
                <c:pt idx="1198">
                  <c:v>2020</c:v>
                </c:pt>
                <c:pt idx="1199">
                  <c:v>2084</c:v>
                </c:pt>
                <c:pt idx="1200">
                  <c:v>2151</c:v>
                </c:pt>
                <c:pt idx="1201">
                  <c:v>2192</c:v>
                </c:pt>
                <c:pt idx="1202">
                  <c:v>2196</c:v>
                </c:pt>
                <c:pt idx="1203">
                  <c:v>2287</c:v>
                </c:pt>
                <c:pt idx="1204">
                  <c:v>2305</c:v>
                </c:pt>
                <c:pt idx="1205">
                  <c:v>2280</c:v>
                </c:pt>
                <c:pt idx="1206">
                  <c:v>2340</c:v>
                </c:pt>
                <c:pt idx="1207">
                  <c:v>2294</c:v>
                </c:pt>
                <c:pt idx="1208">
                  <c:v>2203</c:v>
                </c:pt>
                <c:pt idx="1209">
                  <c:v>2204</c:v>
                </c:pt>
                <c:pt idx="1210">
                  <c:v>2134</c:v>
                </c:pt>
                <c:pt idx="1211">
                  <c:v>2097</c:v>
                </c:pt>
                <c:pt idx="1212">
                  <c:v>2056</c:v>
                </c:pt>
                <c:pt idx="1213">
                  <c:v>1981</c:v>
                </c:pt>
                <c:pt idx="1214">
                  <c:v>1934</c:v>
                </c:pt>
                <c:pt idx="1215">
                  <c:v>1895</c:v>
                </c:pt>
                <c:pt idx="1216">
                  <c:v>1836</c:v>
                </c:pt>
                <c:pt idx="1217">
                  <c:v>1830</c:v>
                </c:pt>
                <c:pt idx="1218">
                  <c:v>1762</c:v>
                </c:pt>
                <c:pt idx="1219">
                  <c:v>1766</c:v>
                </c:pt>
                <c:pt idx="1220">
                  <c:v>1738</c:v>
                </c:pt>
                <c:pt idx="1221">
                  <c:v>1742</c:v>
                </c:pt>
                <c:pt idx="1222">
                  <c:v>1690</c:v>
                </c:pt>
                <c:pt idx="1223">
                  <c:v>1715</c:v>
                </c:pt>
                <c:pt idx="1224">
                  <c:v>1677</c:v>
                </c:pt>
                <c:pt idx="1225">
                  <c:v>1653</c:v>
                </c:pt>
                <c:pt idx="1226">
                  <c:v>1658</c:v>
                </c:pt>
                <c:pt idx="1227">
                  <c:v>1637</c:v>
                </c:pt>
                <c:pt idx="1228">
                  <c:v>1666</c:v>
                </c:pt>
                <c:pt idx="1229">
                  <c:v>1672</c:v>
                </c:pt>
                <c:pt idx="1230">
                  <c:v>1638</c:v>
                </c:pt>
                <c:pt idx="1231">
                  <c:v>1637</c:v>
                </c:pt>
                <c:pt idx="1232">
                  <c:v>1642</c:v>
                </c:pt>
                <c:pt idx="1233">
                  <c:v>1631</c:v>
                </c:pt>
                <c:pt idx="1234">
                  <c:v>1616</c:v>
                </c:pt>
                <c:pt idx="1235">
                  <c:v>1628</c:v>
                </c:pt>
                <c:pt idx="1236">
                  <c:v>1625</c:v>
                </c:pt>
                <c:pt idx="1237">
                  <c:v>1620</c:v>
                </c:pt>
                <c:pt idx="1238">
                  <c:v>1620</c:v>
                </c:pt>
                <c:pt idx="1239">
                  <c:v>1605</c:v>
                </c:pt>
                <c:pt idx="1240">
                  <c:v>1634</c:v>
                </c:pt>
                <c:pt idx="1241">
                  <c:v>1610</c:v>
                </c:pt>
                <c:pt idx="1242">
                  <c:v>1591</c:v>
                </c:pt>
                <c:pt idx="1243">
                  <c:v>1608</c:v>
                </c:pt>
                <c:pt idx="1244">
                  <c:v>1604</c:v>
                </c:pt>
                <c:pt idx="1245">
                  <c:v>1612</c:v>
                </c:pt>
                <c:pt idx="1246">
                  <c:v>1586</c:v>
                </c:pt>
                <c:pt idx="1247">
                  <c:v>1611</c:v>
                </c:pt>
                <c:pt idx="1248">
                  <c:v>1596</c:v>
                </c:pt>
                <c:pt idx="1249">
                  <c:v>1617</c:v>
                </c:pt>
                <c:pt idx="1250">
                  <c:v>1597</c:v>
                </c:pt>
                <c:pt idx="1251">
                  <c:v>1599</c:v>
                </c:pt>
                <c:pt idx="1252">
                  <c:v>1599</c:v>
                </c:pt>
                <c:pt idx="1253">
                  <c:v>1587</c:v>
                </c:pt>
                <c:pt idx="1254">
                  <c:v>1595</c:v>
                </c:pt>
                <c:pt idx="1255">
                  <c:v>1577</c:v>
                </c:pt>
                <c:pt idx="1256">
                  <c:v>1572</c:v>
                </c:pt>
                <c:pt idx="1257">
                  <c:v>1589</c:v>
                </c:pt>
                <c:pt idx="1258">
                  <c:v>1566</c:v>
                </c:pt>
                <c:pt idx="1259">
                  <c:v>1586</c:v>
                </c:pt>
                <c:pt idx="1260">
                  <c:v>1581</c:v>
                </c:pt>
                <c:pt idx="1261">
                  <c:v>1578</c:v>
                </c:pt>
                <c:pt idx="1262">
                  <c:v>1582</c:v>
                </c:pt>
                <c:pt idx="1263">
                  <c:v>1588</c:v>
                </c:pt>
                <c:pt idx="1264">
                  <c:v>1581</c:v>
                </c:pt>
                <c:pt idx="1265">
                  <c:v>1580</c:v>
                </c:pt>
                <c:pt idx="1266">
                  <c:v>1573</c:v>
                </c:pt>
                <c:pt idx="1267">
                  <c:v>1574</c:v>
                </c:pt>
                <c:pt idx="1268">
                  <c:v>1584</c:v>
                </c:pt>
                <c:pt idx="1269">
                  <c:v>1586</c:v>
                </c:pt>
                <c:pt idx="1270">
                  <c:v>1584</c:v>
                </c:pt>
                <c:pt idx="1271">
                  <c:v>1584</c:v>
                </c:pt>
                <c:pt idx="1272">
                  <c:v>1579</c:v>
                </c:pt>
                <c:pt idx="1273">
                  <c:v>1572</c:v>
                </c:pt>
                <c:pt idx="1274">
                  <c:v>1576</c:v>
                </c:pt>
                <c:pt idx="1275">
                  <c:v>1575</c:v>
                </c:pt>
                <c:pt idx="1276">
                  <c:v>1567</c:v>
                </c:pt>
                <c:pt idx="1277">
                  <c:v>1579</c:v>
                </c:pt>
                <c:pt idx="1278">
                  <c:v>1574</c:v>
                </c:pt>
                <c:pt idx="1279">
                  <c:v>1586</c:v>
                </c:pt>
                <c:pt idx="1280">
                  <c:v>1577</c:v>
                </c:pt>
                <c:pt idx="1281">
                  <c:v>1587</c:v>
                </c:pt>
                <c:pt idx="1282">
                  <c:v>1582</c:v>
                </c:pt>
                <c:pt idx="1283">
                  <c:v>1572</c:v>
                </c:pt>
                <c:pt idx="1284">
                  <c:v>1577</c:v>
                </c:pt>
                <c:pt idx="1285">
                  <c:v>1574</c:v>
                </c:pt>
                <c:pt idx="1286">
                  <c:v>1581</c:v>
                </c:pt>
                <c:pt idx="1287">
                  <c:v>1593</c:v>
                </c:pt>
                <c:pt idx="1288">
                  <c:v>1583</c:v>
                </c:pt>
                <c:pt idx="1289">
                  <c:v>1594</c:v>
                </c:pt>
                <c:pt idx="1290">
                  <c:v>1583</c:v>
                </c:pt>
                <c:pt idx="1291">
                  <c:v>1603</c:v>
                </c:pt>
                <c:pt idx="1292">
                  <c:v>1576</c:v>
                </c:pt>
                <c:pt idx="1293">
                  <c:v>1592</c:v>
                </c:pt>
                <c:pt idx="1294">
                  <c:v>1603</c:v>
                </c:pt>
                <c:pt idx="1295">
                  <c:v>1592</c:v>
                </c:pt>
                <c:pt idx="1296">
                  <c:v>1597</c:v>
                </c:pt>
                <c:pt idx="1297">
                  <c:v>1578</c:v>
                </c:pt>
                <c:pt idx="1298">
                  <c:v>1589</c:v>
                </c:pt>
                <c:pt idx="1299">
                  <c:v>1594</c:v>
                </c:pt>
                <c:pt idx="1300">
                  <c:v>1586</c:v>
                </c:pt>
                <c:pt idx="1301">
                  <c:v>1581</c:v>
                </c:pt>
                <c:pt idx="1302">
                  <c:v>1577</c:v>
                </c:pt>
                <c:pt idx="1303">
                  <c:v>1553</c:v>
                </c:pt>
                <c:pt idx="1304">
                  <c:v>1569</c:v>
                </c:pt>
                <c:pt idx="1305">
                  <c:v>1567</c:v>
                </c:pt>
                <c:pt idx="1306">
                  <c:v>1560</c:v>
                </c:pt>
                <c:pt idx="1307">
                  <c:v>1572</c:v>
                </c:pt>
                <c:pt idx="1308">
                  <c:v>1575</c:v>
                </c:pt>
                <c:pt idx="1309">
                  <c:v>1563</c:v>
                </c:pt>
                <c:pt idx="1310">
                  <c:v>1568</c:v>
                </c:pt>
                <c:pt idx="1311">
                  <c:v>1562</c:v>
                </c:pt>
                <c:pt idx="1312">
                  <c:v>1570</c:v>
                </c:pt>
                <c:pt idx="1313">
                  <c:v>1565</c:v>
                </c:pt>
                <c:pt idx="1314">
                  <c:v>1562</c:v>
                </c:pt>
                <c:pt idx="1315">
                  <c:v>1553</c:v>
                </c:pt>
                <c:pt idx="1316">
                  <c:v>1564</c:v>
                </c:pt>
                <c:pt idx="1317">
                  <c:v>1558</c:v>
                </c:pt>
                <c:pt idx="1318">
                  <c:v>1564</c:v>
                </c:pt>
                <c:pt idx="1319">
                  <c:v>1548</c:v>
                </c:pt>
                <c:pt idx="1320">
                  <c:v>1564</c:v>
                </c:pt>
                <c:pt idx="1321">
                  <c:v>1556</c:v>
                </c:pt>
                <c:pt idx="1322">
                  <c:v>1558</c:v>
                </c:pt>
                <c:pt idx="1323">
                  <c:v>1560</c:v>
                </c:pt>
                <c:pt idx="1324">
                  <c:v>1560</c:v>
                </c:pt>
                <c:pt idx="1325">
                  <c:v>1574</c:v>
                </c:pt>
                <c:pt idx="1326">
                  <c:v>1551</c:v>
                </c:pt>
                <c:pt idx="1327">
                  <c:v>1574</c:v>
                </c:pt>
                <c:pt idx="1328">
                  <c:v>1562</c:v>
                </c:pt>
                <c:pt idx="1329">
                  <c:v>1562</c:v>
                </c:pt>
                <c:pt idx="1330">
                  <c:v>1558</c:v>
                </c:pt>
                <c:pt idx="1331">
                  <c:v>1550</c:v>
                </c:pt>
                <c:pt idx="1332">
                  <c:v>1550</c:v>
                </c:pt>
                <c:pt idx="1333">
                  <c:v>1559</c:v>
                </c:pt>
                <c:pt idx="1334">
                  <c:v>1542</c:v>
                </c:pt>
                <c:pt idx="1335">
                  <c:v>1557</c:v>
                </c:pt>
                <c:pt idx="1336">
                  <c:v>1548</c:v>
                </c:pt>
                <c:pt idx="1337">
                  <c:v>1548</c:v>
                </c:pt>
                <c:pt idx="1338">
                  <c:v>1550</c:v>
                </c:pt>
                <c:pt idx="1339">
                  <c:v>1552</c:v>
                </c:pt>
                <c:pt idx="1340">
                  <c:v>1563</c:v>
                </c:pt>
                <c:pt idx="1341">
                  <c:v>1556</c:v>
                </c:pt>
                <c:pt idx="1342">
                  <c:v>1563</c:v>
                </c:pt>
                <c:pt idx="1343">
                  <c:v>1558</c:v>
                </c:pt>
                <c:pt idx="1344">
                  <c:v>1558</c:v>
                </c:pt>
                <c:pt idx="1345">
                  <c:v>1550</c:v>
                </c:pt>
                <c:pt idx="1346">
                  <c:v>1538</c:v>
                </c:pt>
                <c:pt idx="1347">
                  <c:v>1544</c:v>
                </c:pt>
                <c:pt idx="1348">
                  <c:v>1570</c:v>
                </c:pt>
                <c:pt idx="1349">
                  <c:v>1553</c:v>
                </c:pt>
                <c:pt idx="1350">
                  <c:v>1567</c:v>
                </c:pt>
                <c:pt idx="1351">
                  <c:v>1551</c:v>
                </c:pt>
                <c:pt idx="1352">
                  <c:v>1553</c:v>
                </c:pt>
                <c:pt idx="1353">
                  <c:v>1561</c:v>
                </c:pt>
                <c:pt idx="1354">
                  <c:v>1550</c:v>
                </c:pt>
                <c:pt idx="1355">
                  <c:v>1557</c:v>
                </c:pt>
                <c:pt idx="1356">
                  <c:v>1558</c:v>
                </c:pt>
                <c:pt idx="1357">
                  <c:v>1551</c:v>
                </c:pt>
                <c:pt idx="1358">
                  <c:v>1566</c:v>
                </c:pt>
                <c:pt idx="1359">
                  <c:v>1561</c:v>
                </c:pt>
                <c:pt idx="1360">
                  <c:v>1559</c:v>
                </c:pt>
                <c:pt idx="1361">
                  <c:v>1561</c:v>
                </c:pt>
                <c:pt idx="1362">
                  <c:v>1559</c:v>
                </c:pt>
                <c:pt idx="1363">
                  <c:v>1554</c:v>
                </c:pt>
                <c:pt idx="1364">
                  <c:v>1556</c:v>
                </c:pt>
                <c:pt idx="1365">
                  <c:v>1552</c:v>
                </c:pt>
                <c:pt idx="1366">
                  <c:v>1555</c:v>
                </c:pt>
                <c:pt idx="1367">
                  <c:v>1553</c:v>
                </c:pt>
                <c:pt idx="1368">
                  <c:v>1543</c:v>
                </c:pt>
                <c:pt idx="1369">
                  <c:v>1555</c:v>
                </c:pt>
                <c:pt idx="1370">
                  <c:v>1549</c:v>
                </c:pt>
                <c:pt idx="1371">
                  <c:v>1552</c:v>
                </c:pt>
                <c:pt idx="1372">
                  <c:v>1560</c:v>
                </c:pt>
                <c:pt idx="1373">
                  <c:v>1564</c:v>
                </c:pt>
                <c:pt idx="1374">
                  <c:v>1564</c:v>
                </c:pt>
                <c:pt idx="1375">
                  <c:v>1573</c:v>
                </c:pt>
                <c:pt idx="1376">
                  <c:v>1562</c:v>
                </c:pt>
                <c:pt idx="1377">
                  <c:v>1560</c:v>
                </c:pt>
                <c:pt idx="1378">
                  <c:v>1552</c:v>
                </c:pt>
                <c:pt idx="1379">
                  <c:v>1542</c:v>
                </c:pt>
                <c:pt idx="1380">
                  <c:v>1548</c:v>
                </c:pt>
                <c:pt idx="1381">
                  <c:v>1544</c:v>
                </c:pt>
                <c:pt idx="1382">
                  <c:v>1544</c:v>
                </c:pt>
                <c:pt idx="1383">
                  <c:v>1544</c:v>
                </c:pt>
                <c:pt idx="1384">
                  <c:v>1559</c:v>
                </c:pt>
                <c:pt idx="1385">
                  <c:v>1543</c:v>
                </c:pt>
                <c:pt idx="1386">
                  <c:v>1561</c:v>
                </c:pt>
                <c:pt idx="1387">
                  <c:v>1550</c:v>
                </c:pt>
                <c:pt idx="1388">
                  <c:v>1557</c:v>
                </c:pt>
                <c:pt idx="1389">
                  <c:v>1551</c:v>
                </c:pt>
                <c:pt idx="1390">
                  <c:v>1537</c:v>
                </c:pt>
                <c:pt idx="1391">
                  <c:v>1564</c:v>
                </c:pt>
                <c:pt idx="1392">
                  <c:v>1557</c:v>
                </c:pt>
                <c:pt idx="1393">
                  <c:v>1555</c:v>
                </c:pt>
                <c:pt idx="1394">
                  <c:v>1542</c:v>
                </c:pt>
                <c:pt idx="1395">
                  <c:v>1567</c:v>
                </c:pt>
                <c:pt idx="1396">
                  <c:v>1546</c:v>
                </c:pt>
                <c:pt idx="1397">
                  <c:v>1558</c:v>
                </c:pt>
                <c:pt idx="1398">
                  <c:v>1550</c:v>
                </c:pt>
                <c:pt idx="1399">
                  <c:v>1559</c:v>
                </c:pt>
                <c:pt idx="1400">
                  <c:v>1553</c:v>
                </c:pt>
                <c:pt idx="1401">
                  <c:v>1555</c:v>
                </c:pt>
                <c:pt idx="1402">
                  <c:v>1558</c:v>
                </c:pt>
                <c:pt idx="1403">
                  <c:v>1548</c:v>
                </c:pt>
                <c:pt idx="1404">
                  <c:v>1551</c:v>
                </c:pt>
                <c:pt idx="1405">
                  <c:v>1545</c:v>
                </c:pt>
                <c:pt idx="1406">
                  <c:v>1553</c:v>
                </c:pt>
                <c:pt idx="1407">
                  <c:v>1559</c:v>
                </c:pt>
                <c:pt idx="1408">
                  <c:v>1557</c:v>
                </c:pt>
                <c:pt idx="1409">
                  <c:v>1556</c:v>
                </c:pt>
                <c:pt idx="1410">
                  <c:v>1547</c:v>
                </c:pt>
                <c:pt idx="1411">
                  <c:v>1562</c:v>
                </c:pt>
                <c:pt idx="1412">
                  <c:v>1564</c:v>
                </c:pt>
                <c:pt idx="1413">
                  <c:v>1552</c:v>
                </c:pt>
                <c:pt idx="1414">
                  <c:v>1556</c:v>
                </c:pt>
                <c:pt idx="1415">
                  <c:v>1564</c:v>
                </c:pt>
                <c:pt idx="1416">
                  <c:v>1551</c:v>
                </c:pt>
                <c:pt idx="1417">
                  <c:v>1559</c:v>
                </c:pt>
                <c:pt idx="1418">
                  <c:v>1565</c:v>
                </c:pt>
                <c:pt idx="1419">
                  <c:v>1566</c:v>
                </c:pt>
                <c:pt idx="1420">
                  <c:v>1548</c:v>
                </c:pt>
                <c:pt idx="1421">
                  <c:v>1562</c:v>
                </c:pt>
                <c:pt idx="1422">
                  <c:v>1565</c:v>
                </c:pt>
                <c:pt idx="1423">
                  <c:v>1563</c:v>
                </c:pt>
                <c:pt idx="1424">
                  <c:v>1553</c:v>
                </c:pt>
                <c:pt idx="1425">
                  <c:v>1538</c:v>
                </c:pt>
                <c:pt idx="1426">
                  <c:v>1549</c:v>
                </c:pt>
                <c:pt idx="1427">
                  <c:v>1564</c:v>
                </c:pt>
                <c:pt idx="1428">
                  <c:v>1543</c:v>
                </c:pt>
                <c:pt idx="1429">
                  <c:v>1555</c:v>
                </c:pt>
                <c:pt idx="1430">
                  <c:v>1555</c:v>
                </c:pt>
                <c:pt idx="1431">
                  <c:v>1543</c:v>
                </c:pt>
                <c:pt idx="1432">
                  <c:v>1552</c:v>
                </c:pt>
                <c:pt idx="1433">
                  <c:v>1562</c:v>
                </c:pt>
                <c:pt idx="1434">
                  <c:v>1560</c:v>
                </c:pt>
                <c:pt idx="1435">
                  <c:v>1545</c:v>
                </c:pt>
                <c:pt idx="1436">
                  <c:v>1540</c:v>
                </c:pt>
                <c:pt idx="1437">
                  <c:v>1554</c:v>
                </c:pt>
                <c:pt idx="1438">
                  <c:v>1540</c:v>
                </c:pt>
                <c:pt idx="1439">
                  <c:v>1548</c:v>
                </c:pt>
                <c:pt idx="1440">
                  <c:v>1542</c:v>
                </c:pt>
                <c:pt idx="1441">
                  <c:v>1558</c:v>
                </c:pt>
                <c:pt idx="1442">
                  <c:v>1557</c:v>
                </c:pt>
                <c:pt idx="1443">
                  <c:v>1536</c:v>
                </c:pt>
                <c:pt idx="1444">
                  <c:v>1537</c:v>
                </c:pt>
                <c:pt idx="1445">
                  <c:v>1559</c:v>
                </c:pt>
                <c:pt idx="1446">
                  <c:v>1545</c:v>
                </c:pt>
                <c:pt idx="1447">
                  <c:v>1549</c:v>
                </c:pt>
                <c:pt idx="1448">
                  <c:v>1560</c:v>
                </c:pt>
                <c:pt idx="1449">
                  <c:v>1554</c:v>
                </c:pt>
                <c:pt idx="1450">
                  <c:v>1555</c:v>
                </c:pt>
                <c:pt idx="1451">
                  <c:v>1552</c:v>
                </c:pt>
                <c:pt idx="1452">
                  <c:v>1551</c:v>
                </c:pt>
                <c:pt idx="1453">
                  <c:v>1541</c:v>
                </c:pt>
                <c:pt idx="1454">
                  <c:v>1543</c:v>
                </c:pt>
                <c:pt idx="1455">
                  <c:v>1540</c:v>
                </c:pt>
                <c:pt idx="1456">
                  <c:v>1551</c:v>
                </c:pt>
                <c:pt idx="1457">
                  <c:v>1546</c:v>
                </c:pt>
                <c:pt idx="1458">
                  <c:v>1542</c:v>
                </c:pt>
                <c:pt idx="1459">
                  <c:v>1539</c:v>
                </c:pt>
                <c:pt idx="1460">
                  <c:v>1558</c:v>
                </c:pt>
                <c:pt idx="1461">
                  <c:v>1551</c:v>
                </c:pt>
                <c:pt idx="1462">
                  <c:v>1553</c:v>
                </c:pt>
                <c:pt idx="1463">
                  <c:v>1559</c:v>
                </c:pt>
                <c:pt idx="1464">
                  <c:v>1554</c:v>
                </c:pt>
                <c:pt idx="1465">
                  <c:v>1554</c:v>
                </c:pt>
                <c:pt idx="1466">
                  <c:v>1560</c:v>
                </c:pt>
                <c:pt idx="1467">
                  <c:v>1543</c:v>
                </c:pt>
                <c:pt idx="1468">
                  <c:v>1556</c:v>
                </c:pt>
                <c:pt idx="1469">
                  <c:v>1546</c:v>
                </c:pt>
                <c:pt idx="1470">
                  <c:v>1555</c:v>
                </c:pt>
                <c:pt idx="1471">
                  <c:v>1569</c:v>
                </c:pt>
                <c:pt idx="1472">
                  <c:v>1559</c:v>
                </c:pt>
                <c:pt idx="1473">
                  <c:v>1559</c:v>
                </c:pt>
                <c:pt idx="1474">
                  <c:v>1551</c:v>
                </c:pt>
                <c:pt idx="1475">
                  <c:v>1555</c:v>
                </c:pt>
                <c:pt idx="1476">
                  <c:v>1556</c:v>
                </c:pt>
                <c:pt idx="1477">
                  <c:v>1544</c:v>
                </c:pt>
                <c:pt idx="1478">
                  <c:v>1543</c:v>
                </c:pt>
                <c:pt idx="1479">
                  <c:v>1566</c:v>
                </c:pt>
                <c:pt idx="1480">
                  <c:v>1546</c:v>
                </c:pt>
                <c:pt idx="1481">
                  <c:v>1548</c:v>
                </c:pt>
                <c:pt idx="1482">
                  <c:v>1551</c:v>
                </c:pt>
                <c:pt idx="1483">
                  <c:v>1547</c:v>
                </c:pt>
                <c:pt idx="1484">
                  <c:v>1551</c:v>
                </c:pt>
                <c:pt idx="1485">
                  <c:v>1569</c:v>
                </c:pt>
                <c:pt idx="1486">
                  <c:v>1542</c:v>
                </c:pt>
                <c:pt idx="1487">
                  <c:v>1549</c:v>
                </c:pt>
                <c:pt idx="1488">
                  <c:v>1554</c:v>
                </c:pt>
                <c:pt idx="1489">
                  <c:v>1544</c:v>
                </c:pt>
                <c:pt idx="1490">
                  <c:v>1566</c:v>
                </c:pt>
                <c:pt idx="1491">
                  <c:v>1556</c:v>
                </c:pt>
                <c:pt idx="1492">
                  <c:v>1547</c:v>
                </c:pt>
                <c:pt idx="1493">
                  <c:v>1552</c:v>
                </c:pt>
                <c:pt idx="1494">
                  <c:v>1559</c:v>
                </c:pt>
                <c:pt idx="1495">
                  <c:v>1549</c:v>
                </c:pt>
                <c:pt idx="1496">
                  <c:v>1549</c:v>
                </c:pt>
                <c:pt idx="1497">
                  <c:v>1548</c:v>
                </c:pt>
                <c:pt idx="1498">
                  <c:v>1551</c:v>
                </c:pt>
                <c:pt idx="1499">
                  <c:v>1547</c:v>
                </c:pt>
                <c:pt idx="1500">
                  <c:v>1555</c:v>
                </c:pt>
                <c:pt idx="1501">
                  <c:v>1547</c:v>
                </c:pt>
                <c:pt idx="1502">
                  <c:v>1556</c:v>
                </c:pt>
                <c:pt idx="1503">
                  <c:v>1545</c:v>
                </c:pt>
                <c:pt idx="1504">
                  <c:v>1550</c:v>
                </c:pt>
                <c:pt idx="1505">
                  <c:v>1545</c:v>
                </c:pt>
                <c:pt idx="1506">
                  <c:v>1557</c:v>
                </c:pt>
                <c:pt idx="1507">
                  <c:v>1554</c:v>
                </c:pt>
                <c:pt idx="1508">
                  <c:v>1549</c:v>
                </c:pt>
                <c:pt idx="1509">
                  <c:v>1542</c:v>
                </c:pt>
                <c:pt idx="1510">
                  <c:v>1549</c:v>
                </c:pt>
                <c:pt idx="1511">
                  <c:v>1555</c:v>
                </c:pt>
                <c:pt idx="1512">
                  <c:v>1542</c:v>
                </c:pt>
                <c:pt idx="1513">
                  <c:v>1549</c:v>
                </c:pt>
                <c:pt idx="1514">
                  <c:v>1564</c:v>
                </c:pt>
                <c:pt idx="1515">
                  <c:v>1552</c:v>
                </c:pt>
                <c:pt idx="1516">
                  <c:v>1552</c:v>
                </c:pt>
                <c:pt idx="1517">
                  <c:v>1553</c:v>
                </c:pt>
                <c:pt idx="1518">
                  <c:v>1560</c:v>
                </c:pt>
                <c:pt idx="1519">
                  <c:v>1556</c:v>
                </c:pt>
                <c:pt idx="1520">
                  <c:v>1556</c:v>
                </c:pt>
                <c:pt idx="1521">
                  <c:v>1560</c:v>
                </c:pt>
                <c:pt idx="1522">
                  <c:v>1550</c:v>
                </c:pt>
                <c:pt idx="1523">
                  <c:v>1539</c:v>
                </c:pt>
                <c:pt idx="1524">
                  <c:v>1555</c:v>
                </c:pt>
                <c:pt idx="1525">
                  <c:v>1548</c:v>
                </c:pt>
                <c:pt idx="1526">
                  <c:v>1539</c:v>
                </c:pt>
                <c:pt idx="1527">
                  <c:v>1557</c:v>
                </c:pt>
                <c:pt idx="1528">
                  <c:v>1547</c:v>
                </c:pt>
                <c:pt idx="1529">
                  <c:v>1551</c:v>
                </c:pt>
                <c:pt idx="1530">
                  <c:v>1557</c:v>
                </c:pt>
                <c:pt idx="1531">
                  <c:v>1553</c:v>
                </c:pt>
                <c:pt idx="1532">
                  <c:v>1546</c:v>
                </c:pt>
                <c:pt idx="1533">
                  <c:v>1544</c:v>
                </c:pt>
                <c:pt idx="1534">
                  <c:v>1538</c:v>
                </c:pt>
                <c:pt idx="1535">
                  <c:v>1549</c:v>
                </c:pt>
                <c:pt idx="1536">
                  <c:v>1547</c:v>
                </c:pt>
                <c:pt idx="1537">
                  <c:v>1547</c:v>
                </c:pt>
                <c:pt idx="1538">
                  <c:v>1555</c:v>
                </c:pt>
                <c:pt idx="1539">
                  <c:v>1562</c:v>
                </c:pt>
                <c:pt idx="1540">
                  <c:v>1557</c:v>
                </c:pt>
                <c:pt idx="1541">
                  <c:v>1551</c:v>
                </c:pt>
                <c:pt idx="1542">
                  <c:v>1561</c:v>
                </c:pt>
                <c:pt idx="1543">
                  <c:v>1553</c:v>
                </c:pt>
                <c:pt idx="1544">
                  <c:v>1551</c:v>
                </c:pt>
                <c:pt idx="1545">
                  <c:v>1549</c:v>
                </c:pt>
                <c:pt idx="1546">
                  <c:v>1552</c:v>
                </c:pt>
                <c:pt idx="1547">
                  <c:v>1551</c:v>
                </c:pt>
                <c:pt idx="1548">
                  <c:v>1545</c:v>
                </c:pt>
                <c:pt idx="1549">
                  <c:v>1552</c:v>
                </c:pt>
                <c:pt idx="1550">
                  <c:v>1555</c:v>
                </c:pt>
                <c:pt idx="1551">
                  <c:v>1547</c:v>
                </c:pt>
                <c:pt idx="1552">
                  <c:v>1550</c:v>
                </c:pt>
                <c:pt idx="1553">
                  <c:v>1538</c:v>
                </c:pt>
                <c:pt idx="1554">
                  <c:v>1554</c:v>
                </c:pt>
                <c:pt idx="1555">
                  <c:v>1554</c:v>
                </c:pt>
                <c:pt idx="1556">
                  <c:v>1554</c:v>
                </c:pt>
                <c:pt idx="1557">
                  <c:v>1555</c:v>
                </c:pt>
                <c:pt idx="1558">
                  <c:v>1561</c:v>
                </c:pt>
                <c:pt idx="1559">
                  <c:v>1551</c:v>
                </c:pt>
                <c:pt idx="1560">
                  <c:v>1561</c:v>
                </c:pt>
                <c:pt idx="1561">
                  <c:v>1560</c:v>
                </c:pt>
                <c:pt idx="1562">
                  <c:v>1541</c:v>
                </c:pt>
                <c:pt idx="1563">
                  <c:v>1561</c:v>
                </c:pt>
                <c:pt idx="1564">
                  <c:v>1563</c:v>
                </c:pt>
                <c:pt idx="1565">
                  <c:v>1564</c:v>
                </c:pt>
                <c:pt idx="1566">
                  <c:v>1564</c:v>
                </c:pt>
                <c:pt idx="1567">
                  <c:v>1554</c:v>
                </c:pt>
                <c:pt idx="1568">
                  <c:v>1561</c:v>
                </c:pt>
                <c:pt idx="1569">
                  <c:v>1551</c:v>
                </c:pt>
                <c:pt idx="1570">
                  <c:v>1552</c:v>
                </c:pt>
                <c:pt idx="1571">
                  <c:v>1552</c:v>
                </c:pt>
                <c:pt idx="1572">
                  <c:v>1544</c:v>
                </c:pt>
                <c:pt idx="1573">
                  <c:v>1564</c:v>
                </c:pt>
                <c:pt idx="1574">
                  <c:v>1552</c:v>
                </c:pt>
                <c:pt idx="1575">
                  <c:v>1559</c:v>
                </c:pt>
                <c:pt idx="1576">
                  <c:v>1559</c:v>
                </c:pt>
                <c:pt idx="1577">
                  <c:v>1549</c:v>
                </c:pt>
                <c:pt idx="1578">
                  <c:v>1557</c:v>
                </c:pt>
                <c:pt idx="1579">
                  <c:v>1570</c:v>
                </c:pt>
                <c:pt idx="1580">
                  <c:v>1557</c:v>
                </c:pt>
                <c:pt idx="1581">
                  <c:v>1553</c:v>
                </c:pt>
                <c:pt idx="1582">
                  <c:v>1568</c:v>
                </c:pt>
                <c:pt idx="1583">
                  <c:v>1563</c:v>
                </c:pt>
                <c:pt idx="1584">
                  <c:v>1561</c:v>
                </c:pt>
                <c:pt idx="1585">
                  <c:v>1567</c:v>
                </c:pt>
                <c:pt idx="1586">
                  <c:v>1558</c:v>
                </c:pt>
                <c:pt idx="1587">
                  <c:v>1564</c:v>
                </c:pt>
                <c:pt idx="1588">
                  <c:v>1554</c:v>
                </c:pt>
                <c:pt idx="1589">
                  <c:v>1564</c:v>
                </c:pt>
                <c:pt idx="1590">
                  <c:v>1577</c:v>
                </c:pt>
                <c:pt idx="1591">
                  <c:v>1573</c:v>
                </c:pt>
                <c:pt idx="1592">
                  <c:v>1570</c:v>
                </c:pt>
                <c:pt idx="1593">
                  <c:v>1554</c:v>
                </c:pt>
                <c:pt idx="1594">
                  <c:v>1562</c:v>
                </c:pt>
                <c:pt idx="1595">
                  <c:v>1552</c:v>
                </c:pt>
                <c:pt idx="1596">
                  <c:v>1555</c:v>
                </c:pt>
                <c:pt idx="1597">
                  <c:v>1555</c:v>
                </c:pt>
                <c:pt idx="1598">
                  <c:v>1562</c:v>
                </c:pt>
                <c:pt idx="1599">
                  <c:v>1554</c:v>
                </c:pt>
                <c:pt idx="1600">
                  <c:v>1550</c:v>
                </c:pt>
                <c:pt idx="1601">
                  <c:v>1569</c:v>
                </c:pt>
                <c:pt idx="1602">
                  <c:v>1563</c:v>
                </c:pt>
                <c:pt idx="1603">
                  <c:v>1562</c:v>
                </c:pt>
                <c:pt idx="1604">
                  <c:v>1562</c:v>
                </c:pt>
                <c:pt idx="1605">
                  <c:v>1565</c:v>
                </c:pt>
                <c:pt idx="1606">
                  <c:v>1566</c:v>
                </c:pt>
                <c:pt idx="1607">
                  <c:v>1555</c:v>
                </c:pt>
                <c:pt idx="1608">
                  <c:v>1555</c:v>
                </c:pt>
                <c:pt idx="1609">
                  <c:v>1557</c:v>
                </c:pt>
                <c:pt idx="1610">
                  <c:v>1565</c:v>
                </c:pt>
                <c:pt idx="1611">
                  <c:v>1567</c:v>
                </c:pt>
                <c:pt idx="1612">
                  <c:v>1561</c:v>
                </c:pt>
                <c:pt idx="1613">
                  <c:v>1581</c:v>
                </c:pt>
                <c:pt idx="1614">
                  <c:v>1576</c:v>
                </c:pt>
                <c:pt idx="1615">
                  <c:v>1567</c:v>
                </c:pt>
                <c:pt idx="1616">
                  <c:v>1574</c:v>
                </c:pt>
                <c:pt idx="1617">
                  <c:v>1591</c:v>
                </c:pt>
                <c:pt idx="1618">
                  <c:v>1570</c:v>
                </c:pt>
                <c:pt idx="1619">
                  <c:v>1572</c:v>
                </c:pt>
                <c:pt idx="1620">
                  <c:v>1563</c:v>
                </c:pt>
                <c:pt idx="1621">
                  <c:v>1577</c:v>
                </c:pt>
                <c:pt idx="1622">
                  <c:v>1584</c:v>
                </c:pt>
                <c:pt idx="1623">
                  <c:v>1587</c:v>
                </c:pt>
                <c:pt idx="1624">
                  <c:v>1578</c:v>
                </c:pt>
                <c:pt idx="1625">
                  <c:v>1588</c:v>
                </c:pt>
                <c:pt idx="1626">
                  <c:v>1576</c:v>
                </c:pt>
                <c:pt idx="1627">
                  <c:v>1586</c:v>
                </c:pt>
                <c:pt idx="1628">
                  <c:v>1579</c:v>
                </c:pt>
                <c:pt idx="1629">
                  <c:v>1585</c:v>
                </c:pt>
                <c:pt idx="1630">
                  <c:v>1587</c:v>
                </c:pt>
                <c:pt idx="1631">
                  <c:v>1602</c:v>
                </c:pt>
                <c:pt idx="1632">
                  <c:v>1606</c:v>
                </c:pt>
                <c:pt idx="1633">
                  <c:v>1594</c:v>
                </c:pt>
                <c:pt idx="1634">
                  <c:v>1604</c:v>
                </c:pt>
                <c:pt idx="1635">
                  <c:v>1594</c:v>
                </c:pt>
                <c:pt idx="1636">
                  <c:v>1593</c:v>
                </c:pt>
                <c:pt idx="1637">
                  <c:v>1588</c:v>
                </c:pt>
                <c:pt idx="1638">
                  <c:v>1589</c:v>
                </c:pt>
                <c:pt idx="1639">
                  <c:v>1587</c:v>
                </c:pt>
                <c:pt idx="1640">
                  <c:v>1602</c:v>
                </c:pt>
                <c:pt idx="1641">
                  <c:v>1572</c:v>
                </c:pt>
                <c:pt idx="1642">
                  <c:v>1597</c:v>
                </c:pt>
                <c:pt idx="1643">
                  <c:v>1588</c:v>
                </c:pt>
                <c:pt idx="1644">
                  <c:v>1574</c:v>
                </c:pt>
                <c:pt idx="1645">
                  <c:v>1585</c:v>
                </c:pt>
                <c:pt idx="1646">
                  <c:v>1605</c:v>
                </c:pt>
                <c:pt idx="1647">
                  <c:v>1572</c:v>
                </c:pt>
                <c:pt idx="1648">
                  <c:v>1577</c:v>
                </c:pt>
                <c:pt idx="1649">
                  <c:v>1579</c:v>
                </c:pt>
                <c:pt idx="1650">
                  <c:v>1588</c:v>
                </c:pt>
                <c:pt idx="1651">
                  <c:v>1574</c:v>
                </c:pt>
                <c:pt idx="1652">
                  <c:v>1575</c:v>
                </c:pt>
                <c:pt idx="1653">
                  <c:v>1566</c:v>
                </c:pt>
                <c:pt idx="1654">
                  <c:v>1582</c:v>
                </c:pt>
                <c:pt idx="1655">
                  <c:v>1583</c:v>
                </c:pt>
                <c:pt idx="1656">
                  <c:v>1574</c:v>
                </c:pt>
                <c:pt idx="1657">
                  <c:v>1580</c:v>
                </c:pt>
                <c:pt idx="1658">
                  <c:v>1569</c:v>
                </c:pt>
                <c:pt idx="1659">
                  <c:v>1569</c:v>
                </c:pt>
                <c:pt idx="1660">
                  <c:v>1590</c:v>
                </c:pt>
                <c:pt idx="1661">
                  <c:v>1576</c:v>
                </c:pt>
                <c:pt idx="1662">
                  <c:v>1560</c:v>
                </c:pt>
                <c:pt idx="1663">
                  <c:v>1572</c:v>
                </c:pt>
                <c:pt idx="1664">
                  <c:v>1569</c:v>
                </c:pt>
                <c:pt idx="1665">
                  <c:v>1579</c:v>
                </c:pt>
                <c:pt idx="1666">
                  <c:v>1567</c:v>
                </c:pt>
                <c:pt idx="1667">
                  <c:v>1565</c:v>
                </c:pt>
                <c:pt idx="1668">
                  <c:v>1573</c:v>
                </c:pt>
                <c:pt idx="1669">
                  <c:v>1571</c:v>
                </c:pt>
                <c:pt idx="1670">
                  <c:v>1573</c:v>
                </c:pt>
                <c:pt idx="1671">
                  <c:v>1567</c:v>
                </c:pt>
                <c:pt idx="1672">
                  <c:v>1560</c:v>
                </c:pt>
                <c:pt idx="1673">
                  <c:v>1570</c:v>
                </c:pt>
                <c:pt idx="1674">
                  <c:v>1567</c:v>
                </c:pt>
                <c:pt idx="1675">
                  <c:v>1557</c:v>
                </c:pt>
                <c:pt idx="1676">
                  <c:v>1559</c:v>
                </c:pt>
                <c:pt idx="1677">
                  <c:v>1562</c:v>
                </c:pt>
                <c:pt idx="1678">
                  <c:v>1570</c:v>
                </c:pt>
                <c:pt idx="1679">
                  <c:v>1567</c:v>
                </c:pt>
                <c:pt idx="1680">
                  <c:v>1569</c:v>
                </c:pt>
                <c:pt idx="1681">
                  <c:v>1561</c:v>
                </c:pt>
                <c:pt idx="1682">
                  <c:v>1572</c:v>
                </c:pt>
                <c:pt idx="1683">
                  <c:v>1549</c:v>
                </c:pt>
                <c:pt idx="1684">
                  <c:v>1570</c:v>
                </c:pt>
                <c:pt idx="1685">
                  <c:v>1557</c:v>
                </c:pt>
                <c:pt idx="1686">
                  <c:v>1569</c:v>
                </c:pt>
                <c:pt idx="1687">
                  <c:v>1563</c:v>
                </c:pt>
                <c:pt idx="1688">
                  <c:v>1567</c:v>
                </c:pt>
                <c:pt idx="1689">
                  <c:v>1578</c:v>
                </c:pt>
                <c:pt idx="1690">
                  <c:v>1572</c:v>
                </c:pt>
                <c:pt idx="1691">
                  <c:v>1572</c:v>
                </c:pt>
                <c:pt idx="1692">
                  <c:v>1575</c:v>
                </c:pt>
                <c:pt idx="1693">
                  <c:v>1561</c:v>
                </c:pt>
                <c:pt idx="1694">
                  <c:v>1566</c:v>
                </c:pt>
                <c:pt idx="1695">
                  <c:v>1573</c:v>
                </c:pt>
                <c:pt idx="1696">
                  <c:v>1566</c:v>
                </c:pt>
                <c:pt idx="1697">
                  <c:v>1568</c:v>
                </c:pt>
                <c:pt idx="1698">
                  <c:v>1569</c:v>
                </c:pt>
                <c:pt idx="1699">
                  <c:v>1563</c:v>
                </c:pt>
                <c:pt idx="1700">
                  <c:v>1577</c:v>
                </c:pt>
                <c:pt idx="1701">
                  <c:v>1560</c:v>
                </c:pt>
                <c:pt idx="1702">
                  <c:v>1566</c:v>
                </c:pt>
                <c:pt idx="1703">
                  <c:v>1570</c:v>
                </c:pt>
                <c:pt idx="1704">
                  <c:v>1557</c:v>
                </c:pt>
                <c:pt idx="1705">
                  <c:v>1567</c:v>
                </c:pt>
                <c:pt idx="1706">
                  <c:v>1562</c:v>
                </c:pt>
                <c:pt idx="1707">
                  <c:v>1569</c:v>
                </c:pt>
                <c:pt idx="1708">
                  <c:v>1562</c:v>
                </c:pt>
                <c:pt idx="1709">
                  <c:v>1554</c:v>
                </c:pt>
                <c:pt idx="1710">
                  <c:v>1568</c:v>
                </c:pt>
                <c:pt idx="1711">
                  <c:v>1562</c:v>
                </c:pt>
                <c:pt idx="1712">
                  <c:v>1558</c:v>
                </c:pt>
                <c:pt idx="1713">
                  <c:v>1567</c:v>
                </c:pt>
                <c:pt idx="1714">
                  <c:v>1561</c:v>
                </c:pt>
                <c:pt idx="1715">
                  <c:v>1565</c:v>
                </c:pt>
                <c:pt idx="1716">
                  <c:v>1552</c:v>
                </c:pt>
                <c:pt idx="1717">
                  <c:v>1561</c:v>
                </c:pt>
                <c:pt idx="1718">
                  <c:v>1570</c:v>
                </c:pt>
                <c:pt idx="1719">
                  <c:v>1566</c:v>
                </c:pt>
                <c:pt idx="1720">
                  <c:v>1569</c:v>
                </c:pt>
                <c:pt idx="1721">
                  <c:v>1571</c:v>
                </c:pt>
                <c:pt idx="1722">
                  <c:v>1564</c:v>
                </c:pt>
                <c:pt idx="1723">
                  <c:v>1557</c:v>
                </c:pt>
                <c:pt idx="1724">
                  <c:v>1571</c:v>
                </c:pt>
                <c:pt idx="1725">
                  <c:v>1548</c:v>
                </c:pt>
                <c:pt idx="1726">
                  <c:v>1563</c:v>
                </c:pt>
                <c:pt idx="1727">
                  <c:v>1557</c:v>
                </c:pt>
                <c:pt idx="1728">
                  <c:v>1554</c:v>
                </c:pt>
                <c:pt idx="1729">
                  <c:v>1547</c:v>
                </c:pt>
                <c:pt idx="1730">
                  <c:v>1557</c:v>
                </c:pt>
                <c:pt idx="1731">
                  <c:v>1560</c:v>
                </c:pt>
                <c:pt idx="1732">
                  <c:v>1558</c:v>
                </c:pt>
                <c:pt idx="1733">
                  <c:v>1571</c:v>
                </c:pt>
                <c:pt idx="1734">
                  <c:v>1570</c:v>
                </c:pt>
                <c:pt idx="1735">
                  <c:v>1567</c:v>
                </c:pt>
                <c:pt idx="1736">
                  <c:v>1564</c:v>
                </c:pt>
                <c:pt idx="1737">
                  <c:v>1576</c:v>
                </c:pt>
                <c:pt idx="1738">
                  <c:v>1563</c:v>
                </c:pt>
                <c:pt idx="1739">
                  <c:v>1551</c:v>
                </c:pt>
                <c:pt idx="1740">
                  <c:v>1574</c:v>
                </c:pt>
                <c:pt idx="1741">
                  <c:v>1569</c:v>
                </c:pt>
                <c:pt idx="1742">
                  <c:v>1570</c:v>
                </c:pt>
                <c:pt idx="1743">
                  <c:v>1572</c:v>
                </c:pt>
                <c:pt idx="1744">
                  <c:v>1566</c:v>
                </c:pt>
                <c:pt idx="1745">
                  <c:v>1562</c:v>
                </c:pt>
                <c:pt idx="1746">
                  <c:v>1571</c:v>
                </c:pt>
                <c:pt idx="1747">
                  <c:v>1561</c:v>
                </c:pt>
                <c:pt idx="1748">
                  <c:v>1580</c:v>
                </c:pt>
                <c:pt idx="1749">
                  <c:v>1556</c:v>
                </c:pt>
                <c:pt idx="1750">
                  <c:v>1567</c:v>
                </c:pt>
                <c:pt idx="1751">
                  <c:v>1562</c:v>
                </c:pt>
                <c:pt idx="1752">
                  <c:v>1561</c:v>
                </c:pt>
                <c:pt idx="1753">
                  <c:v>1562</c:v>
                </c:pt>
                <c:pt idx="1754">
                  <c:v>1567</c:v>
                </c:pt>
                <c:pt idx="1755">
                  <c:v>1563</c:v>
                </c:pt>
                <c:pt idx="1756">
                  <c:v>1561</c:v>
                </c:pt>
                <c:pt idx="1757">
                  <c:v>1550</c:v>
                </c:pt>
                <c:pt idx="1758">
                  <c:v>1558</c:v>
                </c:pt>
                <c:pt idx="1759">
                  <c:v>1565</c:v>
                </c:pt>
                <c:pt idx="1760">
                  <c:v>1566</c:v>
                </c:pt>
                <c:pt idx="1761">
                  <c:v>1557</c:v>
                </c:pt>
                <c:pt idx="1762">
                  <c:v>1570</c:v>
                </c:pt>
                <c:pt idx="1763">
                  <c:v>1560</c:v>
                </c:pt>
                <c:pt idx="1764">
                  <c:v>1555</c:v>
                </c:pt>
                <c:pt idx="1765">
                  <c:v>1555</c:v>
                </c:pt>
                <c:pt idx="1766">
                  <c:v>1550</c:v>
                </c:pt>
                <c:pt idx="1767">
                  <c:v>1569</c:v>
                </c:pt>
                <c:pt idx="1768">
                  <c:v>1568</c:v>
                </c:pt>
                <c:pt idx="1769">
                  <c:v>1562</c:v>
                </c:pt>
                <c:pt idx="1770">
                  <c:v>1561</c:v>
                </c:pt>
                <c:pt idx="1771">
                  <c:v>1556</c:v>
                </c:pt>
                <c:pt idx="1772">
                  <c:v>1570</c:v>
                </c:pt>
                <c:pt idx="1773">
                  <c:v>1558</c:v>
                </c:pt>
                <c:pt idx="1774">
                  <c:v>1548</c:v>
                </c:pt>
                <c:pt idx="1775">
                  <c:v>1572</c:v>
                </c:pt>
                <c:pt idx="1776">
                  <c:v>1566</c:v>
                </c:pt>
                <c:pt idx="1777">
                  <c:v>1564</c:v>
                </c:pt>
                <c:pt idx="1778">
                  <c:v>1559</c:v>
                </c:pt>
                <c:pt idx="1779">
                  <c:v>1565</c:v>
                </c:pt>
                <c:pt idx="1780">
                  <c:v>1567</c:v>
                </c:pt>
                <c:pt idx="1781">
                  <c:v>1556</c:v>
                </c:pt>
                <c:pt idx="1782">
                  <c:v>1567</c:v>
                </c:pt>
                <c:pt idx="1783">
                  <c:v>1555</c:v>
                </c:pt>
                <c:pt idx="1784">
                  <c:v>1565</c:v>
                </c:pt>
                <c:pt idx="1785">
                  <c:v>1554</c:v>
                </c:pt>
                <c:pt idx="1786">
                  <c:v>1564</c:v>
                </c:pt>
                <c:pt idx="1787">
                  <c:v>1561</c:v>
                </c:pt>
                <c:pt idx="1788">
                  <c:v>1565</c:v>
                </c:pt>
                <c:pt idx="1789">
                  <c:v>1556</c:v>
                </c:pt>
                <c:pt idx="1790">
                  <c:v>1561</c:v>
                </c:pt>
                <c:pt idx="1791">
                  <c:v>1557</c:v>
                </c:pt>
                <c:pt idx="1792">
                  <c:v>1559</c:v>
                </c:pt>
                <c:pt idx="1793">
                  <c:v>1554</c:v>
                </c:pt>
                <c:pt idx="1794">
                  <c:v>1565</c:v>
                </c:pt>
                <c:pt idx="1795">
                  <c:v>1566</c:v>
                </c:pt>
                <c:pt idx="1796">
                  <c:v>1562</c:v>
                </c:pt>
                <c:pt idx="1797">
                  <c:v>1561</c:v>
                </c:pt>
                <c:pt idx="1798">
                  <c:v>1565</c:v>
                </c:pt>
                <c:pt idx="1799">
                  <c:v>1558</c:v>
                </c:pt>
                <c:pt idx="1800">
                  <c:v>1555</c:v>
                </c:pt>
                <c:pt idx="1801">
                  <c:v>1571</c:v>
                </c:pt>
                <c:pt idx="1802">
                  <c:v>1559</c:v>
                </c:pt>
                <c:pt idx="1803">
                  <c:v>1560</c:v>
                </c:pt>
                <c:pt idx="1804">
                  <c:v>1561</c:v>
                </c:pt>
                <c:pt idx="1805">
                  <c:v>1565</c:v>
                </c:pt>
                <c:pt idx="1806">
                  <c:v>1555</c:v>
                </c:pt>
                <c:pt idx="1807">
                  <c:v>1556</c:v>
                </c:pt>
                <c:pt idx="1808">
                  <c:v>1569</c:v>
                </c:pt>
                <c:pt idx="1809">
                  <c:v>1564</c:v>
                </c:pt>
                <c:pt idx="1810">
                  <c:v>1568</c:v>
                </c:pt>
                <c:pt idx="1811">
                  <c:v>1553</c:v>
                </c:pt>
                <c:pt idx="1812">
                  <c:v>1569</c:v>
                </c:pt>
                <c:pt idx="1813">
                  <c:v>1578</c:v>
                </c:pt>
                <c:pt idx="1814">
                  <c:v>1568</c:v>
                </c:pt>
                <c:pt idx="1815">
                  <c:v>1550</c:v>
                </c:pt>
                <c:pt idx="1816">
                  <c:v>1569</c:v>
                </c:pt>
                <c:pt idx="1817">
                  <c:v>1557</c:v>
                </c:pt>
                <c:pt idx="1818">
                  <c:v>1546</c:v>
                </c:pt>
                <c:pt idx="1819">
                  <c:v>1556</c:v>
                </c:pt>
                <c:pt idx="1820">
                  <c:v>1568</c:v>
                </c:pt>
                <c:pt idx="1821">
                  <c:v>1579</c:v>
                </c:pt>
                <c:pt idx="1822">
                  <c:v>1559</c:v>
                </c:pt>
                <c:pt idx="1823">
                  <c:v>1555</c:v>
                </c:pt>
                <c:pt idx="1824">
                  <c:v>1560</c:v>
                </c:pt>
                <c:pt idx="1825">
                  <c:v>1562</c:v>
                </c:pt>
                <c:pt idx="1826">
                  <c:v>1586</c:v>
                </c:pt>
                <c:pt idx="1827">
                  <c:v>1567</c:v>
                </c:pt>
                <c:pt idx="1828">
                  <c:v>1556</c:v>
                </c:pt>
                <c:pt idx="1829">
                  <c:v>1576</c:v>
                </c:pt>
                <c:pt idx="1830">
                  <c:v>1559</c:v>
                </c:pt>
                <c:pt idx="1831">
                  <c:v>1567</c:v>
                </c:pt>
                <c:pt idx="1832">
                  <c:v>1578</c:v>
                </c:pt>
                <c:pt idx="1833">
                  <c:v>1558</c:v>
                </c:pt>
                <c:pt idx="1834">
                  <c:v>1564</c:v>
                </c:pt>
                <c:pt idx="1835">
                  <c:v>1565</c:v>
                </c:pt>
                <c:pt idx="1836">
                  <c:v>1569</c:v>
                </c:pt>
                <c:pt idx="1837">
                  <c:v>1565</c:v>
                </c:pt>
                <c:pt idx="1838">
                  <c:v>1585</c:v>
                </c:pt>
                <c:pt idx="1839">
                  <c:v>1566</c:v>
                </c:pt>
                <c:pt idx="1840">
                  <c:v>1578</c:v>
                </c:pt>
                <c:pt idx="1841">
                  <c:v>1583</c:v>
                </c:pt>
                <c:pt idx="1842">
                  <c:v>1567</c:v>
                </c:pt>
                <c:pt idx="1843">
                  <c:v>1575</c:v>
                </c:pt>
                <c:pt idx="1844">
                  <c:v>1600</c:v>
                </c:pt>
                <c:pt idx="1845">
                  <c:v>1598</c:v>
                </c:pt>
                <c:pt idx="1846">
                  <c:v>1597</c:v>
                </c:pt>
                <c:pt idx="1847">
                  <c:v>1595</c:v>
                </c:pt>
                <c:pt idx="1848">
                  <c:v>1589</c:v>
                </c:pt>
                <c:pt idx="1849">
                  <c:v>1590</c:v>
                </c:pt>
                <c:pt idx="1850">
                  <c:v>1587</c:v>
                </c:pt>
                <c:pt idx="1851">
                  <c:v>1589</c:v>
                </c:pt>
                <c:pt idx="1852">
                  <c:v>1605</c:v>
                </c:pt>
                <c:pt idx="1853">
                  <c:v>1603</c:v>
                </c:pt>
                <c:pt idx="1854">
                  <c:v>1629</c:v>
                </c:pt>
                <c:pt idx="1855">
                  <c:v>1617</c:v>
                </c:pt>
                <c:pt idx="1856">
                  <c:v>1610</c:v>
                </c:pt>
                <c:pt idx="1857">
                  <c:v>1606</c:v>
                </c:pt>
                <c:pt idx="1858">
                  <c:v>1625</c:v>
                </c:pt>
                <c:pt idx="1859">
                  <c:v>1600</c:v>
                </c:pt>
                <c:pt idx="1860">
                  <c:v>1609</c:v>
                </c:pt>
                <c:pt idx="1861">
                  <c:v>1599</c:v>
                </c:pt>
                <c:pt idx="1862">
                  <c:v>1638</c:v>
                </c:pt>
                <c:pt idx="1863">
                  <c:v>1634</c:v>
                </c:pt>
                <c:pt idx="1864">
                  <c:v>1632</c:v>
                </c:pt>
                <c:pt idx="1865">
                  <c:v>1609</c:v>
                </c:pt>
                <c:pt idx="1866">
                  <c:v>1617</c:v>
                </c:pt>
                <c:pt idx="1867">
                  <c:v>1612</c:v>
                </c:pt>
                <c:pt idx="1868">
                  <c:v>1676</c:v>
                </c:pt>
                <c:pt idx="1869">
                  <c:v>1662</c:v>
                </c:pt>
                <c:pt idx="1870">
                  <c:v>1658</c:v>
                </c:pt>
                <c:pt idx="1871">
                  <c:v>1651</c:v>
                </c:pt>
                <c:pt idx="1872">
                  <c:v>1659</c:v>
                </c:pt>
                <c:pt idx="1873">
                  <c:v>1659</c:v>
                </c:pt>
                <c:pt idx="1874">
                  <c:v>1660</c:v>
                </c:pt>
                <c:pt idx="1875">
                  <c:v>1664</c:v>
                </c:pt>
                <c:pt idx="1876">
                  <c:v>1673</c:v>
                </c:pt>
                <c:pt idx="1877">
                  <c:v>1656</c:v>
                </c:pt>
                <c:pt idx="1878">
                  <c:v>1654</c:v>
                </c:pt>
                <c:pt idx="1879">
                  <c:v>1674</c:v>
                </c:pt>
                <c:pt idx="1880">
                  <c:v>1665</c:v>
                </c:pt>
                <c:pt idx="1881">
                  <c:v>1681</c:v>
                </c:pt>
                <c:pt idx="1882">
                  <c:v>1617</c:v>
                </c:pt>
                <c:pt idx="1883">
                  <c:v>1658</c:v>
                </c:pt>
                <c:pt idx="1884">
                  <c:v>1649</c:v>
                </c:pt>
                <c:pt idx="1885">
                  <c:v>1642</c:v>
                </c:pt>
                <c:pt idx="1886">
                  <c:v>1636</c:v>
                </c:pt>
                <c:pt idx="1887">
                  <c:v>1643</c:v>
                </c:pt>
                <c:pt idx="1888">
                  <c:v>1618</c:v>
                </c:pt>
                <c:pt idx="1889">
                  <c:v>1623</c:v>
                </c:pt>
                <c:pt idx="1890">
                  <c:v>1615</c:v>
                </c:pt>
                <c:pt idx="1891">
                  <c:v>1624</c:v>
                </c:pt>
                <c:pt idx="1892">
                  <c:v>1620</c:v>
                </c:pt>
                <c:pt idx="1893">
                  <c:v>1625</c:v>
                </c:pt>
                <c:pt idx="1894">
                  <c:v>1607</c:v>
                </c:pt>
                <c:pt idx="1895">
                  <c:v>1598</c:v>
                </c:pt>
                <c:pt idx="1896">
                  <c:v>1594</c:v>
                </c:pt>
                <c:pt idx="1897">
                  <c:v>1598</c:v>
                </c:pt>
                <c:pt idx="1898">
                  <c:v>1607</c:v>
                </c:pt>
                <c:pt idx="1899">
                  <c:v>1585</c:v>
                </c:pt>
                <c:pt idx="1900">
                  <c:v>1587</c:v>
                </c:pt>
                <c:pt idx="1901">
                  <c:v>1599</c:v>
                </c:pt>
                <c:pt idx="1902">
                  <c:v>1592</c:v>
                </c:pt>
                <c:pt idx="1903">
                  <c:v>1578</c:v>
                </c:pt>
                <c:pt idx="1904">
                  <c:v>1583</c:v>
                </c:pt>
                <c:pt idx="1905">
                  <c:v>1594</c:v>
                </c:pt>
                <c:pt idx="1906">
                  <c:v>1584</c:v>
                </c:pt>
                <c:pt idx="1907">
                  <c:v>1592</c:v>
                </c:pt>
                <c:pt idx="1908">
                  <c:v>1584</c:v>
                </c:pt>
                <c:pt idx="1909">
                  <c:v>1577</c:v>
                </c:pt>
                <c:pt idx="1910">
                  <c:v>1593</c:v>
                </c:pt>
                <c:pt idx="1911">
                  <c:v>1575</c:v>
                </c:pt>
                <c:pt idx="1912">
                  <c:v>1585</c:v>
                </c:pt>
                <c:pt idx="1913">
                  <c:v>1580</c:v>
                </c:pt>
                <c:pt idx="1914">
                  <c:v>1570</c:v>
                </c:pt>
                <c:pt idx="1915">
                  <c:v>1573</c:v>
                </c:pt>
                <c:pt idx="1916">
                  <c:v>1572</c:v>
                </c:pt>
                <c:pt idx="1917">
                  <c:v>1582</c:v>
                </c:pt>
                <c:pt idx="1918">
                  <c:v>1590</c:v>
                </c:pt>
                <c:pt idx="1919">
                  <c:v>1570</c:v>
                </c:pt>
                <c:pt idx="1920">
                  <c:v>1584</c:v>
                </c:pt>
                <c:pt idx="1921">
                  <c:v>1576</c:v>
                </c:pt>
                <c:pt idx="1922">
                  <c:v>1569</c:v>
                </c:pt>
                <c:pt idx="1923">
                  <c:v>1569</c:v>
                </c:pt>
                <c:pt idx="1924">
                  <c:v>1578</c:v>
                </c:pt>
                <c:pt idx="1925">
                  <c:v>1566</c:v>
                </c:pt>
                <c:pt idx="1926">
                  <c:v>1577</c:v>
                </c:pt>
                <c:pt idx="1927">
                  <c:v>1563</c:v>
                </c:pt>
                <c:pt idx="1928">
                  <c:v>1562</c:v>
                </c:pt>
                <c:pt idx="1929">
                  <c:v>1558</c:v>
                </c:pt>
                <c:pt idx="1930">
                  <c:v>1567</c:v>
                </c:pt>
                <c:pt idx="1931">
                  <c:v>1578</c:v>
                </c:pt>
                <c:pt idx="1932">
                  <c:v>1575</c:v>
                </c:pt>
                <c:pt idx="1933">
                  <c:v>1570</c:v>
                </c:pt>
                <c:pt idx="1934">
                  <c:v>1567</c:v>
                </c:pt>
                <c:pt idx="1935">
                  <c:v>1576</c:v>
                </c:pt>
                <c:pt idx="1936">
                  <c:v>1561</c:v>
                </c:pt>
                <c:pt idx="1937">
                  <c:v>1572</c:v>
                </c:pt>
                <c:pt idx="1938">
                  <c:v>1573</c:v>
                </c:pt>
                <c:pt idx="1939">
                  <c:v>1575</c:v>
                </c:pt>
                <c:pt idx="1940">
                  <c:v>1565</c:v>
                </c:pt>
                <c:pt idx="1941">
                  <c:v>1576</c:v>
                </c:pt>
                <c:pt idx="1942">
                  <c:v>1574</c:v>
                </c:pt>
                <c:pt idx="1943">
                  <c:v>1576</c:v>
                </c:pt>
                <c:pt idx="1944">
                  <c:v>1578</c:v>
                </c:pt>
                <c:pt idx="1945">
                  <c:v>1584</c:v>
                </c:pt>
                <c:pt idx="1946">
                  <c:v>1582</c:v>
                </c:pt>
                <c:pt idx="1947">
                  <c:v>1590</c:v>
                </c:pt>
                <c:pt idx="1948">
                  <c:v>1579</c:v>
                </c:pt>
                <c:pt idx="1949">
                  <c:v>1581</c:v>
                </c:pt>
                <c:pt idx="1950">
                  <c:v>1583</c:v>
                </c:pt>
                <c:pt idx="1951">
                  <c:v>1587</c:v>
                </c:pt>
                <c:pt idx="1952">
                  <c:v>1587</c:v>
                </c:pt>
                <c:pt idx="1953">
                  <c:v>1585</c:v>
                </c:pt>
                <c:pt idx="1954">
                  <c:v>1576</c:v>
                </c:pt>
                <c:pt idx="1955">
                  <c:v>1584</c:v>
                </c:pt>
                <c:pt idx="1956">
                  <c:v>1588</c:v>
                </c:pt>
                <c:pt idx="1957">
                  <c:v>1588</c:v>
                </c:pt>
                <c:pt idx="1958">
                  <c:v>1579</c:v>
                </c:pt>
                <c:pt idx="1959">
                  <c:v>1567</c:v>
                </c:pt>
                <c:pt idx="1960">
                  <c:v>1568</c:v>
                </c:pt>
                <c:pt idx="1961">
                  <c:v>1583</c:v>
                </c:pt>
                <c:pt idx="1962">
                  <c:v>1583</c:v>
                </c:pt>
                <c:pt idx="1963">
                  <c:v>1573</c:v>
                </c:pt>
                <c:pt idx="1964">
                  <c:v>1570</c:v>
                </c:pt>
                <c:pt idx="1965">
                  <c:v>1570</c:v>
                </c:pt>
                <c:pt idx="1966">
                  <c:v>1569</c:v>
                </c:pt>
                <c:pt idx="1967">
                  <c:v>1583</c:v>
                </c:pt>
                <c:pt idx="1968">
                  <c:v>1558</c:v>
                </c:pt>
                <c:pt idx="1969">
                  <c:v>1561</c:v>
                </c:pt>
                <c:pt idx="1970">
                  <c:v>1574</c:v>
                </c:pt>
                <c:pt idx="1971">
                  <c:v>1554</c:v>
                </c:pt>
                <c:pt idx="1972">
                  <c:v>1558</c:v>
                </c:pt>
                <c:pt idx="1973">
                  <c:v>1567</c:v>
                </c:pt>
                <c:pt idx="1974">
                  <c:v>1566</c:v>
                </c:pt>
                <c:pt idx="1975">
                  <c:v>1551</c:v>
                </c:pt>
                <c:pt idx="1976">
                  <c:v>1562</c:v>
                </c:pt>
                <c:pt idx="1977">
                  <c:v>1567</c:v>
                </c:pt>
              </c:numCache>
            </c:numRef>
          </c:yVal>
          <c:smooth val="1"/>
        </c:ser>
        <c:ser>
          <c:idx val="0"/>
          <c:order val="1"/>
          <c:tx>
            <c:strRef>
              <c:f>Foglio1!$H$1</c:f>
              <c:strCache>
                <c:ptCount val="1"/>
                <c:pt idx="0">
                  <c:v>ZnS da ZnO solfato</c:v>
                </c:pt>
              </c:strCache>
            </c:strRef>
          </c:tx>
          <c:spPr>
            <a:ln>
              <a:solidFill>
                <a:schemeClr val="tx1"/>
              </a:solidFill>
              <a:prstDash val="sysDot"/>
            </a:ln>
          </c:spPr>
          <c:marker>
            <c:symbol val="none"/>
          </c:marker>
          <c:xVal>
            <c:numRef>
              <c:f>Foglio1!$E:$E</c:f>
              <c:numCache>
                <c:formatCode>General</c:formatCode>
                <c:ptCount val="1048576"/>
                <c:pt idx="0">
                  <c:v>20.0017</c:v>
                </c:pt>
                <c:pt idx="1">
                  <c:v>20.0321</c:v>
                </c:pt>
                <c:pt idx="2">
                  <c:v>20.0624</c:v>
                </c:pt>
                <c:pt idx="3">
                  <c:v>20.0928</c:v>
                </c:pt>
                <c:pt idx="4">
                  <c:v>20.123100000000001</c:v>
                </c:pt>
                <c:pt idx="5">
                  <c:v>20.153500000000001</c:v>
                </c:pt>
                <c:pt idx="6">
                  <c:v>20.183800000000002</c:v>
                </c:pt>
                <c:pt idx="7">
                  <c:v>20.214200000000002</c:v>
                </c:pt>
                <c:pt idx="8">
                  <c:v>20.244499999999999</c:v>
                </c:pt>
                <c:pt idx="9">
                  <c:v>20.274899999999999</c:v>
                </c:pt>
                <c:pt idx="10">
                  <c:v>20.305199999999999</c:v>
                </c:pt>
                <c:pt idx="11">
                  <c:v>20.335599999999999</c:v>
                </c:pt>
                <c:pt idx="12">
                  <c:v>20.3659</c:v>
                </c:pt>
                <c:pt idx="13">
                  <c:v>20.3962</c:v>
                </c:pt>
                <c:pt idx="14">
                  <c:v>20.426600000000001</c:v>
                </c:pt>
                <c:pt idx="15">
                  <c:v>20.456900000000001</c:v>
                </c:pt>
                <c:pt idx="16">
                  <c:v>20.487300000000001</c:v>
                </c:pt>
                <c:pt idx="17">
                  <c:v>20.517600000000002</c:v>
                </c:pt>
                <c:pt idx="18">
                  <c:v>20.547999999999998</c:v>
                </c:pt>
                <c:pt idx="19">
                  <c:v>20.578299999999999</c:v>
                </c:pt>
                <c:pt idx="20">
                  <c:v>20.608699999999999</c:v>
                </c:pt>
                <c:pt idx="21">
                  <c:v>20.638999999999999</c:v>
                </c:pt>
                <c:pt idx="22">
                  <c:v>20.6694</c:v>
                </c:pt>
                <c:pt idx="23">
                  <c:v>20.6997</c:v>
                </c:pt>
                <c:pt idx="24">
                  <c:v>20.7301</c:v>
                </c:pt>
                <c:pt idx="25">
                  <c:v>20.760400000000001</c:v>
                </c:pt>
                <c:pt idx="26">
                  <c:v>20.790800000000001</c:v>
                </c:pt>
                <c:pt idx="27">
                  <c:v>20.821100000000001</c:v>
                </c:pt>
                <c:pt idx="28">
                  <c:v>20.851500000000001</c:v>
                </c:pt>
                <c:pt idx="29">
                  <c:v>20.881799999999998</c:v>
                </c:pt>
                <c:pt idx="30">
                  <c:v>20.912199999999999</c:v>
                </c:pt>
                <c:pt idx="31">
                  <c:v>20.942499999999999</c:v>
                </c:pt>
                <c:pt idx="32">
                  <c:v>20.972799999999999</c:v>
                </c:pt>
                <c:pt idx="33">
                  <c:v>21.0032</c:v>
                </c:pt>
                <c:pt idx="34">
                  <c:v>21.0335</c:v>
                </c:pt>
                <c:pt idx="35">
                  <c:v>21.0639</c:v>
                </c:pt>
                <c:pt idx="36">
                  <c:v>21.094200000000001</c:v>
                </c:pt>
                <c:pt idx="37">
                  <c:v>21.124600000000001</c:v>
                </c:pt>
                <c:pt idx="38">
                  <c:v>21.154900000000001</c:v>
                </c:pt>
                <c:pt idx="39">
                  <c:v>21.185300000000002</c:v>
                </c:pt>
                <c:pt idx="40">
                  <c:v>21.215599999999998</c:v>
                </c:pt>
                <c:pt idx="41">
                  <c:v>21.245999999999999</c:v>
                </c:pt>
                <c:pt idx="42">
                  <c:v>21.276299999999999</c:v>
                </c:pt>
                <c:pt idx="43">
                  <c:v>21.306699999999999</c:v>
                </c:pt>
                <c:pt idx="44">
                  <c:v>21.337</c:v>
                </c:pt>
                <c:pt idx="45">
                  <c:v>21.3674</c:v>
                </c:pt>
                <c:pt idx="46">
                  <c:v>21.3977</c:v>
                </c:pt>
                <c:pt idx="47">
                  <c:v>21.428100000000001</c:v>
                </c:pt>
                <c:pt idx="48">
                  <c:v>21.458400000000001</c:v>
                </c:pt>
                <c:pt idx="49">
                  <c:v>21.488800000000001</c:v>
                </c:pt>
                <c:pt idx="50">
                  <c:v>21.519100000000002</c:v>
                </c:pt>
                <c:pt idx="51">
                  <c:v>21.549399999999999</c:v>
                </c:pt>
                <c:pt idx="52">
                  <c:v>21.579799999999999</c:v>
                </c:pt>
                <c:pt idx="53">
                  <c:v>21.610099999999999</c:v>
                </c:pt>
                <c:pt idx="54">
                  <c:v>21.640499999999999</c:v>
                </c:pt>
                <c:pt idx="55">
                  <c:v>21.6708</c:v>
                </c:pt>
                <c:pt idx="56">
                  <c:v>21.7012</c:v>
                </c:pt>
                <c:pt idx="57">
                  <c:v>21.7315</c:v>
                </c:pt>
                <c:pt idx="58">
                  <c:v>21.761900000000001</c:v>
                </c:pt>
                <c:pt idx="59">
                  <c:v>21.792200000000001</c:v>
                </c:pt>
                <c:pt idx="60">
                  <c:v>21.822600000000001</c:v>
                </c:pt>
                <c:pt idx="61">
                  <c:v>21.852900000000002</c:v>
                </c:pt>
                <c:pt idx="62">
                  <c:v>21.883299999999998</c:v>
                </c:pt>
                <c:pt idx="63">
                  <c:v>21.913599999999999</c:v>
                </c:pt>
                <c:pt idx="64">
                  <c:v>21.943999999999999</c:v>
                </c:pt>
                <c:pt idx="65">
                  <c:v>21.974299999999999</c:v>
                </c:pt>
                <c:pt idx="66">
                  <c:v>22.0047</c:v>
                </c:pt>
                <c:pt idx="67">
                  <c:v>22.035</c:v>
                </c:pt>
                <c:pt idx="68">
                  <c:v>22.065300000000001</c:v>
                </c:pt>
                <c:pt idx="69">
                  <c:v>22.095700000000001</c:v>
                </c:pt>
                <c:pt idx="70">
                  <c:v>22.126000000000001</c:v>
                </c:pt>
                <c:pt idx="71">
                  <c:v>22.156400000000001</c:v>
                </c:pt>
                <c:pt idx="72">
                  <c:v>22.186699999999998</c:v>
                </c:pt>
                <c:pt idx="73">
                  <c:v>22.217099999999999</c:v>
                </c:pt>
                <c:pt idx="74">
                  <c:v>22.247399999999999</c:v>
                </c:pt>
                <c:pt idx="75">
                  <c:v>22.277799999999999</c:v>
                </c:pt>
                <c:pt idx="76">
                  <c:v>22.3081</c:v>
                </c:pt>
                <c:pt idx="77">
                  <c:v>22.3385</c:v>
                </c:pt>
                <c:pt idx="78">
                  <c:v>22.3688</c:v>
                </c:pt>
                <c:pt idx="79">
                  <c:v>22.3992</c:v>
                </c:pt>
                <c:pt idx="80">
                  <c:v>22.429500000000001</c:v>
                </c:pt>
                <c:pt idx="81">
                  <c:v>22.459900000000001</c:v>
                </c:pt>
                <c:pt idx="82">
                  <c:v>22.490200000000002</c:v>
                </c:pt>
                <c:pt idx="83">
                  <c:v>22.520600000000002</c:v>
                </c:pt>
                <c:pt idx="84">
                  <c:v>22.550899999999999</c:v>
                </c:pt>
                <c:pt idx="85">
                  <c:v>22.581299999999999</c:v>
                </c:pt>
                <c:pt idx="86">
                  <c:v>22.611599999999999</c:v>
                </c:pt>
                <c:pt idx="87">
                  <c:v>22.6419</c:v>
                </c:pt>
                <c:pt idx="88">
                  <c:v>22.6723</c:v>
                </c:pt>
                <c:pt idx="89">
                  <c:v>22.7026</c:v>
                </c:pt>
                <c:pt idx="90">
                  <c:v>22.733000000000001</c:v>
                </c:pt>
                <c:pt idx="91">
                  <c:v>22.763300000000001</c:v>
                </c:pt>
                <c:pt idx="92">
                  <c:v>22.793700000000001</c:v>
                </c:pt>
                <c:pt idx="93">
                  <c:v>22.824000000000002</c:v>
                </c:pt>
                <c:pt idx="94">
                  <c:v>22.854399999999998</c:v>
                </c:pt>
                <c:pt idx="95">
                  <c:v>22.884699999999999</c:v>
                </c:pt>
                <c:pt idx="96">
                  <c:v>22.915099999999999</c:v>
                </c:pt>
                <c:pt idx="97">
                  <c:v>22.945399999999999</c:v>
                </c:pt>
                <c:pt idx="98">
                  <c:v>22.9758</c:v>
                </c:pt>
                <c:pt idx="99">
                  <c:v>23.0061</c:v>
                </c:pt>
                <c:pt idx="100">
                  <c:v>23.0365</c:v>
                </c:pt>
                <c:pt idx="101">
                  <c:v>23.066800000000001</c:v>
                </c:pt>
                <c:pt idx="102">
                  <c:v>23.097200000000001</c:v>
                </c:pt>
                <c:pt idx="103">
                  <c:v>23.127500000000001</c:v>
                </c:pt>
                <c:pt idx="104">
                  <c:v>23.157900000000001</c:v>
                </c:pt>
                <c:pt idx="105">
                  <c:v>23.188199999999998</c:v>
                </c:pt>
                <c:pt idx="106">
                  <c:v>23.218499999999999</c:v>
                </c:pt>
                <c:pt idx="107">
                  <c:v>23.248899999999999</c:v>
                </c:pt>
                <c:pt idx="108">
                  <c:v>23.279199999999999</c:v>
                </c:pt>
                <c:pt idx="109">
                  <c:v>23.3096</c:v>
                </c:pt>
                <c:pt idx="110">
                  <c:v>23.3399</c:v>
                </c:pt>
                <c:pt idx="111">
                  <c:v>23.3703</c:v>
                </c:pt>
                <c:pt idx="112">
                  <c:v>23.400600000000001</c:v>
                </c:pt>
                <c:pt idx="113">
                  <c:v>23.431000000000001</c:v>
                </c:pt>
                <c:pt idx="114">
                  <c:v>23.461300000000001</c:v>
                </c:pt>
                <c:pt idx="115">
                  <c:v>23.491700000000002</c:v>
                </c:pt>
                <c:pt idx="116">
                  <c:v>23.521999999999998</c:v>
                </c:pt>
                <c:pt idx="117">
                  <c:v>23.552399999999999</c:v>
                </c:pt>
                <c:pt idx="118">
                  <c:v>23.582699999999999</c:v>
                </c:pt>
                <c:pt idx="119">
                  <c:v>23.613099999999999</c:v>
                </c:pt>
                <c:pt idx="120">
                  <c:v>23.6434</c:v>
                </c:pt>
                <c:pt idx="121">
                  <c:v>23.6738</c:v>
                </c:pt>
                <c:pt idx="122">
                  <c:v>23.7041</c:v>
                </c:pt>
                <c:pt idx="123">
                  <c:v>23.734400000000001</c:v>
                </c:pt>
                <c:pt idx="124">
                  <c:v>23.764800000000001</c:v>
                </c:pt>
                <c:pt idx="125">
                  <c:v>23.795100000000001</c:v>
                </c:pt>
                <c:pt idx="126">
                  <c:v>23.825500000000002</c:v>
                </c:pt>
                <c:pt idx="127">
                  <c:v>23.855799999999999</c:v>
                </c:pt>
                <c:pt idx="128">
                  <c:v>23.886199999999999</c:v>
                </c:pt>
                <c:pt idx="129">
                  <c:v>23.916499999999999</c:v>
                </c:pt>
                <c:pt idx="130">
                  <c:v>23.946899999999999</c:v>
                </c:pt>
                <c:pt idx="131">
                  <c:v>23.9772</c:v>
                </c:pt>
                <c:pt idx="132">
                  <c:v>24.0076</c:v>
                </c:pt>
                <c:pt idx="133">
                  <c:v>24.0379</c:v>
                </c:pt>
                <c:pt idx="134">
                  <c:v>24.068300000000001</c:v>
                </c:pt>
                <c:pt idx="135">
                  <c:v>24.098600000000001</c:v>
                </c:pt>
                <c:pt idx="136">
                  <c:v>24.129000000000001</c:v>
                </c:pt>
                <c:pt idx="137">
                  <c:v>24.159300000000002</c:v>
                </c:pt>
                <c:pt idx="138">
                  <c:v>24.189699999999998</c:v>
                </c:pt>
                <c:pt idx="139">
                  <c:v>24.22</c:v>
                </c:pt>
                <c:pt idx="140">
                  <c:v>24.250399999999999</c:v>
                </c:pt>
                <c:pt idx="141">
                  <c:v>24.2807</c:v>
                </c:pt>
                <c:pt idx="142">
                  <c:v>24.311</c:v>
                </c:pt>
                <c:pt idx="143">
                  <c:v>24.3414</c:v>
                </c:pt>
                <c:pt idx="144">
                  <c:v>24.371700000000001</c:v>
                </c:pt>
                <c:pt idx="145">
                  <c:v>24.402100000000001</c:v>
                </c:pt>
                <c:pt idx="146">
                  <c:v>24.432400000000001</c:v>
                </c:pt>
                <c:pt idx="147">
                  <c:v>24.462800000000001</c:v>
                </c:pt>
                <c:pt idx="148">
                  <c:v>24.493099999999998</c:v>
                </c:pt>
                <c:pt idx="149">
                  <c:v>24.523499999999999</c:v>
                </c:pt>
                <c:pt idx="150">
                  <c:v>24.553799999999999</c:v>
                </c:pt>
                <c:pt idx="151">
                  <c:v>24.584199999999999</c:v>
                </c:pt>
                <c:pt idx="152">
                  <c:v>24.6145</c:v>
                </c:pt>
                <c:pt idx="153">
                  <c:v>24.6449</c:v>
                </c:pt>
                <c:pt idx="154">
                  <c:v>24.6752</c:v>
                </c:pt>
                <c:pt idx="155">
                  <c:v>24.7056</c:v>
                </c:pt>
                <c:pt idx="156">
                  <c:v>24.735900000000001</c:v>
                </c:pt>
                <c:pt idx="157">
                  <c:v>24.766300000000001</c:v>
                </c:pt>
                <c:pt idx="158">
                  <c:v>24.796600000000002</c:v>
                </c:pt>
                <c:pt idx="159">
                  <c:v>24.827000000000002</c:v>
                </c:pt>
                <c:pt idx="160">
                  <c:v>24.857299999999999</c:v>
                </c:pt>
                <c:pt idx="161">
                  <c:v>24.887599999999999</c:v>
                </c:pt>
                <c:pt idx="162">
                  <c:v>24.917999999999999</c:v>
                </c:pt>
                <c:pt idx="163">
                  <c:v>24.9483</c:v>
                </c:pt>
                <c:pt idx="164">
                  <c:v>24.9787</c:v>
                </c:pt>
                <c:pt idx="165">
                  <c:v>25.009</c:v>
                </c:pt>
                <c:pt idx="166">
                  <c:v>25.039400000000001</c:v>
                </c:pt>
                <c:pt idx="167">
                  <c:v>25.069700000000001</c:v>
                </c:pt>
                <c:pt idx="168">
                  <c:v>25.100100000000001</c:v>
                </c:pt>
                <c:pt idx="169">
                  <c:v>25.130400000000002</c:v>
                </c:pt>
                <c:pt idx="170">
                  <c:v>25.160799999999998</c:v>
                </c:pt>
                <c:pt idx="171">
                  <c:v>25.191099999999999</c:v>
                </c:pt>
                <c:pt idx="172">
                  <c:v>25.221499999999999</c:v>
                </c:pt>
                <c:pt idx="173">
                  <c:v>25.251799999999999</c:v>
                </c:pt>
                <c:pt idx="174">
                  <c:v>25.2822</c:v>
                </c:pt>
                <c:pt idx="175">
                  <c:v>25.3125</c:v>
                </c:pt>
                <c:pt idx="176">
                  <c:v>25.3429</c:v>
                </c:pt>
                <c:pt idx="177">
                  <c:v>25.373200000000001</c:v>
                </c:pt>
                <c:pt idx="178">
                  <c:v>25.403500000000001</c:v>
                </c:pt>
                <c:pt idx="179">
                  <c:v>25.433900000000001</c:v>
                </c:pt>
                <c:pt idx="180">
                  <c:v>25.464200000000002</c:v>
                </c:pt>
                <c:pt idx="181">
                  <c:v>25.494599999999998</c:v>
                </c:pt>
                <c:pt idx="182">
                  <c:v>25.524899999999999</c:v>
                </c:pt>
                <c:pt idx="183">
                  <c:v>25.555299999999999</c:v>
                </c:pt>
                <c:pt idx="184">
                  <c:v>25.585599999999999</c:v>
                </c:pt>
                <c:pt idx="185">
                  <c:v>25.616</c:v>
                </c:pt>
                <c:pt idx="186">
                  <c:v>25.6463</c:v>
                </c:pt>
                <c:pt idx="187">
                  <c:v>25.6767</c:v>
                </c:pt>
                <c:pt idx="188">
                  <c:v>25.707000000000001</c:v>
                </c:pt>
                <c:pt idx="189">
                  <c:v>25.737400000000001</c:v>
                </c:pt>
                <c:pt idx="190">
                  <c:v>25.767700000000001</c:v>
                </c:pt>
                <c:pt idx="191">
                  <c:v>25.798100000000002</c:v>
                </c:pt>
                <c:pt idx="192">
                  <c:v>25.828399999999998</c:v>
                </c:pt>
                <c:pt idx="193">
                  <c:v>25.858799999999999</c:v>
                </c:pt>
                <c:pt idx="194">
                  <c:v>25.889099999999999</c:v>
                </c:pt>
                <c:pt idx="195">
                  <c:v>25.919499999999999</c:v>
                </c:pt>
                <c:pt idx="196">
                  <c:v>25.9498</c:v>
                </c:pt>
                <c:pt idx="197">
                  <c:v>25.9801</c:v>
                </c:pt>
                <c:pt idx="198">
                  <c:v>26.0105</c:v>
                </c:pt>
                <c:pt idx="199">
                  <c:v>26.040800000000001</c:v>
                </c:pt>
                <c:pt idx="200">
                  <c:v>26.071200000000001</c:v>
                </c:pt>
                <c:pt idx="201">
                  <c:v>26.101500000000001</c:v>
                </c:pt>
                <c:pt idx="202">
                  <c:v>26.131900000000002</c:v>
                </c:pt>
                <c:pt idx="203">
                  <c:v>26.162199999999999</c:v>
                </c:pt>
                <c:pt idx="204">
                  <c:v>26.192599999999999</c:v>
                </c:pt>
                <c:pt idx="205">
                  <c:v>26.222899999999999</c:v>
                </c:pt>
                <c:pt idx="206">
                  <c:v>26.253299999999999</c:v>
                </c:pt>
                <c:pt idx="207">
                  <c:v>26.2836</c:v>
                </c:pt>
                <c:pt idx="208">
                  <c:v>26.314</c:v>
                </c:pt>
                <c:pt idx="209">
                  <c:v>26.3443</c:v>
                </c:pt>
                <c:pt idx="210">
                  <c:v>26.374700000000001</c:v>
                </c:pt>
                <c:pt idx="211">
                  <c:v>26.405000000000001</c:v>
                </c:pt>
                <c:pt idx="212">
                  <c:v>26.435400000000001</c:v>
                </c:pt>
                <c:pt idx="213">
                  <c:v>26.465699999999998</c:v>
                </c:pt>
                <c:pt idx="214">
                  <c:v>26.496099999999998</c:v>
                </c:pt>
                <c:pt idx="215">
                  <c:v>26.526399999999999</c:v>
                </c:pt>
                <c:pt idx="216">
                  <c:v>26.556699999999999</c:v>
                </c:pt>
                <c:pt idx="217">
                  <c:v>26.5871</c:v>
                </c:pt>
                <c:pt idx="218">
                  <c:v>26.6174</c:v>
                </c:pt>
                <c:pt idx="219">
                  <c:v>26.6478</c:v>
                </c:pt>
                <c:pt idx="220">
                  <c:v>26.678100000000001</c:v>
                </c:pt>
                <c:pt idx="221">
                  <c:v>26.708500000000001</c:v>
                </c:pt>
                <c:pt idx="222">
                  <c:v>26.738800000000001</c:v>
                </c:pt>
                <c:pt idx="223">
                  <c:v>26.769200000000001</c:v>
                </c:pt>
                <c:pt idx="224">
                  <c:v>26.799499999999998</c:v>
                </c:pt>
                <c:pt idx="225">
                  <c:v>26.829899999999999</c:v>
                </c:pt>
                <c:pt idx="226">
                  <c:v>26.860199999999999</c:v>
                </c:pt>
                <c:pt idx="227">
                  <c:v>26.890599999999999</c:v>
                </c:pt>
                <c:pt idx="228">
                  <c:v>26.9209</c:v>
                </c:pt>
                <c:pt idx="229">
                  <c:v>26.9513</c:v>
                </c:pt>
                <c:pt idx="230">
                  <c:v>26.9816</c:v>
                </c:pt>
                <c:pt idx="231">
                  <c:v>27.012</c:v>
                </c:pt>
                <c:pt idx="232">
                  <c:v>27.042300000000001</c:v>
                </c:pt>
                <c:pt idx="233">
                  <c:v>27.072600000000001</c:v>
                </c:pt>
                <c:pt idx="234">
                  <c:v>27.103000000000002</c:v>
                </c:pt>
                <c:pt idx="235">
                  <c:v>27.133299999999998</c:v>
                </c:pt>
                <c:pt idx="236">
                  <c:v>27.163699999999999</c:v>
                </c:pt>
                <c:pt idx="237">
                  <c:v>27.193999999999999</c:v>
                </c:pt>
                <c:pt idx="238">
                  <c:v>27.224399999999999</c:v>
                </c:pt>
                <c:pt idx="239">
                  <c:v>27.2547</c:v>
                </c:pt>
                <c:pt idx="240">
                  <c:v>27.2851</c:v>
                </c:pt>
                <c:pt idx="241">
                  <c:v>27.3154</c:v>
                </c:pt>
                <c:pt idx="242">
                  <c:v>27.345800000000001</c:v>
                </c:pt>
                <c:pt idx="243">
                  <c:v>27.376100000000001</c:v>
                </c:pt>
                <c:pt idx="244">
                  <c:v>27.406500000000001</c:v>
                </c:pt>
                <c:pt idx="245">
                  <c:v>27.436800000000002</c:v>
                </c:pt>
                <c:pt idx="246">
                  <c:v>27.467199999999998</c:v>
                </c:pt>
                <c:pt idx="247">
                  <c:v>27.497499999999999</c:v>
                </c:pt>
                <c:pt idx="248">
                  <c:v>27.527899999999999</c:v>
                </c:pt>
                <c:pt idx="249">
                  <c:v>27.558199999999999</c:v>
                </c:pt>
                <c:pt idx="250">
                  <c:v>27.5886</c:v>
                </c:pt>
                <c:pt idx="251">
                  <c:v>27.6189</c:v>
                </c:pt>
                <c:pt idx="252">
                  <c:v>27.6492</c:v>
                </c:pt>
                <c:pt idx="253">
                  <c:v>27.679600000000001</c:v>
                </c:pt>
                <c:pt idx="254">
                  <c:v>27.709900000000001</c:v>
                </c:pt>
                <c:pt idx="255">
                  <c:v>27.740300000000001</c:v>
                </c:pt>
                <c:pt idx="256">
                  <c:v>27.770600000000002</c:v>
                </c:pt>
                <c:pt idx="257">
                  <c:v>27.800999999999998</c:v>
                </c:pt>
                <c:pt idx="258">
                  <c:v>27.831299999999999</c:v>
                </c:pt>
                <c:pt idx="259">
                  <c:v>27.861699999999999</c:v>
                </c:pt>
                <c:pt idx="260">
                  <c:v>27.891999999999999</c:v>
                </c:pt>
                <c:pt idx="261">
                  <c:v>27.9224</c:v>
                </c:pt>
                <c:pt idx="262">
                  <c:v>27.9527</c:v>
                </c:pt>
                <c:pt idx="263">
                  <c:v>27.9831</c:v>
                </c:pt>
                <c:pt idx="264">
                  <c:v>28.013400000000001</c:v>
                </c:pt>
                <c:pt idx="265">
                  <c:v>28.043800000000001</c:v>
                </c:pt>
                <c:pt idx="266">
                  <c:v>28.074100000000001</c:v>
                </c:pt>
                <c:pt idx="267">
                  <c:v>28.104500000000002</c:v>
                </c:pt>
                <c:pt idx="268">
                  <c:v>28.134799999999998</c:v>
                </c:pt>
                <c:pt idx="269">
                  <c:v>28.165199999999999</c:v>
                </c:pt>
                <c:pt idx="270">
                  <c:v>28.195499999999999</c:v>
                </c:pt>
                <c:pt idx="271">
                  <c:v>28.2258</c:v>
                </c:pt>
                <c:pt idx="272">
                  <c:v>28.2562</c:v>
                </c:pt>
                <c:pt idx="273">
                  <c:v>28.2865</c:v>
                </c:pt>
                <c:pt idx="274">
                  <c:v>28.3169</c:v>
                </c:pt>
                <c:pt idx="275">
                  <c:v>28.347200000000001</c:v>
                </c:pt>
                <c:pt idx="276">
                  <c:v>28.377600000000001</c:v>
                </c:pt>
                <c:pt idx="277">
                  <c:v>28.407900000000001</c:v>
                </c:pt>
                <c:pt idx="278">
                  <c:v>28.438300000000002</c:v>
                </c:pt>
                <c:pt idx="279">
                  <c:v>28.468599999999999</c:v>
                </c:pt>
                <c:pt idx="280">
                  <c:v>28.498999999999999</c:v>
                </c:pt>
                <c:pt idx="281">
                  <c:v>28.529299999999999</c:v>
                </c:pt>
                <c:pt idx="282">
                  <c:v>28.559699999999999</c:v>
                </c:pt>
                <c:pt idx="283">
                  <c:v>28.59</c:v>
                </c:pt>
                <c:pt idx="284">
                  <c:v>28.6204</c:v>
                </c:pt>
                <c:pt idx="285">
                  <c:v>28.650700000000001</c:v>
                </c:pt>
                <c:pt idx="286">
                  <c:v>28.681100000000001</c:v>
                </c:pt>
                <c:pt idx="287">
                  <c:v>28.711400000000001</c:v>
                </c:pt>
                <c:pt idx="288">
                  <c:v>28.741700000000002</c:v>
                </c:pt>
                <c:pt idx="289">
                  <c:v>28.772099999999998</c:v>
                </c:pt>
                <c:pt idx="290">
                  <c:v>28.802399999999999</c:v>
                </c:pt>
                <c:pt idx="291">
                  <c:v>28.832799999999999</c:v>
                </c:pt>
                <c:pt idx="292">
                  <c:v>28.863099999999999</c:v>
                </c:pt>
                <c:pt idx="293">
                  <c:v>28.8935</c:v>
                </c:pt>
                <c:pt idx="294">
                  <c:v>28.9238</c:v>
                </c:pt>
                <c:pt idx="295">
                  <c:v>28.9542</c:v>
                </c:pt>
                <c:pt idx="296">
                  <c:v>28.984500000000001</c:v>
                </c:pt>
                <c:pt idx="297">
                  <c:v>29.014900000000001</c:v>
                </c:pt>
                <c:pt idx="298">
                  <c:v>29.045200000000001</c:v>
                </c:pt>
                <c:pt idx="299">
                  <c:v>29.075600000000001</c:v>
                </c:pt>
                <c:pt idx="300">
                  <c:v>29.105899999999998</c:v>
                </c:pt>
                <c:pt idx="301">
                  <c:v>29.136299999999999</c:v>
                </c:pt>
                <c:pt idx="302">
                  <c:v>29.166599999999999</c:v>
                </c:pt>
                <c:pt idx="303">
                  <c:v>29.196999999999999</c:v>
                </c:pt>
                <c:pt idx="304">
                  <c:v>29.2273</c:v>
                </c:pt>
                <c:pt idx="305">
                  <c:v>29.2577</c:v>
                </c:pt>
                <c:pt idx="306">
                  <c:v>29.288</c:v>
                </c:pt>
                <c:pt idx="307">
                  <c:v>29.318300000000001</c:v>
                </c:pt>
                <c:pt idx="308">
                  <c:v>29.348700000000001</c:v>
                </c:pt>
                <c:pt idx="309">
                  <c:v>29.379000000000001</c:v>
                </c:pt>
                <c:pt idx="310">
                  <c:v>29.409400000000002</c:v>
                </c:pt>
                <c:pt idx="311">
                  <c:v>29.439699999999998</c:v>
                </c:pt>
                <c:pt idx="312">
                  <c:v>29.470099999999999</c:v>
                </c:pt>
                <c:pt idx="313">
                  <c:v>29.500399999999999</c:v>
                </c:pt>
                <c:pt idx="314">
                  <c:v>29.530799999999999</c:v>
                </c:pt>
                <c:pt idx="315">
                  <c:v>29.5611</c:v>
                </c:pt>
                <c:pt idx="316">
                  <c:v>29.5915</c:v>
                </c:pt>
                <c:pt idx="317">
                  <c:v>29.6218</c:v>
                </c:pt>
                <c:pt idx="318">
                  <c:v>29.652200000000001</c:v>
                </c:pt>
                <c:pt idx="319">
                  <c:v>29.682500000000001</c:v>
                </c:pt>
                <c:pt idx="320">
                  <c:v>29.712900000000001</c:v>
                </c:pt>
                <c:pt idx="321">
                  <c:v>29.743200000000002</c:v>
                </c:pt>
                <c:pt idx="322">
                  <c:v>29.773599999999998</c:v>
                </c:pt>
                <c:pt idx="323">
                  <c:v>29.803899999999999</c:v>
                </c:pt>
                <c:pt idx="324">
                  <c:v>29.834299999999999</c:v>
                </c:pt>
                <c:pt idx="325">
                  <c:v>29.864599999999999</c:v>
                </c:pt>
                <c:pt idx="326">
                  <c:v>29.8949</c:v>
                </c:pt>
                <c:pt idx="327">
                  <c:v>29.9253</c:v>
                </c:pt>
                <c:pt idx="328">
                  <c:v>29.9556</c:v>
                </c:pt>
                <c:pt idx="329">
                  <c:v>29.986000000000001</c:v>
                </c:pt>
                <c:pt idx="330">
                  <c:v>30.016300000000001</c:v>
                </c:pt>
                <c:pt idx="331">
                  <c:v>30.046700000000001</c:v>
                </c:pt>
                <c:pt idx="332">
                  <c:v>30.077000000000002</c:v>
                </c:pt>
                <c:pt idx="333">
                  <c:v>30.107399999999998</c:v>
                </c:pt>
                <c:pt idx="334">
                  <c:v>30.137699999999999</c:v>
                </c:pt>
                <c:pt idx="335">
                  <c:v>30.168099999999999</c:v>
                </c:pt>
                <c:pt idx="336">
                  <c:v>30.198399999999999</c:v>
                </c:pt>
                <c:pt idx="337">
                  <c:v>30.2288</c:v>
                </c:pt>
                <c:pt idx="338">
                  <c:v>30.2591</c:v>
                </c:pt>
                <c:pt idx="339">
                  <c:v>30.2895</c:v>
                </c:pt>
                <c:pt idx="340">
                  <c:v>30.319800000000001</c:v>
                </c:pt>
                <c:pt idx="341">
                  <c:v>30.350200000000001</c:v>
                </c:pt>
                <c:pt idx="342">
                  <c:v>30.380500000000001</c:v>
                </c:pt>
                <c:pt idx="343">
                  <c:v>30.410799999999998</c:v>
                </c:pt>
                <c:pt idx="344">
                  <c:v>30.441199999999998</c:v>
                </c:pt>
                <c:pt idx="345">
                  <c:v>30.471499999999999</c:v>
                </c:pt>
                <c:pt idx="346">
                  <c:v>30.501899999999999</c:v>
                </c:pt>
                <c:pt idx="347">
                  <c:v>30.5322</c:v>
                </c:pt>
                <c:pt idx="348">
                  <c:v>30.5626</c:v>
                </c:pt>
                <c:pt idx="349">
                  <c:v>30.5929</c:v>
                </c:pt>
                <c:pt idx="350">
                  <c:v>30.6233</c:v>
                </c:pt>
                <c:pt idx="351">
                  <c:v>30.653600000000001</c:v>
                </c:pt>
                <c:pt idx="352">
                  <c:v>30.684000000000001</c:v>
                </c:pt>
                <c:pt idx="353">
                  <c:v>30.714300000000001</c:v>
                </c:pt>
                <c:pt idx="354">
                  <c:v>30.744700000000002</c:v>
                </c:pt>
                <c:pt idx="355">
                  <c:v>30.774999999999999</c:v>
                </c:pt>
                <c:pt idx="356">
                  <c:v>30.805399999999999</c:v>
                </c:pt>
                <c:pt idx="357">
                  <c:v>30.835699999999999</c:v>
                </c:pt>
                <c:pt idx="358">
                  <c:v>30.866099999999999</c:v>
                </c:pt>
                <c:pt idx="359">
                  <c:v>30.8964</c:v>
                </c:pt>
                <c:pt idx="360">
                  <c:v>30.9268</c:v>
                </c:pt>
                <c:pt idx="361">
                  <c:v>30.957100000000001</c:v>
                </c:pt>
                <c:pt idx="362">
                  <c:v>30.987400000000001</c:v>
                </c:pt>
                <c:pt idx="363">
                  <c:v>31.017800000000001</c:v>
                </c:pt>
                <c:pt idx="364">
                  <c:v>31.048100000000002</c:v>
                </c:pt>
                <c:pt idx="365">
                  <c:v>31.078499999999998</c:v>
                </c:pt>
                <c:pt idx="366">
                  <c:v>31.108799999999999</c:v>
                </c:pt>
                <c:pt idx="367">
                  <c:v>31.139199999999999</c:v>
                </c:pt>
                <c:pt idx="368">
                  <c:v>31.169499999999999</c:v>
                </c:pt>
                <c:pt idx="369">
                  <c:v>31.1999</c:v>
                </c:pt>
                <c:pt idx="370">
                  <c:v>31.2302</c:v>
                </c:pt>
                <c:pt idx="371">
                  <c:v>31.2606</c:v>
                </c:pt>
                <c:pt idx="372">
                  <c:v>31.290900000000001</c:v>
                </c:pt>
                <c:pt idx="373">
                  <c:v>31.321300000000001</c:v>
                </c:pt>
                <c:pt idx="374">
                  <c:v>31.351600000000001</c:v>
                </c:pt>
                <c:pt idx="375">
                  <c:v>31.382000000000001</c:v>
                </c:pt>
                <c:pt idx="376">
                  <c:v>31.412299999999998</c:v>
                </c:pt>
                <c:pt idx="377">
                  <c:v>31.442699999999999</c:v>
                </c:pt>
                <c:pt idx="378">
                  <c:v>31.472999999999999</c:v>
                </c:pt>
                <c:pt idx="379">
                  <c:v>31.503399999999999</c:v>
                </c:pt>
                <c:pt idx="380">
                  <c:v>31.5337</c:v>
                </c:pt>
                <c:pt idx="381">
                  <c:v>31.564</c:v>
                </c:pt>
                <c:pt idx="382">
                  <c:v>31.5944</c:v>
                </c:pt>
                <c:pt idx="383">
                  <c:v>31.624700000000001</c:v>
                </c:pt>
                <c:pt idx="384">
                  <c:v>31.655100000000001</c:v>
                </c:pt>
                <c:pt idx="385">
                  <c:v>31.685400000000001</c:v>
                </c:pt>
                <c:pt idx="386">
                  <c:v>31.715800000000002</c:v>
                </c:pt>
                <c:pt idx="387">
                  <c:v>31.746099999999998</c:v>
                </c:pt>
                <c:pt idx="388">
                  <c:v>31.776499999999999</c:v>
                </c:pt>
                <c:pt idx="389">
                  <c:v>31.806799999999999</c:v>
                </c:pt>
                <c:pt idx="390">
                  <c:v>31.837199999999999</c:v>
                </c:pt>
                <c:pt idx="391">
                  <c:v>31.8675</c:v>
                </c:pt>
                <c:pt idx="392">
                  <c:v>31.8979</c:v>
                </c:pt>
                <c:pt idx="393">
                  <c:v>31.9282</c:v>
                </c:pt>
                <c:pt idx="394">
                  <c:v>31.958600000000001</c:v>
                </c:pt>
                <c:pt idx="395">
                  <c:v>31.988900000000001</c:v>
                </c:pt>
                <c:pt idx="396">
                  <c:v>32.019300000000001</c:v>
                </c:pt>
                <c:pt idx="397">
                  <c:v>32.049599999999998</c:v>
                </c:pt>
                <c:pt idx="398">
                  <c:v>32.079900000000002</c:v>
                </c:pt>
                <c:pt idx="399">
                  <c:v>32.110300000000002</c:v>
                </c:pt>
                <c:pt idx="400">
                  <c:v>32.140599999999999</c:v>
                </c:pt>
                <c:pt idx="401">
                  <c:v>32.170999999999999</c:v>
                </c:pt>
                <c:pt idx="402">
                  <c:v>32.201300000000003</c:v>
                </c:pt>
                <c:pt idx="403">
                  <c:v>32.231699999999996</c:v>
                </c:pt>
                <c:pt idx="404">
                  <c:v>32.262</c:v>
                </c:pt>
                <c:pt idx="405">
                  <c:v>32.292400000000001</c:v>
                </c:pt>
                <c:pt idx="406">
                  <c:v>32.322699999999998</c:v>
                </c:pt>
                <c:pt idx="407">
                  <c:v>32.353099999999998</c:v>
                </c:pt>
                <c:pt idx="408">
                  <c:v>32.383400000000002</c:v>
                </c:pt>
                <c:pt idx="409">
                  <c:v>32.413800000000002</c:v>
                </c:pt>
                <c:pt idx="410">
                  <c:v>32.444099999999999</c:v>
                </c:pt>
                <c:pt idx="411">
                  <c:v>32.474499999999999</c:v>
                </c:pt>
                <c:pt idx="412">
                  <c:v>32.504800000000003</c:v>
                </c:pt>
                <c:pt idx="413">
                  <c:v>32.535200000000003</c:v>
                </c:pt>
                <c:pt idx="414">
                  <c:v>32.5655</c:v>
                </c:pt>
                <c:pt idx="415">
                  <c:v>32.5959</c:v>
                </c:pt>
                <c:pt idx="416">
                  <c:v>32.626199999999997</c:v>
                </c:pt>
                <c:pt idx="417">
                  <c:v>32.656500000000001</c:v>
                </c:pt>
                <c:pt idx="418">
                  <c:v>32.686900000000001</c:v>
                </c:pt>
                <c:pt idx="419">
                  <c:v>32.717199999999998</c:v>
                </c:pt>
                <c:pt idx="420">
                  <c:v>32.747599999999998</c:v>
                </c:pt>
                <c:pt idx="421">
                  <c:v>32.777900000000002</c:v>
                </c:pt>
                <c:pt idx="422">
                  <c:v>32.808300000000003</c:v>
                </c:pt>
                <c:pt idx="423">
                  <c:v>32.8386</c:v>
                </c:pt>
                <c:pt idx="424">
                  <c:v>32.869</c:v>
                </c:pt>
                <c:pt idx="425">
                  <c:v>32.899299999999997</c:v>
                </c:pt>
                <c:pt idx="426">
                  <c:v>32.929699999999997</c:v>
                </c:pt>
                <c:pt idx="427">
                  <c:v>32.96</c:v>
                </c:pt>
                <c:pt idx="428">
                  <c:v>32.990400000000001</c:v>
                </c:pt>
                <c:pt idx="429">
                  <c:v>33.020699999999998</c:v>
                </c:pt>
                <c:pt idx="430">
                  <c:v>33.051099999999998</c:v>
                </c:pt>
                <c:pt idx="431">
                  <c:v>33.081400000000002</c:v>
                </c:pt>
                <c:pt idx="432">
                  <c:v>33.111800000000002</c:v>
                </c:pt>
                <c:pt idx="433">
                  <c:v>33.142099999999999</c:v>
                </c:pt>
                <c:pt idx="434">
                  <c:v>33.172499999999999</c:v>
                </c:pt>
                <c:pt idx="435">
                  <c:v>33.202800000000003</c:v>
                </c:pt>
                <c:pt idx="436">
                  <c:v>33.2331</c:v>
                </c:pt>
                <c:pt idx="437">
                  <c:v>33.263500000000001</c:v>
                </c:pt>
                <c:pt idx="438">
                  <c:v>33.293799999999997</c:v>
                </c:pt>
                <c:pt idx="439">
                  <c:v>33.324199999999998</c:v>
                </c:pt>
                <c:pt idx="440">
                  <c:v>33.354500000000002</c:v>
                </c:pt>
                <c:pt idx="441">
                  <c:v>33.384900000000002</c:v>
                </c:pt>
                <c:pt idx="442">
                  <c:v>33.415199999999999</c:v>
                </c:pt>
                <c:pt idx="443">
                  <c:v>33.445599999999999</c:v>
                </c:pt>
                <c:pt idx="444">
                  <c:v>33.475900000000003</c:v>
                </c:pt>
                <c:pt idx="445">
                  <c:v>33.506300000000003</c:v>
                </c:pt>
                <c:pt idx="446">
                  <c:v>33.5366</c:v>
                </c:pt>
                <c:pt idx="447">
                  <c:v>33.567</c:v>
                </c:pt>
                <c:pt idx="448">
                  <c:v>33.597299999999997</c:v>
                </c:pt>
                <c:pt idx="449">
                  <c:v>33.627699999999997</c:v>
                </c:pt>
                <c:pt idx="450">
                  <c:v>33.658000000000001</c:v>
                </c:pt>
                <c:pt idx="451">
                  <c:v>33.688400000000001</c:v>
                </c:pt>
                <c:pt idx="452">
                  <c:v>33.718699999999998</c:v>
                </c:pt>
                <c:pt idx="453">
                  <c:v>33.749099999999999</c:v>
                </c:pt>
                <c:pt idx="454">
                  <c:v>33.779400000000003</c:v>
                </c:pt>
                <c:pt idx="455">
                  <c:v>33.809699999999999</c:v>
                </c:pt>
                <c:pt idx="456">
                  <c:v>33.8401</c:v>
                </c:pt>
                <c:pt idx="457">
                  <c:v>33.870399999999997</c:v>
                </c:pt>
                <c:pt idx="458">
                  <c:v>33.900799999999997</c:v>
                </c:pt>
                <c:pt idx="459">
                  <c:v>33.931100000000001</c:v>
                </c:pt>
                <c:pt idx="460">
                  <c:v>33.961500000000001</c:v>
                </c:pt>
                <c:pt idx="461">
                  <c:v>33.991799999999998</c:v>
                </c:pt>
                <c:pt idx="462">
                  <c:v>34.022199999999998</c:v>
                </c:pt>
                <c:pt idx="463">
                  <c:v>34.052500000000002</c:v>
                </c:pt>
                <c:pt idx="464">
                  <c:v>34.082900000000002</c:v>
                </c:pt>
                <c:pt idx="465">
                  <c:v>34.113199999999999</c:v>
                </c:pt>
                <c:pt idx="466">
                  <c:v>34.143599999999999</c:v>
                </c:pt>
                <c:pt idx="467">
                  <c:v>34.173900000000003</c:v>
                </c:pt>
                <c:pt idx="468">
                  <c:v>34.204300000000003</c:v>
                </c:pt>
                <c:pt idx="469">
                  <c:v>34.2346</c:v>
                </c:pt>
                <c:pt idx="470">
                  <c:v>34.265000000000001</c:v>
                </c:pt>
                <c:pt idx="471">
                  <c:v>34.295299999999997</c:v>
                </c:pt>
                <c:pt idx="472">
                  <c:v>34.325600000000001</c:v>
                </c:pt>
                <c:pt idx="473">
                  <c:v>34.356000000000002</c:v>
                </c:pt>
                <c:pt idx="474">
                  <c:v>34.386299999999999</c:v>
                </c:pt>
                <c:pt idx="475">
                  <c:v>34.416699999999999</c:v>
                </c:pt>
                <c:pt idx="476">
                  <c:v>34.447000000000003</c:v>
                </c:pt>
                <c:pt idx="477">
                  <c:v>34.477400000000003</c:v>
                </c:pt>
                <c:pt idx="478">
                  <c:v>34.5077</c:v>
                </c:pt>
                <c:pt idx="479">
                  <c:v>34.5381</c:v>
                </c:pt>
                <c:pt idx="480">
                  <c:v>34.568399999999997</c:v>
                </c:pt>
                <c:pt idx="481">
                  <c:v>34.598799999999997</c:v>
                </c:pt>
                <c:pt idx="482">
                  <c:v>34.629100000000001</c:v>
                </c:pt>
                <c:pt idx="483">
                  <c:v>34.659500000000001</c:v>
                </c:pt>
                <c:pt idx="484">
                  <c:v>34.689799999999998</c:v>
                </c:pt>
                <c:pt idx="485">
                  <c:v>34.720199999999998</c:v>
                </c:pt>
                <c:pt idx="486">
                  <c:v>34.750500000000002</c:v>
                </c:pt>
                <c:pt idx="487">
                  <c:v>34.780900000000003</c:v>
                </c:pt>
                <c:pt idx="488">
                  <c:v>34.811199999999999</c:v>
                </c:pt>
                <c:pt idx="489">
                  <c:v>34.8416</c:v>
                </c:pt>
                <c:pt idx="490">
                  <c:v>34.871899999999997</c:v>
                </c:pt>
                <c:pt idx="491">
                  <c:v>34.902200000000001</c:v>
                </c:pt>
                <c:pt idx="492">
                  <c:v>34.932600000000001</c:v>
                </c:pt>
                <c:pt idx="493">
                  <c:v>34.962899999999998</c:v>
                </c:pt>
                <c:pt idx="494">
                  <c:v>34.993299999999998</c:v>
                </c:pt>
                <c:pt idx="495">
                  <c:v>35.023600000000002</c:v>
                </c:pt>
                <c:pt idx="496">
                  <c:v>35.054000000000002</c:v>
                </c:pt>
                <c:pt idx="497">
                  <c:v>35.084299999999999</c:v>
                </c:pt>
                <c:pt idx="498">
                  <c:v>35.114699999999999</c:v>
                </c:pt>
                <c:pt idx="499">
                  <c:v>35.145000000000003</c:v>
                </c:pt>
                <c:pt idx="500">
                  <c:v>35.175400000000003</c:v>
                </c:pt>
                <c:pt idx="501">
                  <c:v>35.2057</c:v>
                </c:pt>
                <c:pt idx="502">
                  <c:v>35.2361</c:v>
                </c:pt>
                <c:pt idx="503">
                  <c:v>35.266399999999997</c:v>
                </c:pt>
                <c:pt idx="504">
                  <c:v>35.296799999999998</c:v>
                </c:pt>
                <c:pt idx="505">
                  <c:v>35.327100000000002</c:v>
                </c:pt>
                <c:pt idx="506">
                  <c:v>35.357500000000002</c:v>
                </c:pt>
                <c:pt idx="507">
                  <c:v>35.387799999999999</c:v>
                </c:pt>
                <c:pt idx="508">
                  <c:v>35.418199999999999</c:v>
                </c:pt>
                <c:pt idx="509">
                  <c:v>35.448500000000003</c:v>
                </c:pt>
                <c:pt idx="510">
                  <c:v>35.4788</c:v>
                </c:pt>
                <c:pt idx="511">
                  <c:v>35.5092</c:v>
                </c:pt>
                <c:pt idx="512">
                  <c:v>35.539499999999997</c:v>
                </c:pt>
                <c:pt idx="513">
                  <c:v>35.569899999999997</c:v>
                </c:pt>
                <c:pt idx="514">
                  <c:v>35.600200000000001</c:v>
                </c:pt>
                <c:pt idx="515">
                  <c:v>35.630600000000001</c:v>
                </c:pt>
                <c:pt idx="516">
                  <c:v>35.660899999999998</c:v>
                </c:pt>
                <c:pt idx="517">
                  <c:v>35.691299999999998</c:v>
                </c:pt>
                <c:pt idx="518">
                  <c:v>35.721600000000002</c:v>
                </c:pt>
                <c:pt idx="519">
                  <c:v>35.752000000000002</c:v>
                </c:pt>
                <c:pt idx="520">
                  <c:v>35.782299999999999</c:v>
                </c:pt>
                <c:pt idx="521">
                  <c:v>35.8127</c:v>
                </c:pt>
                <c:pt idx="522">
                  <c:v>35.843000000000004</c:v>
                </c:pt>
                <c:pt idx="523">
                  <c:v>35.873399999999997</c:v>
                </c:pt>
                <c:pt idx="524">
                  <c:v>35.903700000000001</c:v>
                </c:pt>
                <c:pt idx="525">
                  <c:v>35.934100000000001</c:v>
                </c:pt>
                <c:pt idx="526">
                  <c:v>35.964399999999998</c:v>
                </c:pt>
                <c:pt idx="527">
                  <c:v>35.994700000000002</c:v>
                </c:pt>
                <c:pt idx="528">
                  <c:v>36.025100000000002</c:v>
                </c:pt>
                <c:pt idx="529">
                  <c:v>36.055399999999999</c:v>
                </c:pt>
                <c:pt idx="530">
                  <c:v>36.085799999999999</c:v>
                </c:pt>
                <c:pt idx="531">
                  <c:v>36.116100000000003</c:v>
                </c:pt>
                <c:pt idx="532">
                  <c:v>36.146500000000003</c:v>
                </c:pt>
                <c:pt idx="533">
                  <c:v>36.1768</c:v>
                </c:pt>
                <c:pt idx="534">
                  <c:v>36.2072</c:v>
                </c:pt>
                <c:pt idx="535">
                  <c:v>36.237499999999997</c:v>
                </c:pt>
                <c:pt idx="536">
                  <c:v>36.267899999999997</c:v>
                </c:pt>
                <c:pt idx="537">
                  <c:v>36.298200000000001</c:v>
                </c:pt>
                <c:pt idx="538">
                  <c:v>36.328600000000002</c:v>
                </c:pt>
                <c:pt idx="539">
                  <c:v>36.358899999999998</c:v>
                </c:pt>
                <c:pt idx="540">
                  <c:v>36.389299999999999</c:v>
                </c:pt>
                <c:pt idx="541">
                  <c:v>36.419600000000003</c:v>
                </c:pt>
                <c:pt idx="542">
                  <c:v>36.450000000000003</c:v>
                </c:pt>
                <c:pt idx="543">
                  <c:v>36.4803</c:v>
                </c:pt>
                <c:pt idx="544">
                  <c:v>36.5107</c:v>
                </c:pt>
                <c:pt idx="545">
                  <c:v>36.540999999999997</c:v>
                </c:pt>
                <c:pt idx="546">
                  <c:v>36.571300000000001</c:v>
                </c:pt>
                <c:pt idx="547">
                  <c:v>36.601700000000001</c:v>
                </c:pt>
                <c:pt idx="548">
                  <c:v>36.631999999999998</c:v>
                </c:pt>
                <c:pt idx="549">
                  <c:v>36.662399999999998</c:v>
                </c:pt>
                <c:pt idx="550">
                  <c:v>36.692700000000002</c:v>
                </c:pt>
                <c:pt idx="551">
                  <c:v>36.723100000000002</c:v>
                </c:pt>
                <c:pt idx="552">
                  <c:v>36.753399999999999</c:v>
                </c:pt>
                <c:pt idx="553">
                  <c:v>36.783799999999999</c:v>
                </c:pt>
                <c:pt idx="554">
                  <c:v>36.814100000000003</c:v>
                </c:pt>
                <c:pt idx="555">
                  <c:v>36.844499999999996</c:v>
                </c:pt>
                <c:pt idx="556">
                  <c:v>36.8748</c:v>
                </c:pt>
                <c:pt idx="557">
                  <c:v>36.905200000000001</c:v>
                </c:pt>
                <c:pt idx="558">
                  <c:v>36.935499999999998</c:v>
                </c:pt>
                <c:pt idx="559">
                  <c:v>36.965899999999998</c:v>
                </c:pt>
                <c:pt idx="560">
                  <c:v>36.996200000000002</c:v>
                </c:pt>
                <c:pt idx="561">
                  <c:v>37.026600000000002</c:v>
                </c:pt>
                <c:pt idx="562">
                  <c:v>37.056899999999999</c:v>
                </c:pt>
                <c:pt idx="563">
                  <c:v>37.087299999999999</c:v>
                </c:pt>
                <c:pt idx="564">
                  <c:v>37.117600000000003</c:v>
                </c:pt>
                <c:pt idx="565">
                  <c:v>37.1479</c:v>
                </c:pt>
                <c:pt idx="566">
                  <c:v>37.1783</c:v>
                </c:pt>
                <c:pt idx="567">
                  <c:v>37.208599999999997</c:v>
                </c:pt>
                <c:pt idx="568">
                  <c:v>37.238999999999997</c:v>
                </c:pt>
                <c:pt idx="569">
                  <c:v>37.269300000000001</c:v>
                </c:pt>
                <c:pt idx="570">
                  <c:v>37.299700000000001</c:v>
                </c:pt>
                <c:pt idx="571">
                  <c:v>37.33</c:v>
                </c:pt>
                <c:pt idx="572">
                  <c:v>37.360399999999998</c:v>
                </c:pt>
                <c:pt idx="573">
                  <c:v>37.390700000000002</c:v>
                </c:pt>
                <c:pt idx="574">
                  <c:v>37.421100000000003</c:v>
                </c:pt>
                <c:pt idx="575">
                  <c:v>37.4514</c:v>
                </c:pt>
                <c:pt idx="576">
                  <c:v>37.4818</c:v>
                </c:pt>
                <c:pt idx="577">
                  <c:v>37.512099999999997</c:v>
                </c:pt>
                <c:pt idx="578">
                  <c:v>37.542499999999997</c:v>
                </c:pt>
                <c:pt idx="579">
                  <c:v>37.572800000000001</c:v>
                </c:pt>
                <c:pt idx="580">
                  <c:v>37.603200000000001</c:v>
                </c:pt>
                <c:pt idx="581">
                  <c:v>37.633499999999998</c:v>
                </c:pt>
                <c:pt idx="582">
                  <c:v>37.663800000000002</c:v>
                </c:pt>
                <c:pt idx="583">
                  <c:v>37.694200000000002</c:v>
                </c:pt>
                <c:pt idx="584">
                  <c:v>37.724499999999999</c:v>
                </c:pt>
                <c:pt idx="585">
                  <c:v>37.754899999999999</c:v>
                </c:pt>
                <c:pt idx="586">
                  <c:v>37.785200000000003</c:v>
                </c:pt>
                <c:pt idx="587">
                  <c:v>37.815600000000003</c:v>
                </c:pt>
                <c:pt idx="588">
                  <c:v>37.8459</c:v>
                </c:pt>
                <c:pt idx="589">
                  <c:v>37.876300000000001</c:v>
                </c:pt>
                <c:pt idx="590">
                  <c:v>37.906599999999997</c:v>
                </c:pt>
                <c:pt idx="591">
                  <c:v>37.936999999999998</c:v>
                </c:pt>
                <c:pt idx="592">
                  <c:v>37.967300000000002</c:v>
                </c:pt>
                <c:pt idx="593">
                  <c:v>37.997700000000002</c:v>
                </c:pt>
                <c:pt idx="594">
                  <c:v>38.027999999999999</c:v>
                </c:pt>
                <c:pt idx="595">
                  <c:v>38.058399999999999</c:v>
                </c:pt>
                <c:pt idx="596">
                  <c:v>38.088700000000003</c:v>
                </c:pt>
                <c:pt idx="597">
                  <c:v>38.119100000000003</c:v>
                </c:pt>
                <c:pt idx="598">
                  <c:v>38.1494</c:v>
                </c:pt>
                <c:pt idx="599">
                  <c:v>38.1798</c:v>
                </c:pt>
                <c:pt idx="600">
                  <c:v>38.210099999999997</c:v>
                </c:pt>
                <c:pt idx="601">
                  <c:v>38.240400000000001</c:v>
                </c:pt>
                <c:pt idx="602">
                  <c:v>38.270800000000001</c:v>
                </c:pt>
                <c:pt idx="603">
                  <c:v>38.301099999999998</c:v>
                </c:pt>
                <c:pt idx="604">
                  <c:v>38.331499999999998</c:v>
                </c:pt>
                <c:pt idx="605">
                  <c:v>38.361800000000002</c:v>
                </c:pt>
                <c:pt idx="606">
                  <c:v>38.392200000000003</c:v>
                </c:pt>
                <c:pt idx="607">
                  <c:v>38.422499999999999</c:v>
                </c:pt>
                <c:pt idx="608">
                  <c:v>38.4529</c:v>
                </c:pt>
                <c:pt idx="609">
                  <c:v>38.483199999999997</c:v>
                </c:pt>
                <c:pt idx="610">
                  <c:v>38.513599999999997</c:v>
                </c:pt>
                <c:pt idx="611">
                  <c:v>38.543900000000001</c:v>
                </c:pt>
                <c:pt idx="612">
                  <c:v>38.574300000000001</c:v>
                </c:pt>
                <c:pt idx="613">
                  <c:v>38.604599999999998</c:v>
                </c:pt>
                <c:pt idx="614">
                  <c:v>38.634999999999998</c:v>
                </c:pt>
                <c:pt idx="615">
                  <c:v>38.665300000000002</c:v>
                </c:pt>
                <c:pt idx="616">
                  <c:v>38.695700000000002</c:v>
                </c:pt>
                <c:pt idx="617">
                  <c:v>38.725999999999999</c:v>
                </c:pt>
                <c:pt idx="618">
                  <c:v>38.756399999999999</c:v>
                </c:pt>
                <c:pt idx="619">
                  <c:v>38.786700000000003</c:v>
                </c:pt>
                <c:pt idx="620">
                  <c:v>38.817</c:v>
                </c:pt>
                <c:pt idx="621">
                  <c:v>38.8474</c:v>
                </c:pt>
                <c:pt idx="622">
                  <c:v>38.877699999999997</c:v>
                </c:pt>
                <c:pt idx="623">
                  <c:v>38.908099999999997</c:v>
                </c:pt>
                <c:pt idx="624">
                  <c:v>38.938400000000001</c:v>
                </c:pt>
                <c:pt idx="625">
                  <c:v>38.968800000000002</c:v>
                </c:pt>
                <c:pt idx="626">
                  <c:v>38.999099999999999</c:v>
                </c:pt>
                <c:pt idx="627">
                  <c:v>39.029499999999999</c:v>
                </c:pt>
                <c:pt idx="628">
                  <c:v>39.059800000000003</c:v>
                </c:pt>
                <c:pt idx="629">
                  <c:v>39.090200000000003</c:v>
                </c:pt>
                <c:pt idx="630">
                  <c:v>39.1205</c:v>
                </c:pt>
                <c:pt idx="631">
                  <c:v>39.1509</c:v>
                </c:pt>
                <c:pt idx="632">
                  <c:v>39.181199999999997</c:v>
                </c:pt>
                <c:pt idx="633">
                  <c:v>39.211599999999997</c:v>
                </c:pt>
                <c:pt idx="634">
                  <c:v>39.241900000000001</c:v>
                </c:pt>
                <c:pt idx="635">
                  <c:v>39.272300000000001</c:v>
                </c:pt>
                <c:pt idx="636">
                  <c:v>39.302599999999998</c:v>
                </c:pt>
                <c:pt idx="637">
                  <c:v>39.332900000000002</c:v>
                </c:pt>
                <c:pt idx="638">
                  <c:v>39.363300000000002</c:v>
                </c:pt>
                <c:pt idx="639">
                  <c:v>39.393599999999999</c:v>
                </c:pt>
                <c:pt idx="640">
                  <c:v>39.423999999999999</c:v>
                </c:pt>
                <c:pt idx="641">
                  <c:v>39.454300000000003</c:v>
                </c:pt>
                <c:pt idx="642">
                  <c:v>39.484699999999997</c:v>
                </c:pt>
                <c:pt idx="643">
                  <c:v>39.515000000000001</c:v>
                </c:pt>
                <c:pt idx="644">
                  <c:v>39.545400000000001</c:v>
                </c:pt>
                <c:pt idx="645">
                  <c:v>39.575699999999998</c:v>
                </c:pt>
                <c:pt idx="646">
                  <c:v>39.606099999999998</c:v>
                </c:pt>
                <c:pt idx="647">
                  <c:v>39.636400000000002</c:v>
                </c:pt>
                <c:pt idx="648">
                  <c:v>39.666800000000002</c:v>
                </c:pt>
                <c:pt idx="649">
                  <c:v>39.697099999999999</c:v>
                </c:pt>
                <c:pt idx="650">
                  <c:v>39.727499999999999</c:v>
                </c:pt>
                <c:pt idx="651">
                  <c:v>39.757800000000003</c:v>
                </c:pt>
                <c:pt idx="652">
                  <c:v>39.788200000000003</c:v>
                </c:pt>
                <c:pt idx="653">
                  <c:v>39.8185</c:v>
                </c:pt>
                <c:pt idx="654">
                  <c:v>39.8489</c:v>
                </c:pt>
                <c:pt idx="655">
                  <c:v>39.879199999999997</c:v>
                </c:pt>
                <c:pt idx="656">
                  <c:v>39.909500000000001</c:v>
                </c:pt>
                <c:pt idx="657">
                  <c:v>39.939900000000002</c:v>
                </c:pt>
                <c:pt idx="658">
                  <c:v>39.970199999999998</c:v>
                </c:pt>
                <c:pt idx="659">
                  <c:v>40.000599999999999</c:v>
                </c:pt>
                <c:pt idx="660">
                  <c:v>40.030900000000003</c:v>
                </c:pt>
                <c:pt idx="661">
                  <c:v>40.061300000000003</c:v>
                </c:pt>
                <c:pt idx="662">
                  <c:v>40.0916</c:v>
                </c:pt>
                <c:pt idx="663">
                  <c:v>40.122</c:v>
                </c:pt>
                <c:pt idx="664">
                  <c:v>40.152299999999997</c:v>
                </c:pt>
                <c:pt idx="665">
                  <c:v>40.182699999999997</c:v>
                </c:pt>
                <c:pt idx="666">
                  <c:v>40.213000000000001</c:v>
                </c:pt>
                <c:pt idx="667">
                  <c:v>40.243400000000001</c:v>
                </c:pt>
                <c:pt idx="668">
                  <c:v>40.273699999999998</c:v>
                </c:pt>
                <c:pt idx="669">
                  <c:v>40.304099999999998</c:v>
                </c:pt>
                <c:pt idx="670">
                  <c:v>40.334400000000002</c:v>
                </c:pt>
                <c:pt idx="671">
                  <c:v>40.364800000000002</c:v>
                </c:pt>
                <c:pt idx="672">
                  <c:v>40.395099999999999</c:v>
                </c:pt>
                <c:pt idx="673">
                  <c:v>40.4255</c:v>
                </c:pt>
                <c:pt idx="674">
                  <c:v>40.455800000000004</c:v>
                </c:pt>
                <c:pt idx="675">
                  <c:v>40.4861</c:v>
                </c:pt>
                <c:pt idx="676">
                  <c:v>40.516500000000001</c:v>
                </c:pt>
                <c:pt idx="677">
                  <c:v>40.546799999999998</c:v>
                </c:pt>
                <c:pt idx="678">
                  <c:v>40.577199999999998</c:v>
                </c:pt>
                <c:pt idx="679">
                  <c:v>40.607500000000002</c:v>
                </c:pt>
                <c:pt idx="680">
                  <c:v>40.637900000000002</c:v>
                </c:pt>
                <c:pt idx="681">
                  <c:v>40.668199999999999</c:v>
                </c:pt>
                <c:pt idx="682">
                  <c:v>40.698599999999999</c:v>
                </c:pt>
                <c:pt idx="683">
                  <c:v>40.728900000000003</c:v>
                </c:pt>
                <c:pt idx="684">
                  <c:v>40.759300000000003</c:v>
                </c:pt>
                <c:pt idx="685">
                  <c:v>40.7896</c:v>
                </c:pt>
                <c:pt idx="686">
                  <c:v>40.82</c:v>
                </c:pt>
                <c:pt idx="687">
                  <c:v>40.850299999999997</c:v>
                </c:pt>
                <c:pt idx="688">
                  <c:v>40.880699999999997</c:v>
                </c:pt>
                <c:pt idx="689">
                  <c:v>40.911000000000001</c:v>
                </c:pt>
                <c:pt idx="690">
                  <c:v>40.941400000000002</c:v>
                </c:pt>
                <c:pt idx="691">
                  <c:v>40.971699999999998</c:v>
                </c:pt>
                <c:pt idx="692">
                  <c:v>41.002000000000002</c:v>
                </c:pt>
                <c:pt idx="693">
                  <c:v>41.032400000000003</c:v>
                </c:pt>
                <c:pt idx="694">
                  <c:v>41.0627</c:v>
                </c:pt>
                <c:pt idx="695">
                  <c:v>41.0931</c:v>
                </c:pt>
                <c:pt idx="696">
                  <c:v>41.123399999999997</c:v>
                </c:pt>
                <c:pt idx="697">
                  <c:v>41.153799999999997</c:v>
                </c:pt>
                <c:pt idx="698">
                  <c:v>41.184100000000001</c:v>
                </c:pt>
                <c:pt idx="699">
                  <c:v>41.214500000000001</c:v>
                </c:pt>
                <c:pt idx="700">
                  <c:v>41.244799999999998</c:v>
                </c:pt>
                <c:pt idx="701">
                  <c:v>41.275199999999998</c:v>
                </c:pt>
                <c:pt idx="702">
                  <c:v>41.305500000000002</c:v>
                </c:pt>
                <c:pt idx="703">
                  <c:v>41.335900000000002</c:v>
                </c:pt>
                <c:pt idx="704">
                  <c:v>41.366199999999999</c:v>
                </c:pt>
                <c:pt idx="705">
                  <c:v>41.396599999999999</c:v>
                </c:pt>
                <c:pt idx="706">
                  <c:v>41.426900000000003</c:v>
                </c:pt>
                <c:pt idx="707">
                  <c:v>41.457299999999996</c:v>
                </c:pt>
                <c:pt idx="708">
                  <c:v>41.4876</c:v>
                </c:pt>
                <c:pt idx="709">
                  <c:v>41.518000000000001</c:v>
                </c:pt>
                <c:pt idx="710">
                  <c:v>41.548299999999998</c:v>
                </c:pt>
                <c:pt idx="711">
                  <c:v>41.578600000000002</c:v>
                </c:pt>
                <c:pt idx="712">
                  <c:v>41.609000000000002</c:v>
                </c:pt>
                <c:pt idx="713">
                  <c:v>41.639299999999999</c:v>
                </c:pt>
                <c:pt idx="714">
                  <c:v>41.669699999999999</c:v>
                </c:pt>
                <c:pt idx="715">
                  <c:v>41.7</c:v>
                </c:pt>
                <c:pt idx="716">
                  <c:v>41.730400000000003</c:v>
                </c:pt>
                <c:pt idx="717">
                  <c:v>41.7607</c:v>
                </c:pt>
                <c:pt idx="718">
                  <c:v>41.7911</c:v>
                </c:pt>
                <c:pt idx="719">
                  <c:v>41.821399999999997</c:v>
                </c:pt>
                <c:pt idx="720">
                  <c:v>41.851799999999997</c:v>
                </c:pt>
                <c:pt idx="721">
                  <c:v>41.882100000000001</c:v>
                </c:pt>
                <c:pt idx="722">
                  <c:v>41.912500000000001</c:v>
                </c:pt>
                <c:pt idx="723">
                  <c:v>41.942799999999998</c:v>
                </c:pt>
                <c:pt idx="724">
                  <c:v>41.973199999999999</c:v>
                </c:pt>
                <c:pt idx="725">
                  <c:v>42.003500000000003</c:v>
                </c:pt>
                <c:pt idx="726">
                  <c:v>42.033900000000003</c:v>
                </c:pt>
                <c:pt idx="727">
                  <c:v>42.0642</c:v>
                </c:pt>
                <c:pt idx="728">
                  <c:v>42.0946</c:v>
                </c:pt>
                <c:pt idx="729">
                  <c:v>42.124899999999997</c:v>
                </c:pt>
                <c:pt idx="730">
                  <c:v>42.155200000000001</c:v>
                </c:pt>
                <c:pt idx="731">
                  <c:v>42.185600000000001</c:v>
                </c:pt>
                <c:pt idx="732">
                  <c:v>42.215899999999998</c:v>
                </c:pt>
                <c:pt idx="733">
                  <c:v>42.246299999999998</c:v>
                </c:pt>
                <c:pt idx="734">
                  <c:v>42.276600000000002</c:v>
                </c:pt>
                <c:pt idx="735">
                  <c:v>42.307000000000002</c:v>
                </c:pt>
                <c:pt idx="736">
                  <c:v>42.337299999999999</c:v>
                </c:pt>
                <c:pt idx="737">
                  <c:v>42.367699999999999</c:v>
                </c:pt>
                <c:pt idx="738">
                  <c:v>42.398000000000003</c:v>
                </c:pt>
                <c:pt idx="739">
                  <c:v>42.428400000000003</c:v>
                </c:pt>
                <c:pt idx="740">
                  <c:v>42.4587</c:v>
                </c:pt>
                <c:pt idx="741">
                  <c:v>42.489100000000001</c:v>
                </c:pt>
                <c:pt idx="742">
                  <c:v>42.519399999999997</c:v>
                </c:pt>
                <c:pt idx="743">
                  <c:v>42.549799999999998</c:v>
                </c:pt>
                <c:pt idx="744">
                  <c:v>42.580100000000002</c:v>
                </c:pt>
                <c:pt idx="745">
                  <c:v>42.610500000000002</c:v>
                </c:pt>
                <c:pt idx="746">
                  <c:v>42.640799999999999</c:v>
                </c:pt>
                <c:pt idx="747">
                  <c:v>42.671100000000003</c:v>
                </c:pt>
                <c:pt idx="748">
                  <c:v>42.701500000000003</c:v>
                </c:pt>
                <c:pt idx="749">
                  <c:v>42.7318</c:v>
                </c:pt>
                <c:pt idx="750">
                  <c:v>42.7622</c:v>
                </c:pt>
                <c:pt idx="751">
                  <c:v>42.792499999999997</c:v>
                </c:pt>
                <c:pt idx="752">
                  <c:v>42.822899999999997</c:v>
                </c:pt>
                <c:pt idx="753">
                  <c:v>42.853200000000001</c:v>
                </c:pt>
                <c:pt idx="754">
                  <c:v>42.883600000000001</c:v>
                </c:pt>
                <c:pt idx="755">
                  <c:v>42.913899999999998</c:v>
                </c:pt>
                <c:pt idx="756">
                  <c:v>42.944299999999998</c:v>
                </c:pt>
                <c:pt idx="757">
                  <c:v>42.974600000000002</c:v>
                </c:pt>
                <c:pt idx="758">
                  <c:v>43.005000000000003</c:v>
                </c:pt>
                <c:pt idx="759">
                  <c:v>43.035299999999999</c:v>
                </c:pt>
                <c:pt idx="760">
                  <c:v>43.0657</c:v>
                </c:pt>
                <c:pt idx="761">
                  <c:v>43.095999999999997</c:v>
                </c:pt>
                <c:pt idx="762">
                  <c:v>43.126399999999997</c:v>
                </c:pt>
                <c:pt idx="763">
                  <c:v>43.156700000000001</c:v>
                </c:pt>
                <c:pt idx="764">
                  <c:v>43.187100000000001</c:v>
                </c:pt>
                <c:pt idx="765">
                  <c:v>43.217399999999998</c:v>
                </c:pt>
                <c:pt idx="766">
                  <c:v>43.247700000000002</c:v>
                </c:pt>
                <c:pt idx="767">
                  <c:v>43.278100000000002</c:v>
                </c:pt>
                <c:pt idx="768">
                  <c:v>43.308399999999999</c:v>
                </c:pt>
                <c:pt idx="769">
                  <c:v>43.338799999999999</c:v>
                </c:pt>
                <c:pt idx="770">
                  <c:v>43.369100000000003</c:v>
                </c:pt>
                <c:pt idx="771">
                  <c:v>43.399500000000003</c:v>
                </c:pt>
                <c:pt idx="772">
                  <c:v>43.4298</c:v>
                </c:pt>
                <c:pt idx="773">
                  <c:v>43.4602</c:v>
                </c:pt>
                <c:pt idx="774">
                  <c:v>43.490499999999997</c:v>
                </c:pt>
                <c:pt idx="775">
                  <c:v>43.520899999999997</c:v>
                </c:pt>
                <c:pt idx="776">
                  <c:v>43.551200000000001</c:v>
                </c:pt>
                <c:pt idx="777">
                  <c:v>43.581600000000002</c:v>
                </c:pt>
                <c:pt idx="778">
                  <c:v>43.611899999999999</c:v>
                </c:pt>
                <c:pt idx="779">
                  <c:v>43.642299999999999</c:v>
                </c:pt>
                <c:pt idx="780">
                  <c:v>43.672600000000003</c:v>
                </c:pt>
                <c:pt idx="781">
                  <c:v>43.703000000000003</c:v>
                </c:pt>
                <c:pt idx="782">
                  <c:v>43.7333</c:v>
                </c:pt>
                <c:pt idx="783">
                  <c:v>43.7637</c:v>
                </c:pt>
                <c:pt idx="784">
                  <c:v>43.793999999999997</c:v>
                </c:pt>
                <c:pt idx="785">
                  <c:v>43.824300000000001</c:v>
                </c:pt>
                <c:pt idx="786">
                  <c:v>43.854700000000001</c:v>
                </c:pt>
                <c:pt idx="787">
                  <c:v>43.884999999999998</c:v>
                </c:pt>
                <c:pt idx="788">
                  <c:v>43.915399999999998</c:v>
                </c:pt>
                <c:pt idx="789">
                  <c:v>43.945700000000002</c:v>
                </c:pt>
                <c:pt idx="790">
                  <c:v>43.976100000000002</c:v>
                </c:pt>
                <c:pt idx="791">
                  <c:v>44.006399999999999</c:v>
                </c:pt>
                <c:pt idx="792">
                  <c:v>44.036799999999999</c:v>
                </c:pt>
                <c:pt idx="793">
                  <c:v>44.067100000000003</c:v>
                </c:pt>
                <c:pt idx="794">
                  <c:v>44.097499999999997</c:v>
                </c:pt>
                <c:pt idx="795">
                  <c:v>44.127800000000001</c:v>
                </c:pt>
                <c:pt idx="796">
                  <c:v>44.158200000000001</c:v>
                </c:pt>
                <c:pt idx="797">
                  <c:v>44.188499999999998</c:v>
                </c:pt>
                <c:pt idx="798">
                  <c:v>44.218899999999998</c:v>
                </c:pt>
                <c:pt idx="799">
                  <c:v>44.249200000000002</c:v>
                </c:pt>
                <c:pt idx="800">
                  <c:v>44.279600000000002</c:v>
                </c:pt>
                <c:pt idx="801">
                  <c:v>44.309899999999999</c:v>
                </c:pt>
                <c:pt idx="802">
                  <c:v>44.340200000000003</c:v>
                </c:pt>
                <c:pt idx="803">
                  <c:v>44.370600000000003</c:v>
                </c:pt>
                <c:pt idx="804">
                  <c:v>44.4009</c:v>
                </c:pt>
                <c:pt idx="805">
                  <c:v>44.4313</c:v>
                </c:pt>
                <c:pt idx="806">
                  <c:v>44.461599999999997</c:v>
                </c:pt>
                <c:pt idx="807">
                  <c:v>44.491999999999997</c:v>
                </c:pt>
                <c:pt idx="808">
                  <c:v>44.522300000000001</c:v>
                </c:pt>
                <c:pt idx="809">
                  <c:v>44.552700000000002</c:v>
                </c:pt>
                <c:pt idx="810">
                  <c:v>44.582999999999998</c:v>
                </c:pt>
                <c:pt idx="811">
                  <c:v>44.613399999999999</c:v>
                </c:pt>
                <c:pt idx="812">
                  <c:v>44.643700000000003</c:v>
                </c:pt>
                <c:pt idx="813">
                  <c:v>44.674100000000003</c:v>
                </c:pt>
                <c:pt idx="814">
                  <c:v>44.7044</c:v>
                </c:pt>
                <c:pt idx="815">
                  <c:v>44.7348</c:v>
                </c:pt>
                <c:pt idx="816">
                  <c:v>44.765099999999997</c:v>
                </c:pt>
                <c:pt idx="817">
                  <c:v>44.795499999999997</c:v>
                </c:pt>
                <c:pt idx="818">
                  <c:v>44.825800000000001</c:v>
                </c:pt>
                <c:pt idx="819">
                  <c:v>44.856200000000001</c:v>
                </c:pt>
                <c:pt idx="820">
                  <c:v>44.886499999999998</c:v>
                </c:pt>
                <c:pt idx="821">
                  <c:v>44.916800000000002</c:v>
                </c:pt>
                <c:pt idx="822">
                  <c:v>44.947200000000002</c:v>
                </c:pt>
                <c:pt idx="823">
                  <c:v>44.977499999999999</c:v>
                </c:pt>
                <c:pt idx="824">
                  <c:v>45.007899999999999</c:v>
                </c:pt>
                <c:pt idx="825">
                  <c:v>45.038200000000003</c:v>
                </c:pt>
                <c:pt idx="826">
                  <c:v>45.068600000000004</c:v>
                </c:pt>
                <c:pt idx="827">
                  <c:v>45.0989</c:v>
                </c:pt>
                <c:pt idx="828">
                  <c:v>45.129300000000001</c:v>
                </c:pt>
                <c:pt idx="829">
                  <c:v>45.159599999999998</c:v>
                </c:pt>
                <c:pt idx="830">
                  <c:v>45.19</c:v>
                </c:pt>
                <c:pt idx="831">
                  <c:v>45.220300000000002</c:v>
                </c:pt>
                <c:pt idx="832">
                  <c:v>45.250700000000002</c:v>
                </c:pt>
                <c:pt idx="833">
                  <c:v>45.280999999999999</c:v>
                </c:pt>
                <c:pt idx="834">
                  <c:v>45.311399999999999</c:v>
                </c:pt>
                <c:pt idx="835">
                  <c:v>45.341700000000003</c:v>
                </c:pt>
                <c:pt idx="836">
                  <c:v>45.372100000000003</c:v>
                </c:pt>
                <c:pt idx="837">
                  <c:v>45.4024</c:v>
                </c:pt>
                <c:pt idx="838">
                  <c:v>45.4328</c:v>
                </c:pt>
                <c:pt idx="839">
                  <c:v>45.463099999999997</c:v>
                </c:pt>
                <c:pt idx="840">
                  <c:v>45.493400000000001</c:v>
                </c:pt>
                <c:pt idx="841">
                  <c:v>45.523800000000001</c:v>
                </c:pt>
                <c:pt idx="842">
                  <c:v>45.554099999999998</c:v>
                </c:pt>
                <c:pt idx="843">
                  <c:v>45.584499999999998</c:v>
                </c:pt>
                <c:pt idx="844">
                  <c:v>45.614800000000002</c:v>
                </c:pt>
                <c:pt idx="845">
                  <c:v>45.645200000000003</c:v>
                </c:pt>
                <c:pt idx="846">
                  <c:v>45.6755</c:v>
                </c:pt>
                <c:pt idx="847">
                  <c:v>45.7059</c:v>
                </c:pt>
                <c:pt idx="848">
                  <c:v>45.736199999999997</c:v>
                </c:pt>
                <c:pt idx="849">
                  <c:v>45.766599999999997</c:v>
                </c:pt>
                <c:pt idx="850">
                  <c:v>45.796900000000001</c:v>
                </c:pt>
                <c:pt idx="851">
                  <c:v>45.827300000000001</c:v>
                </c:pt>
                <c:pt idx="852">
                  <c:v>45.857599999999998</c:v>
                </c:pt>
                <c:pt idx="853">
                  <c:v>45.887999999999998</c:v>
                </c:pt>
                <c:pt idx="854">
                  <c:v>45.918300000000002</c:v>
                </c:pt>
                <c:pt idx="855">
                  <c:v>45.948700000000002</c:v>
                </c:pt>
                <c:pt idx="856">
                  <c:v>45.978999999999999</c:v>
                </c:pt>
                <c:pt idx="857">
                  <c:v>46.009300000000003</c:v>
                </c:pt>
                <c:pt idx="858">
                  <c:v>46.039700000000003</c:v>
                </c:pt>
                <c:pt idx="859">
                  <c:v>46.07</c:v>
                </c:pt>
                <c:pt idx="860">
                  <c:v>46.1004</c:v>
                </c:pt>
                <c:pt idx="861">
                  <c:v>46.130699999999997</c:v>
                </c:pt>
                <c:pt idx="862">
                  <c:v>46.161099999999998</c:v>
                </c:pt>
                <c:pt idx="863">
                  <c:v>46.191400000000002</c:v>
                </c:pt>
                <c:pt idx="864">
                  <c:v>46.221800000000002</c:v>
                </c:pt>
                <c:pt idx="865">
                  <c:v>46.252099999999999</c:v>
                </c:pt>
                <c:pt idx="866">
                  <c:v>46.282499999999999</c:v>
                </c:pt>
                <c:pt idx="867">
                  <c:v>46.312800000000003</c:v>
                </c:pt>
                <c:pt idx="868">
                  <c:v>46.343200000000003</c:v>
                </c:pt>
                <c:pt idx="869">
                  <c:v>46.3735</c:v>
                </c:pt>
                <c:pt idx="870">
                  <c:v>46.4039</c:v>
                </c:pt>
                <c:pt idx="871">
                  <c:v>46.434199999999997</c:v>
                </c:pt>
                <c:pt idx="872">
                  <c:v>46.464599999999997</c:v>
                </c:pt>
                <c:pt idx="873">
                  <c:v>46.494900000000001</c:v>
                </c:pt>
                <c:pt idx="874">
                  <c:v>46.525300000000001</c:v>
                </c:pt>
                <c:pt idx="875">
                  <c:v>46.555599999999998</c:v>
                </c:pt>
                <c:pt idx="876">
                  <c:v>46.585900000000002</c:v>
                </c:pt>
                <c:pt idx="877">
                  <c:v>46.616300000000003</c:v>
                </c:pt>
                <c:pt idx="878">
                  <c:v>46.646599999999999</c:v>
                </c:pt>
                <c:pt idx="879">
                  <c:v>46.677</c:v>
                </c:pt>
                <c:pt idx="880">
                  <c:v>46.707299999999996</c:v>
                </c:pt>
                <c:pt idx="881">
                  <c:v>46.737699999999997</c:v>
                </c:pt>
                <c:pt idx="882">
                  <c:v>46.768000000000001</c:v>
                </c:pt>
                <c:pt idx="883">
                  <c:v>46.798400000000001</c:v>
                </c:pt>
                <c:pt idx="884">
                  <c:v>46.828699999999998</c:v>
                </c:pt>
                <c:pt idx="885">
                  <c:v>46.859099999999998</c:v>
                </c:pt>
                <c:pt idx="886">
                  <c:v>46.889400000000002</c:v>
                </c:pt>
                <c:pt idx="887">
                  <c:v>46.919800000000002</c:v>
                </c:pt>
                <c:pt idx="888">
                  <c:v>46.950099999999999</c:v>
                </c:pt>
                <c:pt idx="889">
                  <c:v>46.980499999999999</c:v>
                </c:pt>
                <c:pt idx="890">
                  <c:v>47.010800000000003</c:v>
                </c:pt>
                <c:pt idx="891">
                  <c:v>47.041200000000003</c:v>
                </c:pt>
                <c:pt idx="892">
                  <c:v>47.0715</c:v>
                </c:pt>
                <c:pt idx="893">
                  <c:v>47.101900000000001</c:v>
                </c:pt>
                <c:pt idx="894">
                  <c:v>47.132199999999997</c:v>
                </c:pt>
                <c:pt idx="895">
                  <c:v>47.162500000000001</c:v>
                </c:pt>
                <c:pt idx="896">
                  <c:v>47.192900000000002</c:v>
                </c:pt>
                <c:pt idx="897">
                  <c:v>47.223199999999999</c:v>
                </c:pt>
                <c:pt idx="898">
                  <c:v>47.253599999999999</c:v>
                </c:pt>
                <c:pt idx="899">
                  <c:v>47.283900000000003</c:v>
                </c:pt>
                <c:pt idx="900">
                  <c:v>47.314300000000003</c:v>
                </c:pt>
                <c:pt idx="901">
                  <c:v>47.3446</c:v>
                </c:pt>
                <c:pt idx="902">
                  <c:v>47.375</c:v>
                </c:pt>
                <c:pt idx="903">
                  <c:v>47.405299999999997</c:v>
                </c:pt>
                <c:pt idx="904">
                  <c:v>47.435699999999997</c:v>
                </c:pt>
                <c:pt idx="905">
                  <c:v>47.466000000000001</c:v>
                </c:pt>
                <c:pt idx="906">
                  <c:v>47.496400000000001</c:v>
                </c:pt>
                <c:pt idx="907">
                  <c:v>47.526699999999998</c:v>
                </c:pt>
                <c:pt idx="908">
                  <c:v>47.557099999999998</c:v>
                </c:pt>
                <c:pt idx="909">
                  <c:v>47.587400000000002</c:v>
                </c:pt>
                <c:pt idx="910">
                  <c:v>47.617800000000003</c:v>
                </c:pt>
                <c:pt idx="911">
                  <c:v>47.648099999999999</c:v>
                </c:pt>
                <c:pt idx="912">
                  <c:v>47.6785</c:v>
                </c:pt>
                <c:pt idx="913">
                  <c:v>47.708799999999997</c:v>
                </c:pt>
                <c:pt idx="914">
                  <c:v>47.739100000000001</c:v>
                </c:pt>
                <c:pt idx="915">
                  <c:v>47.769500000000001</c:v>
                </c:pt>
                <c:pt idx="916">
                  <c:v>47.799799999999998</c:v>
                </c:pt>
                <c:pt idx="917">
                  <c:v>47.830199999999998</c:v>
                </c:pt>
                <c:pt idx="918">
                  <c:v>47.860500000000002</c:v>
                </c:pt>
                <c:pt idx="919">
                  <c:v>47.890900000000002</c:v>
                </c:pt>
                <c:pt idx="920">
                  <c:v>47.921199999999999</c:v>
                </c:pt>
                <c:pt idx="921">
                  <c:v>47.951599999999999</c:v>
                </c:pt>
                <c:pt idx="922">
                  <c:v>47.981900000000003</c:v>
                </c:pt>
                <c:pt idx="923">
                  <c:v>48.012300000000003</c:v>
                </c:pt>
                <c:pt idx="924">
                  <c:v>48.0426</c:v>
                </c:pt>
                <c:pt idx="925">
                  <c:v>48.073</c:v>
                </c:pt>
                <c:pt idx="926">
                  <c:v>48.103299999999997</c:v>
                </c:pt>
                <c:pt idx="927">
                  <c:v>48.133699999999997</c:v>
                </c:pt>
                <c:pt idx="928">
                  <c:v>48.164000000000001</c:v>
                </c:pt>
                <c:pt idx="929">
                  <c:v>48.194400000000002</c:v>
                </c:pt>
                <c:pt idx="930">
                  <c:v>48.224699999999999</c:v>
                </c:pt>
                <c:pt idx="931">
                  <c:v>48.255000000000003</c:v>
                </c:pt>
                <c:pt idx="932">
                  <c:v>48.285400000000003</c:v>
                </c:pt>
                <c:pt idx="933">
                  <c:v>48.3157</c:v>
                </c:pt>
                <c:pt idx="934">
                  <c:v>48.3461</c:v>
                </c:pt>
                <c:pt idx="935">
                  <c:v>48.376399999999997</c:v>
                </c:pt>
                <c:pt idx="936">
                  <c:v>48.406799999999997</c:v>
                </c:pt>
                <c:pt idx="937">
                  <c:v>48.437100000000001</c:v>
                </c:pt>
                <c:pt idx="938">
                  <c:v>48.467500000000001</c:v>
                </c:pt>
                <c:pt idx="939">
                  <c:v>48.497799999999998</c:v>
                </c:pt>
                <c:pt idx="940">
                  <c:v>48.528199999999998</c:v>
                </c:pt>
                <c:pt idx="941">
                  <c:v>48.558500000000002</c:v>
                </c:pt>
                <c:pt idx="942">
                  <c:v>48.588900000000002</c:v>
                </c:pt>
                <c:pt idx="943">
                  <c:v>48.619199999999999</c:v>
                </c:pt>
                <c:pt idx="944">
                  <c:v>48.6496</c:v>
                </c:pt>
                <c:pt idx="945">
                  <c:v>48.679900000000004</c:v>
                </c:pt>
                <c:pt idx="946">
                  <c:v>48.710299999999997</c:v>
                </c:pt>
                <c:pt idx="947">
                  <c:v>48.740600000000001</c:v>
                </c:pt>
                <c:pt idx="948">
                  <c:v>48.771000000000001</c:v>
                </c:pt>
                <c:pt idx="949">
                  <c:v>48.801299999999998</c:v>
                </c:pt>
                <c:pt idx="950">
                  <c:v>48.831600000000002</c:v>
                </c:pt>
                <c:pt idx="951">
                  <c:v>48.862000000000002</c:v>
                </c:pt>
                <c:pt idx="952">
                  <c:v>48.892299999999999</c:v>
                </c:pt>
                <c:pt idx="953">
                  <c:v>48.922699999999999</c:v>
                </c:pt>
                <c:pt idx="954">
                  <c:v>48.953000000000003</c:v>
                </c:pt>
                <c:pt idx="955">
                  <c:v>48.983400000000003</c:v>
                </c:pt>
                <c:pt idx="956">
                  <c:v>49.0137</c:v>
                </c:pt>
                <c:pt idx="957">
                  <c:v>49.0441</c:v>
                </c:pt>
                <c:pt idx="958">
                  <c:v>49.074399999999997</c:v>
                </c:pt>
                <c:pt idx="959">
                  <c:v>49.104799999999997</c:v>
                </c:pt>
                <c:pt idx="960">
                  <c:v>49.135100000000001</c:v>
                </c:pt>
                <c:pt idx="961">
                  <c:v>49.165500000000002</c:v>
                </c:pt>
                <c:pt idx="962">
                  <c:v>49.195799999999998</c:v>
                </c:pt>
                <c:pt idx="963">
                  <c:v>49.226199999999999</c:v>
                </c:pt>
                <c:pt idx="964">
                  <c:v>49.256500000000003</c:v>
                </c:pt>
                <c:pt idx="965">
                  <c:v>49.286900000000003</c:v>
                </c:pt>
                <c:pt idx="966">
                  <c:v>49.3172</c:v>
                </c:pt>
                <c:pt idx="967">
                  <c:v>49.3476</c:v>
                </c:pt>
                <c:pt idx="968">
                  <c:v>49.377899999999997</c:v>
                </c:pt>
                <c:pt idx="969">
                  <c:v>49.408200000000001</c:v>
                </c:pt>
                <c:pt idx="970">
                  <c:v>49.438600000000001</c:v>
                </c:pt>
                <c:pt idx="971">
                  <c:v>49.468899999999998</c:v>
                </c:pt>
                <c:pt idx="972">
                  <c:v>49.499299999999998</c:v>
                </c:pt>
                <c:pt idx="973">
                  <c:v>49.529600000000002</c:v>
                </c:pt>
                <c:pt idx="974">
                  <c:v>49.56</c:v>
                </c:pt>
                <c:pt idx="975">
                  <c:v>49.590299999999999</c:v>
                </c:pt>
                <c:pt idx="976">
                  <c:v>49.620699999999999</c:v>
                </c:pt>
                <c:pt idx="977">
                  <c:v>49.651000000000003</c:v>
                </c:pt>
                <c:pt idx="978">
                  <c:v>49.681399999999996</c:v>
                </c:pt>
                <c:pt idx="979">
                  <c:v>49.7117</c:v>
                </c:pt>
                <c:pt idx="980">
                  <c:v>49.742100000000001</c:v>
                </c:pt>
                <c:pt idx="981">
                  <c:v>49.772399999999998</c:v>
                </c:pt>
                <c:pt idx="982">
                  <c:v>49.802799999999998</c:v>
                </c:pt>
                <c:pt idx="983">
                  <c:v>49.833100000000002</c:v>
                </c:pt>
                <c:pt idx="984">
                  <c:v>49.863500000000002</c:v>
                </c:pt>
                <c:pt idx="985">
                  <c:v>49.893799999999999</c:v>
                </c:pt>
                <c:pt idx="986">
                  <c:v>49.924100000000003</c:v>
                </c:pt>
                <c:pt idx="987">
                  <c:v>49.954500000000003</c:v>
                </c:pt>
                <c:pt idx="988">
                  <c:v>49.9848</c:v>
                </c:pt>
                <c:pt idx="989">
                  <c:v>50.0152</c:v>
                </c:pt>
                <c:pt idx="990">
                  <c:v>50.045499999999997</c:v>
                </c:pt>
                <c:pt idx="991">
                  <c:v>50.075899999999997</c:v>
                </c:pt>
                <c:pt idx="992">
                  <c:v>50.106200000000001</c:v>
                </c:pt>
                <c:pt idx="993">
                  <c:v>50.136600000000001</c:v>
                </c:pt>
                <c:pt idx="994">
                  <c:v>50.166899999999998</c:v>
                </c:pt>
                <c:pt idx="995">
                  <c:v>50.197299999999998</c:v>
                </c:pt>
                <c:pt idx="996">
                  <c:v>50.227600000000002</c:v>
                </c:pt>
                <c:pt idx="997">
                  <c:v>50.258000000000003</c:v>
                </c:pt>
                <c:pt idx="998">
                  <c:v>50.2883</c:v>
                </c:pt>
                <c:pt idx="999">
                  <c:v>50.3187</c:v>
                </c:pt>
                <c:pt idx="1000">
                  <c:v>50.348999999999997</c:v>
                </c:pt>
                <c:pt idx="1001">
                  <c:v>50.379399999999997</c:v>
                </c:pt>
                <c:pt idx="1002">
                  <c:v>50.409700000000001</c:v>
                </c:pt>
                <c:pt idx="1003">
                  <c:v>50.440100000000001</c:v>
                </c:pt>
                <c:pt idx="1004">
                  <c:v>50.470399999999998</c:v>
                </c:pt>
                <c:pt idx="1005">
                  <c:v>50.500700000000002</c:v>
                </c:pt>
                <c:pt idx="1006">
                  <c:v>50.531100000000002</c:v>
                </c:pt>
                <c:pt idx="1007">
                  <c:v>50.561399999999999</c:v>
                </c:pt>
                <c:pt idx="1008">
                  <c:v>50.591799999999999</c:v>
                </c:pt>
                <c:pt idx="1009">
                  <c:v>50.622100000000003</c:v>
                </c:pt>
                <c:pt idx="1010">
                  <c:v>50.652500000000003</c:v>
                </c:pt>
                <c:pt idx="1011">
                  <c:v>50.6828</c:v>
                </c:pt>
                <c:pt idx="1012">
                  <c:v>50.713200000000001</c:v>
                </c:pt>
                <c:pt idx="1013">
                  <c:v>50.743499999999997</c:v>
                </c:pt>
                <c:pt idx="1014">
                  <c:v>50.773899999999998</c:v>
                </c:pt>
                <c:pt idx="1015">
                  <c:v>50.804200000000002</c:v>
                </c:pt>
                <c:pt idx="1016">
                  <c:v>50.834600000000002</c:v>
                </c:pt>
                <c:pt idx="1017">
                  <c:v>50.864899999999999</c:v>
                </c:pt>
                <c:pt idx="1018">
                  <c:v>50.895299999999999</c:v>
                </c:pt>
                <c:pt idx="1019">
                  <c:v>50.925600000000003</c:v>
                </c:pt>
                <c:pt idx="1020">
                  <c:v>50.956000000000003</c:v>
                </c:pt>
                <c:pt idx="1021">
                  <c:v>50.9863</c:v>
                </c:pt>
                <c:pt idx="1022">
                  <c:v>51.0167</c:v>
                </c:pt>
                <c:pt idx="1023">
                  <c:v>51.046999999999997</c:v>
                </c:pt>
                <c:pt idx="1024">
                  <c:v>51.077300000000001</c:v>
                </c:pt>
                <c:pt idx="1025">
                  <c:v>51.107700000000001</c:v>
                </c:pt>
                <c:pt idx="1026">
                  <c:v>51.137999999999998</c:v>
                </c:pt>
                <c:pt idx="1027">
                  <c:v>51.168399999999998</c:v>
                </c:pt>
                <c:pt idx="1028">
                  <c:v>51.198700000000002</c:v>
                </c:pt>
                <c:pt idx="1029">
                  <c:v>51.229100000000003</c:v>
                </c:pt>
                <c:pt idx="1030">
                  <c:v>51.259399999999999</c:v>
                </c:pt>
                <c:pt idx="1031">
                  <c:v>51.2898</c:v>
                </c:pt>
                <c:pt idx="1032">
                  <c:v>51.320099999999996</c:v>
                </c:pt>
                <c:pt idx="1033">
                  <c:v>51.350499999999997</c:v>
                </c:pt>
                <c:pt idx="1034">
                  <c:v>51.380800000000001</c:v>
                </c:pt>
                <c:pt idx="1035">
                  <c:v>51.411200000000001</c:v>
                </c:pt>
                <c:pt idx="1036">
                  <c:v>51.441499999999998</c:v>
                </c:pt>
                <c:pt idx="1037">
                  <c:v>51.471899999999998</c:v>
                </c:pt>
                <c:pt idx="1038">
                  <c:v>51.502200000000002</c:v>
                </c:pt>
                <c:pt idx="1039">
                  <c:v>51.532600000000002</c:v>
                </c:pt>
                <c:pt idx="1040">
                  <c:v>51.562899999999999</c:v>
                </c:pt>
                <c:pt idx="1041">
                  <c:v>51.593200000000003</c:v>
                </c:pt>
                <c:pt idx="1042">
                  <c:v>51.623600000000003</c:v>
                </c:pt>
                <c:pt idx="1043">
                  <c:v>51.6539</c:v>
                </c:pt>
                <c:pt idx="1044">
                  <c:v>51.6843</c:v>
                </c:pt>
                <c:pt idx="1045">
                  <c:v>51.714599999999997</c:v>
                </c:pt>
                <c:pt idx="1046">
                  <c:v>51.744999999999997</c:v>
                </c:pt>
                <c:pt idx="1047">
                  <c:v>51.775300000000001</c:v>
                </c:pt>
                <c:pt idx="1048">
                  <c:v>51.805700000000002</c:v>
                </c:pt>
                <c:pt idx="1049">
                  <c:v>51.835999999999999</c:v>
                </c:pt>
                <c:pt idx="1050">
                  <c:v>51.866399999999999</c:v>
                </c:pt>
                <c:pt idx="1051">
                  <c:v>51.896700000000003</c:v>
                </c:pt>
                <c:pt idx="1052">
                  <c:v>51.927100000000003</c:v>
                </c:pt>
                <c:pt idx="1053">
                  <c:v>51.9574</c:v>
                </c:pt>
                <c:pt idx="1054">
                  <c:v>51.9878</c:v>
                </c:pt>
                <c:pt idx="1055">
                  <c:v>52.018099999999997</c:v>
                </c:pt>
                <c:pt idx="1056">
                  <c:v>52.048499999999997</c:v>
                </c:pt>
                <c:pt idx="1057">
                  <c:v>52.078800000000001</c:v>
                </c:pt>
                <c:pt idx="1058">
                  <c:v>52.109200000000001</c:v>
                </c:pt>
                <c:pt idx="1059">
                  <c:v>52.139499999999998</c:v>
                </c:pt>
                <c:pt idx="1060">
                  <c:v>52.169800000000002</c:v>
                </c:pt>
                <c:pt idx="1061">
                  <c:v>52.200200000000002</c:v>
                </c:pt>
                <c:pt idx="1062">
                  <c:v>52.230499999999999</c:v>
                </c:pt>
                <c:pt idx="1063">
                  <c:v>52.260899999999999</c:v>
                </c:pt>
                <c:pt idx="1064">
                  <c:v>52.291200000000003</c:v>
                </c:pt>
                <c:pt idx="1065">
                  <c:v>52.321599999999997</c:v>
                </c:pt>
                <c:pt idx="1066">
                  <c:v>52.351900000000001</c:v>
                </c:pt>
                <c:pt idx="1067">
                  <c:v>52.382300000000001</c:v>
                </c:pt>
                <c:pt idx="1068">
                  <c:v>52.412599999999998</c:v>
                </c:pt>
                <c:pt idx="1069">
                  <c:v>52.442999999999998</c:v>
                </c:pt>
                <c:pt idx="1070">
                  <c:v>52.473300000000002</c:v>
                </c:pt>
                <c:pt idx="1071">
                  <c:v>52.503700000000002</c:v>
                </c:pt>
                <c:pt idx="1072">
                  <c:v>52.533999999999999</c:v>
                </c:pt>
                <c:pt idx="1073">
                  <c:v>52.564399999999999</c:v>
                </c:pt>
                <c:pt idx="1074">
                  <c:v>52.594700000000003</c:v>
                </c:pt>
                <c:pt idx="1075">
                  <c:v>52.625100000000003</c:v>
                </c:pt>
                <c:pt idx="1076">
                  <c:v>52.6554</c:v>
                </c:pt>
                <c:pt idx="1077">
                  <c:v>52.6858</c:v>
                </c:pt>
                <c:pt idx="1078">
                  <c:v>52.716099999999997</c:v>
                </c:pt>
                <c:pt idx="1079">
                  <c:v>52.746400000000001</c:v>
                </c:pt>
                <c:pt idx="1080">
                  <c:v>52.776800000000001</c:v>
                </c:pt>
                <c:pt idx="1081">
                  <c:v>52.807099999999998</c:v>
                </c:pt>
                <c:pt idx="1082">
                  <c:v>52.837499999999999</c:v>
                </c:pt>
                <c:pt idx="1083">
                  <c:v>52.867800000000003</c:v>
                </c:pt>
                <c:pt idx="1084">
                  <c:v>52.898200000000003</c:v>
                </c:pt>
                <c:pt idx="1085">
                  <c:v>52.9285</c:v>
                </c:pt>
                <c:pt idx="1086">
                  <c:v>52.9589</c:v>
                </c:pt>
                <c:pt idx="1087">
                  <c:v>52.989199999999997</c:v>
                </c:pt>
                <c:pt idx="1088">
                  <c:v>53.019599999999997</c:v>
                </c:pt>
                <c:pt idx="1089">
                  <c:v>53.049900000000001</c:v>
                </c:pt>
                <c:pt idx="1090">
                  <c:v>53.080300000000001</c:v>
                </c:pt>
                <c:pt idx="1091">
                  <c:v>53.110599999999998</c:v>
                </c:pt>
                <c:pt idx="1092">
                  <c:v>53.140999999999998</c:v>
                </c:pt>
                <c:pt idx="1093">
                  <c:v>53.171300000000002</c:v>
                </c:pt>
                <c:pt idx="1094">
                  <c:v>53.201700000000002</c:v>
                </c:pt>
                <c:pt idx="1095">
                  <c:v>53.231999999999999</c:v>
                </c:pt>
                <c:pt idx="1096">
                  <c:v>53.262300000000003</c:v>
                </c:pt>
                <c:pt idx="1097">
                  <c:v>53.292700000000004</c:v>
                </c:pt>
                <c:pt idx="1098">
                  <c:v>53.323</c:v>
                </c:pt>
                <c:pt idx="1099">
                  <c:v>53.353400000000001</c:v>
                </c:pt>
                <c:pt idx="1100">
                  <c:v>53.383699999999997</c:v>
                </c:pt>
                <c:pt idx="1101">
                  <c:v>53.414099999999998</c:v>
                </c:pt>
                <c:pt idx="1102">
                  <c:v>53.444400000000002</c:v>
                </c:pt>
                <c:pt idx="1103">
                  <c:v>53.474800000000002</c:v>
                </c:pt>
                <c:pt idx="1104">
                  <c:v>53.505099999999999</c:v>
                </c:pt>
                <c:pt idx="1105">
                  <c:v>53.535499999999999</c:v>
                </c:pt>
                <c:pt idx="1106">
                  <c:v>53.565800000000003</c:v>
                </c:pt>
                <c:pt idx="1107">
                  <c:v>53.596200000000003</c:v>
                </c:pt>
                <c:pt idx="1108">
                  <c:v>53.6265</c:v>
                </c:pt>
                <c:pt idx="1109">
                  <c:v>53.6569</c:v>
                </c:pt>
                <c:pt idx="1110">
                  <c:v>53.687199999999997</c:v>
                </c:pt>
                <c:pt idx="1111">
                  <c:v>53.717599999999997</c:v>
                </c:pt>
                <c:pt idx="1112">
                  <c:v>53.747900000000001</c:v>
                </c:pt>
                <c:pt idx="1113">
                  <c:v>53.778300000000002</c:v>
                </c:pt>
                <c:pt idx="1114">
                  <c:v>53.808599999999998</c:v>
                </c:pt>
                <c:pt idx="1115">
                  <c:v>53.838900000000002</c:v>
                </c:pt>
                <c:pt idx="1116">
                  <c:v>53.869300000000003</c:v>
                </c:pt>
                <c:pt idx="1117">
                  <c:v>53.8996</c:v>
                </c:pt>
                <c:pt idx="1118">
                  <c:v>53.93</c:v>
                </c:pt>
                <c:pt idx="1119">
                  <c:v>53.960299999999997</c:v>
                </c:pt>
                <c:pt idx="1120">
                  <c:v>53.990699999999997</c:v>
                </c:pt>
                <c:pt idx="1121">
                  <c:v>54.021000000000001</c:v>
                </c:pt>
                <c:pt idx="1122">
                  <c:v>54.051400000000001</c:v>
                </c:pt>
                <c:pt idx="1123">
                  <c:v>54.081699999999998</c:v>
                </c:pt>
                <c:pt idx="1124">
                  <c:v>54.112099999999998</c:v>
                </c:pt>
                <c:pt idx="1125">
                  <c:v>54.142400000000002</c:v>
                </c:pt>
                <c:pt idx="1126">
                  <c:v>54.172800000000002</c:v>
                </c:pt>
                <c:pt idx="1127">
                  <c:v>54.203099999999999</c:v>
                </c:pt>
                <c:pt idx="1128">
                  <c:v>54.233499999999999</c:v>
                </c:pt>
                <c:pt idx="1129">
                  <c:v>54.263800000000003</c:v>
                </c:pt>
                <c:pt idx="1130">
                  <c:v>54.294199999999996</c:v>
                </c:pt>
                <c:pt idx="1131">
                  <c:v>54.3245</c:v>
                </c:pt>
                <c:pt idx="1132">
                  <c:v>54.354900000000001</c:v>
                </c:pt>
                <c:pt idx="1133">
                  <c:v>54.385199999999998</c:v>
                </c:pt>
                <c:pt idx="1134">
                  <c:v>54.415500000000002</c:v>
                </c:pt>
                <c:pt idx="1135">
                  <c:v>54.445900000000002</c:v>
                </c:pt>
                <c:pt idx="1136">
                  <c:v>54.476199999999999</c:v>
                </c:pt>
                <c:pt idx="1137">
                  <c:v>54.506599999999999</c:v>
                </c:pt>
                <c:pt idx="1138">
                  <c:v>54.536900000000003</c:v>
                </c:pt>
                <c:pt idx="1139">
                  <c:v>54.567300000000003</c:v>
                </c:pt>
                <c:pt idx="1140">
                  <c:v>54.5976</c:v>
                </c:pt>
                <c:pt idx="1141">
                  <c:v>54.628</c:v>
                </c:pt>
                <c:pt idx="1142">
                  <c:v>54.658299999999997</c:v>
                </c:pt>
                <c:pt idx="1143">
                  <c:v>54.688699999999997</c:v>
                </c:pt>
                <c:pt idx="1144">
                  <c:v>54.719000000000001</c:v>
                </c:pt>
                <c:pt idx="1145">
                  <c:v>54.749400000000001</c:v>
                </c:pt>
                <c:pt idx="1146">
                  <c:v>54.779699999999998</c:v>
                </c:pt>
                <c:pt idx="1147">
                  <c:v>54.810099999999998</c:v>
                </c:pt>
                <c:pt idx="1148">
                  <c:v>54.840400000000002</c:v>
                </c:pt>
                <c:pt idx="1149">
                  <c:v>54.870800000000003</c:v>
                </c:pt>
                <c:pt idx="1150">
                  <c:v>54.9011</c:v>
                </c:pt>
                <c:pt idx="1151">
                  <c:v>54.931399999999996</c:v>
                </c:pt>
                <c:pt idx="1152">
                  <c:v>54.961799999999997</c:v>
                </c:pt>
                <c:pt idx="1153">
                  <c:v>54.992100000000001</c:v>
                </c:pt>
                <c:pt idx="1154">
                  <c:v>55.022500000000001</c:v>
                </c:pt>
                <c:pt idx="1155">
                  <c:v>55.052799999999998</c:v>
                </c:pt>
                <c:pt idx="1156">
                  <c:v>55.083199999999998</c:v>
                </c:pt>
                <c:pt idx="1157">
                  <c:v>55.113500000000002</c:v>
                </c:pt>
                <c:pt idx="1158">
                  <c:v>55.143900000000002</c:v>
                </c:pt>
                <c:pt idx="1159">
                  <c:v>55.174199999999999</c:v>
                </c:pt>
                <c:pt idx="1160">
                  <c:v>55.204599999999999</c:v>
                </c:pt>
                <c:pt idx="1161">
                  <c:v>55.234900000000003</c:v>
                </c:pt>
                <c:pt idx="1162">
                  <c:v>55.265300000000003</c:v>
                </c:pt>
                <c:pt idx="1163">
                  <c:v>55.2956</c:v>
                </c:pt>
                <c:pt idx="1164">
                  <c:v>55.326000000000001</c:v>
                </c:pt>
                <c:pt idx="1165">
                  <c:v>55.356299999999997</c:v>
                </c:pt>
                <c:pt idx="1166">
                  <c:v>55.386699999999998</c:v>
                </c:pt>
                <c:pt idx="1167">
                  <c:v>55.417000000000002</c:v>
                </c:pt>
                <c:pt idx="1168">
                  <c:v>55.447400000000002</c:v>
                </c:pt>
                <c:pt idx="1169">
                  <c:v>55.477699999999999</c:v>
                </c:pt>
                <c:pt idx="1170">
                  <c:v>55.508000000000003</c:v>
                </c:pt>
                <c:pt idx="1171">
                  <c:v>55.538400000000003</c:v>
                </c:pt>
                <c:pt idx="1172">
                  <c:v>55.5687</c:v>
                </c:pt>
                <c:pt idx="1173">
                  <c:v>55.5991</c:v>
                </c:pt>
                <c:pt idx="1174">
                  <c:v>55.629399999999997</c:v>
                </c:pt>
                <c:pt idx="1175">
                  <c:v>55.659799999999997</c:v>
                </c:pt>
                <c:pt idx="1176">
                  <c:v>55.690100000000001</c:v>
                </c:pt>
                <c:pt idx="1177">
                  <c:v>55.720500000000001</c:v>
                </c:pt>
                <c:pt idx="1178">
                  <c:v>55.750799999999998</c:v>
                </c:pt>
                <c:pt idx="1179">
                  <c:v>55.781199999999998</c:v>
                </c:pt>
                <c:pt idx="1180">
                  <c:v>55.811500000000002</c:v>
                </c:pt>
                <c:pt idx="1181">
                  <c:v>55.841900000000003</c:v>
                </c:pt>
                <c:pt idx="1182">
                  <c:v>55.872199999999999</c:v>
                </c:pt>
                <c:pt idx="1183">
                  <c:v>55.9026</c:v>
                </c:pt>
                <c:pt idx="1184">
                  <c:v>55.932899999999997</c:v>
                </c:pt>
                <c:pt idx="1185">
                  <c:v>55.963299999999997</c:v>
                </c:pt>
                <c:pt idx="1186">
                  <c:v>55.993600000000001</c:v>
                </c:pt>
                <c:pt idx="1187">
                  <c:v>56.024000000000001</c:v>
                </c:pt>
                <c:pt idx="1188">
                  <c:v>56.054299999999998</c:v>
                </c:pt>
                <c:pt idx="1189">
                  <c:v>56.084600000000002</c:v>
                </c:pt>
                <c:pt idx="1190">
                  <c:v>56.115000000000002</c:v>
                </c:pt>
                <c:pt idx="1191">
                  <c:v>56.145299999999999</c:v>
                </c:pt>
                <c:pt idx="1192">
                  <c:v>56.175699999999999</c:v>
                </c:pt>
                <c:pt idx="1193">
                  <c:v>56.206000000000003</c:v>
                </c:pt>
                <c:pt idx="1194">
                  <c:v>56.236400000000003</c:v>
                </c:pt>
                <c:pt idx="1195">
                  <c:v>56.2667</c:v>
                </c:pt>
                <c:pt idx="1196">
                  <c:v>56.2971</c:v>
                </c:pt>
                <c:pt idx="1197">
                  <c:v>56.327399999999997</c:v>
                </c:pt>
                <c:pt idx="1198">
                  <c:v>56.357799999999997</c:v>
                </c:pt>
                <c:pt idx="1199">
                  <c:v>56.388100000000001</c:v>
                </c:pt>
                <c:pt idx="1200">
                  <c:v>56.418500000000002</c:v>
                </c:pt>
                <c:pt idx="1201">
                  <c:v>56.448799999999999</c:v>
                </c:pt>
                <c:pt idx="1202">
                  <c:v>56.479199999999999</c:v>
                </c:pt>
                <c:pt idx="1203">
                  <c:v>56.509500000000003</c:v>
                </c:pt>
                <c:pt idx="1204">
                  <c:v>56.539900000000003</c:v>
                </c:pt>
                <c:pt idx="1205">
                  <c:v>56.5702</c:v>
                </c:pt>
                <c:pt idx="1206">
                  <c:v>56.600499999999997</c:v>
                </c:pt>
                <c:pt idx="1207">
                  <c:v>56.630899999999997</c:v>
                </c:pt>
                <c:pt idx="1208">
                  <c:v>56.661200000000001</c:v>
                </c:pt>
                <c:pt idx="1209">
                  <c:v>56.691600000000001</c:v>
                </c:pt>
                <c:pt idx="1210">
                  <c:v>56.721899999999998</c:v>
                </c:pt>
                <c:pt idx="1211">
                  <c:v>56.752299999999998</c:v>
                </c:pt>
                <c:pt idx="1212">
                  <c:v>56.782600000000002</c:v>
                </c:pt>
                <c:pt idx="1213">
                  <c:v>56.813000000000002</c:v>
                </c:pt>
                <c:pt idx="1214">
                  <c:v>56.843299999999999</c:v>
                </c:pt>
                <c:pt idx="1215">
                  <c:v>56.873699999999999</c:v>
                </c:pt>
                <c:pt idx="1216">
                  <c:v>56.904000000000003</c:v>
                </c:pt>
                <c:pt idx="1217">
                  <c:v>56.934399999999997</c:v>
                </c:pt>
                <c:pt idx="1218">
                  <c:v>56.964700000000001</c:v>
                </c:pt>
                <c:pt idx="1219">
                  <c:v>56.995100000000001</c:v>
                </c:pt>
                <c:pt idx="1220">
                  <c:v>57.025399999999998</c:v>
                </c:pt>
                <c:pt idx="1221">
                  <c:v>57.055799999999998</c:v>
                </c:pt>
                <c:pt idx="1222">
                  <c:v>57.086100000000002</c:v>
                </c:pt>
                <c:pt idx="1223">
                  <c:v>57.116500000000002</c:v>
                </c:pt>
                <c:pt idx="1224">
                  <c:v>57.146799999999999</c:v>
                </c:pt>
                <c:pt idx="1225">
                  <c:v>57.177100000000003</c:v>
                </c:pt>
                <c:pt idx="1226">
                  <c:v>57.207500000000003</c:v>
                </c:pt>
                <c:pt idx="1227">
                  <c:v>57.2378</c:v>
                </c:pt>
                <c:pt idx="1228">
                  <c:v>57.2682</c:v>
                </c:pt>
                <c:pt idx="1229">
                  <c:v>57.298499999999997</c:v>
                </c:pt>
                <c:pt idx="1230">
                  <c:v>57.328899999999997</c:v>
                </c:pt>
                <c:pt idx="1231">
                  <c:v>57.359200000000001</c:v>
                </c:pt>
                <c:pt idx="1232">
                  <c:v>57.389600000000002</c:v>
                </c:pt>
                <c:pt idx="1233">
                  <c:v>57.419899999999998</c:v>
                </c:pt>
                <c:pt idx="1234">
                  <c:v>57.450299999999999</c:v>
                </c:pt>
                <c:pt idx="1235">
                  <c:v>57.480600000000003</c:v>
                </c:pt>
                <c:pt idx="1236">
                  <c:v>57.511000000000003</c:v>
                </c:pt>
                <c:pt idx="1237">
                  <c:v>57.5413</c:v>
                </c:pt>
                <c:pt idx="1238">
                  <c:v>57.5717</c:v>
                </c:pt>
                <c:pt idx="1239">
                  <c:v>57.601999999999997</c:v>
                </c:pt>
                <c:pt idx="1240">
                  <c:v>57.632399999999997</c:v>
                </c:pt>
                <c:pt idx="1241">
                  <c:v>57.662700000000001</c:v>
                </c:pt>
                <c:pt idx="1242">
                  <c:v>57.693100000000001</c:v>
                </c:pt>
                <c:pt idx="1243">
                  <c:v>57.723399999999998</c:v>
                </c:pt>
                <c:pt idx="1244">
                  <c:v>57.753700000000002</c:v>
                </c:pt>
                <c:pt idx="1245">
                  <c:v>57.784100000000002</c:v>
                </c:pt>
                <c:pt idx="1246">
                  <c:v>57.814399999999999</c:v>
                </c:pt>
                <c:pt idx="1247">
                  <c:v>57.844799999999999</c:v>
                </c:pt>
                <c:pt idx="1248">
                  <c:v>57.875100000000003</c:v>
                </c:pt>
                <c:pt idx="1249">
                  <c:v>57.905500000000004</c:v>
                </c:pt>
                <c:pt idx="1250">
                  <c:v>57.9358</c:v>
                </c:pt>
                <c:pt idx="1251">
                  <c:v>57.966200000000001</c:v>
                </c:pt>
                <c:pt idx="1252">
                  <c:v>57.996499999999997</c:v>
                </c:pt>
                <c:pt idx="1253">
                  <c:v>58.026899999999998</c:v>
                </c:pt>
                <c:pt idx="1254">
                  <c:v>58.057200000000002</c:v>
                </c:pt>
                <c:pt idx="1255">
                  <c:v>58.087600000000002</c:v>
                </c:pt>
                <c:pt idx="1256">
                  <c:v>58.117899999999999</c:v>
                </c:pt>
                <c:pt idx="1257">
                  <c:v>58.148299999999999</c:v>
                </c:pt>
                <c:pt idx="1258">
                  <c:v>58.178600000000003</c:v>
                </c:pt>
                <c:pt idx="1259">
                  <c:v>58.209000000000003</c:v>
                </c:pt>
                <c:pt idx="1260">
                  <c:v>58.2393</c:v>
                </c:pt>
                <c:pt idx="1261">
                  <c:v>58.269599999999997</c:v>
                </c:pt>
                <c:pt idx="1262">
                  <c:v>58.3</c:v>
                </c:pt>
                <c:pt idx="1263">
                  <c:v>58.330300000000001</c:v>
                </c:pt>
                <c:pt idx="1264">
                  <c:v>58.360700000000001</c:v>
                </c:pt>
                <c:pt idx="1265">
                  <c:v>58.390999999999998</c:v>
                </c:pt>
                <c:pt idx="1266">
                  <c:v>58.421399999999998</c:v>
                </c:pt>
                <c:pt idx="1267">
                  <c:v>58.451700000000002</c:v>
                </c:pt>
                <c:pt idx="1268">
                  <c:v>58.482100000000003</c:v>
                </c:pt>
                <c:pt idx="1269">
                  <c:v>58.5124</c:v>
                </c:pt>
                <c:pt idx="1270">
                  <c:v>58.5428</c:v>
                </c:pt>
                <c:pt idx="1271">
                  <c:v>58.573099999999997</c:v>
                </c:pt>
                <c:pt idx="1272">
                  <c:v>58.603499999999997</c:v>
                </c:pt>
                <c:pt idx="1273">
                  <c:v>58.633800000000001</c:v>
                </c:pt>
                <c:pt idx="1274">
                  <c:v>58.664200000000001</c:v>
                </c:pt>
                <c:pt idx="1275">
                  <c:v>58.694499999999998</c:v>
                </c:pt>
                <c:pt idx="1276">
                  <c:v>58.724899999999998</c:v>
                </c:pt>
                <c:pt idx="1277">
                  <c:v>58.755200000000002</c:v>
                </c:pt>
                <c:pt idx="1278">
                  <c:v>58.785600000000002</c:v>
                </c:pt>
                <c:pt idx="1279">
                  <c:v>58.815899999999999</c:v>
                </c:pt>
                <c:pt idx="1280">
                  <c:v>58.846200000000003</c:v>
                </c:pt>
                <c:pt idx="1281">
                  <c:v>58.876600000000003</c:v>
                </c:pt>
                <c:pt idx="1282">
                  <c:v>58.9069</c:v>
                </c:pt>
                <c:pt idx="1283">
                  <c:v>58.9373</c:v>
                </c:pt>
                <c:pt idx="1284">
                  <c:v>58.967599999999997</c:v>
                </c:pt>
                <c:pt idx="1285">
                  <c:v>58.997999999999998</c:v>
                </c:pt>
                <c:pt idx="1286">
                  <c:v>59.028300000000002</c:v>
                </c:pt>
                <c:pt idx="1287">
                  <c:v>59.058700000000002</c:v>
                </c:pt>
                <c:pt idx="1288">
                  <c:v>59.088999999999999</c:v>
                </c:pt>
                <c:pt idx="1289">
                  <c:v>59.119399999999999</c:v>
                </c:pt>
                <c:pt idx="1290">
                  <c:v>59.149700000000003</c:v>
                </c:pt>
                <c:pt idx="1291">
                  <c:v>59.180100000000003</c:v>
                </c:pt>
                <c:pt idx="1292">
                  <c:v>59.2104</c:v>
                </c:pt>
                <c:pt idx="1293">
                  <c:v>59.2408</c:v>
                </c:pt>
                <c:pt idx="1294">
                  <c:v>59.271099999999997</c:v>
                </c:pt>
                <c:pt idx="1295">
                  <c:v>59.301499999999997</c:v>
                </c:pt>
                <c:pt idx="1296">
                  <c:v>59.331800000000001</c:v>
                </c:pt>
                <c:pt idx="1297">
                  <c:v>59.362200000000001</c:v>
                </c:pt>
                <c:pt idx="1298">
                  <c:v>59.392499999999998</c:v>
                </c:pt>
                <c:pt idx="1299">
                  <c:v>59.422800000000002</c:v>
                </c:pt>
                <c:pt idx="1300">
                  <c:v>59.453200000000002</c:v>
                </c:pt>
                <c:pt idx="1301">
                  <c:v>59.483499999999999</c:v>
                </c:pt>
                <c:pt idx="1302">
                  <c:v>59.5139</c:v>
                </c:pt>
                <c:pt idx="1303">
                  <c:v>59.544199999999996</c:v>
                </c:pt>
                <c:pt idx="1304">
                  <c:v>59.574599999999997</c:v>
                </c:pt>
                <c:pt idx="1305">
                  <c:v>59.604900000000001</c:v>
                </c:pt>
                <c:pt idx="1306">
                  <c:v>59.635300000000001</c:v>
                </c:pt>
                <c:pt idx="1307">
                  <c:v>59.665599999999998</c:v>
                </c:pt>
                <c:pt idx="1308">
                  <c:v>59.695999999999998</c:v>
                </c:pt>
                <c:pt idx="1309">
                  <c:v>59.726300000000002</c:v>
                </c:pt>
                <c:pt idx="1310">
                  <c:v>59.756700000000002</c:v>
                </c:pt>
                <c:pt idx="1311">
                  <c:v>59.786999999999999</c:v>
                </c:pt>
                <c:pt idx="1312">
                  <c:v>59.817399999999999</c:v>
                </c:pt>
                <c:pt idx="1313">
                  <c:v>59.847700000000003</c:v>
                </c:pt>
                <c:pt idx="1314">
                  <c:v>59.878100000000003</c:v>
                </c:pt>
                <c:pt idx="1315">
                  <c:v>59.9084</c:v>
                </c:pt>
                <c:pt idx="1316">
                  <c:v>59.938699999999997</c:v>
                </c:pt>
                <c:pt idx="1317">
                  <c:v>59.969099999999997</c:v>
                </c:pt>
                <c:pt idx="1318">
                  <c:v>59.999400000000001</c:v>
                </c:pt>
                <c:pt idx="1319">
                  <c:v>60.029800000000002</c:v>
                </c:pt>
                <c:pt idx="1320">
                  <c:v>60.060099999999998</c:v>
                </c:pt>
                <c:pt idx="1321">
                  <c:v>60.090499999999999</c:v>
                </c:pt>
                <c:pt idx="1322">
                  <c:v>60.120800000000003</c:v>
                </c:pt>
                <c:pt idx="1323">
                  <c:v>60.151200000000003</c:v>
                </c:pt>
                <c:pt idx="1324">
                  <c:v>60.1815</c:v>
                </c:pt>
                <c:pt idx="1325">
                  <c:v>60.2119</c:v>
                </c:pt>
                <c:pt idx="1326">
                  <c:v>60.242199999999997</c:v>
                </c:pt>
                <c:pt idx="1327">
                  <c:v>60.272599999999997</c:v>
                </c:pt>
                <c:pt idx="1328">
                  <c:v>60.302900000000001</c:v>
                </c:pt>
                <c:pt idx="1329">
                  <c:v>60.333300000000001</c:v>
                </c:pt>
                <c:pt idx="1330">
                  <c:v>60.363599999999998</c:v>
                </c:pt>
                <c:pt idx="1331">
                  <c:v>60.393999999999998</c:v>
                </c:pt>
                <c:pt idx="1332">
                  <c:v>60.424300000000002</c:v>
                </c:pt>
                <c:pt idx="1333">
                  <c:v>60.454700000000003</c:v>
                </c:pt>
                <c:pt idx="1334">
                  <c:v>60.484999999999999</c:v>
                </c:pt>
                <c:pt idx="1335">
                  <c:v>60.515300000000003</c:v>
                </c:pt>
                <c:pt idx="1336">
                  <c:v>60.545699999999997</c:v>
                </c:pt>
                <c:pt idx="1337">
                  <c:v>60.576000000000001</c:v>
                </c:pt>
                <c:pt idx="1338">
                  <c:v>60.606400000000001</c:v>
                </c:pt>
                <c:pt idx="1339">
                  <c:v>60.636699999999998</c:v>
                </c:pt>
                <c:pt idx="1340">
                  <c:v>60.667099999999998</c:v>
                </c:pt>
                <c:pt idx="1341">
                  <c:v>60.697400000000002</c:v>
                </c:pt>
                <c:pt idx="1342">
                  <c:v>60.727800000000002</c:v>
                </c:pt>
                <c:pt idx="1343">
                  <c:v>60.758099999999999</c:v>
                </c:pt>
                <c:pt idx="1344">
                  <c:v>60.788499999999999</c:v>
                </c:pt>
                <c:pt idx="1345">
                  <c:v>60.818800000000003</c:v>
                </c:pt>
                <c:pt idx="1346">
                  <c:v>60.849200000000003</c:v>
                </c:pt>
                <c:pt idx="1347">
                  <c:v>60.8795</c:v>
                </c:pt>
                <c:pt idx="1348">
                  <c:v>60.9099</c:v>
                </c:pt>
                <c:pt idx="1349">
                  <c:v>60.940199999999997</c:v>
                </c:pt>
                <c:pt idx="1350">
                  <c:v>60.970599999999997</c:v>
                </c:pt>
                <c:pt idx="1351">
                  <c:v>61.000900000000001</c:v>
                </c:pt>
                <c:pt idx="1352">
                  <c:v>61.031300000000002</c:v>
                </c:pt>
                <c:pt idx="1353">
                  <c:v>61.061599999999999</c:v>
                </c:pt>
                <c:pt idx="1354">
                  <c:v>61.091900000000003</c:v>
                </c:pt>
                <c:pt idx="1355">
                  <c:v>61.122300000000003</c:v>
                </c:pt>
                <c:pt idx="1356">
                  <c:v>61.1526</c:v>
                </c:pt>
                <c:pt idx="1357">
                  <c:v>61.183</c:v>
                </c:pt>
                <c:pt idx="1358">
                  <c:v>61.213299999999997</c:v>
                </c:pt>
                <c:pt idx="1359">
                  <c:v>61.243699999999997</c:v>
                </c:pt>
                <c:pt idx="1360">
                  <c:v>61.274000000000001</c:v>
                </c:pt>
                <c:pt idx="1361">
                  <c:v>61.304400000000001</c:v>
                </c:pt>
                <c:pt idx="1362">
                  <c:v>61.334699999999998</c:v>
                </c:pt>
                <c:pt idx="1363">
                  <c:v>61.365099999999998</c:v>
                </c:pt>
                <c:pt idx="1364">
                  <c:v>61.395400000000002</c:v>
                </c:pt>
                <c:pt idx="1365">
                  <c:v>61.425800000000002</c:v>
                </c:pt>
                <c:pt idx="1366">
                  <c:v>61.456099999999999</c:v>
                </c:pt>
                <c:pt idx="1367">
                  <c:v>61.486499999999999</c:v>
                </c:pt>
                <c:pt idx="1368">
                  <c:v>61.516800000000003</c:v>
                </c:pt>
                <c:pt idx="1369">
                  <c:v>61.547199999999997</c:v>
                </c:pt>
                <c:pt idx="1370">
                  <c:v>61.577500000000001</c:v>
                </c:pt>
                <c:pt idx="1371">
                  <c:v>61.607900000000001</c:v>
                </c:pt>
                <c:pt idx="1372">
                  <c:v>61.638199999999998</c:v>
                </c:pt>
                <c:pt idx="1373">
                  <c:v>61.668500000000002</c:v>
                </c:pt>
                <c:pt idx="1374">
                  <c:v>61.698900000000002</c:v>
                </c:pt>
                <c:pt idx="1375">
                  <c:v>61.729199999999999</c:v>
                </c:pt>
                <c:pt idx="1376">
                  <c:v>61.759599999999999</c:v>
                </c:pt>
                <c:pt idx="1377">
                  <c:v>61.789900000000003</c:v>
                </c:pt>
                <c:pt idx="1378">
                  <c:v>61.820300000000003</c:v>
                </c:pt>
                <c:pt idx="1379">
                  <c:v>61.8506</c:v>
                </c:pt>
                <c:pt idx="1380">
                  <c:v>61.881</c:v>
                </c:pt>
                <c:pt idx="1381">
                  <c:v>61.911299999999997</c:v>
                </c:pt>
                <c:pt idx="1382">
                  <c:v>61.941699999999997</c:v>
                </c:pt>
                <c:pt idx="1383">
                  <c:v>61.972000000000001</c:v>
                </c:pt>
                <c:pt idx="1384">
                  <c:v>62.002400000000002</c:v>
                </c:pt>
                <c:pt idx="1385">
                  <c:v>62.032699999999998</c:v>
                </c:pt>
                <c:pt idx="1386">
                  <c:v>62.063099999999999</c:v>
                </c:pt>
                <c:pt idx="1387">
                  <c:v>62.093400000000003</c:v>
                </c:pt>
                <c:pt idx="1388">
                  <c:v>62.123800000000003</c:v>
                </c:pt>
                <c:pt idx="1389">
                  <c:v>62.1541</c:v>
                </c:pt>
                <c:pt idx="1390">
                  <c:v>62.184399999999997</c:v>
                </c:pt>
                <c:pt idx="1391">
                  <c:v>62.214799999999997</c:v>
                </c:pt>
                <c:pt idx="1392">
                  <c:v>62.245100000000001</c:v>
                </c:pt>
                <c:pt idx="1393">
                  <c:v>62.275500000000001</c:v>
                </c:pt>
                <c:pt idx="1394">
                  <c:v>62.305799999999998</c:v>
                </c:pt>
                <c:pt idx="1395">
                  <c:v>62.336199999999998</c:v>
                </c:pt>
                <c:pt idx="1396">
                  <c:v>62.366500000000002</c:v>
                </c:pt>
                <c:pt idx="1397">
                  <c:v>62.396900000000002</c:v>
                </c:pt>
                <c:pt idx="1398">
                  <c:v>62.427199999999999</c:v>
                </c:pt>
                <c:pt idx="1399">
                  <c:v>62.457599999999999</c:v>
                </c:pt>
                <c:pt idx="1400">
                  <c:v>62.487900000000003</c:v>
                </c:pt>
                <c:pt idx="1401">
                  <c:v>62.518300000000004</c:v>
                </c:pt>
                <c:pt idx="1402">
                  <c:v>62.5486</c:v>
                </c:pt>
                <c:pt idx="1403">
                  <c:v>62.579000000000001</c:v>
                </c:pt>
                <c:pt idx="1404">
                  <c:v>62.609299999999998</c:v>
                </c:pt>
                <c:pt idx="1405">
                  <c:v>62.639699999999998</c:v>
                </c:pt>
                <c:pt idx="1406">
                  <c:v>62.67</c:v>
                </c:pt>
                <c:pt idx="1407">
                  <c:v>62.700400000000002</c:v>
                </c:pt>
                <c:pt idx="1408">
                  <c:v>62.730699999999999</c:v>
                </c:pt>
                <c:pt idx="1409">
                  <c:v>62.761000000000003</c:v>
                </c:pt>
                <c:pt idx="1410">
                  <c:v>62.791400000000003</c:v>
                </c:pt>
                <c:pt idx="1411">
                  <c:v>62.8217</c:v>
                </c:pt>
                <c:pt idx="1412">
                  <c:v>62.8521</c:v>
                </c:pt>
                <c:pt idx="1413">
                  <c:v>62.882399999999997</c:v>
                </c:pt>
                <c:pt idx="1414">
                  <c:v>62.912799999999997</c:v>
                </c:pt>
                <c:pt idx="1415">
                  <c:v>62.943100000000001</c:v>
                </c:pt>
                <c:pt idx="1416">
                  <c:v>62.973500000000001</c:v>
                </c:pt>
                <c:pt idx="1417">
                  <c:v>63.003799999999998</c:v>
                </c:pt>
                <c:pt idx="1418">
                  <c:v>63.034199999999998</c:v>
                </c:pt>
                <c:pt idx="1419">
                  <c:v>63.064500000000002</c:v>
                </c:pt>
                <c:pt idx="1420">
                  <c:v>63.094900000000003</c:v>
                </c:pt>
                <c:pt idx="1421">
                  <c:v>63.1252</c:v>
                </c:pt>
                <c:pt idx="1422">
                  <c:v>63.1556</c:v>
                </c:pt>
                <c:pt idx="1423">
                  <c:v>63.185899999999997</c:v>
                </c:pt>
                <c:pt idx="1424">
                  <c:v>63.216299999999997</c:v>
                </c:pt>
                <c:pt idx="1425">
                  <c:v>63.246600000000001</c:v>
                </c:pt>
                <c:pt idx="1426">
                  <c:v>63.277000000000001</c:v>
                </c:pt>
                <c:pt idx="1427">
                  <c:v>63.307299999999998</c:v>
                </c:pt>
                <c:pt idx="1428">
                  <c:v>63.337600000000002</c:v>
                </c:pt>
                <c:pt idx="1429">
                  <c:v>63.368000000000002</c:v>
                </c:pt>
                <c:pt idx="1430">
                  <c:v>63.398299999999999</c:v>
                </c:pt>
                <c:pt idx="1431">
                  <c:v>63.428699999999999</c:v>
                </c:pt>
                <c:pt idx="1432">
                  <c:v>63.459000000000003</c:v>
                </c:pt>
                <c:pt idx="1433">
                  <c:v>63.489400000000003</c:v>
                </c:pt>
                <c:pt idx="1434">
                  <c:v>63.5197</c:v>
                </c:pt>
                <c:pt idx="1435">
                  <c:v>63.5501</c:v>
                </c:pt>
                <c:pt idx="1436">
                  <c:v>63.580399999999997</c:v>
                </c:pt>
                <c:pt idx="1437">
                  <c:v>63.610799999999998</c:v>
                </c:pt>
                <c:pt idx="1438">
                  <c:v>63.641100000000002</c:v>
                </c:pt>
                <c:pt idx="1439">
                  <c:v>63.671500000000002</c:v>
                </c:pt>
                <c:pt idx="1440">
                  <c:v>63.701799999999999</c:v>
                </c:pt>
                <c:pt idx="1441">
                  <c:v>63.732199999999999</c:v>
                </c:pt>
                <c:pt idx="1442">
                  <c:v>63.762500000000003</c:v>
                </c:pt>
                <c:pt idx="1443">
                  <c:v>63.792900000000003</c:v>
                </c:pt>
                <c:pt idx="1444">
                  <c:v>63.8232</c:v>
                </c:pt>
                <c:pt idx="1445">
                  <c:v>63.853499999999997</c:v>
                </c:pt>
                <c:pt idx="1446">
                  <c:v>63.883899999999997</c:v>
                </c:pt>
                <c:pt idx="1447">
                  <c:v>63.914200000000001</c:v>
                </c:pt>
                <c:pt idx="1448">
                  <c:v>63.944600000000001</c:v>
                </c:pt>
                <c:pt idx="1449">
                  <c:v>63.974899999999998</c:v>
                </c:pt>
                <c:pt idx="1450">
                  <c:v>64.005300000000005</c:v>
                </c:pt>
                <c:pt idx="1451">
                  <c:v>64.035600000000002</c:v>
                </c:pt>
                <c:pt idx="1452">
                  <c:v>64.066000000000003</c:v>
                </c:pt>
                <c:pt idx="1453">
                  <c:v>64.096299999999999</c:v>
                </c:pt>
                <c:pt idx="1454">
                  <c:v>64.1267</c:v>
                </c:pt>
                <c:pt idx="1455">
                  <c:v>64.156999999999996</c:v>
                </c:pt>
                <c:pt idx="1456">
                  <c:v>64.187399999999997</c:v>
                </c:pt>
                <c:pt idx="1457">
                  <c:v>64.217699999999994</c:v>
                </c:pt>
                <c:pt idx="1458">
                  <c:v>64.248099999999994</c:v>
                </c:pt>
                <c:pt idx="1459">
                  <c:v>64.278400000000005</c:v>
                </c:pt>
                <c:pt idx="1460">
                  <c:v>64.308800000000005</c:v>
                </c:pt>
                <c:pt idx="1461">
                  <c:v>64.339100000000002</c:v>
                </c:pt>
                <c:pt idx="1462">
                  <c:v>64.369500000000002</c:v>
                </c:pt>
                <c:pt idx="1463">
                  <c:v>64.399799999999999</c:v>
                </c:pt>
                <c:pt idx="1464">
                  <c:v>64.430099999999996</c:v>
                </c:pt>
                <c:pt idx="1465">
                  <c:v>64.460499999999996</c:v>
                </c:pt>
                <c:pt idx="1466">
                  <c:v>64.490799999999993</c:v>
                </c:pt>
                <c:pt idx="1467">
                  <c:v>64.521199999999993</c:v>
                </c:pt>
                <c:pt idx="1468">
                  <c:v>64.551500000000004</c:v>
                </c:pt>
                <c:pt idx="1469">
                  <c:v>64.581900000000005</c:v>
                </c:pt>
                <c:pt idx="1470">
                  <c:v>64.612200000000001</c:v>
                </c:pt>
                <c:pt idx="1471">
                  <c:v>64.642600000000002</c:v>
                </c:pt>
                <c:pt idx="1472">
                  <c:v>64.672899999999998</c:v>
                </c:pt>
                <c:pt idx="1473">
                  <c:v>64.703299999999999</c:v>
                </c:pt>
                <c:pt idx="1474">
                  <c:v>64.733599999999996</c:v>
                </c:pt>
                <c:pt idx="1475">
                  <c:v>64.763999999999996</c:v>
                </c:pt>
                <c:pt idx="1476">
                  <c:v>64.794300000000007</c:v>
                </c:pt>
                <c:pt idx="1477">
                  <c:v>64.824700000000007</c:v>
                </c:pt>
                <c:pt idx="1478">
                  <c:v>64.855000000000004</c:v>
                </c:pt>
                <c:pt idx="1479">
                  <c:v>64.885400000000004</c:v>
                </c:pt>
                <c:pt idx="1480">
                  <c:v>64.915700000000001</c:v>
                </c:pt>
                <c:pt idx="1481">
                  <c:v>64.946100000000001</c:v>
                </c:pt>
                <c:pt idx="1482">
                  <c:v>64.976399999999998</c:v>
                </c:pt>
                <c:pt idx="1483">
                  <c:v>65.006699999999995</c:v>
                </c:pt>
                <c:pt idx="1484">
                  <c:v>65.037099999999995</c:v>
                </c:pt>
                <c:pt idx="1485">
                  <c:v>65.067400000000006</c:v>
                </c:pt>
                <c:pt idx="1486">
                  <c:v>65.097800000000007</c:v>
                </c:pt>
                <c:pt idx="1487">
                  <c:v>65.128100000000003</c:v>
                </c:pt>
                <c:pt idx="1488">
                  <c:v>65.158500000000004</c:v>
                </c:pt>
                <c:pt idx="1489">
                  <c:v>65.188800000000001</c:v>
                </c:pt>
                <c:pt idx="1490">
                  <c:v>65.219200000000001</c:v>
                </c:pt>
                <c:pt idx="1491">
                  <c:v>65.249499999999998</c:v>
                </c:pt>
                <c:pt idx="1492">
                  <c:v>65.279899999999998</c:v>
                </c:pt>
                <c:pt idx="1493">
                  <c:v>65.310199999999995</c:v>
                </c:pt>
                <c:pt idx="1494">
                  <c:v>65.340599999999995</c:v>
                </c:pt>
                <c:pt idx="1495">
                  <c:v>65.370900000000006</c:v>
                </c:pt>
                <c:pt idx="1496">
                  <c:v>65.401300000000006</c:v>
                </c:pt>
                <c:pt idx="1497">
                  <c:v>65.431600000000003</c:v>
                </c:pt>
                <c:pt idx="1498">
                  <c:v>65.462000000000003</c:v>
                </c:pt>
                <c:pt idx="1499">
                  <c:v>65.4923</c:v>
                </c:pt>
                <c:pt idx="1500">
                  <c:v>65.522599999999997</c:v>
                </c:pt>
                <c:pt idx="1501">
                  <c:v>65.552999999999997</c:v>
                </c:pt>
                <c:pt idx="1502">
                  <c:v>65.583299999999994</c:v>
                </c:pt>
                <c:pt idx="1503">
                  <c:v>65.613699999999994</c:v>
                </c:pt>
                <c:pt idx="1504">
                  <c:v>65.644000000000005</c:v>
                </c:pt>
                <c:pt idx="1505">
                  <c:v>65.674400000000006</c:v>
                </c:pt>
                <c:pt idx="1506">
                  <c:v>65.704700000000003</c:v>
                </c:pt>
                <c:pt idx="1507">
                  <c:v>65.735100000000003</c:v>
                </c:pt>
                <c:pt idx="1508">
                  <c:v>65.7654</c:v>
                </c:pt>
                <c:pt idx="1509">
                  <c:v>65.7958</c:v>
                </c:pt>
                <c:pt idx="1510">
                  <c:v>65.826099999999997</c:v>
                </c:pt>
                <c:pt idx="1511">
                  <c:v>65.856499999999997</c:v>
                </c:pt>
                <c:pt idx="1512">
                  <c:v>65.886799999999994</c:v>
                </c:pt>
                <c:pt idx="1513">
                  <c:v>65.917199999999994</c:v>
                </c:pt>
                <c:pt idx="1514">
                  <c:v>65.947500000000005</c:v>
                </c:pt>
                <c:pt idx="1515">
                  <c:v>65.977900000000005</c:v>
                </c:pt>
                <c:pt idx="1516">
                  <c:v>66.008200000000002</c:v>
                </c:pt>
                <c:pt idx="1517">
                  <c:v>66.038600000000002</c:v>
                </c:pt>
                <c:pt idx="1518">
                  <c:v>66.068899999999999</c:v>
                </c:pt>
                <c:pt idx="1519">
                  <c:v>66.099199999999996</c:v>
                </c:pt>
                <c:pt idx="1520">
                  <c:v>66.129599999999996</c:v>
                </c:pt>
                <c:pt idx="1521">
                  <c:v>66.159899999999993</c:v>
                </c:pt>
                <c:pt idx="1522">
                  <c:v>66.190299999999993</c:v>
                </c:pt>
                <c:pt idx="1523">
                  <c:v>66.220600000000005</c:v>
                </c:pt>
                <c:pt idx="1524">
                  <c:v>66.251000000000005</c:v>
                </c:pt>
                <c:pt idx="1525">
                  <c:v>66.281300000000002</c:v>
                </c:pt>
                <c:pt idx="1526">
                  <c:v>66.311700000000002</c:v>
                </c:pt>
                <c:pt idx="1527">
                  <c:v>66.341999999999999</c:v>
                </c:pt>
                <c:pt idx="1528">
                  <c:v>66.372399999999999</c:v>
                </c:pt>
                <c:pt idx="1529">
                  <c:v>66.402699999999996</c:v>
                </c:pt>
                <c:pt idx="1530">
                  <c:v>66.433099999999996</c:v>
                </c:pt>
                <c:pt idx="1531">
                  <c:v>66.463399999999993</c:v>
                </c:pt>
                <c:pt idx="1532">
                  <c:v>66.493799999999993</c:v>
                </c:pt>
                <c:pt idx="1533">
                  <c:v>66.524100000000004</c:v>
                </c:pt>
                <c:pt idx="1534">
                  <c:v>66.554500000000004</c:v>
                </c:pt>
                <c:pt idx="1535">
                  <c:v>66.584800000000001</c:v>
                </c:pt>
                <c:pt idx="1536">
                  <c:v>66.615200000000002</c:v>
                </c:pt>
                <c:pt idx="1537">
                  <c:v>66.645499999999998</c:v>
                </c:pt>
                <c:pt idx="1538">
                  <c:v>66.675799999999995</c:v>
                </c:pt>
                <c:pt idx="1539">
                  <c:v>66.706199999999995</c:v>
                </c:pt>
                <c:pt idx="1540">
                  <c:v>66.736500000000007</c:v>
                </c:pt>
                <c:pt idx="1541">
                  <c:v>66.766900000000007</c:v>
                </c:pt>
                <c:pt idx="1542">
                  <c:v>66.797200000000004</c:v>
                </c:pt>
                <c:pt idx="1543">
                  <c:v>66.827600000000004</c:v>
                </c:pt>
                <c:pt idx="1544">
                  <c:v>66.857900000000001</c:v>
                </c:pt>
                <c:pt idx="1545">
                  <c:v>66.888300000000001</c:v>
                </c:pt>
                <c:pt idx="1546">
                  <c:v>66.918599999999998</c:v>
                </c:pt>
                <c:pt idx="1547">
                  <c:v>66.948999999999998</c:v>
                </c:pt>
                <c:pt idx="1548">
                  <c:v>66.979299999999995</c:v>
                </c:pt>
                <c:pt idx="1549">
                  <c:v>67.009699999999995</c:v>
                </c:pt>
                <c:pt idx="1550">
                  <c:v>67.040000000000006</c:v>
                </c:pt>
                <c:pt idx="1551">
                  <c:v>67.070400000000006</c:v>
                </c:pt>
                <c:pt idx="1552">
                  <c:v>67.100700000000003</c:v>
                </c:pt>
                <c:pt idx="1553">
                  <c:v>67.131100000000004</c:v>
                </c:pt>
                <c:pt idx="1554">
                  <c:v>67.1614</c:v>
                </c:pt>
                <c:pt idx="1555">
                  <c:v>67.191699999999997</c:v>
                </c:pt>
                <c:pt idx="1556">
                  <c:v>67.222099999999998</c:v>
                </c:pt>
                <c:pt idx="1557">
                  <c:v>67.252399999999994</c:v>
                </c:pt>
                <c:pt idx="1558">
                  <c:v>67.282799999999995</c:v>
                </c:pt>
                <c:pt idx="1559">
                  <c:v>67.313100000000006</c:v>
                </c:pt>
                <c:pt idx="1560">
                  <c:v>67.343500000000006</c:v>
                </c:pt>
                <c:pt idx="1561">
                  <c:v>67.373800000000003</c:v>
                </c:pt>
                <c:pt idx="1562">
                  <c:v>67.404200000000003</c:v>
                </c:pt>
                <c:pt idx="1563">
                  <c:v>67.4345</c:v>
                </c:pt>
                <c:pt idx="1564">
                  <c:v>67.4649</c:v>
                </c:pt>
                <c:pt idx="1565">
                  <c:v>67.495199999999997</c:v>
                </c:pt>
                <c:pt idx="1566">
                  <c:v>67.525599999999997</c:v>
                </c:pt>
                <c:pt idx="1567">
                  <c:v>67.555899999999994</c:v>
                </c:pt>
                <c:pt idx="1568">
                  <c:v>67.586299999999994</c:v>
                </c:pt>
                <c:pt idx="1569">
                  <c:v>67.616600000000005</c:v>
                </c:pt>
                <c:pt idx="1570">
                  <c:v>67.647000000000006</c:v>
                </c:pt>
                <c:pt idx="1571">
                  <c:v>67.677300000000002</c:v>
                </c:pt>
                <c:pt idx="1572">
                  <c:v>67.707700000000003</c:v>
                </c:pt>
                <c:pt idx="1573">
                  <c:v>67.738</c:v>
                </c:pt>
                <c:pt idx="1574">
                  <c:v>67.768299999999996</c:v>
                </c:pt>
                <c:pt idx="1575">
                  <c:v>67.798699999999997</c:v>
                </c:pt>
                <c:pt idx="1576">
                  <c:v>67.828999999999994</c:v>
                </c:pt>
                <c:pt idx="1577">
                  <c:v>67.859399999999994</c:v>
                </c:pt>
                <c:pt idx="1578">
                  <c:v>67.889700000000005</c:v>
                </c:pt>
                <c:pt idx="1579">
                  <c:v>67.920100000000005</c:v>
                </c:pt>
                <c:pt idx="1580">
                  <c:v>67.950400000000002</c:v>
                </c:pt>
                <c:pt idx="1581">
                  <c:v>67.980800000000002</c:v>
                </c:pt>
                <c:pt idx="1582">
                  <c:v>68.011099999999999</c:v>
                </c:pt>
                <c:pt idx="1583">
                  <c:v>68.041499999999999</c:v>
                </c:pt>
                <c:pt idx="1584">
                  <c:v>68.071799999999996</c:v>
                </c:pt>
                <c:pt idx="1585">
                  <c:v>68.102199999999996</c:v>
                </c:pt>
                <c:pt idx="1586">
                  <c:v>68.132499999999993</c:v>
                </c:pt>
                <c:pt idx="1587">
                  <c:v>68.162899999999993</c:v>
                </c:pt>
                <c:pt idx="1588">
                  <c:v>68.193200000000004</c:v>
                </c:pt>
                <c:pt idx="1589">
                  <c:v>68.223600000000005</c:v>
                </c:pt>
                <c:pt idx="1590">
                  <c:v>68.253900000000002</c:v>
                </c:pt>
                <c:pt idx="1591">
                  <c:v>68.284300000000002</c:v>
                </c:pt>
                <c:pt idx="1592">
                  <c:v>68.314599999999999</c:v>
                </c:pt>
                <c:pt idx="1593">
                  <c:v>68.344899999999996</c:v>
                </c:pt>
                <c:pt idx="1594">
                  <c:v>68.375299999999996</c:v>
                </c:pt>
                <c:pt idx="1595">
                  <c:v>68.405600000000007</c:v>
                </c:pt>
                <c:pt idx="1596">
                  <c:v>68.436000000000007</c:v>
                </c:pt>
                <c:pt idx="1597">
                  <c:v>68.466300000000004</c:v>
                </c:pt>
                <c:pt idx="1598">
                  <c:v>68.496700000000004</c:v>
                </c:pt>
                <c:pt idx="1599">
                  <c:v>68.527000000000001</c:v>
                </c:pt>
                <c:pt idx="1600">
                  <c:v>68.557400000000001</c:v>
                </c:pt>
                <c:pt idx="1601">
                  <c:v>68.587699999999998</c:v>
                </c:pt>
                <c:pt idx="1602">
                  <c:v>68.618099999999998</c:v>
                </c:pt>
                <c:pt idx="1603">
                  <c:v>68.648399999999995</c:v>
                </c:pt>
                <c:pt idx="1604">
                  <c:v>68.678799999999995</c:v>
                </c:pt>
                <c:pt idx="1605">
                  <c:v>68.709100000000007</c:v>
                </c:pt>
                <c:pt idx="1606">
                  <c:v>68.739500000000007</c:v>
                </c:pt>
                <c:pt idx="1607">
                  <c:v>68.769800000000004</c:v>
                </c:pt>
                <c:pt idx="1608">
                  <c:v>68.800200000000004</c:v>
                </c:pt>
                <c:pt idx="1609">
                  <c:v>68.830500000000001</c:v>
                </c:pt>
                <c:pt idx="1610">
                  <c:v>68.860799999999998</c:v>
                </c:pt>
                <c:pt idx="1611">
                  <c:v>68.891199999999998</c:v>
                </c:pt>
                <c:pt idx="1612">
                  <c:v>68.921499999999995</c:v>
                </c:pt>
                <c:pt idx="1613">
                  <c:v>68.951899999999995</c:v>
                </c:pt>
                <c:pt idx="1614">
                  <c:v>68.982200000000006</c:v>
                </c:pt>
                <c:pt idx="1615">
                  <c:v>69.012600000000006</c:v>
                </c:pt>
                <c:pt idx="1616">
                  <c:v>69.042900000000003</c:v>
                </c:pt>
                <c:pt idx="1617">
                  <c:v>69.073300000000003</c:v>
                </c:pt>
                <c:pt idx="1618">
                  <c:v>69.1036</c:v>
                </c:pt>
                <c:pt idx="1619">
                  <c:v>69.134</c:v>
                </c:pt>
                <c:pt idx="1620">
                  <c:v>69.164299999999997</c:v>
                </c:pt>
                <c:pt idx="1621">
                  <c:v>69.194699999999997</c:v>
                </c:pt>
                <c:pt idx="1622">
                  <c:v>69.224999999999994</c:v>
                </c:pt>
                <c:pt idx="1623">
                  <c:v>69.255399999999995</c:v>
                </c:pt>
                <c:pt idx="1624">
                  <c:v>69.285700000000006</c:v>
                </c:pt>
                <c:pt idx="1625">
                  <c:v>69.316100000000006</c:v>
                </c:pt>
                <c:pt idx="1626">
                  <c:v>69.346400000000003</c:v>
                </c:pt>
                <c:pt idx="1627">
                  <c:v>69.376800000000003</c:v>
                </c:pt>
                <c:pt idx="1628">
                  <c:v>69.4071</c:v>
                </c:pt>
                <c:pt idx="1629">
                  <c:v>69.437399999999997</c:v>
                </c:pt>
                <c:pt idx="1630">
                  <c:v>69.467799999999997</c:v>
                </c:pt>
                <c:pt idx="1631">
                  <c:v>69.498099999999994</c:v>
                </c:pt>
                <c:pt idx="1632">
                  <c:v>69.528499999999994</c:v>
                </c:pt>
                <c:pt idx="1633">
                  <c:v>69.558800000000005</c:v>
                </c:pt>
                <c:pt idx="1634">
                  <c:v>69.589200000000005</c:v>
                </c:pt>
                <c:pt idx="1635">
                  <c:v>69.619500000000002</c:v>
                </c:pt>
                <c:pt idx="1636">
                  <c:v>69.649900000000002</c:v>
                </c:pt>
                <c:pt idx="1637">
                  <c:v>69.680199999999999</c:v>
                </c:pt>
                <c:pt idx="1638">
                  <c:v>69.710599999999999</c:v>
                </c:pt>
                <c:pt idx="1639">
                  <c:v>69.740899999999996</c:v>
                </c:pt>
                <c:pt idx="1640">
                  <c:v>69.771299999999997</c:v>
                </c:pt>
                <c:pt idx="1641">
                  <c:v>69.801599999999993</c:v>
                </c:pt>
                <c:pt idx="1642">
                  <c:v>69.831999999999994</c:v>
                </c:pt>
                <c:pt idx="1643">
                  <c:v>69.862300000000005</c:v>
                </c:pt>
                <c:pt idx="1644">
                  <c:v>69.892700000000005</c:v>
                </c:pt>
                <c:pt idx="1645">
                  <c:v>69.923000000000002</c:v>
                </c:pt>
                <c:pt idx="1646">
                  <c:v>69.953400000000002</c:v>
                </c:pt>
                <c:pt idx="1647">
                  <c:v>69.983699999999999</c:v>
                </c:pt>
                <c:pt idx="1648">
                  <c:v>70.013999999999996</c:v>
                </c:pt>
                <c:pt idx="1649">
                  <c:v>70.044399999999996</c:v>
                </c:pt>
                <c:pt idx="1650">
                  <c:v>70.074700000000007</c:v>
                </c:pt>
                <c:pt idx="1651">
                  <c:v>70.105099999999993</c:v>
                </c:pt>
                <c:pt idx="1652">
                  <c:v>70.135400000000004</c:v>
                </c:pt>
                <c:pt idx="1653">
                  <c:v>70.165800000000004</c:v>
                </c:pt>
                <c:pt idx="1654">
                  <c:v>70.196100000000001</c:v>
                </c:pt>
                <c:pt idx="1655">
                  <c:v>70.226500000000001</c:v>
                </c:pt>
                <c:pt idx="1656">
                  <c:v>70.256799999999998</c:v>
                </c:pt>
                <c:pt idx="1657">
                  <c:v>70.287199999999999</c:v>
                </c:pt>
                <c:pt idx="1658">
                  <c:v>70.317499999999995</c:v>
                </c:pt>
                <c:pt idx="1659">
                  <c:v>70.347899999999996</c:v>
                </c:pt>
                <c:pt idx="1660">
                  <c:v>70.378200000000007</c:v>
                </c:pt>
                <c:pt idx="1661">
                  <c:v>70.408600000000007</c:v>
                </c:pt>
                <c:pt idx="1662">
                  <c:v>70.438900000000004</c:v>
                </c:pt>
                <c:pt idx="1663">
                  <c:v>70.469300000000004</c:v>
                </c:pt>
                <c:pt idx="1664">
                  <c:v>70.499600000000001</c:v>
                </c:pt>
                <c:pt idx="1665">
                  <c:v>70.529899999999998</c:v>
                </c:pt>
                <c:pt idx="1666">
                  <c:v>70.560299999999998</c:v>
                </c:pt>
                <c:pt idx="1667">
                  <c:v>70.590599999999995</c:v>
                </c:pt>
                <c:pt idx="1668">
                  <c:v>70.620999999999995</c:v>
                </c:pt>
                <c:pt idx="1669">
                  <c:v>70.651300000000006</c:v>
                </c:pt>
                <c:pt idx="1670">
                  <c:v>70.681700000000006</c:v>
                </c:pt>
                <c:pt idx="1671">
                  <c:v>70.712000000000003</c:v>
                </c:pt>
                <c:pt idx="1672">
                  <c:v>70.742400000000004</c:v>
                </c:pt>
                <c:pt idx="1673">
                  <c:v>70.7727</c:v>
                </c:pt>
                <c:pt idx="1674">
                  <c:v>70.803100000000001</c:v>
                </c:pt>
                <c:pt idx="1675">
                  <c:v>70.833399999999997</c:v>
                </c:pt>
                <c:pt idx="1676">
                  <c:v>70.863799999999998</c:v>
                </c:pt>
                <c:pt idx="1677">
                  <c:v>70.894099999999995</c:v>
                </c:pt>
                <c:pt idx="1678">
                  <c:v>70.924499999999995</c:v>
                </c:pt>
                <c:pt idx="1679">
                  <c:v>70.954800000000006</c:v>
                </c:pt>
                <c:pt idx="1680">
                  <c:v>70.985200000000006</c:v>
                </c:pt>
                <c:pt idx="1681">
                  <c:v>71.015500000000003</c:v>
                </c:pt>
                <c:pt idx="1682">
                  <c:v>71.045900000000003</c:v>
                </c:pt>
                <c:pt idx="1683">
                  <c:v>71.0762</c:v>
                </c:pt>
                <c:pt idx="1684">
                  <c:v>71.106499999999997</c:v>
                </c:pt>
                <c:pt idx="1685">
                  <c:v>71.136899999999997</c:v>
                </c:pt>
                <c:pt idx="1686">
                  <c:v>71.167199999999994</c:v>
                </c:pt>
                <c:pt idx="1687">
                  <c:v>71.197599999999994</c:v>
                </c:pt>
                <c:pt idx="1688">
                  <c:v>71.227900000000005</c:v>
                </c:pt>
                <c:pt idx="1689">
                  <c:v>71.258300000000006</c:v>
                </c:pt>
                <c:pt idx="1690">
                  <c:v>71.288600000000002</c:v>
                </c:pt>
                <c:pt idx="1691">
                  <c:v>71.319000000000003</c:v>
                </c:pt>
                <c:pt idx="1692">
                  <c:v>71.349299999999999</c:v>
                </c:pt>
                <c:pt idx="1693">
                  <c:v>71.3797</c:v>
                </c:pt>
                <c:pt idx="1694">
                  <c:v>71.41</c:v>
                </c:pt>
                <c:pt idx="1695">
                  <c:v>71.440399999999997</c:v>
                </c:pt>
                <c:pt idx="1696">
                  <c:v>71.470699999999994</c:v>
                </c:pt>
                <c:pt idx="1697">
                  <c:v>71.501099999999994</c:v>
                </c:pt>
                <c:pt idx="1698">
                  <c:v>71.531400000000005</c:v>
                </c:pt>
                <c:pt idx="1699">
                  <c:v>71.561800000000005</c:v>
                </c:pt>
                <c:pt idx="1700">
                  <c:v>71.592100000000002</c:v>
                </c:pt>
                <c:pt idx="1701">
                  <c:v>71.622500000000002</c:v>
                </c:pt>
                <c:pt idx="1702">
                  <c:v>71.652799999999999</c:v>
                </c:pt>
                <c:pt idx="1703">
                  <c:v>71.683099999999996</c:v>
                </c:pt>
                <c:pt idx="1704">
                  <c:v>71.713499999999996</c:v>
                </c:pt>
                <c:pt idx="1705">
                  <c:v>71.743799999999993</c:v>
                </c:pt>
                <c:pt idx="1706">
                  <c:v>71.774199999999993</c:v>
                </c:pt>
                <c:pt idx="1707">
                  <c:v>71.804500000000004</c:v>
                </c:pt>
                <c:pt idx="1708">
                  <c:v>71.834900000000005</c:v>
                </c:pt>
                <c:pt idx="1709">
                  <c:v>71.865200000000002</c:v>
                </c:pt>
                <c:pt idx="1710">
                  <c:v>71.895600000000002</c:v>
                </c:pt>
                <c:pt idx="1711">
                  <c:v>71.925899999999999</c:v>
                </c:pt>
                <c:pt idx="1712">
                  <c:v>71.956299999999999</c:v>
                </c:pt>
                <c:pt idx="1713">
                  <c:v>71.986599999999996</c:v>
                </c:pt>
                <c:pt idx="1714">
                  <c:v>72.016999999999996</c:v>
                </c:pt>
                <c:pt idx="1715">
                  <c:v>72.047300000000007</c:v>
                </c:pt>
                <c:pt idx="1716">
                  <c:v>72.077699999999993</c:v>
                </c:pt>
                <c:pt idx="1717">
                  <c:v>72.108000000000004</c:v>
                </c:pt>
                <c:pt idx="1718">
                  <c:v>72.138400000000004</c:v>
                </c:pt>
                <c:pt idx="1719">
                  <c:v>72.168700000000001</c:v>
                </c:pt>
                <c:pt idx="1720">
                  <c:v>72.198999999999998</c:v>
                </c:pt>
                <c:pt idx="1721">
                  <c:v>72.229399999999998</c:v>
                </c:pt>
                <c:pt idx="1722">
                  <c:v>72.259699999999995</c:v>
                </c:pt>
                <c:pt idx="1723">
                  <c:v>72.290099999999995</c:v>
                </c:pt>
                <c:pt idx="1724">
                  <c:v>72.320400000000006</c:v>
                </c:pt>
                <c:pt idx="1725">
                  <c:v>72.350800000000007</c:v>
                </c:pt>
                <c:pt idx="1726">
                  <c:v>72.381100000000004</c:v>
                </c:pt>
                <c:pt idx="1727">
                  <c:v>72.411500000000004</c:v>
                </c:pt>
                <c:pt idx="1728">
                  <c:v>72.441800000000001</c:v>
                </c:pt>
                <c:pt idx="1729">
                  <c:v>72.472200000000001</c:v>
                </c:pt>
                <c:pt idx="1730">
                  <c:v>72.502499999999998</c:v>
                </c:pt>
                <c:pt idx="1731">
                  <c:v>72.532899999999998</c:v>
                </c:pt>
                <c:pt idx="1732">
                  <c:v>72.563199999999995</c:v>
                </c:pt>
                <c:pt idx="1733">
                  <c:v>72.593599999999995</c:v>
                </c:pt>
                <c:pt idx="1734">
                  <c:v>72.623900000000006</c:v>
                </c:pt>
                <c:pt idx="1735">
                  <c:v>72.654300000000006</c:v>
                </c:pt>
                <c:pt idx="1736">
                  <c:v>72.684600000000003</c:v>
                </c:pt>
                <c:pt idx="1737">
                  <c:v>72.715000000000003</c:v>
                </c:pt>
                <c:pt idx="1738">
                  <c:v>72.7453</c:v>
                </c:pt>
                <c:pt idx="1739">
                  <c:v>72.775599999999997</c:v>
                </c:pt>
                <c:pt idx="1740">
                  <c:v>72.805999999999997</c:v>
                </c:pt>
                <c:pt idx="1741">
                  <c:v>72.836299999999994</c:v>
                </c:pt>
                <c:pt idx="1742">
                  <c:v>72.866699999999994</c:v>
                </c:pt>
                <c:pt idx="1743">
                  <c:v>72.897000000000006</c:v>
                </c:pt>
                <c:pt idx="1744">
                  <c:v>72.927400000000006</c:v>
                </c:pt>
                <c:pt idx="1745">
                  <c:v>72.957700000000003</c:v>
                </c:pt>
                <c:pt idx="1746">
                  <c:v>72.988100000000003</c:v>
                </c:pt>
                <c:pt idx="1747">
                  <c:v>73.0184</c:v>
                </c:pt>
                <c:pt idx="1748">
                  <c:v>73.0488</c:v>
                </c:pt>
                <c:pt idx="1749">
                  <c:v>73.079099999999997</c:v>
                </c:pt>
                <c:pt idx="1750">
                  <c:v>73.109499999999997</c:v>
                </c:pt>
                <c:pt idx="1751">
                  <c:v>73.139799999999994</c:v>
                </c:pt>
                <c:pt idx="1752">
                  <c:v>73.170199999999994</c:v>
                </c:pt>
                <c:pt idx="1753">
                  <c:v>73.200500000000005</c:v>
                </c:pt>
                <c:pt idx="1754">
                  <c:v>73.230900000000005</c:v>
                </c:pt>
                <c:pt idx="1755">
                  <c:v>73.261200000000002</c:v>
                </c:pt>
                <c:pt idx="1756">
                  <c:v>73.291600000000003</c:v>
                </c:pt>
                <c:pt idx="1757">
                  <c:v>73.321899999999999</c:v>
                </c:pt>
                <c:pt idx="1758">
                  <c:v>73.352199999999996</c:v>
                </c:pt>
                <c:pt idx="1759">
                  <c:v>73.382599999999996</c:v>
                </c:pt>
                <c:pt idx="1760">
                  <c:v>73.412899999999993</c:v>
                </c:pt>
                <c:pt idx="1761">
                  <c:v>73.443299999999994</c:v>
                </c:pt>
                <c:pt idx="1762">
                  <c:v>73.473600000000005</c:v>
                </c:pt>
                <c:pt idx="1763">
                  <c:v>73.504000000000005</c:v>
                </c:pt>
                <c:pt idx="1764">
                  <c:v>73.534300000000002</c:v>
                </c:pt>
                <c:pt idx="1765">
                  <c:v>73.564700000000002</c:v>
                </c:pt>
                <c:pt idx="1766">
                  <c:v>73.594999999999999</c:v>
                </c:pt>
                <c:pt idx="1767">
                  <c:v>73.625399999999999</c:v>
                </c:pt>
                <c:pt idx="1768">
                  <c:v>73.655699999999996</c:v>
                </c:pt>
                <c:pt idx="1769">
                  <c:v>73.686099999999996</c:v>
                </c:pt>
                <c:pt idx="1770">
                  <c:v>73.716399999999993</c:v>
                </c:pt>
                <c:pt idx="1771">
                  <c:v>73.746799999999993</c:v>
                </c:pt>
                <c:pt idx="1772">
                  <c:v>73.777100000000004</c:v>
                </c:pt>
                <c:pt idx="1773">
                  <c:v>73.807500000000005</c:v>
                </c:pt>
                <c:pt idx="1774">
                  <c:v>73.837800000000001</c:v>
                </c:pt>
                <c:pt idx="1775">
                  <c:v>73.868099999999998</c:v>
                </c:pt>
                <c:pt idx="1776">
                  <c:v>73.898499999999999</c:v>
                </c:pt>
                <c:pt idx="1777">
                  <c:v>73.928799999999995</c:v>
                </c:pt>
                <c:pt idx="1778">
                  <c:v>73.959199999999996</c:v>
                </c:pt>
                <c:pt idx="1779">
                  <c:v>73.989500000000007</c:v>
                </c:pt>
                <c:pt idx="1780">
                  <c:v>74.019900000000007</c:v>
                </c:pt>
                <c:pt idx="1781">
                  <c:v>74.050200000000004</c:v>
                </c:pt>
                <c:pt idx="1782">
                  <c:v>74.080600000000004</c:v>
                </c:pt>
                <c:pt idx="1783">
                  <c:v>74.110900000000001</c:v>
                </c:pt>
                <c:pt idx="1784">
                  <c:v>74.141300000000001</c:v>
                </c:pt>
                <c:pt idx="1785">
                  <c:v>74.171599999999998</c:v>
                </c:pt>
                <c:pt idx="1786">
                  <c:v>74.201999999999998</c:v>
                </c:pt>
                <c:pt idx="1787">
                  <c:v>74.232299999999995</c:v>
                </c:pt>
                <c:pt idx="1788">
                  <c:v>74.262699999999995</c:v>
                </c:pt>
                <c:pt idx="1789">
                  <c:v>74.293000000000006</c:v>
                </c:pt>
                <c:pt idx="1790">
                  <c:v>74.323400000000007</c:v>
                </c:pt>
                <c:pt idx="1791">
                  <c:v>74.353700000000003</c:v>
                </c:pt>
                <c:pt idx="1792">
                  <c:v>74.384100000000004</c:v>
                </c:pt>
                <c:pt idx="1793">
                  <c:v>74.414400000000001</c:v>
                </c:pt>
                <c:pt idx="1794">
                  <c:v>74.444699999999997</c:v>
                </c:pt>
                <c:pt idx="1795">
                  <c:v>74.475099999999998</c:v>
                </c:pt>
                <c:pt idx="1796">
                  <c:v>74.505399999999995</c:v>
                </c:pt>
                <c:pt idx="1797">
                  <c:v>74.535799999999995</c:v>
                </c:pt>
                <c:pt idx="1798">
                  <c:v>74.566100000000006</c:v>
                </c:pt>
                <c:pt idx="1799">
                  <c:v>74.596500000000006</c:v>
                </c:pt>
                <c:pt idx="1800">
                  <c:v>74.626800000000003</c:v>
                </c:pt>
                <c:pt idx="1801">
                  <c:v>74.657200000000003</c:v>
                </c:pt>
                <c:pt idx="1802">
                  <c:v>74.6875</c:v>
                </c:pt>
                <c:pt idx="1803">
                  <c:v>74.7179</c:v>
                </c:pt>
                <c:pt idx="1804">
                  <c:v>74.748199999999997</c:v>
                </c:pt>
                <c:pt idx="1805">
                  <c:v>74.778599999999997</c:v>
                </c:pt>
                <c:pt idx="1806">
                  <c:v>74.808899999999994</c:v>
                </c:pt>
                <c:pt idx="1807">
                  <c:v>74.839299999999994</c:v>
                </c:pt>
                <c:pt idx="1808">
                  <c:v>74.869600000000005</c:v>
                </c:pt>
                <c:pt idx="1809">
                  <c:v>74.900000000000006</c:v>
                </c:pt>
                <c:pt idx="1810">
                  <c:v>74.930300000000003</c:v>
                </c:pt>
                <c:pt idx="1811">
                  <c:v>74.960700000000003</c:v>
                </c:pt>
                <c:pt idx="1812">
                  <c:v>74.991</c:v>
                </c:pt>
                <c:pt idx="1813">
                  <c:v>75.021299999999997</c:v>
                </c:pt>
                <c:pt idx="1814">
                  <c:v>75.051699999999997</c:v>
                </c:pt>
                <c:pt idx="1815">
                  <c:v>75.081999999999994</c:v>
                </c:pt>
                <c:pt idx="1816">
                  <c:v>75.112399999999994</c:v>
                </c:pt>
                <c:pt idx="1817">
                  <c:v>75.142700000000005</c:v>
                </c:pt>
                <c:pt idx="1818">
                  <c:v>75.173100000000005</c:v>
                </c:pt>
                <c:pt idx="1819">
                  <c:v>75.203400000000002</c:v>
                </c:pt>
                <c:pt idx="1820">
                  <c:v>75.233800000000002</c:v>
                </c:pt>
                <c:pt idx="1821">
                  <c:v>75.264099999999999</c:v>
                </c:pt>
                <c:pt idx="1822">
                  <c:v>75.294499999999999</c:v>
                </c:pt>
                <c:pt idx="1823">
                  <c:v>75.324799999999996</c:v>
                </c:pt>
                <c:pt idx="1824">
                  <c:v>75.355199999999996</c:v>
                </c:pt>
                <c:pt idx="1825">
                  <c:v>75.385499999999993</c:v>
                </c:pt>
                <c:pt idx="1826">
                  <c:v>75.415899999999993</c:v>
                </c:pt>
                <c:pt idx="1827">
                  <c:v>75.446200000000005</c:v>
                </c:pt>
                <c:pt idx="1828">
                  <c:v>75.476600000000005</c:v>
                </c:pt>
                <c:pt idx="1829">
                  <c:v>75.506900000000002</c:v>
                </c:pt>
                <c:pt idx="1830">
                  <c:v>75.537300000000002</c:v>
                </c:pt>
                <c:pt idx="1831">
                  <c:v>75.567599999999999</c:v>
                </c:pt>
                <c:pt idx="1832">
                  <c:v>75.597899999999996</c:v>
                </c:pt>
                <c:pt idx="1833">
                  <c:v>75.628299999999996</c:v>
                </c:pt>
                <c:pt idx="1834">
                  <c:v>75.658600000000007</c:v>
                </c:pt>
                <c:pt idx="1835">
                  <c:v>75.688999999999993</c:v>
                </c:pt>
                <c:pt idx="1836">
                  <c:v>75.719300000000004</c:v>
                </c:pt>
                <c:pt idx="1837">
                  <c:v>75.749700000000004</c:v>
                </c:pt>
                <c:pt idx="1838">
                  <c:v>75.78</c:v>
                </c:pt>
                <c:pt idx="1839">
                  <c:v>75.810400000000001</c:v>
                </c:pt>
                <c:pt idx="1840">
                  <c:v>75.840699999999998</c:v>
                </c:pt>
                <c:pt idx="1841">
                  <c:v>75.871099999999998</c:v>
                </c:pt>
                <c:pt idx="1842">
                  <c:v>75.901399999999995</c:v>
                </c:pt>
                <c:pt idx="1843">
                  <c:v>75.931799999999996</c:v>
                </c:pt>
                <c:pt idx="1844">
                  <c:v>75.962100000000007</c:v>
                </c:pt>
                <c:pt idx="1845">
                  <c:v>75.992500000000007</c:v>
                </c:pt>
                <c:pt idx="1846">
                  <c:v>76.022800000000004</c:v>
                </c:pt>
                <c:pt idx="1847">
                  <c:v>76.053200000000004</c:v>
                </c:pt>
                <c:pt idx="1848">
                  <c:v>76.083500000000001</c:v>
                </c:pt>
                <c:pt idx="1849">
                  <c:v>76.113799999999998</c:v>
                </c:pt>
                <c:pt idx="1850">
                  <c:v>76.144199999999998</c:v>
                </c:pt>
                <c:pt idx="1851">
                  <c:v>76.174499999999995</c:v>
                </c:pt>
                <c:pt idx="1852">
                  <c:v>76.204899999999995</c:v>
                </c:pt>
                <c:pt idx="1853">
                  <c:v>76.235200000000006</c:v>
                </c:pt>
                <c:pt idx="1854">
                  <c:v>76.265600000000006</c:v>
                </c:pt>
                <c:pt idx="1855">
                  <c:v>76.295900000000003</c:v>
                </c:pt>
                <c:pt idx="1856">
                  <c:v>76.326300000000003</c:v>
                </c:pt>
                <c:pt idx="1857">
                  <c:v>76.3566</c:v>
                </c:pt>
                <c:pt idx="1858">
                  <c:v>76.387</c:v>
                </c:pt>
                <c:pt idx="1859">
                  <c:v>76.417299999999997</c:v>
                </c:pt>
                <c:pt idx="1860">
                  <c:v>76.447699999999998</c:v>
                </c:pt>
                <c:pt idx="1861">
                  <c:v>76.477999999999994</c:v>
                </c:pt>
                <c:pt idx="1862">
                  <c:v>76.508399999999995</c:v>
                </c:pt>
                <c:pt idx="1863">
                  <c:v>76.538700000000006</c:v>
                </c:pt>
                <c:pt idx="1864">
                  <c:v>76.569100000000006</c:v>
                </c:pt>
                <c:pt idx="1865">
                  <c:v>76.599400000000003</c:v>
                </c:pt>
                <c:pt idx="1866">
                  <c:v>76.629800000000003</c:v>
                </c:pt>
                <c:pt idx="1867">
                  <c:v>76.6601</c:v>
                </c:pt>
                <c:pt idx="1868">
                  <c:v>76.690399999999997</c:v>
                </c:pt>
                <c:pt idx="1869">
                  <c:v>76.720799999999997</c:v>
                </c:pt>
                <c:pt idx="1870">
                  <c:v>76.751099999999994</c:v>
                </c:pt>
                <c:pt idx="1871">
                  <c:v>76.781499999999994</c:v>
                </c:pt>
                <c:pt idx="1872">
                  <c:v>76.811800000000005</c:v>
                </c:pt>
                <c:pt idx="1873">
                  <c:v>76.842200000000005</c:v>
                </c:pt>
                <c:pt idx="1874">
                  <c:v>76.872500000000002</c:v>
                </c:pt>
                <c:pt idx="1875">
                  <c:v>76.902900000000002</c:v>
                </c:pt>
                <c:pt idx="1876">
                  <c:v>76.933199999999999</c:v>
                </c:pt>
                <c:pt idx="1877">
                  <c:v>76.9636</c:v>
                </c:pt>
                <c:pt idx="1878">
                  <c:v>76.993899999999996</c:v>
                </c:pt>
                <c:pt idx="1879">
                  <c:v>77.024299999999997</c:v>
                </c:pt>
                <c:pt idx="1880">
                  <c:v>77.054599999999994</c:v>
                </c:pt>
                <c:pt idx="1881">
                  <c:v>77.084999999999994</c:v>
                </c:pt>
                <c:pt idx="1882">
                  <c:v>77.115300000000005</c:v>
                </c:pt>
                <c:pt idx="1883">
                  <c:v>77.145700000000005</c:v>
                </c:pt>
                <c:pt idx="1884">
                  <c:v>77.176000000000002</c:v>
                </c:pt>
                <c:pt idx="1885">
                  <c:v>77.206400000000002</c:v>
                </c:pt>
                <c:pt idx="1886">
                  <c:v>77.236699999999999</c:v>
                </c:pt>
                <c:pt idx="1887">
                  <c:v>77.266999999999996</c:v>
                </c:pt>
                <c:pt idx="1888">
                  <c:v>77.297399999999996</c:v>
                </c:pt>
                <c:pt idx="1889">
                  <c:v>77.327699999999993</c:v>
                </c:pt>
                <c:pt idx="1890">
                  <c:v>77.358099999999993</c:v>
                </c:pt>
                <c:pt idx="1891">
                  <c:v>77.388400000000004</c:v>
                </c:pt>
                <c:pt idx="1892">
                  <c:v>77.418800000000005</c:v>
                </c:pt>
                <c:pt idx="1893">
                  <c:v>77.449100000000001</c:v>
                </c:pt>
                <c:pt idx="1894">
                  <c:v>77.479500000000002</c:v>
                </c:pt>
                <c:pt idx="1895">
                  <c:v>77.509799999999998</c:v>
                </c:pt>
                <c:pt idx="1896">
                  <c:v>77.540199999999999</c:v>
                </c:pt>
                <c:pt idx="1897">
                  <c:v>77.570499999999996</c:v>
                </c:pt>
                <c:pt idx="1898">
                  <c:v>77.600899999999996</c:v>
                </c:pt>
                <c:pt idx="1899">
                  <c:v>77.631200000000007</c:v>
                </c:pt>
                <c:pt idx="1900">
                  <c:v>77.661600000000007</c:v>
                </c:pt>
                <c:pt idx="1901">
                  <c:v>77.691900000000004</c:v>
                </c:pt>
                <c:pt idx="1902">
                  <c:v>77.722300000000004</c:v>
                </c:pt>
                <c:pt idx="1903">
                  <c:v>77.752600000000001</c:v>
                </c:pt>
                <c:pt idx="1904">
                  <c:v>77.782899999999998</c:v>
                </c:pt>
                <c:pt idx="1905">
                  <c:v>77.813299999999998</c:v>
                </c:pt>
                <c:pt idx="1906">
                  <c:v>77.843599999999995</c:v>
                </c:pt>
                <c:pt idx="1907">
                  <c:v>77.873999999999995</c:v>
                </c:pt>
                <c:pt idx="1908">
                  <c:v>77.904300000000006</c:v>
                </c:pt>
                <c:pt idx="1909">
                  <c:v>77.934700000000007</c:v>
                </c:pt>
                <c:pt idx="1910">
                  <c:v>77.965000000000003</c:v>
                </c:pt>
                <c:pt idx="1911">
                  <c:v>77.995400000000004</c:v>
                </c:pt>
                <c:pt idx="1912">
                  <c:v>78.025700000000001</c:v>
                </c:pt>
                <c:pt idx="1913">
                  <c:v>78.056100000000001</c:v>
                </c:pt>
                <c:pt idx="1914">
                  <c:v>78.086399999999998</c:v>
                </c:pt>
                <c:pt idx="1915">
                  <c:v>78.116799999999998</c:v>
                </c:pt>
                <c:pt idx="1916">
                  <c:v>78.147099999999995</c:v>
                </c:pt>
                <c:pt idx="1917">
                  <c:v>78.177499999999995</c:v>
                </c:pt>
                <c:pt idx="1918">
                  <c:v>78.207800000000006</c:v>
                </c:pt>
                <c:pt idx="1919">
                  <c:v>78.238200000000006</c:v>
                </c:pt>
                <c:pt idx="1920">
                  <c:v>78.268500000000003</c:v>
                </c:pt>
                <c:pt idx="1921">
                  <c:v>78.298900000000003</c:v>
                </c:pt>
                <c:pt idx="1922">
                  <c:v>78.3292</c:v>
                </c:pt>
                <c:pt idx="1923">
                  <c:v>78.359499999999997</c:v>
                </c:pt>
                <c:pt idx="1924">
                  <c:v>78.389899999999997</c:v>
                </c:pt>
                <c:pt idx="1925">
                  <c:v>78.420199999999994</c:v>
                </c:pt>
                <c:pt idx="1926">
                  <c:v>78.450599999999994</c:v>
                </c:pt>
                <c:pt idx="1927">
                  <c:v>78.480900000000005</c:v>
                </c:pt>
                <c:pt idx="1928">
                  <c:v>78.511300000000006</c:v>
                </c:pt>
                <c:pt idx="1929">
                  <c:v>78.541600000000003</c:v>
                </c:pt>
                <c:pt idx="1930">
                  <c:v>78.572000000000003</c:v>
                </c:pt>
                <c:pt idx="1931">
                  <c:v>78.6023</c:v>
                </c:pt>
                <c:pt idx="1932">
                  <c:v>78.6327</c:v>
                </c:pt>
                <c:pt idx="1933">
                  <c:v>78.662999999999997</c:v>
                </c:pt>
                <c:pt idx="1934">
                  <c:v>78.693399999999997</c:v>
                </c:pt>
                <c:pt idx="1935">
                  <c:v>78.723699999999994</c:v>
                </c:pt>
                <c:pt idx="1936">
                  <c:v>78.754099999999994</c:v>
                </c:pt>
                <c:pt idx="1937">
                  <c:v>78.784400000000005</c:v>
                </c:pt>
                <c:pt idx="1938">
                  <c:v>78.814800000000005</c:v>
                </c:pt>
                <c:pt idx="1939">
                  <c:v>78.845100000000002</c:v>
                </c:pt>
                <c:pt idx="1940">
                  <c:v>78.875500000000002</c:v>
                </c:pt>
                <c:pt idx="1941">
                  <c:v>78.905799999999999</c:v>
                </c:pt>
                <c:pt idx="1942">
                  <c:v>78.936099999999996</c:v>
                </c:pt>
                <c:pt idx="1943">
                  <c:v>78.966499999999996</c:v>
                </c:pt>
                <c:pt idx="1944">
                  <c:v>78.996799999999993</c:v>
                </c:pt>
                <c:pt idx="1945">
                  <c:v>79.027199999999993</c:v>
                </c:pt>
                <c:pt idx="1946">
                  <c:v>79.057500000000005</c:v>
                </c:pt>
                <c:pt idx="1947">
                  <c:v>79.087900000000005</c:v>
                </c:pt>
                <c:pt idx="1948">
                  <c:v>79.118200000000002</c:v>
                </c:pt>
                <c:pt idx="1949">
                  <c:v>79.148600000000002</c:v>
                </c:pt>
                <c:pt idx="1950">
                  <c:v>79.178899999999999</c:v>
                </c:pt>
                <c:pt idx="1951">
                  <c:v>79.209299999999999</c:v>
                </c:pt>
                <c:pt idx="1952">
                  <c:v>79.239599999999996</c:v>
                </c:pt>
                <c:pt idx="1953">
                  <c:v>79.27</c:v>
                </c:pt>
                <c:pt idx="1954">
                  <c:v>79.300299999999993</c:v>
                </c:pt>
                <c:pt idx="1955">
                  <c:v>79.330699999999993</c:v>
                </c:pt>
                <c:pt idx="1956">
                  <c:v>79.361000000000004</c:v>
                </c:pt>
                <c:pt idx="1957">
                  <c:v>79.391400000000004</c:v>
                </c:pt>
                <c:pt idx="1958">
                  <c:v>79.421700000000001</c:v>
                </c:pt>
                <c:pt idx="1959">
                  <c:v>79.451999999999998</c:v>
                </c:pt>
                <c:pt idx="1960">
                  <c:v>79.482399999999998</c:v>
                </c:pt>
                <c:pt idx="1961">
                  <c:v>79.512699999999995</c:v>
                </c:pt>
                <c:pt idx="1962">
                  <c:v>79.543099999999995</c:v>
                </c:pt>
                <c:pt idx="1963">
                  <c:v>79.573400000000007</c:v>
                </c:pt>
                <c:pt idx="1964">
                  <c:v>79.603800000000007</c:v>
                </c:pt>
                <c:pt idx="1965">
                  <c:v>79.634100000000004</c:v>
                </c:pt>
                <c:pt idx="1966">
                  <c:v>79.664500000000004</c:v>
                </c:pt>
                <c:pt idx="1967">
                  <c:v>79.694800000000001</c:v>
                </c:pt>
                <c:pt idx="1968">
                  <c:v>79.725200000000001</c:v>
                </c:pt>
                <c:pt idx="1969">
                  <c:v>79.755499999999998</c:v>
                </c:pt>
                <c:pt idx="1970">
                  <c:v>79.785899999999998</c:v>
                </c:pt>
                <c:pt idx="1971">
                  <c:v>79.816199999999995</c:v>
                </c:pt>
                <c:pt idx="1972">
                  <c:v>79.846599999999995</c:v>
                </c:pt>
                <c:pt idx="1973">
                  <c:v>79.876900000000006</c:v>
                </c:pt>
                <c:pt idx="1974">
                  <c:v>79.907300000000006</c:v>
                </c:pt>
                <c:pt idx="1975">
                  <c:v>79.937600000000003</c:v>
                </c:pt>
                <c:pt idx="1976">
                  <c:v>79.968000000000004</c:v>
                </c:pt>
                <c:pt idx="1977">
                  <c:v>79.9983</c:v>
                </c:pt>
              </c:numCache>
            </c:numRef>
          </c:xVal>
          <c:yVal>
            <c:numRef>
              <c:f>Foglio1!$G:$G</c:f>
              <c:numCache>
                <c:formatCode>General</c:formatCode>
                <c:ptCount val="1048576"/>
                <c:pt idx="0">
                  <c:v>3049</c:v>
                </c:pt>
                <c:pt idx="1">
                  <c:v>3063</c:v>
                </c:pt>
                <c:pt idx="2">
                  <c:v>3044</c:v>
                </c:pt>
                <c:pt idx="3">
                  <c:v>3036</c:v>
                </c:pt>
                <c:pt idx="4">
                  <c:v>3036</c:v>
                </c:pt>
                <c:pt idx="5">
                  <c:v>3052</c:v>
                </c:pt>
                <c:pt idx="6">
                  <c:v>3045</c:v>
                </c:pt>
                <c:pt idx="7">
                  <c:v>3053</c:v>
                </c:pt>
                <c:pt idx="8">
                  <c:v>3039</c:v>
                </c:pt>
                <c:pt idx="9">
                  <c:v>3043</c:v>
                </c:pt>
                <c:pt idx="10">
                  <c:v>3035</c:v>
                </c:pt>
                <c:pt idx="11">
                  <c:v>3046</c:v>
                </c:pt>
                <c:pt idx="12">
                  <c:v>3036</c:v>
                </c:pt>
                <c:pt idx="13">
                  <c:v>3036</c:v>
                </c:pt>
                <c:pt idx="14">
                  <c:v>3045</c:v>
                </c:pt>
                <c:pt idx="15">
                  <c:v>3049</c:v>
                </c:pt>
                <c:pt idx="16">
                  <c:v>3050</c:v>
                </c:pt>
                <c:pt idx="17">
                  <c:v>3056</c:v>
                </c:pt>
                <c:pt idx="18">
                  <c:v>3037</c:v>
                </c:pt>
                <c:pt idx="19">
                  <c:v>3036</c:v>
                </c:pt>
                <c:pt idx="20">
                  <c:v>3054</c:v>
                </c:pt>
                <c:pt idx="21">
                  <c:v>3039</c:v>
                </c:pt>
                <c:pt idx="22">
                  <c:v>3044</c:v>
                </c:pt>
                <c:pt idx="23">
                  <c:v>3056</c:v>
                </c:pt>
                <c:pt idx="24">
                  <c:v>3038</c:v>
                </c:pt>
                <c:pt idx="25">
                  <c:v>3063</c:v>
                </c:pt>
                <c:pt idx="26">
                  <c:v>3044</c:v>
                </c:pt>
                <c:pt idx="27">
                  <c:v>3051</c:v>
                </c:pt>
                <c:pt idx="28">
                  <c:v>3039</c:v>
                </c:pt>
                <c:pt idx="29">
                  <c:v>3039</c:v>
                </c:pt>
                <c:pt idx="30">
                  <c:v>3040</c:v>
                </c:pt>
                <c:pt idx="31">
                  <c:v>3044</c:v>
                </c:pt>
                <c:pt idx="32">
                  <c:v>3051</c:v>
                </c:pt>
                <c:pt idx="33">
                  <c:v>3034</c:v>
                </c:pt>
                <c:pt idx="34">
                  <c:v>3063</c:v>
                </c:pt>
                <c:pt idx="35">
                  <c:v>3049</c:v>
                </c:pt>
                <c:pt idx="36">
                  <c:v>3037</c:v>
                </c:pt>
                <c:pt idx="37">
                  <c:v>3039</c:v>
                </c:pt>
                <c:pt idx="38">
                  <c:v>3038</c:v>
                </c:pt>
                <c:pt idx="39">
                  <c:v>3054</c:v>
                </c:pt>
                <c:pt idx="40">
                  <c:v>3047</c:v>
                </c:pt>
                <c:pt idx="41">
                  <c:v>3029</c:v>
                </c:pt>
                <c:pt idx="42">
                  <c:v>3043</c:v>
                </c:pt>
                <c:pt idx="43">
                  <c:v>3046</c:v>
                </c:pt>
                <c:pt idx="44">
                  <c:v>3045</c:v>
                </c:pt>
                <c:pt idx="45">
                  <c:v>3046</c:v>
                </c:pt>
                <c:pt idx="46">
                  <c:v>3041</c:v>
                </c:pt>
                <c:pt idx="47">
                  <c:v>3039</c:v>
                </c:pt>
                <c:pt idx="48">
                  <c:v>3041</c:v>
                </c:pt>
                <c:pt idx="49">
                  <c:v>3041</c:v>
                </c:pt>
                <c:pt idx="50">
                  <c:v>3047</c:v>
                </c:pt>
                <c:pt idx="51">
                  <c:v>3043</c:v>
                </c:pt>
                <c:pt idx="52">
                  <c:v>3046</c:v>
                </c:pt>
                <c:pt idx="53">
                  <c:v>3069</c:v>
                </c:pt>
                <c:pt idx="54">
                  <c:v>3037</c:v>
                </c:pt>
                <c:pt idx="55">
                  <c:v>3040</c:v>
                </c:pt>
                <c:pt idx="56">
                  <c:v>3046</c:v>
                </c:pt>
                <c:pt idx="57">
                  <c:v>3031</c:v>
                </c:pt>
                <c:pt idx="58">
                  <c:v>3042</c:v>
                </c:pt>
                <c:pt idx="59">
                  <c:v>3047</c:v>
                </c:pt>
                <c:pt idx="60">
                  <c:v>3048</c:v>
                </c:pt>
                <c:pt idx="61">
                  <c:v>3037</c:v>
                </c:pt>
                <c:pt idx="62">
                  <c:v>3052</c:v>
                </c:pt>
                <c:pt idx="63">
                  <c:v>3053</c:v>
                </c:pt>
                <c:pt idx="64">
                  <c:v>3039</c:v>
                </c:pt>
                <c:pt idx="65">
                  <c:v>3052</c:v>
                </c:pt>
                <c:pt idx="66">
                  <c:v>3045</c:v>
                </c:pt>
                <c:pt idx="67">
                  <c:v>3042</c:v>
                </c:pt>
                <c:pt idx="68">
                  <c:v>3038</c:v>
                </c:pt>
                <c:pt idx="69">
                  <c:v>3040</c:v>
                </c:pt>
                <c:pt idx="70">
                  <c:v>3044</c:v>
                </c:pt>
                <c:pt idx="71">
                  <c:v>3042</c:v>
                </c:pt>
                <c:pt idx="72">
                  <c:v>3054</c:v>
                </c:pt>
                <c:pt idx="73">
                  <c:v>3042</c:v>
                </c:pt>
                <c:pt idx="74">
                  <c:v>3042</c:v>
                </c:pt>
                <c:pt idx="75">
                  <c:v>3037</c:v>
                </c:pt>
                <c:pt idx="76">
                  <c:v>3050</c:v>
                </c:pt>
                <c:pt idx="77">
                  <c:v>3051</c:v>
                </c:pt>
                <c:pt idx="78">
                  <c:v>3048</c:v>
                </c:pt>
                <c:pt idx="79">
                  <c:v>3044</c:v>
                </c:pt>
                <c:pt idx="80">
                  <c:v>3042</c:v>
                </c:pt>
                <c:pt idx="81">
                  <c:v>3040</c:v>
                </c:pt>
                <c:pt idx="82">
                  <c:v>3042</c:v>
                </c:pt>
                <c:pt idx="83">
                  <c:v>3032</c:v>
                </c:pt>
                <c:pt idx="84">
                  <c:v>3051</c:v>
                </c:pt>
                <c:pt idx="85">
                  <c:v>3057</c:v>
                </c:pt>
                <c:pt idx="86">
                  <c:v>3028</c:v>
                </c:pt>
                <c:pt idx="87">
                  <c:v>3061</c:v>
                </c:pt>
                <c:pt idx="88">
                  <c:v>3031</c:v>
                </c:pt>
                <c:pt idx="89">
                  <c:v>3035</c:v>
                </c:pt>
                <c:pt idx="90">
                  <c:v>3057</c:v>
                </c:pt>
                <c:pt idx="91">
                  <c:v>3048</c:v>
                </c:pt>
                <c:pt idx="92">
                  <c:v>3037</c:v>
                </c:pt>
                <c:pt idx="93">
                  <c:v>3053</c:v>
                </c:pt>
                <c:pt idx="94">
                  <c:v>3051</c:v>
                </c:pt>
                <c:pt idx="95">
                  <c:v>3043</c:v>
                </c:pt>
                <c:pt idx="96">
                  <c:v>3040</c:v>
                </c:pt>
                <c:pt idx="97">
                  <c:v>3053</c:v>
                </c:pt>
                <c:pt idx="98">
                  <c:v>3047</c:v>
                </c:pt>
                <c:pt idx="99">
                  <c:v>3053</c:v>
                </c:pt>
                <c:pt idx="100">
                  <c:v>3047</c:v>
                </c:pt>
                <c:pt idx="101">
                  <c:v>3055</c:v>
                </c:pt>
                <c:pt idx="102">
                  <c:v>3045</c:v>
                </c:pt>
                <c:pt idx="103">
                  <c:v>3050</c:v>
                </c:pt>
                <c:pt idx="104">
                  <c:v>3056</c:v>
                </c:pt>
                <c:pt idx="105">
                  <c:v>3030</c:v>
                </c:pt>
                <c:pt idx="106">
                  <c:v>3040</c:v>
                </c:pt>
                <c:pt idx="107">
                  <c:v>3049</c:v>
                </c:pt>
                <c:pt idx="108">
                  <c:v>3038</c:v>
                </c:pt>
                <c:pt idx="109">
                  <c:v>3037</c:v>
                </c:pt>
                <c:pt idx="110">
                  <c:v>3036</c:v>
                </c:pt>
                <c:pt idx="111">
                  <c:v>3039</c:v>
                </c:pt>
                <c:pt idx="112">
                  <c:v>3050</c:v>
                </c:pt>
                <c:pt idx="113">
                  <c:v>3032</c:v>
                </c:pt>
                <c:pt idx="114">
                  <c:v>3040</c:v>
                </c:pt>
                <c:pt idx="115">
                  <c:v>3040</c:v>
                </c:pt>
                <c:pt idx="116">
                  <c:v>3044</c:v>
                </c:pt>
                <c:pt idx="117">
                  <c:v>3036</c:v>
                </c:pt>
                <c:pt idx="118">
                  <c:v>3046</c:v>
                </c:pt>
                <c:pt idx="119">
                  <c:v>3037</c:v>
                </c:pt>
                <c:pt idx="120">
                  <c:v>3052</c:v>
                </c:pt>
                <c:pt idx="121">
                  <c:v>3050</c:v>
                </c:pt>
                <c:pt idx="122">
                  <c:v>3061</c:v>
                </c:pt>
                <c:pt idx="123">
                  <c:v>3037</c:v>
                </c:pt>
                <c:pt idx="124">
                  <c:v>3055</c:v>
                </c:pt>
                <c:pt idx="125">
                  <c:v>3054</c:v>
                </c:pt>
                <c:pt idx="126">
                  <c:v>3047</c:v>
                </c:pt>
                <c:pt idx="127">
                  <c:v>3057</c:v>
                </c:pt>
                <c:pt idx="128">
                  <c:v>3054</c:v>
                </c:pt>
                <c:pt idx="129">
                  <c:v>3057</c:v>
                </c:pt>
                <c:pt idx="130">
                  <c:v>3031</c:v>
                </c:pt>
                <c:pt idx="131">
                  <c:v>3044</c:v>
                </c:pt>
                <c:pt idx="132">
                  <c:v>3057</c:v>
                </c:pt>
                <c:pt idx="133">
                  <c:v>3045</c:v>
                </c:pt>
                <c:pt idx="134">
                  <c:v>3066</c:v>
                </c:pt>
                <c:pt idx="135">
                  <c:v>3054</c:v>
                </c:pt>
                <c:pt idx="136">
                  <c:v>3059</c:v>
                </c:pt>
                <c:pt idx="137">
                  <c:v>3042</c:v>
                </c:pt>
                <c:pt idx="138">
                  <c:v>3043</c:v>
                </c:pt>
                <c:pt idx="139">
                  <c:v>3051</c:v>
                </c:pt>
                <c:pt idx="140">
                  <c:v>3043</c:v>
                </c:pt>
                <c:pt idx="141">
                  <c:v>3055</c:v>
                </c:pt>
                <c:pt idx="142">
                  <c:v>3041</c:v>
                </c:pt>
                <c:pt idx="143">
                  <c:v>3048</c:v>
                </c:pt>
                <c:pt idx="144">
                  <c:v>3047</c:v>
                </c:pt>
                <c:pt idx="145">
                  <c:v>3048</c:v>
                </c:pt>
                <c:pt idx="146">
                  <c:v>3036</c:v>
                </c:pt>
                <c:pt idx="147">
                  <c:v>3049</c:v>
                </c:pt>
                <c:pt idx="148">
                  <c:v>3055</c:v>
                </c:pt>
                <c:pt idx="149">
                  <c:v>3048</c:v>
                </c:pt>
                <c:pt idx="150">
                  <c:v>3052</c:v>
                </c:pt>
                <c:pt idx="151">
                  <c:v>3051</c:v>
                </c:pt>
                <c:pt idx="152">
                  <c:v>3043</c:v>
                </c:pt>
                <c:pt idx="153">
                  <c:v>3066</c:v>
                </c:pt>
                <c:pt idx="154">
                  <c:v>3044</c:v>
                </c:pt>
                <c:pt idx="155">
                  <c:v>3046</c:v>
                </c:pt>
                <c:pt idx="156">
                  <c:v>3056</c:v>
                </c:pt>
                <c:pt idx="157">
                  <c:v>3049</c:v>
                </c:pt>
                <c:pt idx="158">
                  <c:v>3050</c:v>
                </c:pt>
                <c:pt idx="159">
                  <c:v>3082</c:v>
                </c:pt>
                <c:pt idx="160">
                  <c:v>3061</c:v>
                </c:pt>
                <c:pt idx="161">
                  <c:v>3063</c:v>
                </c:pt>
                <c:pt idx="162">
                  <c:v>3058</c:v>
                </c:pt>
                <c:pt idx="163">
                  <c:v>3049</c:v>
                </c:pt>
                <c:pt idx="164">
                  <c:v>3059</c:v>
                </c:pt>
                <c:pt idx="165">
                  <c:v>3048</c:v>
                </c:pt>
                <c:pt idx="166">
                  <c:v>3052</c:v>
                </c:pt>
                <c:pt idx="167">
                  <c:v>3050</c:v>
                </c:pt>
                <c:pt idx="168">
                  <c:v>3061</c:v>
                </c:pt>
                <c:pt idx="169">
                  <c:v>3054</c:v>
                </c:pt>
                <c:pt idx="170">
                  <c:v>3061</c:v>
                </c:pt>
                <c:pt idx="171">
                  <c:v>3064</c:v>
                </c:pt>
                <c:pt idx="172">
                  <c:v>3057</c:v>
                </c:pt>
                <c:pt idx="173">
                  <c:v>3046</c:v>
                </c:pt>
                <c:pt idx="174">
                  <c:v>3053</c:v>
                </c:pt>
                <c:pt idx="175">
                  <c:v>3062</c:v>
                </c:pt>
                <c:pt idx="176">
                  <c:v>3064</c:v>
                </c:pt>
                <c:pt idx="177">
                  <c:v>3054</c:v>
                </c:pt>
                <c:pt idx="178">
                  <c:v>3073</c:v>
                </c:pt>
                <c:pt idx="179">
                  <c:v>3062</c:v>
                </c:pt>
                <c:pt idx="180">
                  <c:v>3057</c:v>
                </c:pt>
                <c:pt idx="181">
                  <c:v>3064</c:v>
                </c:pt>
                <c:pt idx="182">
                  <c:v>3071</c:v>
                </c:pt>
                <c:pt idx="183">
                  <c:v>3056</c:v>
                </c:pt>
                <c:pt idx="184">
                  <c:v>3047</c:v>
                </c:pt>
                <c:pt idx="185">
                  <c:v>3066</c:v>
                </c:pt>
                <c:pt idx="186">
                  <c:v>3057</c:v>
                </c:pt>
                <c:pt idx="187">
                  <c:v>3062</c:v>
                </c:pt>
                <c:pt idx="188">
                  <c:v>3057</c:v>
                </c:pt>
                <c:pt idx="189">
                  <c:v>3066</c:v>
                </c:pt>
                <c:pt idx="190">
                  <c:v>3066</c:v>
                </c:pt>
                <c:pt idx="191">
                  <c:v>3059</c:v>
                </c:pt>
                <c:pt idx="192">
                  <c:v>3057</c:v>
                </c:pt>
                <c:pt idx="193">
                  <c:v>3068</c:v>
                </c:pt>
                <c:pt idx="194">
                  <c:v>3060</c:v>
                </c:pt>
                <c:pt idx="195">
                  <c:v>3066</c:v>
                </c:pt>
                <c:pt idx="196">
                  <c:v>3078</c:v>
                </c:pt>
                <c:pt idx="197">
                  <c:v>3085</c:v>
                </c:pt>
                <c:pt idx="198">
                  <c:v>3063</c:v>
                </c:pt>
                <c:pt idx="199">
                  <c:v>3088</c:v>
                </c:pt>
                <c:pt idx="200">
                  <c:v>3089</c:v>
                </c:pt>
                <c:pt idx="201">
                  <c:v>3070</c:v>
                </c:pt>
                <c:pt idx="202">
                  <c:v>3075</c:v>
                </c:pt>
                <c:pt idx="203">
                  <c:v>3084</c:v>
                </c:pt>
                <c:pt idx="204">
                  <c:v>3082</c:v>
                </c:pt>
                <c:pt idx="205">
                  <c:v>3075</c:v>
                </c:pt>
                <c:pt idx="206">
                  <c:v>3070</c:v>
                </c:pt>
                <c:pt idx="207">
                  <c:v>3070</c:v>
                </c:pt>
                <c:pt idx="208">
                  <c:v>3096</c:v>
                </c:pt>
                <c:pt idx="209">
                  <c:v>3072</c:v>
                </c:pt>
                <c:pt idx="210">
                  <c:v>3088</c:v>
                </c:pt>
                <c:pt idx="211">
                  <c:v>3077</c:v>
                </c:pt>
                <c:pt idx="212">
                  <c:v>3066</c:v>
                </c:pt>
                <c:pt idx="213">
                  <c:v>3078</c:v>
                </c:pt>
                <c:pt idx="214">
                  <c:v>3067</c:v>
                </c:pt>
                <c:pt idx="215">
                  <c:v>3088</c:v>
                </c:pt>
                <c:pt idx="216">
                  <c:v>3087</c:v>
                </c:pt>
                <c:pt idx="217">
                  <c:v>3079</c:v>
                </c:pt>
                <c:pt idx="218">
                  <c:v>3088</c:v>
                </c:pt>
                <c:pt idx="219">
                  <c:v>3096</c:v>
                </c:pt>
                <c:pt idx="220">
                  <c:v>3084</c:v>
                </c:pt>
                <c:pt idx="221">
                  <c:v>3122</c:v>
                </c:pt>
                <c:pt idx="222">
                  <c:v>3081</c:v>
                </c:pt>
                <c:pt idx="223">
                  <c:v>3106</c:v>
                </c:pt>
                <c:pt idx="224">
                  <c:v>3106</c:v>
                </c:pt>
                <c:pt idx="225">
                  <c:v>3111</c:v>
                </c:pt>
                <c:pt idx="226">
                  <c:v>3119</c:v>
                </c:pt>
                <c:pt idx="227">
                  <c:v>3104</c:v>
                </c:pt>
                <c:pt idx="228">
                  <c:v>3148</c:v>
                </c:pt>
                <c:pt idx="229">
                  <c:v>3158</c:v>
                </c:pt>
                <c:pt idx="230">
                  <c:v>3172</c:v>
                </c:pt>
                <c:pt idx="231">
                  <c:v>3164</c:v>
                </c:pt>
                <c:pt idx="232">
                  <c:v>3236</c:v>
                </c:pt>
                <c:pt idx="233">
                  <c:v>3262</c:v>
                </c:pt>
                <c:pt idx="234">
                  <c:v>3267</c:v>
                </c:pt>
                <c:pt idx="235">
                  <c:v>3314</c:v>
                </c:pt>
                <c:pt idx="236">
                  <c:v>3326</c:v>
                </c:pt>
                <c:pt idx="237">
                  <c:v>3400</c:v>
                </c:pt>
                <c:pt idx="238">
                  <c:v>3446</c:v>
                </c:pt>
                <c:pt idx="239">
                  <c:v>3535</c:v>
                </c:pt>
                <c:pt idx="240">
                  <c:v>3508</c:v>
                </c:pt>
                <c:pt idx="241">
                  <c:v>3500</c:v>
                </c:pt>
                <c:pt idx="242">
                  <c:v>3570</c:v>
                </c:pt>
                <c:pt idx="243">
                  <c:v>3505</c:v>
                </c:pt>
                <c:pt idx="244">
                  <c:v>3539</c:v>
                </c:pt>
                <c:pt idx="245">
                  <c:v>3481</c:v>
                </c:pt>
                <c:pt idx="246">
                  <c:v>3473</c:v>
                </c:pt>
                <c:pt idx="247">
                  <c:v>3464</c:v>
                </c:pt>
                <c:pt idx="248">
                  <c:v>3493</c:v>
                </c:pt>
                <c:pt idx="249">
                  <c:v>3463</c:v>
                </c:pt>
                <c:pt idx="250">
                  <c:v>3423</c:v>
                </c:pt>
                <c:pt idx="251">
                  <c:v>3438</c:v>
                </c:pt>
                <c:pt idx="252">
                  <c:v>3404</c:v>
                </c:pt>
                <c:pt idx="253">
                  <c:v>3395</c:v>
                </c:pt>
                <c:pt idx="254">
                  <c:v>3403</c:v>
                </c:pt>
                <c:pt idx="255">
                  <c:v>3440</c:v>
                </c:pt>
                <c:pt idx="256">
                  <c:v>3395</c:v>
                </c:pt>
                <c:pt idx="257">
                  <c:v>3399</c:v>
                </c:pt>
                <c:pt idx="258">
                  <c:v>3417</c:v>
                </c:pt>
                <c:pt idx="259">
                  <c:v>3459</c:v>
                </c:pt>
                <c:pt idx="260">
                  <c:v>3397</c:v>
                </c:pt>
                <c:pt idx="261">
                  <c:v>3414</c:v>
                </c:pt>
                <c:pt idx="262">
                  <c:v>3459</c:v>
                </c:pt>
                <c:pt idx="263">
                  <c:v>3439</c:v>
                </c:pt>
                <c:pt idx="264">
                  <c:v>3431</c:v>
                </c:pt>
                <c:pt idx="265">
                  <c:v>3426</c:v>
                </c:pt>
                <c:pt idx="266">
                  <c:v>3447</c:v>
                </c:pt>
                <c:pt idx="267">
                  <c:v>3455</c:v>
                </c:pt>
                <c:pt idx="268">
                  <c:v>3469</c:v>
                </c:pt>
                <c:pt idx="269">
                  <c:v>3435</c:v>
                </c:pt>
                <c:pt idx="270">
                  <c:v>3511</c:v>
                </c:pt>
                <c:pt idx="271">
                  <c:v>3460</c:v>
                </c:pt>
                <c:pt idx="272">
                  <c:v>3526</c:v>
                </c:pt>
                <c:pt idx="273">
                  <c:v>3497</c:v>
                </c:pt>
                <c:pt idx="274">
                  <c:v>3542</c:v>
                </c:pt>
                <c:pt idx="275">
                  <c:v>3574</c:v>
                </c:pt>
                <c:pt idx="276">
                  <c:v>3574</c:v>
                </c:pt>
                <c:pt idx="277">
                  <c:v>3618</c:v>
                </c:pt>
                <c:pt idx="278">
                  <c:v>3648</c:v>
                </c:pt>
                <c:pt idx="279">
                  <c:v>3676</c:v>
                </c:pt>
                <c:pt idx="280">
                  <c:v>3722</c:v>
                </c:pt>
                <c:pt idx="281">
                  <c:v>3760</c:v>
                </c:pt>
                <c:pt idx="282">
                  <c:v>3838</c:v>
                </c:pt>
                <c:pt idx="283">
                  <c:v>3985</c:v>
                </c:pt>
                <c:pt idx="284">
                  <c:v>4040</c:v>
                </c:pt>
                <c:pt idx="285">
                  <c:v>4158</c:v>
                </c:pt>
                <c:pt idx="286">
                  <c:v>4233</c:v>
                </c:pt>
                <c:pt idx="287">
                  <c:v>4404</c:v>
                </c:pt>
                <c:pt idx="288">
                  <c:v>4601</c:v>
                </c:pt>
                <c:pt idx="289">
                  <c:v>4758</c:v>
                </c:pt>
                <c:pt idx="290">
                  <c:v>4971</c:v>
                </c:pt>
                <c:pt idx="291">
                  <c:v>5069</c:v>
                </c:pt>
                <c:pt idx="292">
                  <c:v>5170</c:v>
                </c:pt>
                <c:pt idx="293">
                  <c:v>5143</c:v>
                </c:pt>
                <c:pt idx="294">
                  <c:v>5115</c:v>
                </c:pt>
                <c:pt idx="295">
                  <c:v>5028</c:v>
                </c:pt>
                <c:pt idx="296">
                  <c:v>4923</c:v>
                </c:pt>
                <c:pt idx="297">
                  <c:v>4794</c:v>
                </c:pt>
                <c:pt idx="298">
                  <c:v>4600</c:v>
                </c:pt>
                <c:pt idx="299">
                  <c:v>4462</c:v>
                </c:pt>
                <c:pt idx="300">
                  <c:v>4283</c:v>
                </c:pt>
                <c:pt idx="301">
                  <c:v>4122</c:v>
                </c:pt>
                <c:pt idx="302">
                  <c:v>4054</c:v>
                </c:pt>
                <c:pt idx="303">
                  <c:v>4013</c:v>
                </c:pt>
                <c:pt idx="304">
                  <c:v>3927</c:v>
                </c:pt>
                <c:pt idx="305">
                  <c:v>3842</c:v>
                </c:pt>
                <c:pt idx="306">
                  <c:v>3818</c:v>
                </c:pt>
                <c:pt idx="307">
                  <c:v>3743</c:v>
                </c:pt>
                <c:pt idx="308">
                  <c:v>3655</c:v>
                </c:pt>
                <c:pt idx="309">
                  <c:v>3615</c:v>
                </c:pt>
                <c:pt idx="310">
                  <c:v>3637</c:v>
                </c:pt>
                <c:pt idx="311">
                  <c:v>3600</c:v>
                </c:pt>
                <c:pt idx="312">
                  <c:v>3580</c:v>
                </c:pt>
                <c:pt idx="313">
                  <c:v>3502</c:v>
                </c:pt>
                <c:pt idx="314">
                  <c:v>3538</c:v>
                </c:pt>
                <c:pt idx="315">
                  <c:v>3497</c:v>
                </c:pt>
                <c:pt idx="316">
                  <c:v>3450</c:v>
                </c:pt>
                <c:pt idx="317">
                  <c:v>3477</c:v>
                </c:pt>
                <c:pt idx="318">
                  <c:v>3490</c:v>
                </c:pt>
                <c:pt idx="319">
                  <c:v>3436</c:v>
                </c:pt>
                <c:pt idx="320">
                  <c:v>3445</c:v>
                </c:pt>
                <c:pt idx="321">
                  <c:v>3421</c:v>
                </c:pt>
                <c:pt idx="322">
                  <c:v>3377</c:v>
                </c:pt>
                <c:pt idx="323">
                  <c:v>3378</c:v>
                </c:pt>
                <c:pt idx="324">
                  <c:v>3418</c:v>
                </c:pt>
                <c:pt idx="325">
                  <c:v>3347</c:v>
                </c:pt>
                <c:pt idx="326">
                  <c:v>3362</c:v>
                </c:pt>
                <c:pt idx="327">
                  <c:v>3377</c:v>
                </c:pt>
                <c:pt idx="328">
                  <c:v>3375</c:v>
                </c:pt>
                <c:pt idx="329">
                  <c:v>3345</c:v>
                </c:pt>
                <c:pt idx="330">
                  <c:v>3317</c:v>
                </c:pt>
                <c:pt idx="331">
                  <c:v>3324</c:v>
                </c:pt>
                <c:pt idx="332">
                  <c:v>3360</c:v>
                </c:pt>
                <c:pt idx="333">
                  <c:v>3299</c:v>
                </c:pt>
                <c:pt idx="334">
                  <c:v>3336</c:v>
                </c:pt>
                <c:pt idx="335">
                  <c:v>3293</c:v>
                </c:pt>
                <c:pt idx="336">
                  <c:v>3288</c:v>
                </c:pt>
                <c:pt idx="337">
                  <c:v>3312</c:v>
                </c:pt>
                <c:pt idx="338">
                  <c:v>3284</c:v>
                </c:pt>
                <c:pt idx="339">
                  <c:v>3297</c:v>
                </c:pt>
                <c:pt idx="340">
                  <c:v>3286</c:v>
                </c:pt>
                <c:pt idx="341">
                  <c:v>3302</c:v>
                </c:pt>
                <c:pt idx="342">
                  <c:v>3265</c:v>
                </c:pt>
                <c:pt idx="343">
                  <c:v>3268</c:v>
                </c:pt>
                <c:pt idx="344">
                  <c:v>3287</c:v>
                </c:pt>
                <c:pt idx="345">
                  <c:v>3255</c:v>
                </c:pt>
                <c:pt idx="346">
                  <c:v>3286</c:v>
                </c:pt>
                <c:pt idx="347">
                  <c:v>3235</c:v>
                </c:pt>
                <c:pt idx="348">
                  <c:v>3266</c:v>
                </c:pt>
                <c:pt idx="349">
                  <c:v>3264</c:v>
                </c:pt>
                <c:pt idx="350">
                  <c:v>3254</c:v>
                </c:pt>
                <c:pt idx="351">
                  <c:v>3238</c:v>
                </c:pt>
                <c:pt idx="352">
                  <c:v>3248</c:v>
                </c:pt>
                <c:pt idx="353">
                  <c:v>3245</c:v>
                </c:pt>
                <c:pt idx="354">
                  <c:v>3258</c:v>
                </c:pt>
                <c:pt idx="355">
                  <c:v>3224</c:v>
                </c:pt>
                <c:pt idx="356">
                  <c:v>3236</c:v>
                </c:pt>
                <c:pt idx="357">
                  <c:v>3220</c:v>
                </c:pt>
                <c:pt idx="358">
                  <c:v>3260</c:v>
                </c:pt>
                <c:pt idx="359">
                  <c:v>3257</c:v>
                </c:pt>
                <c:pt idx="360">
                  <c:v>3232</c:v>
                </c:pt>
                <c:pt idx="361">
                  <c:v>3209</c:v>
                </c:pt>
                <c:pt idx="362">
                  <c:v>3216</c:v>
                </c:pt>
                <c:pt idx="363">
                  <c:v>3246</c:v>
                </c:pt>
                <c:pt idx="364">
                  <c:v>3188</c:v>
                </c:pt>
                <c:pt idx="365">
                  <c:v>3196</c:v>
                </c:pt>
                <c:pt idx="366">
                  <c:v>3205</c:v>
                </c:pt>
                <c:pt idx="367">
                  <c:v>3193</c:v>
                </c:pt>
                <c:pt idx="368">
                  <c:v>3175</c:v>
                </c:pt>
                <c:pt idx="369">
                  <c:v>3174</c:v>
                </c:pt>
                <c:pt idx="370">
                  <c:v>3209</c:v>
                </c:pt>
                <c:pt idx="371">
                  <c:v>3183</c:v>
                </c:pt>
                <c:pt idx="372">
                  <c:v>3176</c:v>
                </c:pt>
                <c:pt idx="373">
                  <c:v>3179</c:v>
                </c:pt>
                <c:pt idx="374">
                  <c:v>3156</c:v>
                </c:pt>
                <c:pt idx="375">
                  <c:v>3180</c:v>
                </c:pt>
                <c:pt idx="376">
                  <c:v>3161</c:v>
                </c:pt>
                <c:pt idx="377">
                  <c:v>3155</c:v>
                </c:pt>
                <c:pt idx="378">
                  <c:v>3158</c:v>
                </c:pt>
                <c:pt idx="379">
                  <c:v>3163</c:v>
                </c:pt>
                <c:pt idx="380">
                  <c:v>3188</c:v>
                </c:pt>
                <c:pt idx="381">
                  <c:v>3143</c:v>
                </c:pt>
                <c:pt idx="382">
                  <c:v>3137</c:v>
                </c:pt>
                <c:pt idx="383">
                  <c:v>3162</c:v>
                </c:pt>
                <c:pt idx="384">
                  <c:v>3141</c:v>
                </c:pt>
                <c:pt idx="385">
                  <c:v>3156</c:v>
                </c:pt>
                <c:pt idx="386">
                  <c:v>3147</c:v>
                </c:pt>
                <c:pt idx="387">
                  <c:v>3158</c:v>
                </c:pt>
                <c:pt idx="388">
                  <c:v>3143</c:v>
                </c:pt>
                <c:pt idx="389">
                  <c:v>3161</c:v>
                </c:pt>
                <c:pt idx="390">
                  <c:v>3142</c:v>
                </c:pt>
                <c:pt idx="391">
                  <c:v>3157</c:v>
                </c:pt>
                <c:pt idx="392">
                  <c:v>3146</c:v>
                </c:pt>
                <c:pt idx="393">
                  <c:v>3137</c:v>
                </c:pt>
                <c:pt idx="394">
                  <c:v>3120</c:v>
                </c:pt>
                <c:pt idx="395">
                  <c:v>3135</c:v>
                </c:pt>
                <c:pt idx="396">
                  <c:v>3136</c:v>
                </c:pt>
                <c:pt idx="397">
                  <c:v>3130</c:v>
                </c:pt>
                <c:pt idx="398">
                  <c:v>3124</c:v>
                </c:pt>
                <c:pt idx="399">
                  <c:v>3133</c:v>
                </c:pt>
                <c:pt idx="400">
                  <c:v>3112</c:v>
                </c:pt>
                <c:pt idx="401">
                  <c:v>3138</c:v>
                </c:pt>
                <c:pt idx="402">
                  <c:v>3135</c:v>
                </c:pt>
                <c:pt idx="403">
                  <c:v>3133</c:v>
                </c:pt>
                <c:pt idx="404">
                  <c:v>3116</c:v>
                </c:pt>
                <c:pt idx="405">
                  <c:v>3122</c:v>
                </c:pt>
                <c:pt idx="406">
                  <c:v>3116</c:v>
                </c:pt>
                <c:pt idx="407">
                  <c:v>3129</c:v>
                </c:pt>
                <c:pt idx="408">
                  <c:v>3147</c:v>
                </c:pt>
                <c:pt idx="409">
                  <c:v>3123</c:v>
                </c:pt>
                <c:pt idx="410">
                  <c:v>3125</c:v>
                </c:pt>
                <c:pt idx="411">
                  <c:v>3116</c:v>
                </c:pt>
                <c:pt idx="412">
                  <c:v>3135</c:v>
                </c:pt>
                <c:pt idx="413">
                  <c:v>3125</c:v>
                </c:pt>
                <c:pt idx="414">
                  <c:v>3138</c:v>
                </c:pt>
                <c:pt idx="415">
                  <c:v>3140</c:v>
                </c:pt>
                <c:pt idx="416">
                  <c:v>3119</c:v>
                </c:pt>
                <c:pt idx="417">
                  <c:v>3126</c:v>
                </c:pt>
                <c:pt idx="418">
                  <c:v>3128</c:v>
                </c:pt>
                <c:pt idx="419">
                  <c:v>3138</c:v>
                </c:pt>
                <c:pt idx="420">
                  <c:v>3116</c:v>
                </c:pt>
                <c:pt idx="421">
                  <c:v>3108</c:v>
                </c:pt>
                <c:pt idx="422">
                  <c:v>3126</c:v>
                </c:pt>
                <c:pt idx="423">
                  <c:v>3124</c:v>
                </c:pt>
                <c:pt idx="424">
                  <c:v>3117</c:v>
                </c:pt>
                <c:pt idx="425">
                  <c:v>3108</c:v>
                </c:pt>
                <c:pt idx="426">
                  <c:v>3120</c:v>
                </c:pt>
                <c:pt idx="427">
                  <c:v>3135</c:v>
                </c:pt>
                <c:pt idx="428">
                  <c:v>3112</c:v>
                </c:pt>
                <c:pt idx="429">
                  <c:v>3105</c:v>
                </c:pt>
                <c:pt idx="430">
                  <c:v>3108</c:v>
                </c:pt>
                <c:pt idx="431">
                  <c:v>3152</c:v>
                </c:pt>
                <c:pt idx="432">
                  <c:v>3115</c:v>
                </c:pt>
                <c:pt idx="433">
                  <c:v>3126</c:v>
                </c:pt>
                <c:pt idx="434">
                  <c:v>3126</c:v>
                </c:pt>
                <c:pt idx="435">
                  <c:v>3107</c:v>
                </c:pt>
                <c:pt idx="436">
                  <c:v>3139</c:v>
                </c:pt>
                <c:pt idx="437">
                  <c:v>3137</c:v>
                </c:pt>
                <c:pt idx="438">
                  <c:v>3136</c:v>
                </c:pt>
                <c:pt idx="439">
                  <c:v>3114</c:v>
                </c:pt>
                <c:pt idx="440">
                  <c:v>3128</c:v>
                </c:pt>
                <c:pt idx="441">
                  <c:v>3133</c:v>
                </c:pt>
                <c:pt idx="442">
                  <c:v>3138</c:v>
                </c:pt>
                <c:pt idx="443">
                  <c:v>3144</c:v>
                </c:pt>
                <c:pt idx="444">
                  <c:v>3125</c:v>
                </c:pt>
                <c:pt idx="445">
                  <c:v>3134</c:v>
                </c:pt>
                <c:pt idx="446">
                  <c:v>3132</c:v>
                </c:pt>
                <c:pt idx="447">
                  <c:v>3132</c:v>
                </c:pt>
                <c:pt idx="448">
                  <c:v>3131</c:v>
                </c:pt>
                <c:pt idx="449">
                  <c:v>3114</c:v>
                </c:pt>
                <c:pt idx="450">
                  <c:v>3136</c:v>
                </c:pt>
                <c:pt idx="451">
                  <c:v>3104</c:v>
                </c:pt>
                <c:pt idx="452">
                  <c:v>3096</c:v>
                </c:pt>
                <c:pt idx="453">
                  <c:v>3096</c:v>
                </c:pt>
                <c:pt idx="454">
                  <c:v>3114</c:v>
                </c:pt>
                <c:pt idx="455">
                  <c:v>3107</c:v>
                </c:pt>
                <c:pt idx="456">
                  <c:v>3127</c:v>
                </c:pt>
                <c:pt idx="457">
                  <c:v>3095</c:v>
                </c:pt>
                <c:pt idx="458">
                  <c:v>3099</c:v>
                </c:pt>
                <c:pt idx="459">
                  <c:v>3107</c:v>
                </c:pt>
                <c:pt idx="460">
                  <c:v>3102</c:v>
                </c:pt>
                <c:pt idx="461">
                  <c:v>3115</c:v>
                </c:pt>
                <c:pt idx="462">
                  <c:v>3103</c:v>
                </c:pt>
                <c:pt idx="463">
                  <c:v>3078</c:v>
                </c:pt>
                <c:pt idx="464">
                  <c:v>3093</c:v>
                </c:pt>
                <c:pt idx="465">
                  <c:v>3084</c:v>
                </c:pt>
                <c:pt idx="466">
                  <c:v>3077</c:v>
                </c:pt>
                <c:pt idx="467">
                  <c:v>3087</c:v>
                </c:pt>
                <c:pt idx="468">
                  <c:v>3088</c:v>
                </c:pt>
                <c:pt idx="469">
                  <c:v>3112</c:v>
                </c:pt>
                <c:pt idx="470">
                  <c:v>3074</c:v>
                </c:pt>
                <c:pt idx="471">
                  <c:v>3083</c:v>
                </c:pt>
                <c:pt idx="472">
                  <c:v>3074</c:v>
                </c:pt>
                <c:pt idx="473">
                  <c:v>3074</c:v>
                </c:pt>
                <c:pt idx="474">
                  <c:v>3078</c:v>
                </c:pt>
                <c:pt idx="475">
                  <c:v>3079</c:v>
                </c:pt>
                <c:pt idx="476">
                  <c:v>3076</c:v>
                </c:pt>
                <c:pt idx="477">
                  <c:v>3090</c:v>
                </c:pt>
                <c:pt idx="478">
                  <c:v>3069</c:v>
                </c:pt>
                <c:pt idx="479">
                  <c:v>3073</c:v>
                </c:pt>
                <c:pt idx="480">
                  <c:v>3088</c:v>
                </c:pt>
                <c:pt idx="481">
                  <c:v>3070</c:v>
                </c:pt>
                <c:pt idx="482">
                  <c:v>3087</c:v>
                </c:pt>
                <c:pt idx="483">
                  <c:v>3081</c:v>
                </c:pt>
                <c:pt idx="484">
                  <c:v>3064</c:v>
                </c:pt>
                <c:pt idx="485">
                  <c:v>3090</c:v>
                </c:pt>
                <c:pt idx="486">
                  <c:v>3097</c:v>
                </c:pt>
                <c:pt idx="487">
                  <c:v>3078</c:v>
                </c:pt>
                <c:pt idx="488">
                  <c:v>3089</c:v>
                </c:pt>
                <c:pt idx="489">
                  <c:v>3069</c:v>
                </c:pt>
                <c:pt idx="490">
                  <c:v>3083</c:v>
                </c:pt>
                <c:pt idx="491">
                  <c:v>3079</c:v>
                </c:pt>
                <c:pt idx="492">
                  <c:v>3095</c:v>
                </c:pt>
                <c:pt idx="493">
                  <c:v>3073</c:v>
                </c:pt>
                <c:pt idx="494">
                  <c:v>3061</c:v>
                </c:pt>
                <c:pt idx="495">
                  <c:v>3075</c:v>
                </c:pt>
                <c:pt idx="496">
                  <c:v>3093</c:v>
                </c:pt>
                <c:pt idx="497">
                  <c:v>3070</c:v>
                </c:pt>
                <c:pt idx="498">
                  <c:v>3064</c:v>
                </c:pt>
                <c:pt idx="499">
                  <c:v>3077</c:v>
                </c:pt>
                <c:pt idx="500">
                  <c:v>3073</c:v>
                </c:pt>
                <c:pt idx="501">
                  <c:v>3082</c:v>
                </c:pt>
                <c:pt idx="502">
                  <c:v>3069</c:v>
                </c:pt>
                <c:pt idx="503">
                  <c:v>3073</c:v>
                </c:pt>
                <c:pt idx="504">
                  <c:v>3055</c:v>
                </c:pt>
                <c:pt idx="505">
                  <c:v>3070</c:v>
                </c:pt>
                <c:pt idx="506">
                  <c:v>3065</c:v>
                </c:pt>
                <c:pt idx="507">
                  <c:v>3082</c:v>
                </c:pt>
                <c:pt idx="508">
                  <c:v>3060</c:v>
                </c:pt>
                <c:pt idx="509">
                  <c:v>3046</c:v>
                </c:pt>
                <c:pt idx="510">
                  <c:v>3071</c:v>
                </c:pt>
                <c:pt idx="511">
                  <c:v>3088</c:v>
                </c:pt>
                <c:pt idx="512">
                  <c:v>3075</c:v>
                </c:pt>
                <c:pt idx="513">
                  <c:v>3066</c:v>
                </c:pt>
                <c:pt idx="514">
                  <c:v>3058</c:v>
                </c:pt>
                <c:pt idx="515">
                  <c:v>3076</c:v>
                </c:pt>
                <c:pt idx="516">
                  <c:v>3075</c:v>
                </c:pt>
                <c:pt idx="517">
                  <c:v>3062</c:v>
                </c:pt>
                <c:pt idx="518">
                  <c:v>3060</c:v>
                </c:pt>
                <c:pt idx="519">
                  <c:v>3065</c:v>
                </c:pt>
                <c:pt idx="520">
                  <c:v>3061</c:v>
                </c:pt>
                <c:pt idx="521">
                  <c:v>3057</c:v>
                </c:pt>
                <c:pt idx="522">
                  <c:v>3073</c:v>
                </c:pt>
                <c:pt idx="523">
                  <c:v>3067</c:v>
                </c:pt>
                <c:pt idx="524">
                  <c:v>3077</c:v>
                </c:pt>
                <c:pt idx="525">
                  <c:v>3090</c:v>
                </c:pt>
                <c:pt idx="526">
                  <c:v>3063</c:v>
                </c:pt>
                <c:pt idx="527">
                  <c:v>3073</c:v>
                </c:pt>
                <c:pt idx="528">
                  <c:v>3073</c:v>
                </c:pt>
                <c:pt idx="529">
                  <c:v>3066</c:v>
                </c:pt>
                <c:pt idx="530">
                  <c:v>3069</c:v>
                </c:pt>
                <c:pt idx="531">
                  <c:v>3072</c:v>
                </c:pt>
                <c:pt idx="532">
                  <c:v>3060</c:v>
                </c:pt>
                <c:pt idx="533">
                  <c:v>3071</c:v>
                </c:pt>
                <c:pt idx="534">
                  <c:v>3065</c:v>
                </c:pt>
                <c:pt idx="535">
                  <c:v>3074</c:v>
                </c:pt>
                <c:pt idx="536">
                  <c:v>3060</c:v>
                </c:pt>
                <c:pt idx="537">
                  <c:v>3062</c:v>
                </c:pt>
                <c:pt idx="538">
                  <c:v>3081</c:v>
                </c:pt>
                <c:pt idx="539">
                  <c:v>3077</c:v>
                </c:pt>
                <c:pt idx="540">
                  <c:v>3085</c:v>
                </c:pt>
                <c:pt idx="541">
                  <c:v>3080</c:v>
                </c:pt>
                <c:pt idx="542">
                  <c:v>3082</c:v>
                </c:pt>
                <c:pt idx="543">
                  <c:v>3068</c:v>
                </c:pt>
                <c:pt idx="544">
                  <c:v>3063</c:v>
                </c:pt>
                <c:pt idx="545">
                  <c:v>3058</c:v>
                </c:pt>
                <c:pt idx="546">
                  <c:v>3059</c:v>
                </c:pt>
                <c:pt idx="547">
                  <c:v>3078</c:v>
                </c:pt>
                <c:pt idx="548">
                  <c:v>3062</c:v>
                </c:pt>
                <c:pt idx="549">
                  <c:v>3078</c:v>
                </c:pt>
                <c:pt idx="550">
                  <c:v>3058</c:v>
                </c:pt>
                <c:pt idx="551">
                  <c:v>3075</c:v>
                </c:pt>
                <c:pt idx="552">
                  <c:v>3084</c:v>
                </c:pt>
                <c:pt idx="553">
                  <c:v>3070</c:v>
                </c:pt>
                <c:pt idx="554">
                  <c:v>3075</c:v>
                </c:pt>
                <c:pt idx="555">
                  <c:v>3075</c:v>
                </c:pt>
                <c:pt idx="556">
                  <c:v>3070</c:v>
                </c:pt>
                <c:pt idx="557">
                  <c:v>3063</c:v>
                </c:pt>
                <c:pt idx="558">
                  <c:v>3057</c:v>
                </c:pt>
                <c:pt idx="559">
                  <c:v>3057</c:v>
                </c:pt>
                <c:pt idx="560">
                  <c:v>3064</c:v>
                </c:pt>
                <c:pt idx="561">
                  <c:v>3071</c:v>
                </c:pt>
                <c:pt idx="562">
                  <c:v>3070</c:v>
                </c:pt>
                <c:pt idx="563">
                  <c:v>3069</c:v>
                </c:pt>
                <c:pt idx="564">
                  <c:v>3066</c:v>
                </c:pt>
                <c:pt idx="565">
                  <c:v>3072</c:v>
                </c:pt>
                <c:pt idx="566">
                  <c:v>3068</c:v>
                </c:pt>
                <c:pt idx="567">
                  <c:v>3066</c:v>
                </c:pt>
                <c:pt idx="568">
                  <c:v>3051</c:v>
                </c:pt>
                <c:pt idx="569">
                  <c:v>3059</c:v>
                </c:pt>
                <c:pt idx="570">
                  <c:v>3055</c:v>
                </c:pt>
                <c:pt idx="571">
                  <c:v>3068</c:v>
                </c:pt>
                <c:pt idx="572">
                  <c:v>3049</c:v>
                </c:pt>
                <c:pt idx="573">
                  <c:v>3061</c:v>
                </c:pt>
                <c:pt idx="574">
                  <c:v>3080</c:v>
                </c:pt>
                <c:pt idx="575">
                  <c:v>3061</c:v>
                </c:pt>
                <c:pt idx="576">
                  <c:v>3062</c:v>
                </c:pt>
                <c:pt idx="577">
                  <c:v>3074</c:v>
                </c:pt>
                <c:pt idx="578">
                  <c:v>3061</c:v>
                </c:pt>
                <c:pt idx="579">
                  <c:v>3059</c:v>
                </c:pt>
                <c:pt idx="580">
                  <c:v>3058</c:v>
                </c:pt>
                <c:pt idx="581">
                  <c:v>3066</c:v>
                </c:pt>
                <c:pt idx="582">
                  <c:v>3067</c:v>
                </c:pt>
                <c:pt idx="583">
                  <c:v>3056</c:v>
                </c:pt>
                <c:pt idx="584">
                  <c:v>3057</c:v>
                </c:pt>
                <c:pt idx="585">
                  <c:v>3061</c:v>
                </c:pt>
                <c:pt idx="586">
                  <c:v>3077</c:v>
                </c:pt>
                <c:pt idx="587">
                  <c:v>3062</c:v>
                </c:pt>
                <c:pt idx="588">
                  <c:v>3054</c:v>
                </c:pt>
                <c:pt idx="589">
                  <c:v>3063</c:v>
                </c:pt>
                <c:pt idx="590">
                  <c:v>3062</c:v>
                </c:pt>
                <c:pt idx="591">
                  <c:v>3074</c:v>
                </c:pt>
                <c:pt idx="592">
                  <c:v>3059</c:v>
                </c:pt>
                <c:pt idx="593">
                  <c:v>3066</c:v>
                </c:pt>
                <c:pt idx="594">
                  <c:v>3066</c:v>
                </c:pt>
                <c:pt idx="595">
                  <c:v>3054</c:v>
                </c:pt>
                <c:pt idx="596">
                  <c:v>3042</c:v>
                </c:pt>
                <c:pt idx="597">
                  <c:v>3050</c:v>
                </c:pt>
                <c:pt idx="598">
                  <c:v>3064</c:v>
                </c:pt>
                <c:pt idx="599">
                  <c:v>3062</c:v>
                </c:pt>
                <c:pt idx="600">
                  <c:v>3075</c:v>
                </c:pt>
                <c:pt idx="601">
                  <c:v>3065</c:v>
                </c:pt>
                <c:pt idx="602">
                  <c:v>3068</c:v>
                </c:pt>
                <c:pt idx="603">
                  <c:v>3059</c:v>
                </c:pt>
                <c:pt idx="604">
                  <c:v>3075</c:v>
                </c:pt>
                <c:pt idx="605">
                  <c:v>3058</c:v>
                </c:pt>
                <c:pt idx="606">
                  <c:v>3064</c:v>
                </c:pt>
                <c:pt idx="607">
                  <c:v>3058</c:v>
                </c:pt>
                <c:pt idx="608">
                  <c:v>3076</c:v>
                </c:pt>
                <c:pt idx="609">
                  <c:v>3052</c:v>
                </c:pt>
                <c:pt idx="610">
                  <c:v>3061</c:v>
                </c:pt>
                <c:pt idx="611">
                  <c:v>3053</c:v>
                </c:pt>
                <c:pt idx="612">
                  <c:v>3072</c:v>
                </c:pt>
                <c:pt idx="613">
                  <c:v>3057</c:v>
                </c:pt>
                <c:pt idx="614">
                  <c:v>3066</c:v>
                </c:pt>
                <c:pt idx="615">
                  <c:v>3051</c:v>
                </c:pt>
                <c:pt idx="616">
                  <c:v>3054</c:v>
                </c:pt>
                <c:pt idx="617">
                  <c:v>3051</c:v>
                </c:pt>
                <c:pt idx="618">
                  <c:v>3047</c:v>
                </c:pt>
                <c:pt idx="619">
                  <c:v>3064</c:v>
                </c:pt>
                <c:pt idx="620">
                  <c:v>3080</c:v>
                </c:pt>
                <c:pt idx="621">
                  <c:v>3067</c:v>
                </c:pt>
                <c:pt idx="622">
                  <c:v>3063</c:v>
                </c:pt>
                <c:pt idx="623">
                  <c:v>3060</c:v>
                </c:pt>
                <c:pt idx="624">
                  <c:v>3067</c:v>
                </c:pt>
                <c:pt idx="625">
                  <c:v>3052</c:v>
                </c:pt>
                <c:pt idx="626">
                  <c:v>3060</c:v>
                </c:pt>
                <c:pt idx="627">
                  <c:v>3074</c:v>
                </c:pt>
                <c:pt idx="628">
                  <c:v>3059</c:v>
                </c:pt>
                <c:pt idx="629">
                  <c:v>3055</c:v>
                </c:pt>
                <c:pt idx="630">
                  <c:v>3056</c:v>
                </c:pt>
                <c:pt idx="631">
                  <c:v>3055</c:v>
                </c:pt>
                <c:pt idx="632">
                  <c:v>3071</c:v>
                </c:pt>
                <c:pt idx="633">
                  <c:v>3064</c:v>
                </c:pt>
                <c:pt idx="634">
                  <c:v>3075</c:v>
                </c:pt>
                <c:pt idx="635">
                  <c:v>3071</c:v>
                </c:pt>
                <c:pt idx="636">
                  <c:v>3078</c:v>
                </c:pt>
                <c:pt idx="637">
                  <c:v>3068</c:v>
                </c:pt>
                <c:pt idx="638">
                  <c:v>3058</c:v>
                </c:pt>
                <c:pt idx="639">
                  <c:v>3055</c:v>
                </c:pt>
                <c:pt idx="640">
                  <c:v>3065</c:v>
                </c:pt>
                <c:pt idx="641">
                  <c:v>3066</c:v>
                </c:pt>
                <c:pt idx="642">
                  <c:v>3061</c:v>
                </c:pt>
                <c:pt idx="643">
                  <c:v>3060</c:v>
                </c:pt>
                <c:pt idx="644">
                  <c:v>3074</c:v>
                </c:pt>
                <c:pt idx="645">
                  <c:v>3061</c:v>
                </c:pt>
                <c:pt idx="646">
                  <c:v>3059</c:v>
                </c:pt>
                <c:pt idx="647">
                  <c:v>3067</c:v>
                </c:pt>
                <c:pt idx="648">
                  <c:v>3063</c:v>
                </c:pt>
                <c:pt idx="649">
                  <c:v>3050</c:v>
                </c:pt>
                <c:pt idx="650">
                  <c:v>3059</c:v>
                </c:pt>
                <c:pt idx="651">
                  <c:v>3080</c:v>
                </c:pt>
                <c:pt idx="652">
                  <c:v>3062</c:v>
                </c:pt>
                <c:pt idx="653">
                  <c:v>3055</c:v>
                </c:pt>
                <c:pt idx="654">
                  <c:v>3061</c:v>
                </c:pt>
                <c:pt idx="655">
                  <c:v>3076</c:v>
                </c:pt>
                <c:pt idx="656">
                  <c:v>3084</c:v>
                </c:pt>
                <c:pt idx="657">
                  <c:v>3067</c:v>
                </c:pt>
                <c:pt idx="658">
                  <c:v>3064</c:v>
                </c:pt>
                <c:pt idx="659">
                  <c:v>3072</c:v>
                </c:pt>
                <c:pt idx="660">
                  <c:v>3070</c:v>
                </c:pt>
                <c:pt idx="661">
                  <c:v>3069</c:v>
                </c:pt>
                <c:pt idx="662">
                  <c:v>3063</c:v>
                </c:pt>
                <c:pt idx="663">
                  <c:v>3063</c:v>
                </c:pt>
                <c:pt idx="664">
                  <c:v>3048</c:v>
                </c:pt>
                <c:pt idx="665">
                  <c:v>3046</c:v>
                </c:pt>
                <c:pt idx="666">
                  <c:v>3065</c:v>
                </c:pt>
                <c:pt idx="667">
                  <c:v>3056</c:v>
                </c:pt>
                <c:pt idx="668">
                  <c:v>3067</c:v>
                </c:pt>
                <c:pt idx="669">
                  <c:v>3057</c:v>
                </c:pt>
                <c:pt idx="670">
                  <c:v>3068</c:v>
                </c:pt>
                <c:pt idx="671">
                  <c:v>3066</c:v>
                </c:pt>
                <c:pt idx="672">
                  <c:v>3072</c:v>
                </c:pt>
                <c:pt idx="673">
                  <c:v>3058</c:v>
                </c:pt>
                <c:pt idx="674">
                  <c:v>3075</c:v>
                </c:pt>
                <c:pt idx="675">
                  <c:v>3059</c:v>
                </c:pt>
                <c:pt idx="676">
                  <c:v>3064</c:v>
                </c:pt>
                <c:pt idx="677">
                  <c:v>3061</c:v>
                </c:pt>
                <c:pt idx="678">
                  <c:v>3067</c:v>
                </c:pt>
                <c:pt idx="679">
                  <c:v>3055</c:v>
                </c:pt>
                <c:pt idx="680">
                  <c:v>3062</c:v>
                </c:pt>
                <c:pt idx="681">
                  <c:v>3079</c:v>
                </c:pt>
                <c:pt idx="682">
                  <c:v>3061</c:v>
                </c:pt>
                <c:pt idx="683">
                  <c:v>3066</c:v>
                </c:pt>
                <c:pt idx="684">
                  <c:v>3074</c:v>
                </c:pt>
                <c:pt idx="685">
                  <c:v>3066</c:v>
                </c:pt>
                <c:pt idx="686">
                  <c:v>3056</c:v>
                </c:pt>
                <c:pt idx="687">
                  <c:v>3068</c:v>
                </c:pt>
                <c:pt idx="688">
                  <c:v>3067</c:v>
                </c:pt>
                <c:pt idx="689">
                  <c:v>3068</c:v>
                </c:pt>
                <c:pt idx="690">
                  <c:v>3065</c:v>
                </c:pt>
                <c:pt idx="691">
                  <c:v>3078</c:v>
                </c:pt>
                <c:pt idx="692">
                  <c:v>3055</c:v>
                </c:pt>
                <c:pt idx="693">
                  <c:v>3077</c:v>
                </c:pt>
                <c:pt idx="694">
                  <c:v>3067</c:v>
                </c:pt>
                <c:pt idx="695">
                  <c:v>3064</c:v>
                </c:pt>
                <c:pt idx="696">
                  <c:v>3053</c:v>
                </c:pt>
                <c:pt idx="697">
                  <c:v>3063</c:v>
                </c:pt>
                <c:pt idx="698">
                  <c:v>3066</c:v>
                </c:pt>
                <c:pt idx="699">
                  <c:v>3071</c:v>
                </c:pt>
                <c:pt idx="700">
                  <c:v>3056</c:v>
                </c:pt>
                <c:pt idx="701">
                  <c:v>3066</c:v>
                </c:pt>
                <c:pt idx="702">
                  <c:v>3069</c:v>
                </c:pt>
                <c:pt idx="703">
                  <c:v>3056</c:v>
                </c:pt>
                <c:pt idx="704">
                  <c:v>3079</c:v>
                </c:pt>
                <c:pt idx="705">
                  <c:v>3075</c:v>
                </c:pt>
                <c:pt idx="706">
                  <c:v>3067</c:v>
                </c:pt>
                <c:pt idx="707">
                  <c:v>3048</c:v>
                </c:pt>
                <c:pt idx="708">
                  <c:v>3061</c:v>
                </c:pt>
                <c:pt idx="709">
                  <c:v>3088</c:v>
                </c:pt>
                <c:pt idx="710">
                  <c:v>3081</c:v>
                </c:pt>
                <c:pt idx="711">
                  <c:v>3063</c:v>
                </c:pt>
                <c:pt idx="712">
                  <c:v>3062</c:v>
                </c:pt>
                <c:pt idx="713">
                  <c:v>3066</c:v>
                </c:pt>
                <c:pt idx="714">
                  <c:v>3065</c:v>
                </c:pt>
                <c:pt idx="715">
                  <c:v>3060</c:v>
                </c:pt>
                <c:pt idx="716">
                  <c:v>3066</c:v>
                </c:pt>
                <c:pt idx="717">
                  <c:v>3065</c:v>
                </c:pt>
                <c:pt idx="718">
                  <c:v>3060</c:v>
                </c:pt>
                <c:pt idx="719">
                  <c:v>3074</c:v>
                </c:pt>
                <c:pt idx="720">
                  <c:v>3076</c:v>
                </c:pt>
                <c:pt idx="721">
                  <c:v>3068</c:v>
                </c:pt>
                <c:pt idx="722">
                  <c:v>3059</c:v>
                </c:pt>
                <c:pt idx="723">
                  <c:v>3075</c:v>
                </c:pt>
                <c:pt idx="724">
                  <c:v>3066</c:v>
                </c:pt>
                <c:pt idx="725">
                  <c:v>3060</c:v>
                </c:pt>
                <c:pt idx="726">
                  <c:v>3072</c:v>
                </c:pt>
                <c:pt idx="727">
                  <c:v>3071</c:v>
                </c:pt>
                <c:pt idx="728">
                  <c:v>3057</c:v>
                </c:pt>
                <c:pt idx="729">
                  <c:v>3063</c:v>
                </c:pt>
                <c:pt idx="730">
                  <c:v>3051</c:v>
                </c:pt>
                <c:pt idx="731">
                  <c:v>3067</c:v>
                </c:pt>
                <c:pt idx="732">
                  <c:v>3051</c:v>
                </c:pt>
                <c:pt idx="733">
                  <c:v>3074</c:v>
                </c:pt>
                <c:pt idx="734">
                  <c:v>3065</c:v>
                </c:pt>
                <c:pt idx="735">
                  <c:v>3080</c:v>
                </c:pt>
                <c:pt idx="736">
                  <c:v>3075</c:v>
                </c:pt>
                <c:pt idx="737">
                  <c:v>3067</c:v>
                </c:pt>
                <c:pt idx="738">
                  <c:v>3081</c:v>
                </c:pt>
                <c:pt idx="739">
                  <c:v>3080</c:v>
                </c:pt>
                <c:pt idx="740">
                  <c:v>3062</c:v>
                </c:pt>
                <c:pt idx="741">
                  <c:v>3067</c:v>
                </c:pt>
                <c:pt idx="742">
                  <c:v>3082</c:v>
                </c:pt>
                <c:pt idx="743">
                  <c:v>3074</c:v>
                </c:pt>
                <c:pt idx="744">
                  <c:v>3072</c:v>
                </c:pt>
                <c:pt idx="745">
                  <c:v>3078</c:v>
                </c:pt>
                <c:pt idx="746">
                  <c:v>3081</c:v>
                </c:pt>
                <c:pt idx="747">
                  <c:v>3066</c:v>
                </c:pt>
                <c:pt idx="748">
                  <c:v>3065</c:v>
                </c:pt>
                <c:pt idx="749">
                  <c:v>3081</c:v>
                </c:pt>
                <c:pt idx="750">
                  <c:v>3084</c:v>
                </c:pt>
                <c:pt idx="751">
                  <c:v>3084</c:v>
                </c:pt>
                <c:pt idx="752">
                  <c:v>3088</c:v>
                </c:pt>
                <c:pt idx="753">
                  <c:v>3096</c:v>
                </c:pt>
                <c:pt idx="754">
                  <c:v>3088</c:v>
                </c:pt>
                <c:pt idx="755">
                  <c:v>3086</c:v>
                </c:pt>
                <c:pt idx="756">
                  <c:v>3083</c:v>
                </c:pt>
                <c:pt idx="757">
                  <c:v>3084</c:v>
                </c:pt>
                <c:pt idx="758">
                  <c:v>3089</c:v>
                </c:pt>
                <c:pt idx="759">
                  <c:v>3087</c:v>
                </c:pt>
                <c:pt idx="760">
                  <c:v>3089</c:v>
                </c:pt>
                <c:pt idx="761">
                  <c:v>3097</c:v>
                </c:pt>
                <c:pt idx="762">
                  <c:v>3084</c:v>
                </c:pt>
                <c:pt idx="763">
                  <c:v>3074</c:v>
                </c:pt>
                <c:pt idx="764">
                  <c:v>3083</c:v>
                </c:pt>
                <c:pt idx="765">
                  <c:v>3067</c:v>
                </c:pt>
                <c:pt idx="766">
                  <c:v>3074</c:v>
                </c:pt>
                <c:pt idx="767">
                  <c:v>3072</c:v>
                </c:pt>
                <c:pt idx="768">
                  <c:v>3074</c:v>
                </c:pt>
                <c:pt idx="769">
                  <c:v>3067</c:v>
                </c:pt>
                <c:pt idx="770">
                  <c:v>3086</c:v>
                </c:pt>
                <c:pt idx="771">
                  <c:v>3073</c:v>
                </c:pt>
                <c:pt idx="772">
                  <c:v>3071</c:v>
                </c:pt>
                <c:pt idx="773">
                  <c:v>3077</c:v>
                </c:pt>
                <c:pt idx="774">
                  <c:v>3077</c:v>
                </c:pt>
                <c:pt idx="775">
                  <c:v>3086</c:v>
                </c:pt>
                <c:pt idx="776">
                  <c:v>3084</c:v>
                </c:pt>
                <c:pt idx="777">
                  <c:v>3081</c:v>
                </c:pt>
                <c:pt idx="778">
                  <c:v>3069</c:v>
                </c:pt>
                <c:pt idx="779">
                  <c:v>3085</c:v>
                </c:pt>
                <c:pt idx="780">
                  <c:v>3077</c:v>
                </c:pt>
                <c:pt idx="781">
                  <c:v>3078</c:v>
                </c:pt>
                <c:pt idx="782">
                  <c:v>3070</c:v>
                </c:pt>
                <c:pt idx="783">
                  <c:v>3065</c:v>
                </c:pt>
                <c:pt idx="784">
                  <c:v>3077</c:v>
                </c:pt>
                <c:pt idx="785">
                  <c:v>3087</c:v>
                </c:pt>
                <c:pt idx="786">
                  <c:v>3059</c:v>
                </c:pt>
                <c:pt idx="787">
                  <c:v>3064</c:v>
                </c:pt>
                <c:pt idx="788">
                  <c:v>3051</c:v>
                </c:pt>
                <c:pt idx="789">
                  <c:v>3069</c:v>
                </c:pt>
                <c:pt idx="790">
                  <c:v>3071</c:v>
                </c:pt>
                <c:pt idx="791">
                  <c:v>3079</c:v>
                </c:pt>
                <c:pt idx="792">
                  <c:v>3083</c:v>
                </c:pt>
                <c:pt idx="793">
                  <c:v>3091</c:v>
                </c:pt>
                <c:pt idx="794">
                  <c:v>3078</c:v>
                </c:pt>
                <c:pt idx="795">
                  <c:v>3083</c:v>
                </c:pt>
                <c:pt idx="796">
                  <c:v>3081</c:v>
                </c:pt>
                <c:pt idx="797">
                  <c:v>3077</c:v>
                </c:pt>
                <c:pt idx="798">
                  <c:v>3082</c:v>
                </c:pt>
                <c:pt idx="799">
                  <c:v>3079</c:v>
                </c:pt>
                <c:pt idx="800">
                  <c:v>3079</c:v>
                </c:pt>
                <c:pt idx="801">
                  <c:v>3083</c:v>
                </c:pt>
                <c:pt idx="802">
                  <c:v>3065</c:v>
                </c:pt>
                <c:pt idx="803">
                  <c:v>3067</c:v>
                </c:pt>
                <c:pt idx="804">
                  <c:v>3075</c:v>
                </c:pt>
                <c:pt idx="805">
                  <c:v>3080</c:v>
                </c:pt>
                <c:pt idx="806">
                  <c:v>3082</c:v>
                </c:pt>
                <c:pt idx="807">
                  <c:v>3071</c:v>
                </c:pt>
                <c:pt idx="808">
                  <c:v>3058</c:v>
                </c:pt>
                <c:pt idx="809">
                  <c:v>3061</c:v>
                </c:pt>
                <c:pt idx="810">
                  <c:v>3081</c:v>
                </c:pt>
                <c:pt idx="811">
                  <c:v>3077</c:v>
                </c:pt>
                <c:pt idx="812">
                  <c:v>3081</c:v>
                </c:pt>
                <c:pt idx="813">
                  <c:v>3068</c:v>
                </c:pt>
                <c:pt idx="814">
                  <c:v>3084</c:v>
                </c:pt>
                <c:pt idx="815">
                  <c:v>3078</c:v>
                </c:pt>
                <c:pt idx="816">
                  <c:v>3092</c:v>
                </c:pt>
                <c:pt idx="817">
                  <c:v>3087</c:v>
                </c:pt>
                <c:pt idx="818">
                  <c:v>3064</c:v>
                </c:pt>
                <c:pt idx="819">
                  <c:v>3077</c:v>
                </c:pt>
                <c:pt idx="820">
                  <c:v>3079</c:v>
                </c:pt>
                <c:pt idx="821">
                  <c:v>3098</c:v>
                </c:pt>
                <c:pt idx="822">
                  <c:v>3083</c:v>
                </c:pt>
                <c:pt idx="823">
                  <c:v>3064</c:v>
                </c:pt>
                <c:pt idx="824">
                  <c:v>3083</c:v>
                </c:pt>
                <c:pt idx="825">
                  <c:v>3084</c:v>
                </c:pt>
                <c:pt idx="826">
                  <c:v>3093</c:v>
                </c:pt>
                <c:pt idx="827">
                  <c:v>3086</c:v>
                </c:pt>
                <c:pt idx="828">
                  <c:v>3094</c:v>
                </c:pt>
                <c:pt idx="829">
                  <c:v>3085</c:v>
                </c:pt>
                <c:pt idx="830">
                  <c:v>3100</c:v>
                </c:pt>
                <c:pt idx="831">
                  <c:v>3080</c:v>
                </c:pt>
                <c:pt idx="832">
                  <c:v>3085</c:v>
                </c:pt>
                <c:pt idx="833">
                  <c:v>3075</c:v>
                </c:pt>
                <c:pt idx="834">
                  <c:v>3093</c:v>
                </c:pt>
                <c:pt idx="835">
                  <c:v>3087</c:v>
                </c:pt>
                <c:pt idx="836">
                  <c:v>3089</c:v>
                </c:pt>
                <c:pt idx="837">
                  <c:v>3086</c:v>
                </c:pt>
                <c:pt idx="838">
                  <c:v>3082</c:v>
                </c:pt>
                <c:pt idx="839">
                  <c:v>3078</c:v>
                </c:pt>
                <c:pt idx="840">
                  <c:v>3088</c:v>
                </c:pt>
                <c:pt idx="841">
                  <c:v>3082</c:v>
                </c:pt>
                <c:pt idx="842">
                  <c:v>3110</c:v>
                </c:pt>
                <c:pt idx="843">
                  <c:v>3079</c:v>
                </c:pt>
                <c:pt idx="844">
                  <c:v>3089</c:v>
                </c:pt>
                <c:pt idx="845">
                  <c:v>3079</c:v>
                </c:pt>
                <c:pt idx="846">
                  <c:v>3115</c:v>
                </c:pt>
                <c:pt idx="847">
                  <c:v>3086</c:v>
                </c:pt>
                <c:pt idx="848">
                  <c:v>3089</c:v>
                </c:pt>
                <c:pt idx="849">
                  <c:v>3102</c:v>
                </c:pt>
                <c:pt idx="850">
                  <c:v>3097</c:v>
                </c:pt>
                <c:pt idx="851">
                  <c:v>3091</c:v>
                </c:pt>
                <c:pt idx="852">
                  <c:v>3112</c:v>
                </c:pt>
                <c:pt idx="853">
                  <c:v>3111</c:v>
                </c:pt>
                <c:pt idx="854">
                  <c:v>3075</c:v>
                </c:pt>
                <c:pt idx="855">
                  <c:v>3090</c:v>
                </c:pt>
                <c:pt idx="856">
                  <c:v>3105</c:v>
                </c:pt>
                <c:pt idx="857">
                  <c:v>3102</c:v>
                </c:pt>
                <c:pt idx="858">
                  <c:v>3100</c:v>
                </c:pt>
                <c:pt idx="859">
                  <c:v>3086</c:v>
                </c:pt>
                <c:pt idx="860">
                  <c:v>3097</c:v>
                </c:pt>
                <c:pt idx="861">
                  <c:v>3124</c:v>
                </c:pt>
                <c:pt idx="862">
                  <c:v>3120</c:v>
                </c:pt>
                <c:pt idx="863">
                  <c:v>3093</c:v>
                </c:pt>
                <c:pt idx="864">
                  <c:v>3123</c:v>
                </c:pt>
                <c:pt idx="865">
                  <c:v>3103</c:v>
                </c:pt>
                <c:pt idx="866">
                  <c:v>3114</c:v>
                </c:pt>
                <c:pt idx="867">
                  <c:v>3138</c:v>
                </c:pt>
                <c:pt idx="868">
                  <c:v>3128</c:v>
                </c:pt>
                <c:pt idx="869">
                  <c:v>3129</c:v>
                </c:pt>
                <c:pt idx="870">
                  <c:v>3111</c:v>
                </c:pt>
                <c:pt idx="871">
                  <c:v>3130</c:v>
                </c:pt>
                <c:pt idx="872">
                  <c:v>3107</c:v>
                </c:pt>
                <c:pt idx="873">
                  <c:v>3124</c:v>
                </c:pt>
                <c:pt idx="874">
                  <c:v>3122</c:v>
                </c:pt>
                <c:pt idx="875">
                  <c:v>3136</c:v>
                </c:pt>
                <c:pt idx="876">
                  <c:v>3148</c:v>
                </c:pt>
                <c:pt idx="877">
                  <c:v>3130</c:v>
                </c:pt>
                <c:pt idx="878">
                  <c:v>3129</c:v>
                </c:pt>
                <c:pt idx="879">
                  <c:v>3160</c:v>
                </c:pt>
                <c:pt idx="880">
                  <c:v>3156</c:v>
                </c:pt>
                <c:pt idx="881">
                  <c:v>3134</c:v>
                </c:pt>
                <c:pt idx="882">
                  <c:v>3163</c:v>
                </c:pt>
                <c:pt idx="883">
                  <c:v>3148</c:v>
                </c:pt>
                <c:pt idx="884">
                  <c:v>3128</c:v>
                </c:pt>
                <c:pt idx="885">
                  <c:v>3152</c:v>
                </c:pt>
                <c:pt idx="886">
                  <c:v>3183</c:v>
                </c:pt>
                <c:pt idx="887">
                  <c:v>3184</c:v>
                </c:pt>
                <c:pt idx="888">
                  <c:v>3164</c:v>
                </c:pt>
                <c:pt idx="889">
                  <c:v>3183</c:v>
                </c:pt>
                <c:pt idx="890">
                  <c:v>3157</c:v>
                </c:pt>
                <c:pt idx="891">
                  <c:v>3203</c:v>
                </c:pt>
                <c:pt idx="892">
                  <c:v>3181</c:v>
                </c:pt>
                <c:pt idx="893">
                  <c:v>3195</c:v>
                </c:pt>
                <c:pt idx="894">
                  <c:v>3226</c:v>
                </c:pt>
                <c:pt idx="895">
                  <c:v>3203</c:v>
                </c:pt>
                <c:pt idx="896">
                  <c:v>3221</c:v>
                </c:pt>
                <c:pt idx="897">
                  <c:v>3229</c:v>
                </c:pt>
                <c:pt idx="898">
                  <c:v>3246</c:v>
                </c:pt>
                <c:pt idx="899">
                  <c:v>3288</c:v>
                </c:pt>
                <c:pt idx="900">
                  <c:v>3270</c:v>
                </c:pt>
                <c:pt idx="901">
                  <c:v>3315</c:v>
                </c:pt>
                <c:pt idx="902">
                  <c:v>3310</c:v>
                </c:pt>
                <c:pt idx="903">
                  <c:v>3357</c:v>
                </c:pt>
                <c:pt idx="904">
                  <c:v>3367</c:v>
                </c:pt>
                <c:pt idx="905">
                  <c:v>3404</c:v>
                </c:pt>
                <c:pt idx="906">
                  <c:v>3477</c:v>
                </c:pt>
                <c:pt idx="907">
                  <c:v>3481</c:v>
                </c:pt>
                <c:pt idx="908">
                  <c:v>3532</c:v>
                </c:pt>
                <c:pt idx="909">
                  <c:v>3564</c:v>
                </c:pt>
                <c:pt idx="910">
                  <c:v>3630</c:v>
                </c:pt>
                <c:pt idx="911">
                  <c:v>3712</c:v>
                </c:pt>
                <c:pt idx="912">
                  <c:v>3811</c:v>
                </c:pt>
                <c:pt idx="913">
                  <c:v>3937</c:v>
                </c:pt>
                <c:pt idx="914">
                  <c:v>3971</c:v>
                </c:pt>
                <c:pt idx="915">
                  <c:v>4029</c:v>
                </c:pt>
                <c:pt idx="916">
                  <c:v>4121</c:v>
                </c:pt>
                <c:pt idx="917">
                  <c:v>4143</c:v>
                </c:pt>
                <c:pt idx="918">
                  <c:v>4218</c:v>
                </c:pt>
                <c:pt idx="919">
                  <c:v>4170</c:v>
                </c:pt>
                <c:pt idx="920">
                  <c:v>4186</c:v>
                </c:pt>
                <c:pt idx="921">
                  <c:v>4135</c:v>
                </c:pt>
                <c:pt idx="922">
                  <c:v>4032</c:v>
                </c:pt>
                <c:pt idx="923">
                  <c:v>3990</c:v>
                </c:pt>
                <c:pt idx="924">
                  <c:v>3897</c:v>
                </c:pt>
                <c:pt idx="925">
                  <c:v>3761</c:v>
                </c:pt>
                <c:pt idx="926">
                  <c:v>3730</c:v>
                </c:pt>
                <c:pt idx="927">
                  <c:v>3654</c:v>
                </c:pt>
                <c:pt idx="928">
                  <c:v>3572</c:v>
                </c:pt>
                <c:pt idx="929">
                  <c:v>3566</c:v>
                </c:pt>
                <c:pt idx="930">
                  <c:v>3449</c:v>
                </c:pt>
                <c:pt idx="931">
                  <c:v>3472</c:v>
                </c:pt>
                <c:pt idx="932">
                  <c:v>3400</c:v>
                </c:pt>
                <c:pt idx="933">
                  <c:v>3388</c:v>
                </c:pt>
                <c:pt idx="934">
                  <c:v>3339</c:v>
                </c:pt>
                <c:pt idx="935">
                  <c:v>3327</c:v>
                </c:pt>
                <c:pt idx="936">
                  <c:v>3303</c:v>
                </c:pt>
                <c:pt idx="937">
                  <c:v>3322</c:v>
                </c:pt>
                <c:pt idx="938">
                  <c:v>3284</c:v>
                </c:pt>
                <c:pt idx="939">
                  <c:v>3260</c:v>
                </c:pt>
                <c:pt idx="940">
                  <c:v>3265</c:v>
                </c:pt>
                <c:pt idx="941">
                  <c:v>3243</c:v>
                </c:pt>
                <c:pt idx="942">
                  <c:v>3212</c:v>
                </c:pt>
                <c:pt idx="943">
                  <c:v>3223</c:v>
                </c:pt>
                <c:pt idx="944">
                  <c:v>3239</c:v>
                </c:pt>
                <c:pt idx="945">
                  <c:v>3234</c:v>
                </c:pt>
                <c:pt idx="946">
                  <c:v>3214</c:v>
                </c:pt>
                <c:pt idx="947">
                  <c:v>3199</c:v>
                </c:pt>
                <c:pt idx="948">
                  <c:v>3207</c:v>
                </c:pt>
                <c:pt idx="949">
                  <c:v>3211</c:v>
                </c:pt>
                <c:pt idx="950">
                  <c:v>3196</c:v>
                </c:pt>
                <c:pt idx="951">
                  <c:v>3176</c:v>
                </c:pt>
                <c:pt idx="952">
                  <c:v>3198</c:v>
                </c:pt>
                <c:pt idx="953">
                  <c:v>3181</c:v>
                </c:pt>
                <c:pt idx="954">
                  <c:v>3174</c:v>
                </c:pt>
                <c:pt idx="955">
                  <c:v>3176</c:v>
                </c:pt>
                <c:pt idx="956">
                  <c:v>3204</c:v>
                </c:pt>
                <c:pt idx="957">
                  <c:v>3167</c:v>
                </c:pt>
                <c:pt idx="958">
                  <c:v>3162</c:v>
                </c:pt>
                <c:pt idx="959">
                  <c:v>3202</c:v>
                </c:pt>
                <c:pt idx="960">
                  <c:v>3167</c:v>
                </c:pt>
                <c:pt idx="961">
                  <c:v>3176</c:v>
                </c:pt>
                <c:pt idx="962">
                  <c:v>3171</c:v>
                </c:pt>
                <c:pt idx="963">
                  <c:v>3154</c:v>
                </c:pt>
                <c:pt idx="964">
                  <c:v>3181</c:v>
                </c:pt>
                <c:pt idx="965">
                  <c:v>3159</c:v>
                </c:pt>
                <c:pt idx="966">
                  <c:v>3175</c:v>
                </c:pt>
                <c:pt idx="967">
                  <c:v>3152</c:v>
                </c:pt>
                <c:pt idx="968">
                  <c:v>3165</c:v>
                </c:pt>
                <c:pt idx="969">
                  <c:v>3182</c:v>
                </c:pt>
                <c:pt idx="970">
                  <c:v>3174</c:v>
                </c:pt>
                <c:pt idx="971">
                  <c:v>3141</c:v>
                </c:pt>
                <c:pt idx="972">
                  <c:v>3134</c:v>
                </c:pt>
                <c:pt idx="973">
                  <c:v>3141</c:v>
                </c:pt>
                <c:pt idx="974">
                  <c:v>3147</c:v>
                </c:pt>
                <c:pt idx="975">
                  <c:v>3154</c:v>
                </c:pt>
                <c:pt idx="976">
                  <c:v>3140</c:v>
                </c:pt>
                <c:pt idx="977">
                  <c:v>3136</c:v>
                </c:pt>
                <c:pt idx="978">
                  <c:v>3138</c:v>
                </c:pt>
                <c:pt idx="979">
                  <c:v>3140</c:v>
                </c:pt>
                <c:pt idx="980">
                  <c:v>3138</c:v>
                </c:pt>
                <c:pt idx="981">
                  <c:v>3137</c:v>
                </c:pt>
                <c:pt idx="982">
                  <c:v>3125</c:v>
                </c:pt>
                <c:pt idx="983">
                  <c:v>3148</c:v>
                </c:pt>
                <c:pt idx="984">
                  <c:v>3155</c:v>
                </c:pt>
                <c:pt idx="985">
                  <c:v>3133</c:v>
                </c:pt>
                <c:pt idx="986">
                  <c:v>3140</c:v>
                </c:pt>
                <c:pt idx="987">
                  <c:v>3149</c:v>
                </c:pt>
                <c:pt idx="988">
                  <c:v>3152</c:v>
                </c:pt>
                <c:pt idx="989">
                  <c:v>3138</c:v>
                </c:pt>
                <c:pt idx="990">
                  <c:v>3140</c:v>
                </c:pt>
                <c:pt idx="991">
                  <c:v>3151</c:v>
                </c:pt>
                <c:pt idx="992">
                  <c:v>3138</c:v>
                </c:pt>
                <c:pt idx="993">
                  <c:v>3137</c:v>
                </c:pt>
                <c:pt idx="994">
                  <c:v>3123</c:v>
                </c:pt>
                <c:pt idx="995">
                  <c:v>3147</c:v>
                </c:pt>
                <c:pt idx="996">
                  <c:v>3108</c:v>
                </c:pt>
                <c:pt idx="997">
                  <c:v>3106</c:v>
                </c:pt>
                <c:pt idx="998">
                  <c:v>3145</c:v>
                </c:pt>
                <c:pt idx="999">
                  <c:v>3119</c:v>
                </c:pt>
                <c:pt idx="1000">
                  <c:v>3121</c:v>
                </c:pt>
                <c:pt idx="1001">
                  <c:v>3138</c:v>
                </c:pt>
                <c:pt idx="1002">
                  <c:v>3142</c:v>
                </c:pt>
                <c:pt idx="1003">
                  <c:v>3139</c:v>
                </c:pt>
                <c:pt idx="1004">
                  <c:v>3134</c:v>
                </c:pt>
                <c:pt idx="1005">
                  <c:v>3115</c:v>
                </c:pt>
                <c:pt idx="1006">
                  <c:v>3112</c:v>
                </c:pt>
                <c:pt idx="1007">
                  <c:v>3131</c:v>
                </c:pt>
                <c:pt idx="1008">
                  <c:v>3127</c:v>
                </c:pt>
                <c:pt idx="1009">
                  <c:v>3144</c:v>
                </c:pt>
                <c:pt idx="1010">
                  <c:v>3123</c:v>
                </c:pt>
                <c:pt idx="1011">
                  <c:v>3133</c:v>
                </c:pt>
                <c:pt idx="1012">
                  <c:v>3121</c:v>
                </c:pt>
                <c:pt idx="1013">
                  <c:v>3128</c:v>
                </c:pt>
                <c:pt idx="1014">
                  <c:v>3128</c:v>
                </c:pt>
                <c:pt idx="1015">
                  <c:v>3141</c:v>
                </c:pt>
                <c:pt idx="1016">
                  <c:v>3143</c:v>
                </c:pt>
                <c:pt idx="1017">
                  <c:v>3147</c:v>
                </c:pt>
                <c:pt idx="1018">
                  <c:v>3149</c:v>
                </c:pt>
                <c:pt idx="1019">
                  <c:v>3143</c:v>
                </c:pt>
                <c:pt idx="1020">
                  <c:v>3152</c:v>
                </c:pt>
                <c:pt idx="1021">
                  <c:v>3157</c:v>
                </c:pt>
                <c:pt idx="1022">
                  <c:v>3125</c:v>
                </c:pt>
                <c:pt idx="1023">
                  <c:v>3133</c:v>
                </c:pt>
                <c:pt idx="1024">
                  <c:v>3126</c:v>
                </c:pt>
                <c:pt idx="1025">
                  <c:v>3140</c:v>
                </c:pt>
                <c:pt idx="1026">
                  <c:v>3162</c:v>
                </c:pt>
                <c:pt idx="1027">
                  <c:v>3129</c:v>
                </c:pt>
                <c:pt idx="1028">
                  <c:v>3124</c:v>
                </c:pt>
                <c:pt idx="1029">
                  <c:v>3120</c:v>
                </c:pt>
                <c:pt idx="1030">
                  <c:v>3129</c:v>
                </c:pt>
                <c:pt idx="1031">
                  <c:v>3132</c:v>
                </c:pt>
                <c:pt idx="1032">
                  <c:v>3124</c:v>
                </c:pt>
                <c:pt idx="1033">
                  <c:v>3133</c:v>
                </c:pt>
                <c:pt idx="1034">
                  <c:v>3115</c:v>
                </c:pt>
                <c:pt idx="1035">
                  <c:v>3126</c:v>
                </c:pt>
                <c:pt idx="1036">
                  <c:v>3140</c:v>
                </c:pt>
                <c:pt idx="1037">
                  <c:v>3128</c:v>
                </c:pt>
                <c:pt idx="1038">
                  <c:v>3124</c:v>
                </c:pt>
                <c:pt idx="1039">
                  <c:v>3103</c:v>
                </c:pt>
                <c:pt idx="1040">
                  <c:v>3103</c:v>
                </c:pt>
                <c:pt idx="1041">
                  <c:v>3101</c:v>
                </c:pt>
                <c:pt idx="1042">
                  <c:v>3123</c:v>
                </c:pt>
                <c:pt idx="1043">
                  <c:v>3142</c:v>
                </c:pt>
                <c:pt idx="1044">
                  <c:v>3128</c:v>
                </c:pt>
                <c:pt idx="1045">
                  <c:v>3127</c:v>
                </c:pt>
                <c:pt idx="1046">
                  <c:v>3105</c:v>
                </c:pt>
                <c:pt idx="1047">
                  <c:v>3121</c:v>
                </c:pt>
                <c:pt idx="1048">
                  <c:v>3138</c:v>
                </c:pt>
                <c:pt idx="1049">
                  <c:v>3136</c:v>
                </c:pt>
                <c:pt idx="1050">
                  <c:v>3110</c:v>
                </c:pt>
                <c:pt idx="1051">
                  <c:v>3136</c:v>
                </c:pt>
                <c:pt idx="1052">
                  <c:v>3119</c:v>
                </c:pt>
                <c:pt idx="1053">
                  <c:v>3119</c:v>
                </c:pt>
                <c:pt idx="1054">
                  <c:v>3124</c:v>
                </c:pt>
                <c:pt idx="1055">
                  <c:v>3108</c:v>
                </c:pt>
                <c:pt idx="1056">
                  <c:v>3111</c:v>
                </c:pt>
                <c:pt idx="1057">
                  <c:v>3114</c:v>
                </c:pt>
                <c:pt idx="1058">
                  <c:v>3127</c:v>
                </c:pt>
                <c:pt idx="1059">
                  <c:v>3121</c:v>
                </c:pt>
                <c:pt idx="1060">
                  <c:v>3130</c:v>
                </c:pt>
                <c:pt idx="1061">
                  <c:v>3121</c:v>
                </c:pt>
                <c:pt idx="1062">
                  <c:v>3126</c:v>
                </c:pt>
                <c:pt idx="1063">
                  <c:v>3131</c:v>
                </c:pt>
                <c:pt idx="1064">
                  <c:v>3109</c:v>
                </c:pt>
                <c:pt idx="1065">
                  <c:v>3121</c:v>
                </c:pt>
                <c:pt idx="1066">
                  <c:v>3099</c:v>
                </c:pt>
                <c:pt idx="1067">
                  <c:v>3115</c:v>
                </c:pt>
                <c:pt idx="1068">
                  <c:v>3101</c:v>
                </c:pt>
                <c:pt idx="1069">
                  <c:v>3099</c:v>
                </c:pt>
                <c:pt idx="1070">
                  <c:v>3111</c:v>
                </c:pt>
                <c:pt idx="1071">
                  <c:v>3108</c:v>
                </c:pt>
                <c:pt idx="1072">
                  <c:v>3127</c:v>
                </c:pt>
                <c:pt idx="1073">
                  <c:v>3115</c:v>
                </c:pt>
                <c:pt idx="1074">
                  <c:v>3097</c:v>
                </c:pt>
                <c:pt idx="1075">
                  <c:v>3121</c:v>
                </c:pt>
                <c:pt idx="1076">
                  <c:v>3109</c:v>
                </c:pt>
                <c:pt idx="1077">
                  <c:v>3113</c:v>
                </c:pt>
                <c:pt idx="1078">
                  <c:v>3122</c:v>
                </c:pt>
                <c:pt idx="1079">
                  <c:v>3097</c:v>
                </c:pt>
                <c:pt idx="1080">
                  <c:v>3109</c:v>
                </c:pt>
                <c:pt idx="1081">
                  <c:v>3106</c:v>
                </c:pt>
                <c:pt idx="1082">
                  <c:v>3111</c:v>
                </c:pt>
                <c:pt idx="1083">
                  <c:v>3097</c:v>
                </c:pt>
                <c:pt idx="1084">
                  <c:v>3110</c:v>
                </c:pt>
                <c:pt idx="1085">
                  <c:v>3111</c:v>
                </c:pt>
                <c:pt idx="1086">
                  <c:v>3104</c:v>
                </c:pt>
                <c:pt idx="1087">
                  <c:v>3095</c:v>
                </c:pt>
                <c:pt idx="1088">
                  <c:v>3105</c:v>
                </c:pt>
                <c:pt idx="1089">
                  <c:v>3113</c:v>
                </c:pt>
                <c:pt idx="1090">
                  <c:v>3118</c:v>
                </c:pt>
                <c:pt idx="1091">
                  <c:v>3113</c:v>
                </c:pt>
                <c:pt idx="1092">
                  <c:v>3113</c:v>
                </c:pt>
                <c:pt idx="1093">
                  <c:v>3115</c:v>
                </c:pt>
                <c:pt idx="1094">
                  <c:v>3101</c:v>
                </c:pt>
                <c:pt idx="1095">
                  <c:v>3101</c:v>
                </c:pt>
                <c:pt idx="1096">
                  <c:v>3097</c:v>
                </c:pt>
                <c:pt idx="1097">
                  <c:v>3100</c:v>
                </c:pt>
                <c:pt idx="1098">
                  <c:v>3110</c:v>
                </c:pt>
                <c:pt idx="1099">
                  <c:v>3123</c:v>
                </c:pt>
                <c:pt idx="1100">
                  <c:v>3101</c:v>
                </c:pt>
                <c:pt idx="1101">
                  <c:v>3116</c:v>
                </c:pt>
                <c:pt idx="1102">
                  <c:v>3128</c:v>
                </c:pt>
                <c:pt idx="1103">
                  <c:v>3097</c:v>
                </c:pt>
                <c:pt idx="1104">
                  <c:v>3094</c:v>
                </c:pt>
                <c:pt idx="1105">
                  <c:v>3090</c:v>
                </c:pt>
                <c:pt idx="1106">
                  <c:v>3094</c:v>
                </c:pt>
                <c:pt idx="1107">
                  <c:v>3119</c:v>
                </c:pt>
                <c:pt idx="1108">
                  <c:v>3114</c:v>
                </c:pt>
                <c:pt idx="1109">
                  <c:v>3093</c:v>
                </c:pt>
                <c:pt idx="1110">
                  <c:v>3099</c:v>
                </c:pt>
                <c:pt idx="1111">
                  <c:v>3092</c:v>
                </c:pt>
                <c:pt idx="1112">
                  <c:v>3097</c:v>
                </c:pt>
                <c:pt idx="1113">
                  <c:v>3096</c:v>
                </c:pt>
                <c:pt idx="1114">
                  <c:v>3095</c:v>
                </c:pt>
                <c:pt idx="1115">
                  <c:v>3104</c:v>
                </c:pt>
                <c:pt idx="1116">
                  <c:v>3104</c:v>
                </c:pt>
                <c:pt idx="1117">
                  <c:v>3100</c:v>
                </c:pt>
                <c:pt idx="1118">
                  <c:v>3110</c:v>
                </c:pt>
                <c:pt idx="1119">
                  <c:v>3092</c:v>
                </c:pt>
                <c:pt idx="1120">
                  <c:v>3114</c:v>
                </c:pt>
                <c:pt idx="1121">
                  <c:v>3118</c:v>
                </c:pt>
                <c:pt idx="1122">
                  <c:v>3112</c:v>
                </c:pt>
                <c:pt idx="1123">
                  <c:v>3105</c:v>
                </c:pt>
                <c:pt idx="1124">
                  <c:v>3105</c:v>
                </c:pt>
                <c:pt idx="1125">
                  <c:v>3103</c:v>
                </c:pt>
                <c:pt idx="1126">
                  <c:v>3088</c:v>
                </c:pt>
                <c:pt idx="1127">
                  <c:v>3100</c:v>
                </c:pt>
                <c:pt idx="1128">
                  <c:v>3116</c:v>
                </c:pt>
                <c:pt idx="1129">
                  <c:v>3089</c:v>
                </c:pt>
                <c:pt idx="1130">
                  <c:v>3102</c:v>
                </c:pt>
                <c:pt idx="1131">
                  <c:v>3106</c:v>
                </c:pt>
                <c:pt idx="1132">
                  <c:v>3096</c:v>
                </c:pt>
                <c:pt idx="1133">
                  <c:v>3108</c:v>
                </c:pt>
                <c:pt idx="1134">
                  <c:v>3100</c:v>
                </c:pt>
                <c:pt idx="1135">
                  <c:v>3094</c:v>
                </c:pt>
                <c:pt idx="1136">
                  <c:v>3116</c:v>
                </c:pt>
                <c:pt idx="1137">
                  <c:v>3096</c:v>
                </c:pt>
                <c:pt idx="1138">
                  <c:v>3116</c:v>
                </c:pt>
                <c:pt idx="1139">
                  <c:v>3101</c:v>
                </c:pt>
                <c:pt idx="1140">
                  <c:v>3101</c:v>
                </c:pt>
                <c:pt idx="1141">
                  <c:v>3107</c:v>
                </c:pt>
                <c:pt idx="1142">
                  <c:v>3118</c:v>
                </c:pt>
                <c:pt idx="1143">
                  <c:v>3098</c:v>
                </c:pt>
                <c:pt idx="1144">
                  <c:v>3105</c:v>
                </c:pt>
                <c:pt idx="1145">
                  <c:v>3110</c:v>
                </c:pt>
                <c:pt idx="1146">
                  <c:v>3110</c:v>
                </c:pt>
                <c:pt idx="1147">
                  <c:v>3109</c:v>
                </c:pt>
                <c:pt idx="1148">
                  <c:v>3119</c:v>
                </c:pt>
                <c:pt idx="1149">
                  <c:v>3101</c:v>
                </c:pt>
                <c:pt idx="1150">
                  <c:v>3125</c:v>
                </c:pt>
                <c:pt idx="1151">
                  <c:v>3121</c:v>
                </c:pt>
                <c:pt idx="1152">
                  <c:v>3118</c:v>
                </c:pt>
                <c:pt idx="1153">
                  <c:v>3111</c:v>
                </c:pt>
                <c:pt idx="1154">
                  <c:v>3101</c:v>
                </c:pt>
                <c:pt idx="1155">
                  <c:v>3099</c:v>
                </c:pt>
                <c:pt idx="1156">
                  <c:v>3118</c:v>
                </c:pt>
                <c:pt idx="1157">
                  <c:v>3122</c:v>
                </c:pt>
                <c:pt idx="1158">
                  <c:v>3102</c:v>
                </c:pt>
                <c:pt idx="1159">
                  <c:v>3117</c:v>
                </c:pt>
                <c:pt idx="1160">
                  <c:v>3122</c:v>
                </c:pt>
                <c:pt idx="1161">
                  <c:v>3126</c:v>
                </c:pt>
                <c:pt idx="1162">
                  <c:v>3115</c:v>
                </c:pt>
                <c:pt idx="1163">
                  <c:v>3131</c:v>
                </c:pt>
                <c:pt idx="1164">
                  <c:v>3124</c:v>
                </c:pt>
                <c:pt idx="1165">
                  <c:v>3118</c:v>
                </c:pt>
                <c:pt idx="1166">
                  <c:v>3127</c:v>
                </c:pt>
                <c:pt idx="1167">
                  <c:v>3141</c:v>
                </c:pt>
                <c:pt idx="1168">
                  <c:v>3127</c:v>
                </c:pt>
                <c:pt idx="1169">
                  <c:v>3145</c:v>
                </c:pt>
                <c:pt idx="1170">
                  <c:v>3123</c:v>
                </c:pt>
                <c:pt idx="1171">
                  <c:v>3152</c:v>
                </c:pt>
                <c:pt idx="1172">
                  <c:v>3139</c:v>
                </c:pt>
                <c:pt idx="1173">
                  <c:v>3165</c:v>
                </c:pt>
                <c:pt idx="1174">
                  <c:v>3173</c:v>
                </c:pt>
                <c:pt idx="1175">
                  <c:v>3163</c:v>
                </c:pt>
                <c:pt idx="1176">
                  <c:v>3169</c:v>
                </c:pt>
                <c:pt idx="1177">
                  <c:v>3191</c:v>
                </c:pt>
                <c:pt idx="1178">
                  <c:v>3166</c:v>
                </c:pt>
                <c:pt idx="1179">
                  <c:v>3167</c:v>
                </c:pt>
                <c:pt idx="1180">
                  <c:v>3197</c:v>
                </c:pt>
                <c:pt idx="1181">
                  <c:v>3198</c:v>
                </c:pt>
                <c:pt idx="1182">
                  <c:v>3190</c:v>
                </c:pt>
                <c:pt idx="1183">
                  <c:v>3199</c:v>
                </c:pt>
                <c:pt idx="1184">
                  <c:v>3197</c:v>
                </c:pt>
                <c:pt idx="1185">
                  <c:v>3215</c:v>
                </c:pt>
                <c:pt idx="1186">
                  <c:v>3213</c:v>
                </c:pt>
                <c:pt idx="1187">
                  <c:v>3232</c:v>
                </c:pt>
                <c:pt idx="1188">
                  <c:v>3240</c:v>
                </c:pt>
                <c:pt idx="1189">
                  <c:v>3246</c:v>
                </c:pt>
                <c:pt idx="1190">
                  <c:v>3237</c:v>
                </c:pt>
                <c:pt idx="1191">
                  <c:v>3262</c:v>
                </c:pt>
                <c:pt idx="1192">
                  <c:v>3267</c:v>
                </c:pt>
                <c:pt idx="1193">
                  <c:v>3298</c:v>
                </c:pt>
                <c:pt idx="1194">
                  <c:v>3300</c:v>
                </c:pt>
                <c:pt idx="1195">
                  <c:v>3332</c:v>
                </c:pt>
                <c:pt idx="1196">
                  <c:v>3337</c:v>
                </c:pt>
                <c:pt idx="1197">
                  <c:v>3351</c:v>
                </c:pt>
                <c:pt idx="1198">
                  <c:v>3382</c:v>
                </c:pt>
                <c:pt idx="1199">
                  <c:v>3440</c:v>
                </c:pt>
                <c:pt idx="1200">
                  <c:v>3419</c:v>
                </c:pt>
                <c:pt idx="1201">
                  <c:v>3472</c:v>
                </c:pt>
                <c:pt idx="1202">
                  <c:v>3514</c:v>
                </c:pt>
                <c:pt idx="1203">
                  <c:v>3500</c:v>
                </c:pt>
                <c:pt idx="1204">
                  <c:v>3619</c:v>
                </c:pt>
                <c:pt idx="1205">
                  <c:v>3667</c:v>
                </c:pt>
                <c:pt idx="1206">
                  <c:v>3630</c:v>
                </c:pt>
                <c:pt idx="1207">
                  <c:v>3678</c:v>
                </c:pt>
                <c:pt idx="1208">
                  <c:v>3668</c:v>
                </c:pt>
                <c:pt idx="1209">
                  <c:v>3718</c:v>
                </c:pt>
                <c:pt idx="1210">
                  <c:v>3740</c:v>
                </c:pt>
                <c:pt idx="1211">
                  <c:v>3684</c:v>
                </c:pt>
                <c:pt idx="1212">
                  <c:v>3671</c:v>
                </c:pt>
                <c:pt idx="1213">
                  <c:v>3633</c:v>
                </c:pt>
                <c:pt idx="1214">
                  <c:v>3643</c:v>
                </c:pt>
                <c:pt idx="1215">
                  <c:v>3561</c:v>
                </c:pt>
                <c:pt idx="1216">
                  <c:v>3572</c:v>
                </c:pt>
                <c:pt idx="1217">
                  <c:v>3503</c:v>
                </c:pt>
                <c:pt idx="1218">
                  <c:v>3484</c:v>
                </c:pt>
                <c:pt idx="1219">
                  <c:v>3408</c:v>
                </c:pt>
                <c:pt idx="1220">
                  <c:v>3415</c:v>
                </c:pt>
                <c:pt idx="1221">
                  <c:v>3389</c:v>
                </c:pt>
                <c:pt idx="1222">
                  <c:v>3333</c:v>
                </c:pt>
                <c:pt idx="1223">
                  <c:v>3284</c:v>
                </c:pt>
                <c:pt idx="1224">
                  <c:v>3314</c:v>
                </c:pt>
                <c:pt idx="1225">
                  <c:v>3284</c:v>
                </c:pt>
                <c:pt idx="1226">
                  <c:v>3248</c:v>
                </c:pt>
                <c:pt idx="1227">
                  <c:v>3248</c:v>
                </c:pt>
                <c:pt idx="1228">
                  <c:v>3210</c:v>
                </c:pt>
                <c:pt idx="1229">
                  <c:v>3215</c:v>
                </c:pt>
                <c:pt idx="1230">
                  <c:v>3218</c:v>
                </c:pt>
                <c:pt idx="1231">
                  <c:v>3218</c:v>
                </c:pt>
                <c:pt idx="1232">
                  <c:v>3230</c:v>
                </c:pt>
                <c:pt idx="1233">
                  <c:v>3192</c:v>
                </c:pt>
                <c:pt idx="1234">
                  <c:v>3181</c:v>
                </c:pt>
                <c:pt idx="1235">
                  <c:v>3174</c:v>
                </c:pt>
                <c:pt idx="1236">
                  <c:v>3177</c:v>
                </c:pt>
                <c:pt idx="1237">
                  <c:v>3190</c:v>
                </c:pt>
                <c:pt idx="1238">
                  <c:v>3154</c:v>
                </c:pt>
                <c:pt idx="1239">
                  <c:v>3124</c:v>
                </c:pt>
                <c:pt idx="1240">
                  <c:v>3155</c:v>
                </c:pt>
                <c:pt idx="1241">
                  <c:v>3149</c:v>
                </c:pt>
                <c:pt idx="1242">
                  <c:v>3131</c:v>
                </c:pt>
                <c:pt idx="1243">
                  <c:v>3127</c:v>
                </c:pt>
                <c:pt idx="1244">
                  <c:v>3129</c:v>
                </c:pt>
                <c:pt idx="1245">
                  <c:v>3138</c:v>
                </c:pt>
                <c:pt idx="1246">
                  <c:v>3110</c:v>
                </c:pt>
                <c:pt idx="1247">
                  <c:v>3111</c:v>
                </c:pt>
                <c:pt idx="1248">
                  <c:v>3124</c:v>
                </c:pt>
                <c:pt idx="1249">
                  <c:v>3136</c:v>
                </c:pt>
                <c:pt idx="1250">
                  <c:v>3107</c:v>
                </c:pt>
                <c:pt idx="1251">
                  <c:v>3129</c:v>
                </c:pt>
                <c:pt idx="1252">
                  <c:v>3101</c:v>
                </c:pt>
                <c:pt idx="1253">
                  <c:v>3104</c:v>
                </c:pt>
                <c:pt idx="1254">
                  <c:v>3114</c:v>
                </c:pt>
                <c:pt idx="1255">
                  <c:v>3118</c:v>
                </c:pt>
                <c:pt idx="1256">
                  <c:v>3108</c:v>
                </c:pt>
                <c:pt idx="1257">
                  <c:v>3102</c:v>
                </c:pt>
                <c:pt idx="1258">
                  <c:v>3122</c:v>
                </c:pt>
                <c:pt idx="1259">
                  <c:v>3120</c:v>
                </c:pt>
                <c:pt idx="1260">
                  <c:v>3092</c:v>
                </c:pt>
                <c:pt idx="1261">
                  <c:v>3094</c:v>
                </c:pt>
                <c:pt idx="1262">
                  <c:v>3094</c:v>
                </c:pt>
                <c:pt idx="1263">
                  <c:v>3101</c:v>
                </c:pt>
                <c:pt idx="1264">
                  <c:v>3100</c:v>
                </c:pt>
                <c:pt idx="1265">
                  <c:v>3104</c:v>
                </c:pt>
                <c:pt idx="1266">
                  <c:v>3095</c:v>
                </c:pt>
                <c:pt idx="1267">
                  <c:v>3096</c:v>
                </c:pt>
                <c:pt idx="1268">
                  <c:v>3076</c:v>
                </c:pt>
                <c:pt idx="1269">
                  <c:v>3100</c:v>
                </c:pt>
                <c:pt idx="1270">
                  <c:v>3086</c:v>
                </c:pt>
                <c:pt idx="1271">
                  <c:v>3082</c:v>
                </c:pt>
                <c:pt idx="1272">
                  <c:v>3093</c:v>
                </c:pt>
                <c:pt idx="1273">
                  <c:v>3089</c:v>
                </c:pt>
                <c:pt idx="1274">
                  <c:v>3093</c:v>
                </c:pt>
                <c:pt idx="1275">
                  <c:v>3095</c:v>
                </c:pt>
                <c:pt idx="1276">
                  <c:v>3081</c:v>
                </c:pt>
                <c:pt idx="1277">
                  <c:v>3084</c:v>
                </c:pt>
                <c:pt idx="1278">
                  <c:v>3084</c:v>
                </c:pt>
                <c:pt idx="1279">
                  <c:v>3089</c:v>
                </c:pt>
                <c:pt idx="1280">
                  <c:v>3087</c:v>
                </c:pt>
                <c:pt idx="1281">
                  <c:v>3080</c:v>
                </c:pt>
                <c:pt idx="1282">
                  <c:v>3085</c:v>
                </c:pt>
                <c:pt idx="1283">
                  <c:v>3084</c:v>
                </c:pt>
                <c:pt idx="1284">
                  <c:v>3079</c:v>
                </c:pt>
                <c:pt idx="1285">
                  <c:v>3070</c:v>
                </c:pt>
                <c:pt idx="1286">
                  <c:v>3101</c:v>
                </c:pt>
                <c:pt idx="1287">
                  <c:v>3091</c:v>
                </c:pt>
                <c:pt idx="1288">
                  <c:v>3087</c:v>
                </c:pt>
                <c:pt idx="1289">
                  <c:v>3080</c:v>
                </c:pt>
                <c:pt idx="1290">
                  <c:v>3087</c:v>
                </c:pt>
                <c:pt idx="1291">
                  <c:v>3091</c:v>
                </c:pt>
                <c:pt idx="1292">
                  <c:v>3088</c:v>
                </c:pt>
                <c:pt idx="1293">
                  <c:v>3087</c:v>
                </c:pt>
                <c:pt idx="1294">
                  <c:v>3101</c:v>
                </c:pt>
                <c:pt idx="1295">
                  <c:v>3094</c:v>
                </c:pt>
                <c:pt idx="1296">
                  <c:v>3095</c:v>
                </c:pt>
                <c:pt idx="1297">
                  <c:v>3087</c:v>
                </c:pt>
                <c:pt idx="1298">
                  <c:v>3097</c:v>
                </c:pt>
                <c:pt idx="1299">
                  <c:v>3080</c:v>
                </c:pt>
                <c:pt idx="1300">
                  <c:v>3089</c:v>
                </c:pt>
                <c:pt idx="1301">
                  <c:v>3096</c:v>
                </c:pt>
                <c:pt idx="1302">
                  <c:v>3104</c:v>
                </c:pt>
                <c:pt idx="1303">
                  <c:v>3091</c:v>
                </c:pt>
                <c:pt idx="1304">
                  <c:v>3085</c:v>
                </c:pt>
                <c:pt idx="1305">
                  <c:v>3100</c:v>
                </c:pt>
                <c:pt idx="1306">
                  <c:v>3077</c:v>
                </c:pt>
                <c:pt idx="1307">
                  <c:v>3084</c:v>
                </c:pt>
                <c:pt idx="1308">
                  <c:v>3080</c:v>
                </c:pt>
                <c:pt idx="1309">
                  <c:v>3083</c:v>
                </c:pt>
                <c:pt idx="1310">
                  <c:v>3072</c:v>
                </c:pt>
                <c:pt idx="1311">
                  <c:v>3057</c:v>
                </c:pt>
                <c:pt idx="1312">
                  <c:v>3081</c:v>
                </c:pt>
                <c:pt idx="1313">
                  <c:v>3078</c:v>
                </c:pt>
                <c:pt idx="1314">
                  <c:v>3071</c:v>
                </c:pt>
                <c:pt idx="1315">
                  <c:v>3066</c:v>
                </c:pt>
                <c:pt idx="1316">
                  <c:v>3070</c:v>
                </c:pt>
                <c:pt idx="1317">
                  <c:v>3078</c:v>
                </c:pt>
                <c:pt idx="1318">
                  <c:v>3077</c:v>
                </c:pt>
                <c:pt idx="1319">
                  <c:v>3079</c:v>
                </c:pt>
                <c:pt idx="1320">
                  <c:v>3084</c:v>
                </c:pt>
                <c:pt idx="1321">
                  <c:v>3066</c:v>
                </c:pt>
                <c:pt idx="1322">
                  <c:v>3072</c:v>
                </c:pt>
                <c:pt idx="1323">
                  <c:v>3068</c:v>
                </c:pt>
                <c:pt idx="1324">
                  <c:v>3062</c:v>
                </c:pt>
                <c:pt idx="1325">
                  <c:v>3072</c:v>
                </c:pt>
                <c:pt idx="1326">
                  <c:v>3068</c:v>
                </c:pt>
                <c:pt idx="1327">
                  <c:v>3064</c:v>
                </c:pt>
                <c:pt idx="1328">
                  <c:v>3061</c:v>
                </c:pt>
                <c:pt idx="1329">
                  <c:v>3061</c:v>
                </c:pt>
                <c:pt idx="1330">
                  <c:v>3060</c:v>
                </c:pt>
                <c:pt idx="1331">
                  <c:v>3048</c:v>
                </c:pt>
                <c:pt idx="1332">
                  <c:v>3065</c:v>
                </c:pt>
                <c:pt idx="1333">
                  <c:v>3072</c:v>
                </c:pt>
                <c:pt idx="1334">
                  <c:v>3054</c:v>
                </c:pt>
                <c:pt idx="1335">
                  <c:v>3056</c:v>
                </c:pt>
                <c:pt idx="1336">
                  <c:v>3061</c:v>
                </c:pt>
                <c:pt idx="1337">
                  <c:v>3078</c:v>
                </c:pt>
                <c:pt idx="1338">
                  <c:v>3070</c:v>
                </c:pt>
                <c:pt idx="1339">
                  <c:v>3061</c:v>
                </c:pt>
                <c:pt idx="1340">
                  <c:v>3069</c:v>
                </c:pt>
                <c:pt idx="1341">
                  <c:v>3058</c:v>
                </c:pt>
                <c:pt idx="1342">
                  <c:v>3057</c:v>
                </c:pt>
                <c:pt idx="1343">
                  <c:v>3063</c:v>
                </c:pt>
                <c:pt idx="1344">
                  <c:v>3059</c:v>
                </c:pt>
                <c:pt idx="1345">
                  <c:v>3056</c:v>
                </c:pt>
                <c:pt idx="1346">
                  <c:v>3062</c:v>
                </c:pt>
                <c:pt idx="1347">
                  <c:v>3080</c:v>
                </c:pt>
                <c:pt idx="1348">
                  <c:v>3074</c:v>
                </c:pt>
                <c:pt idx="1349">
                  <c:v>3059</c:v>
                </c:pt>
                <c:pt idx="1350">
                  <c:v>3058</c:v>
                </c:pt>
                <c:pt idx="1351">
                  <c:v>3064</c:v>
                </c:pt>
                <c:pt idx="1352">
                  <c:v>3071</c:v>
                </c:pt>
                <c:pt idx="1353">
                  <c:v>3073</c:v>
                </c:pt>
                <c:pt idx="1354">
                  <c:v>3060</c:v>
                </c:pt>
                <c:pt idx="1355">
                  <c:v>3067</c:v>
                </c:pt>
                <c:pt idx="1356">
                  <c:v>3064</c:v>
                </c:pt>
                <c:pt idx="1357">
                  <c:v>3069</c:v>
                </c:pt>
                <c:pt idx="1358">
                  <c:v>3072</c:v>
                </c:pt>
                <c:pt idx="1359">
                  <c:v>3063</c:v>
                </c:pt>
                <c:pt idx="1360">
                  <c:v>3060</c:v>
                </c:pt>
                <c:pt idx="1361">
                  <c:v>3065</c:v>
                </c:pt>
                <c:pt idx="1362">
                  <c:v>3056</c:v>
                </c:pt>
                <c:pt idx="1363">
                  <c:v>3055</c:v>
                </c:pt>
                <c:pt idx="1364">
                  <c:v>3068</c:v>
                </c:pt>
                <c:pt idx="1365">
                  <c:v>3066</c:v>
                </c:pt>
                <c:pt idx="1366">
                  <c:v>3067</c:v>
                </c:pt>
                <c:pt idx="1367">
                  <c:v>3048</c:v>
                </c:pt>
                <c:pt idx="1368">
                  <c:v>3082</c:v>
                </c:pt>
                <c:pt idx="1369">
                  <c:v>3063</c:v>
                </c:pt>
                <c:pt idx="1370">
                  <c:v>3053</c:v>
                </c:pt>
                <c:pt idx="1371">
                  <c:v>3065</c:v>
                </c:pt>
                <c:pt idx="1372">
                  <c:v>3063</c:v>
                </c:pt>
                <c:pt idx="1373">
                  <c:v>3071</c:v>
                </c:pt>
                <c:pt idx="1374">
                  <c:v>3063</c:v>
                </c:pt>
                <c:pt idx="1375">
                  <c:v>3061</c:v>
                </c:pt>
                <c:pt idx="1376">
                  <c:v>3072</c:v>
                </c:pt>
                <c:pt idx="1377">
                  <c:v>3060</c:v>
                </c:pt>
                <c:pt idx="1378">
                  <c:v>3054</c:v>
                </c:pt>
                <c:pt idx="1379">
                  <c:v>3053</c:v>
                </c:pt>
                <c:pt idx="1380">
                  <c:v>3063</c:v>
                </c:pt>
                <c:pt idx="1381">
                  <c:v>3054</c:v>
                </c:pt>
                <c:pt idx="1382">
                  <c:v>3050</c:v>
                </c:pt>
                <c:pt idx="1383">
                  <c:v>3043</c:v>
                </c:pt>
                <c:pt idx="1384">
                  <c:v>3062</c:v>
                </c:pt>
                <c:pt idx="1385">
                  <c:v>3062</c:v>
                </c:pt>
                <c:pt idx="1386">
                  <c:v>3059</c:v>
                </c:pt>
                <c:pt idx="1387">
                  <c:v>3064</c:v>
                </c:pt>
                <c:pt idx="1388">
                  <c:v>3067</c:v>
                </c:pt>
                <c:pt idx="1389">
                  <c:v>3050</c:v>
                </c:pt>
                <c:pt idx="1390">
                  <c:v>3063</c:v>
                </c:pt>
                <c:pt idx="1391">
                  <c:v>3054</c:v>
                </c:pt>
                <c:pt idx="1392">
                  <c:v>3066</c:v>
                </c:pt>
                <c:pt idx="1393">
                  <c:v>3061</c:v>
                </c:pt>
                <c:pt idx="1394">
                  <c:v>3065</c:v>
                </c:pt>
                <c:pt idx="1395">
                  <c:v>3054</c:v>
                </c:pt>
                <c:pt idx="1396">
                  <c:v>3060</c:v>
                </c:pt>
                <c:pt idx="1397">
                  <c:v>3046</c:v>
                </c:pt>
                <c:pt idx="1398">
                  <c:v>3049</c:v>
                </c:pt>
                <c:pt idx="1399">
                  <c:v>3049</c:v>
                </c:pt>
                <c:pt idx="1400">
                  <c:v>3069</c:v>
                </c:pt>
                <c:pt idx="1401">
                  <c:v>3059</c:v>
                </c:pt>
                <c:pt idx="1402">
                  <c:v>3047</c:v>
                </c:pt>
                <c:pt idx="1403">
                  <c:v>3065</c:v>
                </c:pt>
                <c:pt idx="1404">
                  <c:v>3057</c:v>
                </c:pt>
                <c:pt idx="1405">
                  <c:v>3050</c:v>
                </c:pt>
                <c:pt idx="1406">
                  <c:v>3063</c:v>
                </c:pt>
                <c:pt idx="1407">
                  <c:v>3050</c:v>
                </c:pt>
                <c:pt idx="1408">
                  <c:v>3049</c:v>
                </c:pt>
                <c:pt idx="1409">
                  <c:v>3044</c:v>
                </c:pt>
                <c:pt idx="1410">
                  <c:v>3054</c:v>
                </c:pt>
                <c:pt idx="1411">
                  <c:v>3050</c:v>
                </c:pt>
                <c:pt idx="1412">
                  <c:v>3043</c:v>
                </c:pt>
                <c:pt idx="1413">
                  <c:v>3049</c:v>
                </c:pt>
                <c:pt idx="1414">
                  <c:v>3056</c:v>
                </c:pt>
                <c:pt idx="1415">
                  <c:v>3063</c:v>
                </c:pt>
                <c:pt idx="1416">
                  <c:v>3057</c:v>
                </c:pt>
                <c:pt idx="1417">
                  <c:v>3052</c:v>
                </c:pt>
                <c:pt idx="1418">
                  <c:v>3061</c:v>
                </c:pt>
                <c:pt idx="1419">
                  <c:v>3068</c:v>
                </c:pt>
                <c:pt idx="1420">
                  <c:v>3046</c:v>
                </c:pt>
                <c:pt idx="1421">
                  <c:v>3077</c:v>
                </c:pt>
                <c:pt idx="1422">
                  <c:v>3051</c:v>
                </c:pt>
                <c:pt idx="1423">
                  <c:v>3058</c:v>
                </c:pt>
                <c:pt idx="1424">
                  <c:v>3060</c:v>
                </c:pt>
                <c:pt idx="1425">
                  <c:v>3055</c:v>
                </c:pt>
                <c:pt idx="1426">
                  <c:v>3056</c:v>
                </c:pt>
                <c:pt idx="1427">
                  <c:v>3071</c:v>
                </c:pt>
                <c:pt idx="1428">
                  <c:v>3055</c:v>
                </c:pt>
                <c:pt idx="1429">
                  <c:v>3057</c:v>
                </c:pt>
                <c:pt idx="1430">
                  <c:v>3065</c:v>
                </c:pt>
                <c:pt idx="1431">
                  <c:v>3061</c:v>
                </c:pt>
                <c:pt idx="1432">
                  <c:v>3042</c:v>
                </c:pt>
                <c:pt idx="1433">
                  <c:v>3059</c:v>
                </c:pt>
                <c:pt idx="1434">
                  <c:v>3058</c:v>
                </c:pt>
                <c:pt idx="1435">
                  <c:v>3065</c:v>
                </c:pt>
                <c:pt idx="1436">
                  <c:v>3050</c:v>
                </c:pt>
                <c:pt idx="1437">
                  <c:v>3055</c:v>
                </c:pt>
                <c:pt idx="1438">
                  <c:v>3067</c:v>
                </c:pt>
                <c:pt idx="1439">
                  <c:v>3043</c:v>
                </c:pt>
                <c:pt idx="1440">
                  <c:v>3056</c:v>
                </c:pt>
                <c:pt idx="1441">
                  <c:v>3056</c:v>
                </c:pt>
                <c:pt idx="1442">
                  <c:v>3070</c:v>
                </c:pt>
                <c:pt idx="1443">
                  <c:v>3060</c:v>
                </c:pt>
                <c:pt idx="1444">
                  <c:v>3058</c:v>
                </c:pt>
                <c:pt idx="1445">
                  <c:v>3054</c:v>
                </c:pt>
                <c:pt idx="1446">
                  <c:v>3049</c:v>
                </c:pt>
                <c:pt idx="1447">
                  <c:v>3056</c:v>
                </c:pt>
                <c:pt idx="1448">
                  <c:v>3054</c:v>
                </c:pt>
                <c:pt idx="1449">
                  <c:v>3058</c:v>
                </c:pt>
                <c:pt idx="1450">
                  <c:v>3056</c:v>
                </c:pt>
                <c:pt idx="1451">
                  <c:v>3050</c:v>
                </c:pt>
                <c:pt idx="1452">
                  <c:v>3051</c:v>
                </c:pt>
                <c:pt idx="1453">
                  <c:v>3053</c:v>
                </c:pt>
                <c:pt idx="1454">
                  <c:v>3054</c:v>
                </c:pt>
                <c:pt idx="1455">
                  <c:v>3066</c:v>
                </c:pt>
                <c:pt idx="1456">
                  <c:v>3055</c:v>
                </c:pt>
                <c:pt idx="1457">
                  <c:v>3059</c:v>
                </c:pt>
                <c:pt idx="1458">
                  <c:v>3059</c:v>
                </c:pt>
                <c:pt idx="1459">
                  <c:v>3054</c:v>
                </c:pt>
                <c:pt idx="1460">
                  <c:v>3059</c:v>
                </c:pt>
                <c:pt idx="1461">
                  <c:v>3054</c:v>
                </c:pt>
                <c:pt idx="1462">
                  <c:v>3053</c:v>
                </c:pt>
                <c:pt idx="1463">
                  <c:v>3059</c:v>
                </c:pt>
                <c:pt idx="1464">
                  <c:v>3063</c:v>
                </c:pt>
                <c:pt idx="1465">
                  <c:v>3059</c:v>
                </c:pt>
                <c:pt idx="1466">
                  <c:v>3055</c:v>
                </c:pt>
                <c:pt idx="1467">
                  <c:v>3043</c:v>
                </c:pt>
                <c:pt idx="1468">
                  <c:v>3049</c:v>
                </c:pt>
                <c:pt idx="1469">
                  <c:v>3050</c:v>
                </c:pt>
                <c:pt idx="1470">
                  <c:v>3057</c:v>
                </c:pt>
                <c:pt idx="1471">
                  <c:v>3055</c:v>
                </c:pt>
                <c:pt idx="1472">
                  <c:v>3063</c:v>
                </c:pt>
                <c:pt idx="1473">
                  <c:v>3054</c:v>
                </c:pt>
                <c:pt idx="1474">
                  <c:v>3052</c:v>
                </c:pt>
                <c:pt idx="1475">
                  <c:v>3054</c:v>
                </c:pt>
                <c:pt idx="1476">
                  <c:v>3062</c:v>
                </c:pt>
                <c:pt idx="1477">
                  <c:v>3066</c:v>
                </c:pt>
                <c:pt idx="1478">
                  <c:v>3051</c:v>
                </c:pt>
                <c:pt idx="1479">
                  <c:v>3049</c:v>
                </c:pt>
                <c:pt idx="1480">
                  <c:v>3060</c:v>
                </c:pt>
                <c:pt idx="1481">
                  <c:v>3050</c:v>
                </c:pt>
                <c:pt idx="1482">
                  <c:v>3058</c:v>
                </c:pt>
                <c:pt idx="1483">
                  <c:v>3055</c:v>
                </c:pt>
                <c:pt idx="1484">
                  <c:v>3044</c:v>
                </c:pt>
                <c:pt idx="1485">
                  <c:v>3052</c:v>
                </c:pt>
                <c:pt idx="1486">
                  <c:v>3045</c:v>
                </c:pt>
                <c:pt idx="1487">
                  <c:v>3060</c:v>
                </c:pt>
                <c:pt idx="1488">
                  <c:v>3046</c:v>
                </c:pt>
                <c:pt idx="1489">
                  <c:v>3048</c:v>
                </c:pt>
                <c:pt idx="1490">
                  <c:v>3052</c:v>
                </c:pt>
                <c:pt idx="1491">
                  <c:v>3051</c:v>
                </c:pt>
                <c:pt idx="1492">
                  <c:v>3058</c:v>
                </c:pt>
                <c:pt idx="1493">
                  <c:v>3061</c:v>
                </c:pt>
                <c:pt idx="1494">
                  <c:v>3055</c:v>
                </c:pt>
                <c:pt idx="1495">
                  <c:v>3065</c:v>
                </c:pt>
                <c:pt idx="1496">
                  <c:v>3039</c:v>
                </c:pt>
                <c:pt idx="1497">
                  <c:v>3056</c:v>
                </c:pt>
                <c:pt idx="1498">
                  <c:v>3046</c:v>
                </c:pt>
                <c:pt idx="1499">
                  <c:v>3040</c:v>
                </c:pt>
                <c:pt idx="1500">
                  <c:v>3044</c:v>
                </c:pt>
                <c:pt idx="1501">
                  <c:v>3053</c:v>
                </c:pt>
                <c:pt idx="1502">
                  <c:v>3063</c:v>
                </c:pt>
                <c:pt idx="1503">
                  <c:v>3051</c:v>
                </c:pt>
                <c:pt idx="1504">
                  <c:v>3062</c:v>
                </c:pt>
                <c:pt idx="1505">
                  <c:v>3056</c:v>
                </c:pt>
                <c:pt idx="1506">
                  <c:v>3053</c:v>
                </c:pt>
                <c:pt idx="1507">
                  <c:v>3043</c:v>
                </c:pt>
                <c:pt idx="1508">
                  <c:v>3057</c:v>
                </c:pt>
                <c:pt idx="1509">
                  <c:v>3053</c:v>
                </c:pt>
                <c:pt idx="1510">
                  <c:v>3060</c:v>
                </c:pt>
                <c:pt idx="1511">
                  <c:v>3055</c:v>
                </c:pt>
                <c:pt idx="1512">
                  <c:v>3053</c:v>
                </c:pt>
                <c:pt idx="1513">
                  <c:v>3052</c:v>
                </c:pt>
                <c:pt idx="1514">
                  <c:v>3053</c:v>
                </c:pt>
                <c:pt idx="1515">
                  <c:v>3045</c:v>
                </c:pt>
                <c:pt idx="1516">
                  <c:v>3058</c:v>
                </c:pt>
                <c:pt idx="1517">
                  <c:v>3056</c:v>
                </c:pt>
                <c:pt idx="1518">
                  <c:v>3040</c:v>
                </c:pt>
                <c:pt idx="1519">
                  <c:v>3048</c:v>
                </c:pt>
                <c:pt idx="1520">
                  <c:v>3046</c:v>
                </c:pt>
                <c:pt idx="1521">
                  <c:v>3057</c:v>
                </c:pt>
                <c:pt idx="1522">
                  <c:v>3043</c:v>
                </c:pt>
                <c:pt idx="1523">
                  <c:v>3052</c:v>
                </c:pt>
                <c:pt idx="1524">
                  <c:v>3068</c:v>
                </c:pt>
                <c:pt idx="1525">
                  <c:v>3042</c:v>
                </c:pt>
                <c:pt idx="1526">
                  <c:v>3054</c:v>
                </c:pt>
                <c:pt idx="1527">
                  <c:v>3049</c:v>
                </c:pt>
                <c:pt idx="1528">
                  <c:v>3060</c:v>
                </c:pt>
                <c:pt idx="1529">
                  <c:v>3065</c:v>
                </c:pt>
                <c:pt idx="1530">
                  <c:v>3063</c:v>
                </c:pt>
                <c:pt idx="1531">
                  <c:v>3053</c:v>
                </c:pt>
                <c:pt idx="1532">
                  <c:v>3045</c:v>
                </c:pt>
                <c:pt idx="1533">
                  <c:v>3050</c:v>
                </c:pt>
                <c:pt idx="1534">
                  <c:v>3059</c:v>
                </c:pt>
                <c:pt idx="1535">
                  <c:v>3057</c:v>
                </c:pt>
                <c:pt idx="1536">
                  <c:v>3057</c:v>
                </c:pt>
                <c:pt idx="1537">
                  <c:v>3051</c:v>
                </c:pt>
                <c:pt idx="1538">
                  <c:v>3057</c:v>
                </c:pt>
                <c:pt idx="1539">
                  <c:v>3045</c:v>
                </c:pt>
                <c:pt idx="1540">
                  <c:v>3062</c:v>
                </c:pt>
                <c:pt idx="1541">
                  <c:v>3051</c:v>
                </c:pt>
                <c:pt idx="1542">
                  <c:v>3047</c:v>
                </c:pt>
                <c:pt idx="1543">
                  <c:v>3051</c:v>
                </c:pt>
                <c:pt idx="1544">
                  <c:v>3065</c:v>
                </c:pt>
                <c:pt idx="1545">
                  <c:v>3056</c:v>
                </c:pt>
                <c:pt idx="1546">
                  <c:v>3055</c:v>
                </c:pt>
                <c:pt idx="1547">
                  <c:v>3057</c:v>
                </c:pt>
                <c:pt idx="1548">
                  <c:v>3060</c:v>
                </c:pt>
                <c:pt idx="1549">
                  <c:v>3050</c:v>
                </c:pt>
                <c:pt idx="1550">
                  <c:v>3051</c:v>
                </c:pt>
                <c:pt idx="1551">
                  <c:v>3049</c:v>
                </c:pt>
                <c:pt idx="1552">
                  <c:v>3048</c:v>
                </c:pt>
                <c:pt idx="1553">
                  <c:v>3055</c:v>
                </c:pt>
                <c:pt idx="1554">
                  <c:v>3064</c:v>
                </c:pt>
                <c:pt idx="1555">
                  <c:v>3058</c:v>
                </c:pt>
                <c:pt idx="1556">
                  <c:v>3055</c:v>
                </c:pt>
                <c:pt idx="1557">
                  <c:v>3053</c:v>
                </c:pt>
                <c:pt idx="1558">
                  <c:v>3050</c:v>
                </c:pt>
                <c:pt idx="1559">
                  <c:v>3053</c:v>
                </c:pt>
                <c:pt idx="1560">
                  <c:v>3058</c:v>
                </c:pt>
                <c:pt idx="1561">
                  <c:v>3057</c:v>
                </c:pt>
                <c:pt idx="1562">
                  <c:v>3065</c:v>
                </c:pt>
                <c:pt idx="1563">
                  <c:v>3050</c:v>
                </c:pt>
                <c:pt idx="1564">
                  <c:v>3063</c:v>
                </c:pt>
                <c:pt idx="1565">
                  <c:v>3048</c:v>
                </c:pt>
                <c:pt idx="1566">
                  <c:v>3059</c:v>
                </c:pt>
                <c:pt idx="1567">
                  <c:v>3063</c:v>
                </c:pt>
                <c:pt idx="1568">
                  <c:v>3043</c:v>
                </c:pt>
                <c:pt idx="1569">
                  <c:v>3056</c:v>
                </c:pt>
                <c:pt idx="1570">
                  <c:v>3073</c:v>
                </c:pt>
                <c:pt idx="1571">
                  <c:v>3056</c:v>
                </c:pt>
                <c:pt idx="1572">
                  <c:v>3058</c:v>
                </c:pt>
                <c:pt idx="1573">
                  <c:v>3058</c:v>
                </c:pt>
                <c:pt idx="1574">
                  <c:v>3070</c:v>
                </c:pt>
                <c:pt idx="1575">
                  <c:v>3059</c:v>
                </c:pt>
                <c:pt idx="1576">
                  <c:v>3062</c:v>
                </c:pt>
                <c:pt idx="1577">
                  <c:v>3073</c:v>
                </c:pt>
                <c:pt idx="1578">
                  <c:v>3046</c:v>
                </c:pt>
                <c:pt idx="1579">
                  <c:v>3054</c:v>
                </c:pt>
                <c:pt idx="1580">
                  <c:v>3048</c:v>
                </c:pt>
                <c:pt idx="1581">
                  <c:v>3059</c:v>
                </c:pt>
                <c:pt idx="1582">
                  <c:v>3057</c:v>
                </c:pt>
                <c:pt idx="1583">
                  <c:v>3077</c:v>
                </c:pt>
                <c:pt idx="1584">
                  <c:v>3077</c:v>
                </c:pt>
                <c:pt idx="1585">
                  <c:v>3056</c:v>
                </c:pt>
                <c:pt idx="1586">
                  <c:v>3073</c:v>
                </c:pt>
                <c:pt idx="1587">
                  <c:v>3054</c:v>
                </c:pt>
                <c:pt idx="1588">
                  <c:v>3061</c:v>
                </c:pt>
                <c:pt idx="1589">
                  <c:v>3073</c:v>
                </c:pt>
                <c:pt idx="1590">
                  <c:v>3056</c:v>
                </c:pt>
                <c:pt idx="1591">
                  <c:v>3059</c:v>
                </c:pt>
                <c:pt idx="1592">
                  <c:v>3064</c:v>
                </c:pt>
                <c:pt idx="1593">
                  <c:v>3076</c:v>
                </c:pt>
                <c:pt idx="1594">
                  <c:v>3059</c:v>
                </c:pt>
                <c:pt idx="1595">
                  <c:v>3059</c:v>
                </c:pt>
                <c:pt idx="1596">
                  <c:v>3054</c:v>
                </c:pt>
                <c:pt idx="1597">
                  <c:v>3065</c:v>
                </c:pt>
                <c:pt idx="1598">
                  <c:v>3067</c:v>
                </c:pt>
                <c:pt idx="1599">
                  <c:v>3070</c:v>
                </c:pt>
                <c:pt idx="1600">
                  <c:v>3062</c:v>
                </c:pt>
                <c:pt idx="1601">
                  <c:v>3060</c:v>
                </c:pt>
                <c:pt idx="1602">
                  <c:v>3068</c:v>
                </c:pt>
                <c:pt idx="1603">
                  <c:v>3069</c:v>
                </c:pt>
                <c:pt idx="1604">
                  <c:v>3066</c:v>
                </c:pt>
                <c:pt idx="1605">
                  <c:v>3073</c:v>
                </c:pt>
                <c:pt idx="1606">
                  <c:v>3068</c:v>
                </c:pt>
                <c:pt idx="1607">
                  <c:v>3061</c:v>
                </c:pt>
                <c:pt idx="1608">
                  <c:v>3081</c:v>
                </c:pt>
                <c:pt idx="1609">
                  <c:v>3078</c:v>
                </c:pt>
                <c:pt idx="1610">
                  <c:v>3083</c:v>
                </c:pt>
                <c:pt idx="1611">
                  <c:v>3067</c:v>
                </c:pt>
                <c:pt idx="1612">
                  <c:v>3065</c:v>
                </c:pt>
                <c:pt idx="1613">
                  <c:v>3064</c:v>
                </c:pt>
                <c:pt idx="1614">
                  <c:v>3073</c:v>
                </c:pt>
                <c:pt idx="1615">
                  <c:v>3066</c:v>
                </c:pt>
                <c:pt idx="1616">
                  <c:v>3069</c:v>
                </c:pt>
                <c:pt idx="1617">
                  <c:v>3066</c:v>
                </c:pt>
                <c:pt idx="1618">
                  <c:v>3066</c:v>
                </c:pt>
                <c:pt idx="1619">
                  <c:v>3068</c:v>
                </c:pt>
                <c:pt idx="1620">
                  <c:v>3061</c:v>
                </c:pt>
                <c:pt idx="1621">
                  <c:v>3062</c:v>
                </c:pt>
                <c:pt idx="1622">
                  <c:v>3081</c:v>
                </c:pt>
                <c:pt idx="1623">
                  <c:v>3059</c:v>
                </c:pt>
                <c:pt idx="1624">
                  <c:v>3073</c:v>
                </c:pt>
                <c:pt idx="1625">
                  <c:v>3074</c:v>
                </c:pt>
                <c:pt idx="1626">
                  <c:v>3071</c:v>
                </c:pt>
                <c:pt idx="1627">
                  <c:v>3097</c:v>
                </c:pt>
                <c:pt idx="1628">
                  <c:v>3074</c:v>
                </c:pt>
                <c:pt idx="1629">
                  <c:v>3069</c:v>
                </c:pt>
                <c:pt idx="1630">
                  <c:v>3066</c:v>
                </c:pt>
                <c:pt idx="1631">
                  <c:v>3069</c:v>
                </c:pt>
                <c:pt idx="1632">
                  <c:v>3061</c:v>
                </c:pt>
                <c:pt idx="1633">
                  <c:v>3084</c:v>
                </c:pt>
                <c:pt idx="1634">
                  <c:v>3086</c:v>
                </c:pt>
                <c:pt idx="1635">
                  <c:v>3076</c:v>
                </c:pt>
                <c:pt idx="1636">
                  <c:v>3083</c:v>
                </c:pt>
                <c:pt idx="1637">
                  <c:v>3085</c:v>
                </c:pt>
                <c:pt idx="1638">
                  <c:v>3088</c:v>
                </c:pt>
                <c:pt idx="1639">
                  <c:v>3072</c:v>
                </c:pt>
                <c:pt idx="1640">
                  <c:v>3083</c:v>
                </c:pt>
                <c:pt idx="1641">
                  <c:v>3095</c:v>
                </c:pt>
                <c:pt idx="1642">
                  <c:v>3081</c:v>
                </c:pt>
                <c:pt idx="1643">
                  <c:v>3092</c:v>
                </c:pt>
                <c:pt idx="1644">
                  <c:v>3082</c:v>
                </c:pt>
                <c:pt idx="1645">
                  <c:v>3097</c:v>
                </c:pt>
                <c:pt idx="1646">
                  <c:v>3091</c:v>
                </c:pt>
                <c:pt idx="1647">
                  <c:v>3072</c:v>
                </c:pt>
                <c:pt idx="1648">
                  <c:v>3090</c:v>
                </c:pt>
                <c:pt idx="1649">
                  <c:v>3087</c:v>
                </c:pt>
                <c:pt idx="1650">
                  <c:v>3091</c:v>
                </c:pt>
                <c:pt idx="1651">
                  <c:v>3094</c:v>
                </c:pt>
                <c:pt idx="1652">
                  <c:v>3095</c:v>
                </c:pt>
                <c:pt idx="1653">
                  <c:v>3083</c:v>
                </c:pt>
                <c:pt idx="1654">
                  <c:v>3078</c:v>
                </c:pt>
                <c:pt idx="1655">
                  <c:v>3076</c:v>
                </c:pt>
                <c:pt idx="1656">
                  <c:v>3089</c:v>
                </c:pt>
                <c:pt idx="1657">
                  <c:v>3078</c:v>
                </c:pt>
                <c:pt idx="1658">
                  <c:v>3069</c:v>
                </c:pt>
                <c:pt idx="1659">
                  <c:v>3073</c:v>
                </c:pt>
                <c:pt idx="1660">
                  <c:v>3077</c:v>
                </c:pt>
                <c:pt idx="1661">
                  <c:v>3091</c:v>
                </c:pt>
                <c:pt idx="1662">
                  <c:v>3076</c:v>
                </c:pt>
                <c:pt idx="1663">
                  <c:v>3083</c:v>
                </c:pt>
                <c:pt idx="1664">
                  <c:v>3082</c:v>
                </c:pt>
                <c:pt idx="1665">
                  <c:v>3077</c:v>
                </c:pt>
                <c:pt idx="1666">
                  <c:v>3078</c:v>
                </c:pt>
                <c:pt idx="1667">
                  <c:v>3079</c:v>
                </c:pt>
                <c:pt idx="1668">
                  <c:v>3075</c:v>
                </c:pt>
                <c:pt idx="1669">
                  <c:v>3075</c:v>
                </c:pt>
                <c:pt idx="1670">
                  <c:v>3063</c:v>
                </c:pt>
                <c:pt idx="1671">
                  <c:v>3077</c:v>
                </c:pt>
                <c:pt idx="1672">
                  <c:v>3073</c:v>
                </c:pt>
                <c:pt idx="1673">
                  <c:v>3083</c:v>
                </c:pt>
                <c:pt idx="1674">
                  <c:v>3068</c:v>
                </c:pt>
                <c:pt idx="1675">
                  <c:v>3078</c:v>
                </c:pt>
                <c:pt idx="1676">
                  <c:v>3069</c:v>
                </c:pt>
                <c:pt idx="1677">
                  <c:v>3073</c:v>
                </c:pt>
                <c:pt idx="1678">
                  <c:v>3064</c:v>
                </c:pt>
                <c:pt idx="1679">
                  <c:v>3079</c:v>
                </c:pt>
                <c:pt idx="1680">
                  <c:v>3069</c:v>
                </c:pt>
                <c:pt idx="1681">
                  <c:v>3087</c:v>
                </c:pt>
                <c:pt idx="1682">
                  <c:v>3077</c:v>
                </c:pt>
                <c:pt idx="1683">
                  <c:v>3064</c:v>
                </c:pt>
                <c:pt idx="1684">
                  <c:v>3072</c:v>
                </c:pt>
                <c:pt idx="1685">
                  <c:v>3083</c:v>
                </c:pt>
                <c:pt idx="1686">
                  <c:v>3068</c:v>
                </c:pt>
                <c:pt idx="1687">
                  <c:v>3077</c:v>
                </c:pt>
                <c:pt idx="1688">
                  <c:v>3066</c:v>
                </c:pt>
                <c:pt idx="1689">
                  <c:v>3069</c:v>
                </c:pt>
                <c:pt idx="1690">
                  <c:v>3068</c:v>
                </c:pt>
                <c:pt idx="1691">
                  <c:v>3060</c:v>
                </c:pt>
                <c:pt idx="1692">
                  <c:v>3067</c:v>
                </c:pt>
                <c:pt idx="1693">
                  <c:v>3070</c:v>
                </c:pt>
                <c:pt idx="1694">
                  <c:v>3061</c:v>
                </c:pt>
                <c:pt idx="1695">
                  <c:v>3068</c:v>
                </c:pt>
                <c:pt idx="1696">
                  <c:v>3069</c:v>
                </c:pt>
                <c:pt idx="1697">
                  <c:v>3065</c:v>
                </c:pt>
                <c:pt idx="1698">
                  <c:v>3069</c:v>
                </c:pt>
                <c:pt idx="1699">
                  <c:v>3078</c:v>
                </c:pt>
                <c:pt idx="1700">
                  <c:v>3072</c:v>
                </c:pt>
                <c:pt idx="1701">
                  <c:v>3071</c:v>
                </c:pt>
                <c:pt idx="1702">
                  <c:v>3078</c:v>
                </c:pt>
                <c:pt idx="1703">
                  <c:v>3067</c:v>
                </c:pt>
                <c:pt idx="1704">
                  <c:v>3064</c:v>
                </c:pt>
                <c:pt idx="1705">
                  <c:v>3074</c:v>
                </c:pt>
                <c:pt idx="1706">
                  <c:v>3070</c:v>
                </c:pt>
                <c:pt idx="1707">
                  <c:v>3063</c:v>
                </c:pt>
                <c:pt idx="1708">
                  <c:v>3063</c:v>
                </c:pt>
                <c:pt idx="1709">
                  <c:v>3068</c:v>
                </c:pt>
                <c:pt idx="1710">
                  <c:v>3060</c:v>
                </c:pt>
                <c:pt idx="1711">
                  <c:v>3074</c:v>
                </c:pt>
                <c:pt idx="1712">
                  <c:v>3053</c:v>
                </c:pt>
                <c:pt idx="1713">
                  <c:v>3063</c:v>
                </c:pt>
                <c:pt idx="1714">
                  <c:v>3066</c:v>
                </c:pt>
                <c:pt idx="1715">
                  <c:v>3062</c:v>
                </c:pt>
                <c:pt idx="1716">
                  <c:v>3068</c:v>
                </c:pt>
                <c:pt idx="1717">
                  <c:v>3061</c:v>
                </c:pt>
                <c:pt idx="1718">
                  <c:v>3078</c:v>
                </c:pt>
                <c:pt idx="1719">
                  <c:v>3065</c:v>
                </c:pt>
                <c:pt idx="1720">
                  <c:v>3074</c:v>
                </c:pt>
                <c:pt idx="1721">
                  <c:v>3061</c:v>
                </c:pt>
                <c:pt idx="1722">
                  <c:v>3062</c:v>
                </c:pt>
                <c:pt idx="1723">
                  <c:v>3054</c:v>
                </c:pt>
                <c:pt idx="1724">
                  <c:v>3079</c:v>
                </c:pt>
                <c:pt idx="1725">
                  <c:v>3062</c:v>
                </c:pt>
                <c:pt idx="1726">
                  <c:v>3062</c:v>
                </c:pt>
                <c:pt idx="1727">
                  <c:v>3069</c:v>
                </c:pt>
                <c:pt idx="1728">
                  <c:v>3088</c:v>
                </c:pt>
                <c:pt idx="1729">
                  <c:v>3061</c:v>
                </c:pt>
                <c:pt idx="1730">
                  <c:v>3074</c:v>
                </c:pt>
                <c:pt idx="1731">
                  <c:v>3072</c:v>
                </c:pt>
                <c:pt idx="1732">
                  <c:v>3064</c:v>
                </c:pt>
                <c:pt idx="1733">
                  <c:v>3066</c:v>
                </c:pt>
                <c:pt idx="1734">
                  <c:v>3076</c:v>
                </c:pt>
                <c:pt idx="1735">
                  <c:v>3075</c:v>
                </c:pt>
                <c:pt idx="1736">
                  <c:v>3075</c:v>
                </c:pt>
                <c:pt idx="1737">
                  <c:v>3055</c:v>
                </c:pt>
                <c:pt idx="1738">
                  <c:v>3067</c:v>
                </c:pt>
                <c:pt idx="1739">
                  <c:v>3073</c:v>
                </c:pt>
                <c:pt idx="1740">
                  <c:v>3074</c:v>
                </c:pt>
                <c:pt idx="1741">
                  <c:v>3057</c:v>
                </c:pt>
                <c:pt idx="1742">
                  <c:v>3066</c:v>
                </c:pt>
                <c:pt idx="1743">
                  <c:v>3071</c:v>
                </c:pt>
                <c:pt idx="1744">
                  <c:v>3073</c:v>
                </c:pt>
                <c:pt idx="1745">
                  <c:v>3060</c:v>
                </c:pt>
                <c:pt idx="1746">
                  <c:v>3074</c:v>
                </c:pt>
                <c:pt idx="1747">
                  <c:v>3079</c:v>
                </c:pt>
                <c:pt idx="1748">
                  <c:v>3060</c:v>
                </c:pt>
                <c:pt idx="1749">
                  <c:v>3067</c:v>
                </c:pt>
                <c:pt idx="1750">
                  <c:v>3073</c:v>
                </c:pt>
                <c:pt idx="1751">
                  <c:v>3078</c:v>
                </c:pt>
                <c:pt idx="1752">
                  <c:v>3081</c:v>
                </c:pt>
                <c:pt idx="1753">
                  <c:v>3064</c:v>
                </c:pt>
                <c:pt idx="1754">
                  <c:v>3063</c:v>
                </c:pt>
                <c:pt idx="1755">
                  <c:v>3077</c:v>
                </c:pt>
                <c:pt idx="1756">
                  <c:v>3087</c:v>
                </c:pt>
                <c:pt idx="1757">
                  <c:v>3059</c:v>
                </c:pt>
                <c:pt idx="1758">
                  <c:v>3065</c:v>
                </c:pt>
                <c:pt idx="1759">
                  <c:v>3062</c:v>
                </c:pt>
                <c:pt idx="1760">
                  <c:v>3077</c:v>
                </c:pt>
                <c:pt idx="1761">
                  <c:v>3074</c:v>
                </c:pt>
                <c:pt idx="1762">
                  <c:v>3062</c:v>
                </c:pt>
                <c:pt idx="1763">
                  <c:v>3079</c:v>
                </c:pt>
                <c:pt idx="1764">
                  <c:v>3060</c:v>
                </c:pt>
                <c:pt idx="1765">
                  <c:v>3064</c:v>
                </c:pt>
                <c:pt idx="1766">
                  <c:v>3056</c:v>
                </c:pt>
                <c:pt idx="1767">
                  <c:v>3066</c:v>
                </c:pt>
                <c:pt idx="1768">
                  <c:v>3062</c:v>
                </c:pt>
                <c:pt idx="1769">
                  <c:v>3062</c:v>
                </c:pt>
                <c:pt idx="1770">
                  <c:v>3069</c:v>
                </c:pt>
                <c:pt idx="1771">
                  <c:v>3074</c:v>
                </c:pt>
                <c:pt idx="1772">
                  <c:v>3077</c:v>
                </c:pt>
                <c:pt idx="1773">
                  <c:v>3060</c:v>
                </c:pt>
                <c:pt idx="1774">
                  <c:v>3059</c:v>
                </c:pt>
                <c:pt idx="1775">
                  <c:v>3061</c:v>
                </c:pt>
                <c:pt idx="1776">
                  <c:v>3074</c:v>
                </c:pt>
                <c:pt idx="1777">
                  <c:v>3062</c:v>
                </c:pt>
                <c:pt idx="1778">
                  <c:v>3060</c:v>
                </c:pt>
                <c:pt idx="1779">
                  <c:v>3062</c:v>
                </c:pt>
                <c:pt idx="1780">
                  <c:v>3072</c:v>
                </c:pt>
                <c:pt idx="1781">
                  <c:v>3066</c:v>
                </c:pt>
                <c:pt idx="1782">
                  <c:v>3068</c:v>
                </c:pt>
                <c:pt idx="1783">
                  <c:v>3064</c:v>
                </c:pt>
                <c:pt idx="1784">
                  <c:v>3058</c:v>
                </c:pt>
                <c:pt idx="1785">
                  <c:v>3076</c:v>
                </c:pt>
                <c:pt idx="1786">
                  <c:v>3067</c:v>
                </c:pt>
                <c:pt idx="1787">
                  <c:v>3068</c:v>
                </c:pt>
                <c:pt idx="1788">
                  <c:v>3067</c:v>
                </c:pt>
                <c:pt idx="1789">
                  <c:v>3072</c:v>
                </c:pt>
                <c:pt idx="1790">
                  <c:v>3062</c:v>
                </c:pt>
                <c:pt idx="1791">
                  <c:v>3070</c:v>
                </c:pt>
                <c:pt idx="1792">
                  <c:v>3054</c:v>
                </c:pt>
                <c:pt idx="1793">
                  <c:v>3069</c:v>
                </c:pt>
                <c:pt idx="1794">
                  <c:v>3069</c:v>
                </c:pt>
                <c:pt idx="1795">
                  <c:v>3070</c:v>
                </c:pt>
                <c:pt idx="1796">
                  <c:v>3084</c:v>
                </c:pt>
                <c:pt idx="1797">
                  <c:v>3071</c:v>
                </c:pt>
                <c:pt idx="1798">
                  <c:v>3076</c:v>
                </c:pt>
                <c:pt idx="1799">
                  <c:v>3059</c:v>
                </c:pt>
                <c:pt idx="1800">
                  <c:v>3056</c:v>
                </c:pt>
                <c:pt idx="1801">
                  <c:v>3069</c:v>
                </c:pt>
                <c:pt idx="1802">
                  <c:v>3060</c:v>
                </c:pt>
                <c:pt idx="1803">
                  <c:v>3066</c:v>
                </c:pt>
                <c:pt idx="1804">
                  <c:v>3074</c:v>
                </c:pt>
                <c:pt idx="1805">
                  <c:v>3062</c:v>
                </c:pt>
                <c:pt idx="1806">
                  <c:v>3060</c:v>
                </c:pt>
                <c:pt idx="1807">
                  <c:v>3071</c:v>
                </c:pt>
                <c:pt idx="1808">
                  <c:v>3064</c:v>
                </c:pt>
                <c:pt idx="1809">
                  <c:v>3060</c:v>
                </c:pt>
                <c:pt idx="1810">
                  <c:v>3070</c:v>
                </c:pt>
                <c:pt idx="1811">
                  <c:v>3069</c:v>
                </c:pt>
                <c:pt idx="1812">
                  <c:v>3062</c:v>
                </c:pt>
                <c:pt idx="1813">
                  <c:v>3066</c:v>
                </c:pt>
                <c:pt idx="1814">
                  <c:v>3066</c:v>
                </c:pt>
                <c:pt idx="1815">
                  <c:v>3055</c:v>
                </c:pt>
                <c:pt idx="1816">
                  <c:v>3071</c:v>
                </c:pt>
                <c:pt idx="1817">
                  <c:v>3057</c:v>
                </c:pt>
                <c:pt idx="1818">
                  <c:v>3075</c:v>
                </c:pt>
                <c:pt idx="1819">
                  <c:v>3077</c:v>
                </c:pt>
                <c:pt idx="1820">
                  <c:v>3064</c:v>
                </c:pt>
                <c:pt idx="1821">
                  <c:v>3058</c:v>
                </c:pt>
                <c:pt idx="1822">
                  <c:v>3066</c:v>
                </c:pt>
                <c:pt idx="1823">
                  <c:v>3059</c:v>
                </c:pt>
                <c:pt idx="1824">
                  <c:v>3073</c:v>
                </c:pt>
                <c:pt idx="1825">
                  <c:v>3069</c:v>
                </c:pt>
                <c:pt idx="1826">
                  <c:v>3079</c:v>
                </c:pt>
                <c:pt idx="1827">
                  <c:v>3063</c:v>
                </c:pt>
                <c:pt idx="1828">
                  <c:v>3066</c:v>
                </c:pt>
                <c:pt idx="1829">
                  <c:v>3060</c:v>
                </c:pt>
                <c:pt idx="1830">
                  <c:v>3070</c:v>
                </c:pt>
                <c:pt idx="1831">
                  <c:v>3079</c:v>
                </c:pt>
                <c:pt idx="1832">
                  <c:v>3074</c:v>
                </c:pt>
                <c:pt idx="1833">
                  <c:v>3070</c:v>
                </c:pt>
                <c:pt idx="1834">
                  <c:v>3079</c:v>
                </c:pt>
                <c:pt idx="1835">
                  <c:v>3077</c:v>
                </c:pt>
                <c:pt idx="1836">
                  <c:v>3068</c:v>
                </c:pt>
                <c:pt idx="1837">
                  <c:v>3067</c:v>
                </c:pt>
                <c:pt idx="1838">
                  <c:v>3066</c:v>
                </c:pt>
                <c:pt idx="1839">
                  <c:v>3079</c:v>
                </c:pt>
                <c:pt idx="1840">
                  <c:v>3081</c:v>
                </c:pt>
                <c:pt idx="1841">
                  <c:v>3067</c:v>
                </c:pt>
                <c:pt idx="1842">
                  <c:v>3078</c:v>
                </c:pt>
                <c:pt idx="1843">
                  <c:v>3106</c:v>
                </c:pt>
                <c:pt idx="1844">
                  <c:v>3075</c:v>
                </c:pt>
                <c:pt idx="1845">
                  <c:v>3067</c:v>
                </c:pt>
                <c:pt idx="1846">
                  <c:v>3071</c:v>
                </c:pt>
                <c:pt idx="1847">
                  <c:v>3084</c:v>
                </c:pt>
                <c:pt idx="1848">
                  <c:v>3077</c:v>
                </c:pt>
                <c:pt idx="1849">
                  <c:v>3093</c:v>
                </c:pt>
                <c:pt idx="1850">
                  <c:v>3098</c:v>
                </c:pt>
                <c:pt idx="1851">
                  <c:v>3108</c:v>
                </c:pt>
                <c:pt idx="1852">
                  <c:v>3097</c:v>
                </c:pt>
                <c:pt idx="1853">
                  <c:v>3106</c:v>
                </c:pt>
                <c:pt idx="1854">
                  <c:v>3103</c:v>
                </c:pt>
                <c:pt idx="1855">
                  <c:v>3107</c:v>
                </c:pt>
                <c:pt idx="1856">
                  <c:v>3117</c:v>
                </c:pt>
                <c:pt idx="1857">
                  <c:v>3108</c:v>
                </c:pt>
                <c:pt idx="1858">
                  <c:v>3106</c:v>
                </c:pt>
                <c:pt idx="1859">
                  <c:v>3124</c:v>
                </c:pt>
                <c:pt idx="1860">
                  <c:v>3106</c:v>
                </c:pt>
                <c:pt idx="1861">
                  <c:v>3125</c:v>
                </c:pt>
                <c:pt idx="1862">
                  <c:v>3118</c:v>
                </c:pt>
                <c:pt idx="1863">
                  <c:v>3119</c:v>
                </c:pt>
                <c:pt idx="1864">
                  <c:v>3114</c:v>
                </c:pt>
                <c:pt idx="1865">
                  <c:v>3145</c:v>
                </c:pt>
                <c:pt idx="1866">
                  <c:v>3123</c:v>
                </c:pt>
                <c:pt idx="1867">
                  <c:v>3114</c:v>
                </c:pt>
                <c:pt idx="1868">
                  <c:v>3140</c:v>
                </c:pt>
                <c:pt idx="1869">
                  <c:v>3133</c:v>
                </c:pt>
                <c:pt idx="1870">
                  <c:v>3130</c:v>
                </c:pt>
                <c:pt idx="1871">
                  <c:v>3143</c:v>
                </c:pt>
                <c:pt idx="1872">
                  <c:v>3132</c:v>
                </c:pt>
                <c:pt idx="1873">
                  <c:v>3136</c:v>
                </c:pt>
                <c:pt idx="1874">
                  <c:v>3136</c:v>
                </c:pt>
                <c:pt idx="1875">
                  <c:v>3145</c:v>
                </c:pt>
                <c:pt idx="1876">
                  <c:v>3141</c:v>
                </c:pt>
                <c:pt idx="1877">
                  <c:v>3134</c:v>
                </c:pt>
                <c:pt idx="1878">
                  <c:v>3139</c:v>
                </c:pt>
                <c:pt idx="1879">
                  <c:v>3162</c:v>
                </c:pt>
                <c:pt idx="1880">
                  <c:v>3166</c:v>
                </c:pt>
                <c:pt idx="1881">
                  <c:v>3146</c:v>
                </c:pt>
                <c:pt idx="1882">
                  <c:v>3159</c:v>
                </c:pt>
                <c:pt idx="1883">
                  <c:v>3157</c:v>
                </c:pt>
                <c:pt idx="1884">
                  <c:v>3154</c:v>
                </c:pt>
                <c:pt idx="1885">
                  <c:v>3147</c:v>
                </c:pt>
                <c:pt idx="1886">
                  <c:v>3140</c:v>
                </c:pt>
                <c:pt idx="1887">
                  <c:v>3135</c:v>
                </c:pt>
                <c:pt idx="1888">
                  <c:v>3119</c:v>
                </c:pt>
                <c:pt idx="1889">
                  <c:v>3143</c:v>
                </c:pt>
                <c:pt idx="1890">
                  <c:v>3131</c:v>
                </c:pt>
                <c:pt idx="1891">
                  <c:v>3139</c:v>
                </c:pt>
                <c:pt idx="1892">
                  <c:v>3142</c:v>
                </c:pt>
                <c:pt idx="1893">
                  <c:v>3130</c:v>
                </c:pt>
                <c:pt idx="1894">
                  <c:v>3110</c:v>
                </c:pt>
                <c:pt idx="1895">
                  <c:v>3109</c:v>
                </c:pt>
                <c:pt idx="1896">
                  <c:v>3125</c:v>
                </c:pt>
                <c:pt idx="1897">
                  <c:v>3115</c:v>
                </c:pt>
                <c:pt idx="1898">
                  <c:v>3133</c:v>
                </c:pt>
                <c:pt idx="1899">
                  <c:v>3114</c:v>
                </c:pt>
                <c:pt idx="1900">
                  <c:v>3107</c:v>
                </c:pt>
                <c:pt idx="1901">
                  <c:v>3104</c:v>
                </c:pt>
                <c:pt idx="1902">
                  <c:v>3138</c:v>
                </c:pt>
                <c:pt idx="1903">
                  <c:v>3104</c:v>
                </c:pt>
                <c:pt idx="1904">
                  <c:v>3113</c:v>
                </c:pt>
                <c:pt idx="1905">
                  <c:v>3096</c:v>
                </c:pt>
                <c:pt idx="1906">
                  <c:v>3121</c:v>
                </c:pt>
                <c:pt idx="1907">
                  <c:v>3097</c:v>
                </c:pt>
                <c:pt idx="1908">
                  <c:v>3104</c:v>
                </c:pt>
                <c:pt idx="1909">
                  <c:v>3100</c:v>
                </c:pt>
                <c:pt idx="1910">
                  <c:v>3103</c:v>
                </c:pt>
                <c:pt idx="1911">
                  <c:v>3108</c:v>
                </c:pt>
                <c:pt idx="1912">
                  <c:v>3110</c:v>
                </c:pt>
                <c:pt idx="1913">
                  <c:v>3079</c:v>
                </c:pt>
                <c:pt idx="1914">
                  <c:v>3097</c:v>
                </c:pt>
                <c:pt idx="1915">
                  <c:v>3085</c:v>
                </c:pt>
                <c:pt idx="1916">
                  <c:v>3102</c:v>
                </c:pt>
                <c:pt idx="1917">
                  <c:v>3094</c:v>
                </c:pt>
                <c:pt idx="1918">
                  <c:v>3096</c:v>
                </c:pt>
                <c:pt idx="1919">
                  <c:v>3101</c:v>
                </c:pt>
                <c:pt idx="1920">
                  <c:v>3084</c:v>
                </c:pt>
                <c:pt idx="1921">
                  <c:v>3074</c:v>
                </c:pt>
                <c:pt idx="1922">
                  <c:v>3101</c:v>
                </c:pt>
                <c:pt idx="1923">
                  <c:v>3097</c:v>
                </c:pt>
                <c:pt idx="1924">
                  <c:v>3069</c:v>
                </c:pt>
                <c:pt idx="1925">
                  <c:v>3088</c:v>
                </c:pt>
                <c:pt idx="1926">
                  <c:v>3076</c:v>
                </c:pt>
                <c:pt idx="1927">
                  <c:v>3086</c:v>
                </c:pt>
                <c:pt idx="1928">
                  <c:v>3070</c:v>
                </c:pt>
                <c:pt idx="1929">
                  <c:v>3076</c:v>
                </c:pt>
                <c:pt idx="1930">
                  <c:v>3096</c:v>
                </c:pt>
                <c:pt idx="1931">
                  <c:v>3092</c:v>
                </c:pt>
                <c:pt idx="1932">
                  <c:v>3092</c:v>
                </c:pt>
                <c:pt idx="1933">
                  <c:v>3076</c:v>
                </c:pt>
                <c:pt idx="1934">
                  <c:v>3088</c:v>
                </c:pt>
                <c:pt idx="1935">
                  <c:v>3068</c:v>
                </c:pt>
                <c:pt idx="1936">
                  <c:v>3078</c:v>
                </c:pt>
                <c:pt idx="1937">
                  <c:v>3074</c:v>
                </c:pt>
                <c:pt idx="1938">
                  <c:v>3091</c:v>
                </c:pt>
                <c:pt idx="1939">
                  <c:v>3082</c:v>
                </c:pt>
                <c:pt idx="1940">
                  <c:v>3073</c:v>
                </c:pt>
                <c:pt idx="1941">
                  <c:v>3076</c:v>
                </c:pt>
                <c:pt idx="1942">
                  <c:v>3095</c:v>
                </c:pt>
                <c:pt idx="1943">
                  <c:v>3078</c:v>
                </c:pt>
                <c:pt idx="1944">
                  <c:v>3085</c:v>
                </c:pt>
                <c:pt idx="1945">
                  <c:v>3082</c:v>
                </c:pt>
                <c:pt idx="1946">
                  <c:v>3075</c:v>
                </c:pt>
                <c:pt idx="1947">
                  <c:v>3062</c:v>
                </c:pt>
                <c:pt idx="1948">
                  <c:v>3085</c:v>
                </c:pt>
                <c:pt idx="1949">
                  <c:v>3072</c:v>
                </c:pt>
                <c:pt idx="1950">
                  <c:v>3079</c:v>
                </c:pt>
                <c:pt idx="1951">
                  <c:v>3074</c:v>
                </c:pt>
                <c:pt idx="1952">
                  <c:v>3100</c:v>
                </c:pt>
                <c:pt idx="1953">
                  <c:v>3087</c:v>
                </c:pt>
                <c:pt idx="1954">
                  <c:v>3090</c:v>
                </c:pt>
                <c:pt idx="1955">
                  <c:v>3080</c:v>
                </c:pt>
                <c:pt idx="1956">
                  <c:v>3083</c:v>
                </c:pt>
                <c:pt idx="1957">
                  <c:v>3086</c:v>
                </c:pt>
                <c:pt idx="1958">
                  <c:v>3095</c:v>
                </c:pt>
                <c:pt idx="1959">
                  <c:v>3091</c:v>
                </c:pt>
                <c:pt idx="1960">
                  <c:v>3073</c:v>
                </c:pt>
                <c:pt idx="1961">
                  <c:v>3088</c:v>
                </c:pt>
                <c:pt idx="1962">
                  <c:v>3089</c:v>
                </c:pt>
                <c:pt idx="1963">
                  <c:v>3099</c:v>
                </c:pt>
                <c:pt idx="1964">
                  <c:v>3069</c:v>
                </c:pt>
                <c:pt idx="1965">
                  <c:v>3079</c:v>
                </c:pt>
                <c:pt idx="1966">
                  <c:v>3075</c:v>
                </c:pt>
                <c:pt idx="1967">
                  <c:v>3087</c:v>
                </c:pt>
                <c:pt idx="1968">
                  <c:v>3070</c:v>
                </c:pt>
                <c:pt idx="1969">
                  <c:v>3076</c:v>
                </c:pt>
                <c:pt idx="1970">
                  <c:v>3072</c:v>
                </c:pt>
                <c:pt idx="1971">
                  <c:v>3071</c:v>
                </c:pt>
                <c:pt idx="1972">
                  <c:v>3063</c:v>
                </c:pt>
                <c:pt idx="1973">
                  <c:v>3074</c:v>
                </c:pt>
                <c:pt idx="1974">
                  <c:v>3071</c:v>
                </c:pt>
                <c:pt idx="1975">
                  <c:v>3069</c:v>
                </c:pt>
                <c:pt idx="1976">
                  <c:v>3086</c:v>
                </c:pt>
                <c:pt idx="1977">
                  <c:v>3073</c:v>
                </c:pt>
              </c:numCache>
            </c:numRef>
          </c:yVal>
          <c:smooth val="1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70445440"/>
        <c:axId val="470446016"/>
      </c:scatterChart>
      <c:scatterChart>
        <c:scatterStyle val="smoothMarker"/>
        <c:varyColors val="0"/>
        <c:ser>
          <c:idx val="4"/>
          <c:order val="2"/>
          <c:tx>
            <c:v>ZnS commerciale</c:v>
          </c:tx>
          <c:spPr>
            <a:ln w="19050">
              <a:solidFill>
                <a:schemeClr val="bg1">
                  <a:lumMod val="50000"/>
                </a:schemeClr>
              </a:solidFill>
            </a:ln>
          </c:spPr>
          <c:marker>
            <c:symbol val="none"/>
          </c:marker>
          <c:xVal>
            <c:numRef>
              <c:f>Foglio1!$AJ:$AJ</c:f>
              <c:numCache>
                <c:formatCode>General</c:formatCode>
                <c:ptCount val="1048576"/>
                <c:pt idx="0">
                  <c:v>4.0017339999999999</c:v>
                </c:pt>
                <c:pt idx="1">
                  <c:v>4.0320809999999998</c:v>
                </c:pt>
                <c:pt idx="2">
                  <c:v>4.0624279999999997</c:v>
                </c:pt>
                <c:pt idx="3">
                  <c:v>4.0927759999999997</c:v>
                </c:pt>
                <c:pt idx="4">
                  <c:v>4.1231229999999996</c:v>
                </c:pt>
                <c:pt idx="5">
                  <c:v>4.1534700000000004</c:v>
                </c:pt>
                <c:pt idx="6">
                  <c:v>4.1838170000000003</c:v>
                </c:pt>
                <c:pt idx="7">
                  <c:v>4.2141650000000004</c:v>
                </c:pt>
                <c:pt idx="8">
                  <c:v>4.2445120000000003</c:v>
                </c:pt>
                <c:pt idx="9">
                  <c:v>4.2748590000000002</c:v>
                </c:pt>
                <c:pt idx="10">
                  <c:v>4.3052070000000002</c:v>
                </c:pt>
                <c:pt idx="11">
                  <c:v>4.3355540000000001</c:v>
                </c:pt>
                <c:pt idx="12">
                  <c:v>4.365901</c:v>
                </c:pt>
                <c:pt idx="13">
                  <c:v>4.3962479999999999</c:v>
                </c:pt>
                <c:pt idx="14">
                  <c:v>4.426596</c:v>
                </c:pt>
                <c:pt idx="15">
                  <c:v>4.4569429999999999</c:v>
                </c:pt>
                <c:pt idx="16">
                  <c:v>4.4872899999999998</c:v>
                </c:pt>
                <c:pt idx="17">
                  <c:v>4.5176379999999998</c:v>
                </c:pt>
                <c:pt idx="18">
                  <c:v>4.5479849999999997</c:v>
                </c:pt>
                <c:pt idx="19">
                  <c:v>4.5783319999999996</c:v>
                </c:pt>
                <c:pt idx="20">
                  <c:v>4.6086790000000004</c:v>
                </c:pt>
                <c:pt idx="21">
                  <c:v>4.6390269999999996</c:v>
                </c:pt>
                <c:pt idx="22">
                  <c:v>4.6693740000000004</c:v>
                </c:pt>
                <c:pt idx="23">
                  <c:v>4.6997210000000003</c:v>
                </c:pt>
                <c:pt idx="24">
                  <c:v>4.7300680000000002</c:v>
                </c:pt>
                <c:pt idx="25">
                  <c:v>4.7604160000000002</c:v>
                </c:pt>
                <c:pt idx="26">
                  <c:v>4.7907630000000001</c:v>
                </c:pt>
                <c:pt idx="27">
                  <c:v>4.82111</c:v>
                </c:pt>
                <c:pt idx="28">
                  <c:v>4.851458</c:v>
                </c:pt>
                <c:pt idx="29">
                  <c:v>4.8818049999999999</c:v>
                </c:pt>
                <c:pt idx="30">
                  <c:v>4.9121519999999999</c:v>
                </c:pt>
                <c:pt idx="31">
                  <c:v>4.9424989999999998</c:v>
                </c:pt>
                <c:pt idx="32">
                  <c:v>4.9728469999999998</c:v>
                </c:pt>
                <c:pt idx="33">
                  <c:v>5.0031939999999997</c:v>
                </c:pt>
                <c:pt idx="34">
                  <c:v>5.0335409999999996</c:v>
                </c:pt>
                <c:pt idx="35">
                  <c:v>5.0638889999999996</c:v>
                </c:pt>
                <c:pt idx="36">
                  <c:v>5.0942360000000004</c:v>
                </c:pt>
                <c:pt idx="37">
                  <c:v>5.1245830000000003</c:v>
                </c:pt>
                <c:pt idx="38">
                  <c:v>5.1549300000000002</c:v>
                </c:pt>
                <c:pt idx="39">
                  <c:v>5.1852780000000003</c:v>
                </c:pt>
                <c:pt idx="40">
                  <c:v>5.2156250000000002</c:v>
                </c:pt>
                <c:pt idx="41">
                  <c:v>5.2459720000000001</c:v>
                </c:pt>
                <c:pt idx="42">
                  <c:v>5.276319</c:v>
                </c:pt>
                <c:pt idx="43">
                  <c:v>5.306667</c:v>
                </c:pt>
                <c:pt idx="44">
                  <c:v>5.3370139999999999</c:v>
                </c:pt>
                <c:pt idx="45">
                  <c:v>5.3673609999999998</c:v>
                </c:pt>
                <c:pt idx="46">
                  <c:v>5.3977089999999999</c:v>
                </c:pt>
                <c:pt idx="47">
                  <c:v>5.4280559999999998</c:v>
                </c:pt>
                <c:pt idx="48">
                  <c:v>5.4584029999999997</c:v>
                </c:pt>
                <c:pt idx="49">
                  <c:v>5.4887499999999996</c:v>
                </c:pt>
                <c:pt idx="50">
                  <c:v>5.5190979999999996</c:v>
                </c:pt>
                <c:pt idx="51">
                  <c:v>5.5494450000000004</c:v>
                </c:pt>
                <c:pt idx="52">
                  <c:v>5.5797920000000003</c:v>
                </c:pt>
                <c:pt idx="53">
                  <c:v>5.6101390000000002</c:v>
                </c:pt>
                <c:pt idx="54">
                  <c:v>5.6404870000000003</c:v>
                </c:pt>
                <c:pt idx="55">
                  <c:v>5.6708340000000002</c:v>
                </c:pt>
                <c:pt idx="56">
                  <c:v>5.7011810000000001</c:v>
                </c:pt>
                <c:pt idx="57">
                  <c:v>5.7315290000000001</c:v>
                </c:pt>
                <c:pt idx="58">
                  <c:v>5.761876</c:v>
                </c:pt>
                <c:pt idx="59">
                  <c:v>5.7922229999999999</c:v>
                </c:pt>
                <c:pt idx="60">
                  <c:v>5.8225699999999998</c:v>
                </c:pt>
                <c:pt idx="61">
                  <c:v>5.8529179999999998</c:v>
                </c:pt>
                <c:pt idx="62">
                  <c:v>5.8832649999999997</c:v>
                </c:pt>
                <c:pt idx="63">
                  <c:v>5.9136119999999996</c:v>
                </c:pt>
                <c:pt idx="64">
                  <c:v>5.9439599999999997</c:v>
                </c:pt>
                <c:pt idx="65">
                  <c:v>5.9743069999999996</c:v>
                </c:pt>
                <c:pt idx="66">
                  <c:v>6.0046540000000004</c:v>
                </c:pt>
                <c:pt idx="67">
                  <c:v>6.0350010000000003</c:v>
                </c:pt>
                <c:pt idx="68">
                  <c:v>6.0653490000000003</c:v>
                </c:pt>
                <c:pt idx="69">
                  <c:v>6.0956960000000002</c:v>
                </c:pt>
                <c:pt idx="70">
                  <c:v>6.1260430000000001</c:v>
                </c:pt>
                <c:pt idx="71">
                  <c:v>6.15639</c:v>
                </c:pt>
                <c:pt idx="72">
                  <c:v>6.1867380000000001</c:v>
                </c:pt>
                <c:pt idx="73">
                  <c:v>6.217085</c:v>
                </c:pt>
                <c:pt idx="74">
                  <c:v>6.2474319999999999</c:v>
                </c:pt>
                <c:pt idx="75">
                  <c:v>6.2777799999999999</c:v>
                </c:pt>
                <c:pt idx="76">
                  <c:v>6.3081269999999998</c:v>
                </c:pt>
                <c:pt idx="77">
                  <c:v>6.3384739999999997</c:v>
                </c:pt>
                <c:pt idx="78">
                  <c:v>6.3688209999999996</c:v>
                </c:pt>
                <c:pt idx="79">
                  <c:v>6.3991689999999997</c:v>
                </c:pt>
                <c:pt idx="80">
                  <c:v>6.4295159999999996</c:v>
                </c:pt>
                <c:pt idx="81">
                  <c:v>6.4598630000000004</c:v>
                </c:pt>
                <c:pt idx="82">
                  <c:v>6.4902110000000004</c:v>
                </c:pt>
                <c:pt idx="83">
                  <c:v>6.5205580000000003</c:v>
                </c:pt>
                <c:pt idx="84">
                  <c:v>6.5509050000000002</c:v>
                </c:pt>
                <c:pt idx="85">
                  <c:v>6.5812520000000001</c:v>
                </c:pt>
                <c:pt idx="86">
                  <c:v>6.6116000000000001</c:v>
                </c:pt>
                <c:pt idx="87">
                  <c:v>6.641947</c:v>
                </c:pt>
                <c:pt idx="88">
                  <c:v>6.6722939999999999</c:v>
                </c:pt>
                <c:pt idx="89">
                  <c:v>6.7026409999999998</c:v>
                </c:pt>
                <c:pt idx="90">
                  <c:v>6.7329889999999999</c:v>
                </c:pt>
                <c:pt idx="91">
                  <c:v>6.7633359999999998</c:v>
                </c:pt>
                <c:pt idx="92">
                  <c:v>6.7936829999999997</c:v>
                </c:pt>
                <c:pt idx="93">
                  <c:v>6.8240309999999997</c:v>
                </c:pt>
                <c:pt idx="94">
                  <c:v>6.8543779999999996</c:v>
                </c:pt>
                <c:pt idx="95">
                  <c:v>6.8847250000000004</c:v>
                </c:pt>
                <c:pt idx="96">
                  <c:v>6.9150720000000003</c:v>
                </c:pt>
                <c:pt idx="97">
                  <c:v>6.9454200000000004</c:v>
                </c:pt>
                <c:pt idx="98">
                  <c:v>6.9757670000000003</c:v>
                </c:pt>
                <c:pt idx="99">
                  <c:v>7.0061140000000002</c:v>
                </c:pt>
                <c:pt idx="100">
                  <c:v>7.0364610000000001</c:v>
                </c:pt>
                <c:pt idx="101">
                  <c:v>7.0668090000000001</c:v>
                </c:pt>
                <c:pt idx="102">
                  <c:v>7.097156</c:v>
                </c:pt>
                <c:pt idx="103">
                  <c:v>7.1275029999999999</c:v>
                </c:pt>
                <c:pt idx="104">
                  <c:v>7.157851</c:v>
                </c:pt>
                <c:pt idx="105">
                  <c:v>7.1881979999999999</c:v>
                </c:pt>
                <c:pt idx="106">
                  <c:v>7.2185449999999998</c:v>
                </c:pt>
                <c:pt idx="107">
                  <c:v>7.2488919999999997</c:v>
                </c:pt>
                <c:pt idx="108">
                  <c:v>7.2792399999999997</c:v>
                </c:pt>
                <c:pt idx="109">
                  <c:v>7.3095869999999996</c:v>
                </c:pt>
                <c:pt idx="110">
                  <c:v>7.3399340000000004</c:v>
                </c:pt>
                <c:pt idx="111">
                  <c:v>7.3702820000000004</c:v>
                </c:pt>
                <c:pt idx="112">
                  <c:v>7.4006290000000003</c:v>
                </c:pt>
                <c:pt idx="113">
                  <c:v>7.4309760000000002</c:v>
                </c:pt>
                <c:pt idx="114">
                  <c:v>7.4613230000000001</c:v>
                </c:pt>
                <c:pt idx="115">
                  <c:v>7.4916710000000002</c:v>
                </c:pt>
                <c:pt idx="116">
                  <c:v>7.5220180000000001</c:v>
                </c:pt>
                <c:pt idx="117">
                  <c:v>7.552365</c:v>
                </c:pt>
                <c:pt idx="118">
                  <c:v>7.5827119999999999</c:v>
                </c:pt>
                <c:pt idx="119">
                  <c:v>7.6130599999999999</c:v>
                </c:pt>
                <c:pt idx="120">
                  <c:v>7.6434069999999998</c:v>
                </c:pt>
                <c:pt idx="121">
                  <c:v>7.6737539999999997</c:v>
                </c:pt>
                <c:pt idx="122">
                  <c:v>7.7041019999999998</c:v>
                </c:pt>
                <c:pt idx="123">
                  <c:v>7.7344489999999997</c:v>
                </c:pt>
                <c:pt idx="124">
                  <c:v>7.7647959999999996</c:v>
                </c:pt>
                <c:pt idx="125">
                  <c:v>7.7951430000000004</c:v>
                </c:pt>
                <c:pt idx="126">
                  <c:v>7.8254910000000004</c:v>
                </c:pt>
                <c:pt idx="127">
                  <c:v>7.8558380000000003</c:v>
                </c:pt>
                <c:pt idx="128">
                  <c:v>7.8861850000000002</c:v>
                </c:pt>
                <c:pt idx="129">
                  <c:v>7.9165330000000003</c:v>
                </c:pt>
                <c:pt idx="130">
                  <c:v>7.9468800000000002</c:v>
                </c:pt>
                <c:pt idx="131">
                  <c:v>7.9772270000000001</c:v>
                </c:pt>
                <c:pt idx="132">
                  <c:v>8.007574</c:v>
                </c:pt>
                <c:pt idx="133">
                  <c:v>8.037922</c:v>
                </c:pt>
                <c:pt idx="134">
                  <c:v>8.0682690000000008</c:v>
                </c:pt>
                <c:pt idx="135">
                  <c:v>8.0986159999999998</c:v>
                </c:pt>
                <c:pt idx="136">
                  <c:v>8.1289630000000006</c:v>
                </c:pt>
                <c:pt idx="137">
                  <c:v>8.1593110000000006</c:v>
                </c:pt>
                <c:pt idx="138">
                  <c:v>8.1896579999999997</c:v>
                </c:pt>
                <c:pt idx="139">
                  <c:v>8.2200050000000005</c:v>
                </c:pt>
                <c:pt idx="140">
                  <c:v>8.2503530000000005</c:v>
                </c:pt>
                <c:pt idx="141">
                  <c:v>8.2806999999999995</c:v>
                </c:pt>
                <c:pt idx="142">
                  <c:v>8.3110470000000003</c:v>
                </c:pt>
                <c:pt idx="143">
                  <c:v>8.3413939999999993</c:v>
                </c:pt>
                <c:pt idx="144">
                  <c:v>8.3717419999999994</c:v>
                </c:pt>
                <c:pt idx="145">
                  <c:v>8.4020890000000001</c:v>
                </c:pt>
                <c:pt idx="146">
                  <c:v>8.4324359999999992</c:v>
                </c:pt>
                <c:pt idx="147">
                  <c:v>8.4627829999999999</c:v>
                </c:pt>
                <c:pt idx="148">
                  <c:v>8.493131</c:v>
                </c:pt>
                <c:pt idx="149">
                  <c:v>8.5234780000000008</c:v>
                </c:pt>
                <c:pt idx="150">
                  <c:v>8.5538249999999998</c:v>
                </c:pt>
                <c:pt idx="151">
                  <c:v>8.5841729999999998</c:v>
                </c:pt>
                <c:pt idx="152">
                  <c:v>8.6145200000000006</c:v>
                </c:pt>
                <c:pt idx="153">
                  <c:v>8.6448669999999996</c:v>
                </c:pt>
                <c:pt idx="154">
                  <c:v>8.6752140000000004</c:v>
                </c:pt>
                <c:pt idx="155">
                  <c:v>8.7055620000000005</c:v>
                </c:pt>
                <c:pt idx="156">
                  <c:v>8.7359089999999995</c:v>
                </c:pt>
                <c:pt idx="157">
                  <c:v>8.7662560000000003</c:v>
                </c:pt>
                <c:pt idx="158">
                  <c:v>8.7966040000000003</c:v>
                </c:pt>
                <c:pt idx="159">
                  <c:v>8.8269509999999993</c:v>
                </c:pt>
                <c:pt idx="160">
                  <c:v>8.8572980000000001</c:v>
                </c:pt>
                <c:pt idx="161">
                  <c:v>8.8876449999999991</c:v>
                </c:pt>
                <c:pt idx="162">
                  <c:v>8.9179929999999992</c:v>
                </c:pt>
                <c:pt idx="163">
                  <c:v>8.94834</c:v>
                </c:pt>
                <c:pt idx="164">
                  <c:v>8.9786870000000008</c:v>
                </c:pt>
                <c:pt idx="165">
                  <c:v>9.0090339999999998</c:v>
                </c:pt>
                <c:pt idx="166">
                  <c:v>9.0393819999999998</c:v>
                </c:pt>
                <c:pt idx="167">
                  <c:v>9.0697290000000006</c:v>
                </c:pt>
                <c:pt idx="168">
                  <c:v>9.1000759999999996</c:v>
                </c:pt>
                <c:pt idx="169">
                  <c:v>9.1304239999999997</c:v>
                </c:pt>
                <c:pt idx="170">
                  <c:v>9.1607710000000004</c:v>
                </c:pt>
                <c:pt idx="171">
                  <c:v>9.1911179999999995</c:v>
                </c:pt>
                <c:pt idx="172">
                  <c:v>9.2214650000000002</c:v>
                </c:pt>
                <c:pt idx="173">
                  <c:v>9.2518130000000003</c:v>
                </c:pt>
                <c:pt idx="174">
                  <c:v>9.2821599999999993</c:v>
                </c:pt>
                <c:pt idx="175">
                  <c:v>9.3125070000000001</c:v>
                </c:pt>
                <c:pt idx="176">
                  <c:v>9.3428550000000001</c:v>
                </c:pt>
                <c:pt idx="177">
                  <c:v>9.3732019999999991</c:v>
                </c:pt>
                <c:pt idx="178">
                  <c:v>9.4035489999999999</c:v>
                </c:pt>
                <c:pt idx="179">
                  <c:v>9.4338960000000007</c:v>
                </c:pt>
                <c:pt idx="180">
                  <c:v>9.4642440000000008</c:v>
                </c:pt>
                <c:pt idx="181">
                  <c:v>9.4945909999999998</c:v>
                </c:pt>
                <c:pt idx="182">
                  <c:v>9.5249380000000006</c:v>
                </c:pt>
                <c:pt idx="183">
                  <c:v>9.5552849999999996</c:v>
                </c:pt>
                <c:pt idx="184">
                  <c:v>9.5856329999999996</c:v>
                </c:pt>
                <c:pt idx="185">
                  <c:v>9.6159800000000004</c:v>
                </c:pt>
                <c:pt idx="186">
                  <c:v>9.6463269999999994</c:v>
                </c:pt>
                <c:pt idx="187">
                  <c:v>9.6766749999999995</c:v>
                </c:pt>
                <c:pt idx="188">
                  <c:v>9.7070220000000003</c:v>
                </c:pt>
                <c:pt idx="189">
                  <c:v>9.7373689999999993</c:v>
                </c:pt>
                <c:pt idx="190">
                  <c:v>9.7677160000000001</c:v>
                </c:pt>
                <c:pt idx="191">
                  <c:v>9.7980640000000001</c:v>
                </c:pt>
                <c:pt idx="192">
                  <c:v>9.8284109999999991</c:v>
                </c:pt>
                <c:pt idx="193">
                  <c:v>9.8587579999999999</c:v>
                </c:pt>
                <c:pt idx="194">
                  <c:v>9.8891050000000007</c:v>
                </c:pt>
                <c:pt idx="195">
                  <c:v>9.9194530000000007</c:v>
                </c:pt>
                <c:pt idx="196">
                  <c:v>9.9497999999999998</c:v>
                </c:pt>
                <c:pt idx="197">
                  <c:v>9.9801470000000005</c:v>
                </c:pt>
                <c:pt idx="198">
                  <c:v>10.010495000000001</c:v>
                </c:pt>
                <c:pt idx="199">
                  <c:v>10.040842</c:v>
                </c:pt>
                <c:pt idx="200">
                  <c:v>10.071189</c:v>
                </c:pt>
                <c:pt idx="201">
                  <c:v>10.101535999999999</c:v>
                </c:pt>
                <c:pt idx="202">
                  <c:v>10.131883999999999</c:v>
                </c:pt>
                <c:pt idx="203">
                  <c:v>10.162231</c:v>
                </c:pt>
                <c:pt idx="204">
                  <c:v>10.192577999999999</c:v>
                </c:pt>
                <c:pt idx="205">
                  <c:v>10.222925999999999</c:v>
                </c:pt>
                <c:pt idx="206">
                  <c:v>10.253273</c:v>
                </c:pt>
                <c:pt idx="207">
                  <c:v>10.283620000000001</c:v>
                </c:pt>
                <c:pt idx="208">
                  <c:v>10.313967</c:v>
                </c:pt>
                <c:pt idx="209">
                  <c:v>10.344315</c:v>
                </c:pt>
                <c:pt idx="210">
                  <c:v>10.374662000000001</c:v>
                </c:pt>
                <c:pt idx="211">
                  <c:v>10.405009</c:v>
                </c:pt>
                <c:pt idx="212">
                  <c:v>10.435356000000001</c:v>
                </c:pt>
                <c:pt idx="213">
                  <c:v>10.465704000000001</c:v>
                </c:pt>
                <c:pt idx="214">
                  <c:v>10.496051</c:v>
                </c:pt>
                <c:pt idx="215">
                  <c:v>10.526398</c:v>
                </c:pt>
                <c:pt idx="216">
                  <c:v>10.556746</c:v>
                </c:pt>
                <c:pt idx="217">
                  <c:v>10.587092999999999</c:v>
                </c:pt>
                <c:pt idx="218">
                  <c:v>10.61744</c:v>
                </c:pt>
                <c:pt idx="219">
                  <c:v>10.647786999999999</c:v>
                </c:pt>
                <c:pt idx="220">
                  <c:v>10.678134999999999</c:v>
                </c:pt>
                <c:pt idx="221">
                  <c:v>10.708482</c:v>
                </c:pt>
                <c:pt idx="222">
                  <c:v>10.738829000000001</c:v>
                </c:pt>
                <c:pt idx="223">
                  <c:v>10.769177000000001</c:v>
                </c:pt>
                <c:pt idx="224">
                  <c:v>10.799524</c:v>
                </c:pt>
                <c:pt idx="225">
                  <c:v>10.829871000000001</c:v>
                </c:pt>
                <c:pt idx="226">
                  <c:v>10.860218</c:v>
                </c:pt>
                <c:pt idx="227">
                  <c:v>10.890566</c:v>
                </c:pt>
                <c:pt idx="228">
                  <c:v>10.920913000000001</c:v>
                </c:pt>
                <c:pt idx="229">
                  <c:v>10.95126</c:v>
                </c:pt>
                <c:pt idx="230">
                  <c:v>10.981607</c:v>
                </c:pt>
                <c:pt idx="231">
                  <c:v>11.011955</c:v>
                </c:pt>
                <c:pt idx="232">
                  <c:v>11.042301999999999</c:v>
                </c:pt>
                <c:pt idx="233">
                  <c:v>11.072649</c:v>
                </c:pt>
                <c:pt idx="234">
                  <c:v>11.102997</c:v>
                </c:pt>
                <c:pt idx="235">
                  <c:v>11.133343999999999</c:v>
                </c:pt>
                <c:pt idx="236">
                  <c:v>11.163691</c:v>
                </c:pt>
                <c:pt idx="237">
                  <c:v>11.194038000000001</c:v>
                </c:pt>
                <c:pt idx="238">
                  <c:v>11.224386000000001</c:v>
                </c:pt>
                <c:pt idx="239">
                  <c:v>11.254733</c:v>
                </c:pt>
                <c:pt idx="240">
                  <c:v>11.285080000000001</c:v>
                </c:pt>
                <c:pt idx="241">
                  <c:v>11.315428000000001</c:v>
                </c:pt>
                <c:pt idx="242">
                  <c:v>11.345775</c:v>
                </c:pt>
                <c:pt idx="243">
                  <c:v>11.376122000000001</c:v>
                </c:pt>
                <c:pt idx="244">
                  <c:v>11.406469</c:v>
                </c:pt>
                <c:pt idx="245">
                  <c:v>11.436817</c:v>
                </c:pt>
                <c:pt idx="246">
                  <c:v>11.467164</c:v>
                </c:pt>
                <c:pt idx="247">
                  <c:v>11.497510999999999</c:v>
                </c:pt>
                <c:pt idx="248">
                  <c:v>11.527858</c:v>
                </c:pt>
                <c:pt idx="249">
                  <c:v>11.558206</c:v>
                </c:pt>
                <c:pt idx="250">
                  <c:v>11.588552999999999</c:v>
                </c:pt>
                <c:pt idx="251">
                  <c:v>11.6189</c:v>
                </c:pt>
                <c:pt idx="252">
                  <c:v>11.649248</c:v>
                </c:pt>
                <c:pt idx="253">
                  <c:v>11.679595000000001</c:v>
                </c:pt>
                <c:pt idx="254">
                  <c:v>11.709942</c:v>
                </c:pt>
                <c:pt idx="255">
                  <c:v>11.740289000000001</c:v>
                </c:pt>
                <c:pt idx="256">
                  <c:v>11.770637000000001</c:v>
                </c:pt>
                <c:pt idx="257">
                  <c:v>11.800984</c:v>
                </c:pt>
                <c:pt idx="258">
                  <c:v>11.831331</c:v>
                </c:pt>
                <c:pt idx="259">
                  <c:v>11.861677999999999</c:v>
                </c:pt>
                <c:pt idx="260">
                  <c:v>11.892026</c:v>
                </c:pt>
                <c:pt idx="261">
                  <c:v>11.922373</c:v>
                </c:pt>
                <c:pt idx="262">
                  <c:v>11.952719999999999</c:v>
                </c:pt>
                <c:pt idx="263">
                  <c:v>11.983067999999999</c:v>
                </c:pt>
                <c:pt idx="264">
                  <c:v>12.013415</c:v>
                </c:pt>
                <c:pt idx="265">
                  <c:v>12.043761999999999</c:v>
                </c:pt>
                <c:pt idx="266">
                  <c:v>12.074109</c:v>
                </c:pt>
                <c:pt idx="267">
                  <c:v>12.104457</c:v>
                </c:pt>
                <c:pt idx="268">
                  <c:v>12.134804000000001</c:v>
                </c:pt>
                <c:pt idx="269">
                  <c:v>12.165151</c:v>
                </c:pt>
                <c:pt idx="270">
                  <c:v>12.195499</c:v>
                </c:pt>
                <c:pt idx="271">
                  <c:v>12.225846000000001</c:v>
                </c:pt>
                <c:pt idx="272">
                  <c:v>12.256193</c:v>
                </c:pt>
                <c:pt idx="273">
                  <c:v>12.28654</c:v>
                </c:pt>
                <c:pt idx="274">
                  <c:v>12.316888000000001</c:v>
                </c:pt>
                <c:pt idx="275">
                  <c:v>12.347235</c:v>
                </c:pt>
                <c:pt idx="276">
                  <c:v>12.377582</c:v>
                </c:pt>
                <c:pt idx="277">
                  <c:v>12.407928999999999</c:v>
                </c:pt>
                <c:pt idx="278">
                  <c:v>12.438276999999999</c:v>
                </c:pt>
                <c:pt idx="279">
                  <c:v>12.468624</c:v>
                </c:pt>
                <c:pt idx="280">
                  <c:v>12.498970999999999</c:v>
                </c:pt>
                <c:pt idx="281">
                  <c:v>12.529318999999999</c:v>
                </c:pt>
                <c:pt idx="282">
                  <c:v>12.559666</c:v>
                </c:pt>
                <c:pt idx="283">
                  <c:v>12.590013000000001</c:v>
                </c:pt>
                <c:pt idx="284">
                  <c:v>12.62036</c:v>
                </c:pt>
                <c:pt idx="285">
                  <c:v>12.650708</c:v>
                </c:pt>
                <c:pt idx="286">
                  <c:v>12.681055000000001</c:v>
                </c:pt>
                <c:pt idx="287">
                  <c:v>12.711402</c:v>
                </c:pt>
                <c:pt idx="288">
                  <c:v>12.74175</c:v>
                </c:pt>
                <c:pt idx="289">
                  <c:v>12.772097</c:v>
                </c:pt>
                <c:pt idx="290">
                  <c:v>12.802443999999999</c:v>
                </c:pt>
                <c:pt idx="291">
                  <c:v>12.832791</c:v>
                </c:pt>
                <c:pt idx="292">
                  <c:v>12.863139</c:v>
                </c:pt>
                <c:pt idx="293">
                  <c:v>12.893485999999999</c:v>
                </c:pt>
                <c:pt idx="294">
                  <c:v>12.923833</c:v>
                </c:pt>
                <c:pt idx="295">
                  <c:v>12.954179999999999</c:v>
                </c:pt>
                <c:pt idx="296">
                  <c:v>12.984527999999999</c:v>
                </c:pt>
                <c:pt idx="297">
                  <c:v>13.014875</c:v>
                </c:pt>
                <c:pt idx="298">
                  <c:v>13.045222000000001</c:v>
                </c:pt>
                <c:pt idx="299">
                  <c:v>13.075570000000001</c:v>
                </c:pt>
                <c:pt idx="300">
                  <c:v>13.105917</c:v>
                </c:pt>
                <c:pt idx="301">
                  <c:v>13.136264000000001</c:v>
                </c:pt>
                <c:pt idx="302">
                  <c:v>13.166611</c:v>
                </c:pt>
                <c:pt idx="303">
                  <c:v>13.196959</c:v>
                </c:pt>
                <c:pt idx="304">
                  <c:v>13.227306</c:v>
                </c:pt>
                <c:pt idx="305">
                  <c:v>13.257652999999999</c:v>
                </c:pt>
                <c:pt idx="306">
                  <c:v>13.288</c:v>
                </c:pt>
                <c:pt idx="307">
                  <c:v>13.318348</c:v>
                </c:pt>
                <c:pt idx="308">
                  <c:v>13.348694999999999</c:v>
                </c:pt>
                <c:pt idx="309">
                  <c:v>13.379042</c:v>
                </c:pt>
                <c:pt idx="310">
                  <c:v>13.40939</c:v>
                </c:pt>
                <c:pt idx="311">
                  <c:v>13.439736999999999</c:v>
                </c:pt>
                <c:pt idx="312">
                  <c:v>13.470084</c:v>
                </c:pt>
                <c:pt idx="313">
                  <c:v>13.500431000000001</c:v>
                </c:pt>
                <c:pt idx="314">
                  <c:v>13.530779000000001</c:v>
                </c:pt>
                <c:pt idx="315">
                  <c:v>13.561126</c:v>
                </c:pt>
                <c:pt idx="316">
                  <c:v>13.591473000000001</c:v>
                </c:pt>
                <c:pt idx="317">
                  <c:v>13.621821000000001</c:v>
                </c:pt>
                <c:pt idx="318">
                  <c:v>13.652168</c:v>
                </c:pt>
                <c:pt idx="319">
                  <c:v>13.682515</c:v>
                </c:pt>
                <c:pt idx="320">
                  <c:v>13.712861999999999</c:v>
                </c:pt>
                <c:pt idx="321">
                  <c:v>13.743209999999999</c:v>
                </c:pt>
                <c:pt idx="322">
                  <c:v>13.773557</c:v>
                </c:pt>
                <c:pt idx="323">
                  <c:v>13.803903999999999</c:v>
                </c:pt>
                <c:pt idx="324">
                  <c:v>13.834251</c:v>
                </c:pt>
                <c:pt idx="325">
                  <c:v>13.864599</c:v>
                </c:pt>
                <c:pt idx="326">
                  <c:v>13.894945999999999</c:v>
                </c:pt>
                <c:pt idx="327">
                  <c:v>13.925293</c:v>
                </c:pt>
                <c:pt idx="328">
                  <c:v>13.955641</c:v>
                </c:pt>
                <c:pt idx="329">
                  <c:v>13.985988000000001</c:v>
                </c:pt>
                <c:pt idx="330">
                  <c:v>14.016335</c:v>
                </c:pt>
                <c:pt idx="331">
                  <c:v>14.046682000000001</c:v>
                </c:pt>
                <c:pt idx="332">
                  <c:v>14.077030000000001</c:v>
                </c:pt>
                <c:pt idx="333">
                  <c:v>14.107377</c:v>
                </c:pt>
                <c:pt idx="334">
                  <c:v>14.137724</c:v>
                </c:pt>
                <c:pt idx="335">
                  <c:v>14.168072</c:v>
                </c:pt>
                <c:pt idx="336">
                  <c:v>14.198418999999999</c:v>
                </c:pt>
                <c:pt idx="337">
                  <c:v>14.228766</c:v>
                </c:pt>
                <c:pt idx="338">
                  <c:v>14.259112999999999</c:v>
                </c:pt>
                <c:pt idx="339">
                  <c:v>14.289460999999999</c:v>
                </c:pt>
                <c:pt idx="340">
                  <c:v>14.319808</c:v>
                </c:pt>
                <c:pt idx="341">
                  <c:v>14.350155000000001</c:v>
                </c:pt>
                <c:pt idx="342">
                  <c:v>14.380502</c:v>
                </c:pt>
                <c:pt idx="343">
                  <c:v>14.41085</c:v>
                </c:pt>
                <c:pt idx="344">
                  <c:v>14.441197000000001</c:v>
                </c:pt>
                <c:pt idx="345">
                  <c:v>14.471544</c:v>
                </c:pt>
                <c:pt idx="346">
                  <c:v>14.501892</c:v>
                </c:pt>
                <c:pt idx="347">
                  <c:v>14.532239000000001</c:v>
                </c:pt>
                <c:pt idx="348">
                  <c:v>14.562586</c:v>
                </c:pt>
                <c:pt idx="349">
                  <c:v>14.592933</c:v>
                </c:pt>
                <c:pt idx="350">
                  <c:v>14.623281</c:v>
                </c:pt>
                <c:pt idx="351">
                  <c:v>14.653627999999999</c:v>
                </c:pt>
                <c:pt idx="352">
                  <c:v>14.683975</c:v>
                </c:pt>
                <c:pt idx="353">
                  <c:v>14.714321999999999</c:v>
                </c:pt>
                <c:pt idx="354">
                  <c:v>14.744669999999999</c:v>
                </c:pt>
                <c:pt idx="355">
                  <c:v>14.775017</c:v>
                </c:pt>
                <c:pt idx="356">
                  <c:v>14.805364000000001</c:v>
                </c:pt>
                <c:pt idx="357">
                  <c:v>14.835711999999999</c:v>
                </c:pt>
                <c:pt idx="358">
                  <c:v>14.866059</c:v>
                </c:pt>
                <c:pt idx="359">
                  <c:v>14.896406000000001</c:v>
                </c:pt>
                <c:pt idx="360">
                  <c:v>14.926753</c:v>
                </c:pt>
                <c:pt idx="361">
                  <c:v>14.957101</c:v>
                </c:pt>
                <c:pt idx="362">
                  <c:v>14.987448000000001</c:v>
                </c:pt>
                <c:pt idx="363">
                  <c:v>15.017795</c:v>
                </c:pt>
                <c:pt idx="364">
                  <c:v>15.048143</c:v>
                </c:pt>
                <c:pt idx="365">
                  <c:v>15.07849</c:v>
                </c:pt>
                <c:pt idx="366">
                  <c:v>15.108836999999999</c:v>
                </c:pt>
                <c:pt idx="367">
                  <c:v>15.139184</c:v>
                </c:pt>
                <c:pt idx="368">
                  <c:v>15.169532</c:v>
                </c:pt>
                <c:pt idx="369">
                  <c:v>15.199878999999999</c:v>
                </c:pt>
                <c:pt idx="370">
                  <c:v>15.230226</c:v>
                </c:pt>
                <c:pt idx="371">
                  <c:v>15.260573000000001</c:v>
                </c:pt>
                <c:pt idx="372">
                  <c:v>15.290921000000001</c:v>
                </c:pt>
                <c:pt idx="373">
                  <c:v>15.321268</c:v>
                </c:pt>
                <c:pt idx="374">
                  <c:v>15.351615000000001</c:v>
                </c:pt>
                <c:pt idx="375">
                  <c:v>15.381963000000001</c:v>
                </c:pt>
                <c:pt idx="376">
                  <c:v>15.41231</c:v>
                </c:pt>
                <c:pt idx="377">
                  <c:v>15.442657000000001</c:v>
                </c:pt>
                <c:pt idx="378">
                  <c:v>15.473004</c:v>
                </c:pt>
                <c:pt idx="379">
                  <c:v>15.503352</c:v>
                </c:pt>
                <c:pt idx="380">
                  <c:v>15.533699</c:v>
                </c:pt>
                <c:pt idx="381">
                  <c:v>15.564045999999999</c:v>
                </c:pt>
                <c:pt idx="382">
                  <c:v>15.594393999999999</c:v>
                </c:pt>
                <c:pt idx="383">
                  <c:v>15.624741</c:v>
                </c:pt>
                <c:pt idx="384">
                  <c:v>15.655087999999999</c:v>
                </c:pt>
                <c:pt idx="385">
                  <c:v>15.685435</c:v>
                </c:pt>
                <c:pt idx="386">
                  <c:v>15.715783</c:v>
                </c:pt>
                <c:pt idx="387">
                  <c:v>15.746130000000001</c:v>
                </c:pt>
                <c:pt idx="388">
                  <c:v>15.776477</c:v>
                </c:pt>
                <c:pt idx="389">
                  <c:v>15.806824000000001</c:v>
                </c:pt>
                <c:pt idx="390">
                  <c:v>15.837172000000001</c:v>
                </c:pt>
                <c:pt idx="391">
                  <c:v>15.867519</c:v>
                </c:pt>
                <c:pt idx="392">
                  <c:v>15.897866</c:v>
                </c:pt>
                <c:pt idx="393">
                  <c:v>15.928214000000001</c:v>
                </c:pt>
                <c:pt idx="394">
                  <c:v>15.958561</c:v>
                </c:pt>
                <c:pt idx="395">
                  <c:v>15.988908</c:v>
                </c:pt>
                <c:pt idx="396">
                  <c:v>16.019255000000001</c:v>
                </c:pt>
                <c:pt idx="397">
                  <c:v>16.049603000000001</c:v>
                </c:pt>
                <c:pt idx="398">
                  <c:v>16.07995</c:v>
                </c:pt>
                <c:pt idx="399">
                  <c:v>16.110296999999999</c:v>
                </c:pt>
                <c:pt idx="400">
                  <c:v>16.140644999999999</c:v>
                </c:pt>
                <c:pt idx="401">
                  <c:v>16.170991999999998</c:v>
                </c:pt>
                <c:pt idx="402">
                  <c:v>16.201339000000001</c:v>
                </c:pt>
                <c:pt idx="403">
                  <c:v>16.231686</c:v>
                </c:pt>
                <c:pt idx="404">
                  <c:v>16.262034</c:v>
                </c:pt>
                <c:pt idx="405">
                  <c:v>16.292380999999999</c:v>
                </c:pt>
                <c:pt idx="406">
                  <c:v>16.322728000000001</c:v>
                </c:pt>
                <c:pt idx="407">
                  <c:v>16.353075</c:v>
                </c:pt>
                <c:pt idx="408">
                  <c:v>16.383423000000001</c:v>
                </c:pt>
                <c:pt idx="409">
                  <c:v>16.41377</c:v>
                </c:pt>
                <c:pt idx="410">
                  <c:v>16.444116999999999</c:v>
                </c:pt>
                <c:pt idx="411">
                  <c:v>16.474464999999999</c:v>
                </c:pt>
                <c:pt idx="412">
                  <c:v>16.504812000000001</c:v>
                </c:pt>
                <c:pt idx="413">
                  <c:v>16.535159</c:v>
                </c:pt>
                <c:pt idx="414">
                  <c:v>16.565505999999999</c:v>
                </c:pt>
                <c:pt idx="415">
                  <c:v>16.595853999999999</c:v>
                </c:pt>
                <c:pt idx="416">
                  <c:v>16.626200999999998</c:v>
                </c:pt>
                <c:pt idx="417">
                  <c:v>16.656548000000001</c:v>
                </c:pt>
                <c:pt idx="418">
                  <c:v>16.686895</c:v>
                </c:pt>
                <c:pt idx="419">
                  <c:v>16.717243</c:v>
                </c:pt>
                <c:pt idx="420">
                  <c:v>16.747589999999999</c:v>
                </c:pt>
                <c:pt idx="421">
                  <c:v>16.777937000000001</c:v>
                </c:pt>
                <c:pt idx="422">
                  <c:v>16.808285000000001</c:v>
                </c:pt>
                <c:pt idx="423">
                  <c:v>16.838632</c:v>
                </c:pt>
                <c:pt idx="424">
                  <c:v>16.868979</c:v>
                </c:pt>
                <c:pt idx="425">
                  <c:v>16.899325999999999</c:v>
                </c:pt>
                <c:pt idx="426">
                  <c:v>16.929673999999999</c:v>
                </c:pt>
                <c:pt idx="427">
                  <c:v>16.960021000000001</c:v>
                </c:pt>
                <c:pt idx="428">
                  <c:v>16.990368</c:v>
                </c:pt>
                <c:pt idx="429">
                  <c:v>17.020716</c:v>
                </c:pt>
                <c:pt idx="430">
                  <c:v>17.051062999999999</c:v>
                </c:pt>
                <c:pt idx="431">
                  <c:v>17.081410000000002</c:v>
                </c:pt>
                <c:pt idx="432">
                  <c:v>17.111757000000001</c:v>
                </c:pt>
                <c:pt idx="433">
                  <c:v>17.142105000000001</c:v>
                </c:pt>
                <c:pt idx="434">
                  <c:v>17.172452</c:v>
                </c:pt>
                <c:pt idx="435">
                  <c:v>17.202798999999999</c:v>
                </c:pt>
                <c:pt idx="436">
                  <c:v>17.233146000000001</c:v>
                </c:pt>
                <c:pt idx="437">
                  <c:v>17.263494000000001</c:v>
                </c:pt>
                <c:pt idx="438">
                  <c:v>17.293841</c:v>
                </c:pt>
                <c:pt idx="439">
                  <c:v>17.324187999999999</c:v>
                </c:pt>
                <c:pt idx="440">
                  <c:v>17.354536</c:v>
                </c:pt>
                <c:pt idx="441">
                  <c:v>17.384882999999999</c:v>
                </c:pt>
                <c:pt idx="442">
                  <c:v>17.415230000000001</c:v>
                </c:pt>
                <c:pt idx="443">
                  <c:v>17.445577</c:v>
                </c:pt>
                <c:pt idx="444">
                  <c:v>17.475925</c:v>
                </c:pt>
                <c:pt idx="445">
                  <c:v>17.506271999999999</c:v>
                </c:pt>
                <c:pt idx="446">
                  <c:v>17.536619000000002</c:v>
                </c:pt>
                <c:pt idx="447">
                  <c:v>17.566967000000002</c:v>
                </c:pt>
                <c:pt idx="448">
                  <c:v>17.597314000000001</c:v>
                </c:pt>
                <c:pt idx="449">
                  <c:v>17.627661</c:v>
                </c:pt>
                <c:pt idx="450">
                  <c:v>17.658007999999999</c:v>
                </c:pt>
                <c:pt idx="451">
                  <c:v>17.688355999999999</c:v>
                </c:pt>
                <c:pt idx="452">
                  <c:v>17.718703000000001</c:v>
                </c:pt>
                <c:pt idx="453">
                  <c:v>17.74905</c:v>
                </c:pt>
                <c:pt idx="454">
                  <c:v>17.779396999999999</c:v>
                </c:pt>
                <c:pt idx="455">
                  <c:v>17.809744999999999</c:v>
                </c:pt>
                <c:pt idx="456">
                  <c:v>17.840091999999999</c:v>
                </c:pt>
                <c:pt idx="457">
                  <c:v>17.870439000000001</c:v>
                </c:pt>
                <c:pt idx="458">
                  <c:v>17.900787000000001</c:v>
                </c:pt>
                <c:pt idx="459">
                  <c:v>17.931134</c:v>
                </c:pt>
                <c:pt idx="460">
                  <c:v>17.961480999999999</c:v>
                </c:pt>
                <c:pt idx="461">
                  <c:v>17.991828000000002</c:v>
                </c:pt>
                <c:pt idx="462">
                  <c:v>18.022176000000002</c:v>
                </c:pt>
                <c:pt idx="463">
                  <c:v>18.052523000000001</c:v>
                </c:pt>
                <c:pt idx="464">
                  <c:v>18.08287</c:v>
                </c:pt>
                <c:pt idx="465">
                  <c:v>18.113216999999999</c:v>
                </c:pt>
                <c:pt idx="466">
                  <c:v>18.143564999999999</c:v>
                </c:pt>
                <c:pt idx="467">
                  <c:v>18.173912000000001</c:v>
                </c:pt>
                <c:pt idx="468">
                  <c:v>18.204259</c:v>
                </c:pt>
                <c:pt idx="469">
                  <c:v>18.234607</c:v>
                </c:pt>
                <c:pt idx="470">
                  <c:v>18.264953999999999</c:v>
                </c:pt>
                <c:pt idx="471">
                  <c:v>18.295300999999998</c:v>
                </c:pt>
                <c:pt idx="472">
                  <c:v>18.325648000000001</c:v>
                </c:pt>
                <c:pt idx="473">
                  <c:v>18.355996000000001</c:v>
                </c:pt>
                <c:pt idx="474">
                  <c:v>18.386343</c:v>
                </c:pt>
                <c:pt idx="475">
                  <c:v>18.416689999999999</c:v>
                </c:pt>
                <c:pt idx="476">
                  <c:v>18.447037999999999</c:v>
                </c:pt>
                <c:pt idx="477">
                  <c:v>18.477385000000002</c:v>
                </c:pt>
                <c:pt idx="478">
                  <c:v>18.507732000000001</c:v>
                </c:pt>
                <c:pt idx="479">
                  <c:v>18.538079</c:v>
                </c:pt>
                <c:pt idx="480">
                  <c:v>18.568427</c:v>
                </c:pt>
                <c:pt idx="481">
                  <c:v>18.598773999999999</c:v>
                </c:pt>
                <c:pt idx="482">
                  <c:v>18.629121000000001</c:v>
                </c:pt>
                <c:pt idx="483">
                  <c:v>18.659468</c:v>
                </c:pt>
                <c:pt idx="484">
                  <c:v>18.689816</c:v>
                </c:pt>
                <c:pt idx="485">
                  <c:v>18.720162999999999</c:v>
                </c:pt>
                <c:pt idx="486">
                  <c:v>18.750509999999998</c:v>
                </c:pt>
                <c:pt idx="487">
                  <c:v>18.780857999999998</c:v>
                </c:pt>
                <c:pt idx="488">
                  <c:v>18.811205000000001</c:v>
                </c:pt>
                <c:pt idx="489">
                  <c:v>18.841552</c:v>
                </c:pt>
                <c:pt idx="490">
                  <c:v>18.871898999999999</c:v>
                </c:pt>
                <c:pt idx="491">
                  <c:v>18.902246999999999</c:v>
                </c:pt>
                <c:pt idx="492">
                  <c:v>18.932594000000002</c:v>
                </c:pt>
                <c:pt idx="493">
                  <c:v>18.962941000000001</c:v>
                </c:pt>
                <c:pt idx="494">
                  <c:v>18.993289000000001</c:v>
                </c:pt>
                <c:pt idx="495">
                  <c:v>19.023636</c:v>
                </c:pt>
                <c:pt idx="496">
                  <c:v>19.053982999999999</c:v>
                </c:pt>
                <c:pt idx="497">
                  <c:v>19.084330000000001</c:v>
                </c:pt>
                <c:pt idx="498">
                  <c:v>19.114678000000001</c:v>
                </c:pt>
                <c:pt idx="499">
                  <c:v>19.145025</c:v>
                </c:pt>
                <c:pt idx="500">
                  <c:v>19.175371999999999</c:v>
                </c:pt>
                <c:pt idx="501">
                  <c:v>19.205718999999998</c:v>
                </c:pt>
                <c:pt idx="502">
                  <c:v>19.236066999999998</c:v>
                </c:pt>
                <c:pt idx="503">
                  <c:v>19.266414000000001</c:v>
                </c:pt>
                <c:pt idx="504">
                  <c:v>19.296761</c:v>
                </c:pt>
                <c:pt idx="505">
                  <c:v>19.327109</c:v>
                </c:pt>
                <c:pt idx="506">
                  <c:v>19.357455999999999</c:v>
                </c:pt>
                <c:pt idx="507">
                  <c:v>19.387803000000002</c:v>
                </c:pt>
                <c:pt idx="508">
                  <c:v>19.418150000000001</c:v>
                </c:pt>
                <c:pt idx="509">
                  <c:v>19.448498000000001</c:v>
                </c:pt>
                <c:pt idx="510">
                  <c:v>19.478845</c:v>
                </c:pt>
                <c:pt idx="511">
                  <c:v>19.509191999999999</c:v>
                </c:pt>
                <c:pt idx="512">
                  <c:v>19.539539000000001</c:v>
                </c:pt>
                <c:pt idx="513">
                  <c:v>19.569887000000001</c:v>
                </c:pt>
                <c:pt idx="514">
                  <c:v>19.600234</c:v>
                </c:pt>
                <c:pt idx="515">
                  <c:v>19.630580999999999</c:v>
                </c:pt>
                <c:pt idx="516">
                  <c:v>19.660928999999999</c:v>
                </c:pt>
                <c:pt idx="517">
                  <c:v>19.691275999999998</c:v>
                </c:pt>
                <c:pt idx="518">
                  <c:v>19.721623000000001</c:v>
                </c:pt>
                <c:pt idx="519">
                  <c:v>19.75197</c:v>
                </c:pt>
                <c:pt idx="520">
                  <c:v>19.782318</c:v>
                </c:pt>
                <c:pt idx="521">
                  <c:v>19.812664999999999</c:v>
                </c:pt>
                <c:pt idx="522">
                  <c:v>19.843012000000002</c:v>
                </c:pt>
                <c:pt idx="523">
                  <c:v>19.873360000000002</c:v>
                </c:pt>
                <c:pt idx="524">
                  <c:v>19.903707000000001</c:v>
                </c:pt>
                <c:pt idx="525">
                  <c:v>19.934054</c:v>
                </c:pt>
                <c:pt idx="526">
                  <c:v>19.964400999999999</c:v>
                </c:pt>
                <c:pt idx="527">
                  <c:v>19.994748999999999</c:v>
                </c:pt>
                <c:pt idx="528">
                  <c:v>20.025096000000001</c:v>
                </c:pt>
                <c:pt idx="529">
                  <c:v>20.055443</c:v>
                </c:pt>
                <c:pt idx="530">
                  <c:v>20.085789999999999</c:v>
                </c:pt>
                <c:pt idx="531">
                  <c:v>20.116137999999999</c:v>
                </c:pt>
                <c:pt idx="532">
                  <c:v>20.146484999999998</c:v>
                </c:pt>
                <c:pt idx="533">
                  <c:v>20.176832000000001</c:v>
                </c:pt>
                <c:pt idx="534">
                  <c:v>20.207180000000001</c:v>
                </c:pt>
                <c:pt idx="535">
                  <c:v>20.237527</c:v>
                </c:pt>
                <c:pt idx="536">
                  <c:v>20.267873999999999</c:v>
                </c:pt>
                <c:pt idx="537">
                  <c:v>20.298221000000002</c:v>
                </c:pt>
                <c:pt idx="538">
                  <c:v>20.328569000000002</c:v>
                </c:pt>
                <c:pt idx="539">
                  <c:v>20.358916000000001</c:v>
                </c:pt>
                <c:pt idx="540">
                  <c:v>20.389263</c:v>
                </c:pt>
                <c:pt idx="541">
                  <c:v>20.419611</c:v>
                </c:pt>
                <c:pt idx="542">
                  <c:v>20.449957999999999</c:v>
                </c:pt>
                <c:pt idx="543">
                  <c:v>20.480305000000001</c:v>
                </c:pt>
                <c:pt idx="544">
                  <c:v>20.510652</c:v>
                </c:pt>
                <c:pt idx="545">
                  <c:v>20.541</c:v>
                </c:pt>
                <c:pt idx="546">
                  <c:v>20.571346999999999</c:v>
                </c:pt>
                <c:pt idx="547">
                  <c:v>20.601693999999998</c:v>
                </c:pt>
                <c:pt idx="548">
                  <c:v>20.632041000000001</c:v>
                </c:pt>
                <c:pt idx="549">
                  <c:v>20.662389000000001</c:v>
                </c:pt>
                <c:pt idx="550">
                  <c:v>20.692736</c:v>
                </c:pt>
                <c:pt idx="551">
                  <c:v>20.723082999999999</c:v>
                </c:pt>
                <c:pt idx="552">
                  <c:v>20.753430999999999</c:v>
                </c:pt>
                <c:pt idx="553">
                  <c:v>20.783778000000002</c:v>
                </c:pt>
                <c:pt idx="554">
                  <c:v>20.814125000000001</c:v>
                </c:pt>
                <c:pt idx="555">
                  <c:v>20.844472</c:v>
                </c:pt>
                <c:pt idx="556">
                  <c:v>20.87482</c:v>
                </c:pt>
                <c:pt idx="557">
                  <c:v>20.905166999999999</c:v>
                </c:pt>
                <c:pt idx="558">
                  <c:v>20.935514000000001</c:v>
                </c:pt>
                <c:pt idx="559">
                  <c:v>20.965861</c:v>
                </c:pt>
                <c:pt idx="560">
                  <c:v>20.996209</c:v>
                </c:pt>
                <c:pt idx="561">
                  <c:v>21.026555999999999</c:v>
                </c:pt>
                <c:pt idx="562">
                  <c:v>21.056902999999998</c:v>
                </c:pt>
                <c:pt idx="563">
                  <c:v>21.087250999999998</c:v>
                </c:pt>
                <c:pt idx="564">
                  <c:v>21.117598000000001</c:v>
                </c:pt>
                <c:pt idx="565">
                  <c:v>21.147945</c:v>
                </c:pt>
                <c:pt idx="566">
                  <c:v>21.178291999999999</c:v>
                </c:pt>
                <c:pt idx="567">
                  <c:v>21.208639999999999</c:v>
                </c:pt>
                <c:pt idx="568">
                  <c:v>21.238987000000002</c:v>
                </c:pt>
                <c:pt idx="569">
                  <c:v>21.269334000000001</c:v>
                </c:pt>
                <c:pt idx="570">
                  <c:v>21.299682000000001</c:v>
                </c:pt>
                <c:pt idx="571">
                  <c:v>21.330029</c:v>
                </c:pt>
                <c:pt idx="572">
                  <c:v>21.360375999999999</c:v>
                </c:pt>
                <c:pt idx="573">
                  <c:v>21.390723000000001</c:v>
                </c:pt>
                <c:pt idx="574">
                  <c:v>21.421071000000001</c:v>
                </c:pt>
                <c:pt idx="575">
                  <c:v>21.451418</c:v>
                </c:pt>
                <c:pt idx="576">
                  <c:v>21.481764999999999</c:v>
                </c:pt>
                <c:pt idx="577">
                  <c:v>21.512111999999998</c:v>
                </c:pt>
                <c:pt idx="578">
                  <c:v>21.542459999999998</c:v>
                </c:pt>
                <c:pt idx="579">
                  <c:v>21.572807000000001</c:v>
                </c:pt>
                <c:pt idx="580">
                  <c:v>21.603154</c:v>
                </c:pt>
                <c:pt idx="581">
                  <c:v>21.633502</c:v>
                </c:pt>
                <c:pt idx="582">
                  <c:v>21.663848999999999</c:v>
                </c:pt>
                <c:pt idx="583">
                  <c:v>21.694196000000002</c:v>
                </c:pt>
                <c:pt idx="584">
                  <c:v>21.724543000000001</c:v>
                </c:pt>
                <c:pt idx="585">
                  <c:v>21.754891000000001</c:v>
                </c:pt>
                <c:pt idx="586">
                  <c:v>21.785238</c:v>
                </c:pt>
                <c:pt idx="587">
                  <c:v>21.815584999999999</c:v>
                </c:pt>
                <c:pt idx="588">
                  <c:v>21.845932999999999</c:v>
                </c:pt>
                <c:pt idx="589">
                  <c:v>21.876280000000001</c:v>
                </c:pt>
                <c:pt idx="590">
                  <c:v>21.906627</c:v>
                </c:pt>
                <c:pt idx="591">
                  <c:v>21.936973999999999</c:v>
                </c:pt>
                <c:pt idx="592">
                  <c:v>21.967321999999999</c:v>
                </c:pt>
                <c:pt idx="593">
                  <c:v>21.997668999999998</c:v>
                </c:pt>
                <c:pt idx="594">
                  <c:v>22.028016000000001</c:v>
                </c:pt>
                <c:pt idx="595">
                  <c:v>22.058363</c:v>
                </c:pt>
                <c:pt idx="596">
                  <c:v>22.088711</c:v>
                </c:pt>
                <c:pt idx="597">
                  <c:v>22.119057999999999</c:v>
                </c:pt>
                <c:pt idx="598">
                  <c:v>22.149405000000002</c:v>
                </c:pt>
                <c:pt idx="599">
                  <c:v>22.179753000000002</c:v>
                </c:pt>
                <c:pt idx="600">
                  <c:v>22.210100000000001</c:v>
                </c:pt>
                <c:pt idx="601">
                  <c:v>22.240447</c:v>
                </c:pt>
                <c:pt idx="602">
                  <c:v>22.270793999999999</c:v>
                </c:pt>
                <c:pt idx="603">
                  <c:v>22.301141999999999</c:v>
                </c:pt>
                <c:pt idx="604">
                  <c:v>22.331489000000001</c:v>
                </c:pt>
                <c:pt idx="605">
                  <c:v>22.361836</c:v>
                </c:pt>
                <c:pt idx="606">
                  <c:v>22.392184</c:v>
                </c:pt>
                <c:pt idx="607">
                  <c:v>22.422530999999999</c:v>
                </c:pt>
                <c:pt idx="608">
                  <c:v>22.452877999999998</c:v>
                </c:pt>
                <c:pt idx="609">
                  <c:v>22.483225000000001</c:v>
                </c:pt>
                <c:pt idx="610">
                  <c:v>22.513573000000001</c:v>
                </c:pt>
                <c:pt idx="611">
                  <c:v>22.54392</c:v>
                </c:pt>
                <c:pt idx="612">
                  <c:v>22.574266999999999</c:v>
                </c:pt>
                <c:pt idx="613">
                  <c:v>22.604614000000002</c:v>
                </c:pt>
                <c:pt idx="614">
                  <c:v>22.634962000000002</c:v>
                </c:pt>
                <c:pt idx="615">
                  <c:v>22.665309000000001</c:v>
                </c:pt>
                <c:pt idx="616">
                  <c:v>22.695656</c:v>
                </c:pt>
                <c:pt idx="617">
                  <c:v>22.726004</c:v>
                </c:pt>
                <c:pt idx="618">
                  <c:v>22.756350999999999</c:v>
                </c:pt>
                <c:pt idx="619">
                  <c:v>22.786698000000001</c:v>
                </c:pt>
                <c:pt idx="620">
                  <c:v>22.817045</c:v>
                </c:pt>
                <c:pt idx="621">
                  <c:v>22.847393</c:v>
                </c:pt>
                <c:pt idx="622">
                  <c:v>22.877739999999999</c:v>
                </c:pt>
                <c:pt idx="623">
                  <c:v>22.908086999999998</c:v>
                </c:pt>
                <c:pt idx="624">
                  <c:v>22.938434000000001</c:v>
                </c:pt>
                <c:pt idx="625">
                  <c:v>22.968782000000001</c:v>
                </c:pt>
                <c:pt idx="626">
                  <c:v>22.999129</c:v>
                </c:pt>
                <c:pt idx="627">
                  <c:v>23.029475999999999</c:v>
                </c:pt>
                <c:pt idx="628">
                  <c:v>23.059823999999999</c:v>
                </c:pt>
                <c:pt idx="629">
                  <c:v>23.090171000000002</c:v>
                </c:pt>
                <c:pt idx="630">
                  <c:v>23.120518000000001</c:v>
                </c:pt>
                <c:pt idx="631">
                  <c:v>23.150865</c:v>
                </c:pt>
                <c:pt idx="632">
                  <c:v>23.181213</c:v>
                </c:pt>
                <c:pt idx="633">
                  <c:v>23.211559999999999</c:v>
                </c:pt>
                <c:pt idx="634">
                  <c:v>23.241907000000001</c:v>
                </c:pt>
                <c:pt idx="635">
                  <c:v>23.272255000000001</c:v>
                </c:pt>
                <c:pt idx="636">
                  <c:v>23.302602</c:v>
                </c:pt>
                <c:pt idx="637">
                  <c:v>23.332948999999999</c:v>
                </c:pt>
                <c:pt idx="638">
                  <c:v>23.363295999999998</c:v>
                </c:pt>
                <c:pt idx="639">
                  <c:v>23.393643999999998</c:v>
                </c:pt>
                <c:pt idx="640">
                  <c:v>23.423991000000001</c:v>
                </c:pt>
                <c:pt idx="641">
                  <c:v>23.454338</c:v>
                </c:pt>
                <c:pt idx="642">
                  <c:v>23.484684999999999</c:v>
                </c:pt>
                <c:pt idx="643">
                  <c:v>23.515032999999999</c:v>
                </c:pt>
                <c:pt idx="644">
                  <c:v>23.545380000000002</c:v>
                </c:pt>
                <c:pt idx="645">
                  <c:v>23.575727000000001</c:v>
                </c:pt>
                <c:pt idx="646">
                  <c:v>23.606075000000001</c:v>
                </c:pt>
                <c:pt idx="647">
                  <c:v>23.636422</c:v>
                </c:pt>
                <c:pt idx="648">
                  <c:v>23.666768999999999</c:v>
                </c:pt>
                <c:pt idx="649">
                  <c:v>23.697116000000001</c:v>
                </c:pt>
                <c:pt idx="650">
                  <c:v>23.727464000000001</c:v>
                </c:pt>
                <c:pt idx="651">
                  <c:v>23.757811</c:v>
                </c:pt>
                <c:pt idx="652">
                  <c:v>23.788157999999999</c:v>
                </c:pt>
                <c:pt idx="653">
                  <c:v>23.818505999999999</c:v>
                </c:pt>
                <c:pt idx="654">
                  <c:v>23.848852999999998</c:v>
                </c:pt>
                <c:pt idx="655">
                  <c:v>23.879200000000001</c:v>
                </c:pt>
                <c:pt idx="656">
                  <c:v>23.909547</c:v>
                </c:pt>
                <c:pt idx="657">
                  <c:v>23.939895</c:v>
                </c:pt>
                <c:pt idx="658">
                  <c:v>23.970241999999999</c:v>
                </c:pt>
                <c:pt idx="659">
                  <c:v>24.000589000000002</c:v>
                </c:pt>
                <c:pt idx="660">
                  <c:v>24.030936000000001</c:v>
                </c:pt>
                <c:pt idx="661">
                  <c:v>24.061284000000001</c:v>
                </c:pt>
                <c:pt idx="662">
                  <c:v>24.091631</c:v>
                </c:pt>
                <c:pt idx="663">
                  <c:v>24.121977999999999</c:v>
                </c:pt>
                <c:pt idx="664">
                  <c:v>24.152325999999999</c:v>
                </c:pt>
                <c:pt idx="665">
                  <c:v>24.182673000000001</c:v>
                </c:pt>
                <c:pt idx="666">
                  <c:v>24.21302</c:v>
                </c:pt>
                <c:pt idx="667">
                  <c:v>24.243366999999999</c:v>
                </c:pt>
                <c:pt idx="668">
                  <c:v>24.273714999999999</c:v>
                </c:pt>
                <c:pt idx="669">
                  <c:v>24.304061999999998</c:v>
                </c:pt>
                <c:pt idx="670">
                  <c:v>24.334409000000001</c:v>
                </c:pt>
                <c:pt idx="671">
                  <c:v>24.364756</c:v>
                </c:pt>
                <c:pt idx="672">
                  <c:v>24.395104</c:v>
                </c:pt>
                <c:pt idx="673">
                  <c:v>24.425450999999999</c:v>
                </c:pt>
                <c:pt idx="674">
                  <c:v>24.455798000000001</c:v>
                </c:pt>
                <c:pt idx="675">
                  <c:v>24.486146000000002</c:v>
                </c:pt>
                <c:pt idx="676">
                  <c:v>24.516493000000001</c:v>
                </c:pt>
                <c:pt idx="677">
                  <c:v>24.54684</c:v>
                </c:pt>
                <c:pt idx="678">
                  <c:v>24.577186999999999</c:v>
                </c:pt>
                <c:pt idx="679">
                  <c:v>24.607534999999999</c:v>
                </c:pt>
                <c:pt idx="680">
                  <c:v>24.637882000000001</c:v>
                </c:pt>
                <c:pt idx="681">
                  <c:v>24.668229</c:v>
                </c:pt>
                <c:pt idx="682">
                  <c:v>24.698577</c:v>
                </c:pt>
                <c:pt idx="683">
                  <c:v>24.728923999999999</c:v>
                </c:pt>
                <c:pt idx="684">
                  <c:v>24.759270999999998</c:v>
                </c:pt>
                <c:pt idx="685">
                  <c:v>24.789618000000001</c:v>
                </c:pt>
                <c:pt idx="686">
                  <c:v>24.819966000000001</c:v>
                </c:pt>
                <c:pt idx="687">
                  <c:v>24.850313</c:v>
                </c:pt>
                <c:pt idx="688">
                  <c:v>24.880659999999999</c:v>
                </c:pt>
                <c:pt idx="689">
                  <c:v>24.911007000000001</c:v>
                </c:pt>
                <c:pt idx="690">
                  <c:v>24.941355000000001</c:v>
                </c:pt>
                <c:pt idx="691">
                  <c:v>24.971702000000001</c:v>
                </c:pt>
                <c:pt idx="692">
                  <c:v>25.002049</c:v>
                </c:pt>
                <c:pt idx="693">
                  <c:v>25.032397</c:v>
                </c:pt>
                <c:pt idx="694">
                  <c:v>25.062743999999999</c:v>
                </c:pt>
                <c:pt idx="695">
                  <c:v>25.093091000000001</c:v>
                </c:pt>
                <c:pt idx="696">
                  <c:v>25.123438</c:v>
                </c:pt>
                <c:pt idx="697">
                  <c:v>25.153786</c:v>
                </c:pt>
                <c:pt idx="698">
                  <c:v>25.184132999999999</c:v>
                </c:pt>
                <c:pt idx="699">
                  <c:v>25.214479999999998</c:v>
                </c:pt>
                <c:pt idx="700">
                  <c:v>25.244827999999998</c:v>
                </c:pt>
                <c:pt idx="701">
                  <c:v>25.275175000000001</c:v>
                </c:pt>
                <c:pt idx="702">
                  <c:v>25.305522</c:v>
                </c:pt>
                <c:pt idx="703">
                  <c:v>25.335868999999999</c:v>
                </c:pt>
                <c:pt idx="704">
                  <c:v>25.366216999999999</c:v>
                </c:pt>
                <c:pt idx="705">
                  <c:v>25.396564000000001</c:v>
                </c:pt>
                <c:pt idx="706">
                  <c:v>25.426911</c:v>
                </c:pt>
                <c:pt idx="707">
                  <c:v>25.457257999999999</c:v>
                </c:pt>
                <c:pt idx="708">
                  <c:v>25.487606</c:v>
                </c:pt>
                <c:pt idx="709">
                  <c:v>25.517952999999999</c:v>
                </c:pt>
                <c:pt idx="710">
                  <c:v>25.548300000000001</c:v>
                </c:pt>
                <c:pt idx="711">
                  <c:v>25.578648000000001</c:v>
                </c:pt>
                <c:pt idx="712">
                  <c:v>25.608995</c:v>
                </c:pt>
                <c:pt idx="713">
                  <c:v>25.639341999999999</c:v>
                </c:pt>
                <c:pt idx="714">
                  <c:v>25.669689000000002</c:v>
                </c:pt>
                <c:pt idx="715">
                  <c:v>25.700036999999998</c:v>
                </c:pt>
                <c:pt idx="716">
                  <c:v>25.730384000000001</c:v>
                </c:pt>
                <c:pt idx="717">
                  <c:v>25.760731</c:v>
                </c:pt>
                <c:pt idx="718">
                  <c:v>25.791077999999999</c:v>
                </c:pt>
                <c:pt idx="719">
                  <c:v>25.821425999999999</c:v>
                </c:pt>
                <c:pt idx="720">
                  <c:v>25.851773000000001</c:v>
                </c:pt>
                <c:pt idx="721">
                  <c:v>25.88212</c:v>
                </c:pt>
                <c:pt idx="722">
                  <c:v>25.912468000000001</c:v>
                </c:pt>
                <c:pt idx="723">
                  <c:v>25.942815</c:v>
                </c:pt>
                <c:pt idx="724">
                  <c:v>25.973161999999999</c:v>
                </c:pt>
                <c:pt idx="725">
                  <c:v>26.003509000000001</c:v>
                </c:pt>
                <c:pt idx="726">
                  <c:v>26.033857000000001</c:v>
                </c:pt>
                <c:pt idx="727">
                  <c:v>26.064204</c:v>
                </c:pt>
                <c:pt idx="728">
                  <c:v>26.094550999999999</c:v>
                </c:pt>
                <c:pt idx="729">
                  <c:v>26.124898999999999</c:v>
                </c:pt>
                <c:pt idx="730">
                  <c:v>26.155246000000002</c:v>
                </c:pt>
                <c:pt idx="731">
                  <c:v>26.185593000000001</c:v>
                </c:pt>
                <c:pt idx="732">
                  <c:v>26.21594</c:v>
                </c:pt>
                <c:pt idx="733">
                  <c:v>26.246288</c:v>
                </c:pt>
                <c:pt idx="734">
                  <c:v>26.276634999999999</c:v>
                </c:pt>
                <c:pt idx="735">
                  <c:v>26.306982000000001</c:v>
                </c:pt>
                <c:pt idx="736">
                  <c:v>26.337329</c:v>
                </c:pt>
                <c:pt idx="737">
                  <c:v>26.367677</c:v>
                </c:pt>
                <c:pt idx="738">
                  <c:v>26.398023999999999</c:v>
                </c:pt>
                <c:pt idx="739">
                  <c:v>26.428370999999999</c:v>
                </c:pt>
                <c:pt idx="740">
                  <c:v>26.458718999999999</c:v>
                </c:pt>
                <c:pt idx="741">
                  <c:v>26.489066000000001</c:v>
                </c:pt>
                <c:pt idx="742">
                  <c:v>26.519413</c:v>
                </c:pt>
                <c:pt idx="743">
                  <c:v>26.549759999999999</c:v>
                </c:pt>
                <c:pt idx="744">
                  <c:v>26.580107999999999</c:v>
                </c:pt>
                <c:pt idx="745">
                  <c:v>26.610455000000002</c:v>
                </c:pt>
                <c:pt idx="746">
                  <c:v>26.640802000000001</c:v>
                </c:pt>
                <c:pt idx="747">
                  <c:v>26.671150000000001</c:v>
                </c:pt>
                <c:pt idx="748">
                  <c:v>26.701497</c:v>
                </c:pt>
                <c:pt idx="749">
                  <c:v>26.731843999999999</c:v>
                </c:pt>
                <c:pt idx="750">
                  <c:v>26.762191000000001</c:v>
                </c:pt>
                <c:pt idx="751">
                  <c:v>26.792539000000001</c:v>
                </c:pt>
                <c:pt idx="752">
                  <c:v>26.822886</c:v>
                </c:pt>
                <c:pt idx="753">
                  <c:v>26.853232999999999</c:v>
                </c:pt>
                <c:pt idx="754">
                  <c:v>26.883579999999998</c:v>
                </c:pt>
                <c:pt idx="755">
                  <c:v>26.913927999999999</c:v>
                </c:pt>
                <c:pt idx="756">
                  <c:v>26.944275000000001</c:v>
                </c:pt>
                <c:pt idx="757">
                  <c:v>26.974622</c:v>
                </c:pt>
                <c:pt idx="758">
                  <c:v>27.00497</c:v>
                </c:pt>
                <c:pt idx="759">
                  <c:v>27.035316999999999</c:v>
                </c:pt>
                <c:pt idx="760">
                  <c:v>27.065664000000002</c:v>
                </c:pt>
                <c:pt idx="761">
                  <c:v>27.096011000000001</c:v>
                </c:pt>
                <c:pt idx="762">
                  <c:v>27.126359000000001</c:v>
                </c:pt>
                <c:pt idx="763">
                  <c:v>27.156706</c:v>
                </c:pt>
                <c:pt idx="764">
                  <c:v>27.187052999999999</c:v>
                </c:pt>
                <c:pt idx="765">
                  <c:v>27.217400999999999</c:v>
                </c:pt>
                <c:pt idx="766">
                  <c:v>27.247748000000001</c:v>
                </c:pt>
                <c:pt idx="767">
                  <c:v>27.278095</c:v>
                </c:pt>
                <c:pt idx="768">
                  <c:v>27.308441999999999</c:v>
                </c:pt>
                <c:pt idx="769">
                  <c:v>27.338789999999999</c:v>
                </c:pt>
                <c:pt idx="770">
                  <c:v>27.369136999999998</c:v>
                </c:pt>
                <c:pt idx="771">
                  <c:v>27.399484000000001</c:v>
                </c:pt>
                <c:pt idx="772">
                  <c:v>27.429831</c:v>
                </c:pt>
                <c:pt idx="773">
                  <c:v>27.460179</c:v>
                </c:pt>
                <c:pt idx="774">
                  <c:v>27.490525999999999</c:v>
                </c:pt>
                <c:pt idx="775">
                  <c:v>27.520873000000002</c:v>
                </c:pt>
                <c:pt idx="776">
                  <c:v>27.551221000000002</c:v>
                </c:pt>
                <c:pt idx="777">
                  <c:v>27.581568000000001</c:v>
                </c:pt>
                <c:pt idx="778">
                  <c:v>27.611915</c:v>
                </c:pt>
                <c:pt idx="779">
                  <c:v>27.642261999999999</c:v>
                </c:pt>
                <c:pt idx="780">
                  <c:v>27.672609999999999</c:v>
                </c:pt>
                <c:pt idx="781">
                  <c:v>27.702957000000001</c:v>
                </c:pt>
                <c:pt idx="782">
                  <c:v>27.733304</c:v>
                </c:pt>
                <c:pt idx="783">
                  <c:v>27.763650999999999</c:v>
                </c:pt>
                <c:pt idx="784">
                  <c:v>27.793998999999999</c:v>
                </c:pt>
                <c:pt idx="785">
                  <c:v>27.824345999999998</c:v>
                </c:pt>
                <c:pt idx="786">
                  <c:v>27.854693000000001</c:v>
                </c:pt>
                <c:pt idx="787">
                  <c:v>27.885041000000001</c:v>
                </c:pt>
                <c:pt idx="788">
                  <c:v>27.915388</c:v>
                </c:pt>
                <c:pt idx="789">
                  <c:v>27.945734999999999</c:v>
                </c:pt>
                <c:pt idx="790">
                  <c:v>27.976082000000002</c:v>
                </c:pt>
                <c:pt idx="791">
                  <c:v>28.006430000000002</c:v>
                </c:pt>
                <c:pt idx="792">
                  <c:v>28.036777000000001</c:v>
                </c:pt>
                <c:pt idx="793">
                  <c:v>28.067124</c:v>
                </c:pt>
                <c:pt idx="794">
                  <c:v>28.097472</c:v>
                </c:pt>
                <c:pt idx="795">
                  <c:v>28.127818999999999</c:v>
                </c:pt>
                <c:pt idx="796">
                  <c:v>28.158166000000001</c:v>
                </c:pt>
                <c:pt idx="797">
                  <c:v>28.188513</c:v>
                </c:pt>
                <c:pt idx="798">
                  <c:v>28.218861</c:v>
                </c:pt>
                <c:pt idx="799">
                  <c:v>28.249207999999999</c:v>
                </c:pt>
                <c:pt idx="800">
                  <c:v>28.279554999999998</c:v>
                </c:pt>
                <c:pt idx="801">
                  <c:v>28.309902000000001</c:v>
                </c:pt>
                <c:pt idx="802">
                  <c:v>28.340250000000001</c:v>
                </c:pt>
                <c:pt idx="803">
                  <c:v>28.370597</c:v>
                </c:pt>
                <c:pt idx="804">
                  <c:v>28.400943999999999</c:v>
                </c:pt>
                <c:pt idx="805">
                  <c:v>28.431291999999999</c:v>
                </c:pt>
                <c:pt idx="806">
                  <c:v>28.461639000000002</c:v>
                </c:pt>
                <c:pt idx="807">
                  <c:v>28.491986000000001</c:v>
                </c:pt>
                <c:pt idx="808">
                  <c:v>28.522333</c:v>
                </c:pt>
                <c:pt idx="809">
                  <c:v>28.552681</c:v>
                </c:pt>
                <c:pt idx="810">
                  <c:v>28.583027999999999</c:v>
                </c:pt>
                <c:pt idx="811">
                  <c:v>28.613375000000001</c:v>
                </c:pt>
                <c:pt idx="812">
                  <c:v>28.643723000000001</c:v>
                </c:pt>
                <c:pt idx="813">
                  <c:v>28.67407</c:v>
                </c:pt>
                <c:pt idx="814">
                  <c:v>28.704416999999999</c:v>
                </c:pt>
                <c:pt idx="815">
                  <c:v>28.734763999999998</c:v>
                </c:pt>
                <c:pt idx="816">
                  <c:v>28.765111999999998</c:v>
                </c:pt>
                <c:pt idx="817">
                  <c:v>28.795459000000001</c:v>
                </c:pt>
                <c:pt idx="818">
                  <c:v>28.825806</c:v>
                </c:pt>
                <c:pt idx="819">
                  <c:v>28.856152999999999</c:v>
                </c:pt>
                <c:pt idx="820">
                  <c:v>28.886500999999999</c:v>
                </c:pt>
                <c:pt idx="821">
                  <c:v>28.916848000000002</c:v>
                </c:pt>
                <c:pt idx="822">
                  <c:v>28.947195000000001</c:v>
                </c:pt>
                <c:pt idx="823">
                  <c:v>28.977543000000001</c:v>
                </c:pt>
                <c:pt idx="824">
                  <c:v>29.00789</c:v>
                </c:pt>
                <c:pt idx="825">
                  <c:v>29.038236999999999</c:v>
                </c:pt>
                <c:pt idx="826">
                  <c:v>29.068584000000001</c:v>
                </c:pt>
                <c:pt idx="827">
                  <c:v>29.098932000000001</c:v>
                </c:pt>
                <c:pt idx="828">
                  <c:v>29.129279</c:v>
                </c:pt>
                <c:pt idx="829">
                  <c:v>29.159625999999999</c:v>
                </c:pt>
                <c:pt idx="830">
                  <c:v>29.189972999999998</c:v>
                </c:pt>
                <c:pt idx="831">
                  <c:v>29.220320999999998</c:v>
                </c:pt>
                <c:pt idx="832">
                  <c:v>29.250668000000001</c:v>
                </c:pt>
                <c:pt idx="833">
                  <c:v>29.281015</c:v>
                </c:pt>
                <c:pt idx="834">
                  <c:v>29.311363</c:v>
                </c:pt>
                <c:pt idx="835">
                  <c:v>29.341709999999999</c:v>
                </c:pt>
                <c:pt idx="836">
                  <c:v>29.372057000000002</c:v>
                </c:pt>
                <c:pt idx="837">
                  <c:v>29.402404000000001</c:v>
                </c:pt>
                <c:pt idx="838">
                  <c:v>29.432752000000001</c:v>
                </c:pt>
                <c:pt idx="839">
                  <c:v>29.463099</c:v>
                </c:pt>
                <c:pt idx="840">
                  <c:v>29.493445999999999</c:v>
                </c:pt>
                <c:pt idx="841">
                  <c:v>29.523793999999999</c:v>
                </c:pt>
                <c:pt idx="842">
                  <c:v>29.554141000000001</c:v>
                </c:pt>
                <c:pt idx="843">
                  <c:v>29.584488</c:v>
                </c:pt>
                <c:pt idx="844">
                  <c:v>29.614834999999999</c:v>
                </c:pt>
                <c:pt idx="845">
                  <c:v>29.645182999999999</c:v>
                </c:pt>
                <c:pt idx="846">
                  <c:v>29.675529999999998</c:v>
                </c:pt>
                <c:pt idx="847">
                  <c:v>29.705877000000001</c:v>
                </c:pt>
                <c:pt idx="848">
                  <c:v>29.736224</c:v>
                </c:pt>
                <c:pt idx="849">
                  <c:v>29.766572</c:v>
                </c:pt>
                <c:pt idx="850">
                  <c:v>29.796918999999999</c:v>
                </c:pt>
                <c:pt idx="851">
                  <c:v>29.827266000000002</c:v>
                </c:pt>
                <c:pt idx="852">
                  <c:v>29.857614000000002</c:v>
                </c:pt>
                <c:pt idx="853">
                  <c:v>29.887961000000001</c:v>
                </c:pt>
                <c:pt idx="854">
                  <c:v>29.918308</c:v>
                </c:pt>
                <c:pt idx="855">
                  <c:v>29.948654999999999</c:v>
                </c:pt>
                <c:pt idx="856">
                  <c:v>29.979002999999999</c:v>
                </c:pt>
                <c:pt idx="857">
                  <c:v>30.009350000000001</c:v>
                </c:pt>
                <c:pt idx="858">
                  <c:v>30.039697</c:v>
                </c:pt>
                <c:pt idx="859">
                  <c:v>30.070045</c:v>
                </c:pt>
                <c:pt idx="860">
                  <c:v>30.100391999999999</c:v>
                </c:pt>
                <c:pt idx="861">
                  <c:v>30.130738999999998</c:v>
                </c:pt>
                <c:pt idx="862">
                  <c:v>30.161086000000001</c:v>
                </c:pt>
                <c:pt idx="863">
                  <c:v>30.191434000000001</c:v>
                </c:pt>
                <c:pt idx="864">
                  <c:v>30.221781</c:v>
                </c:pt>
                <c:pt idx="865">
                  <c:v>30.252127999999999</c:v>
                </c:pt>
                <c:pt idx="866">
                  <c:v>30.282475000000002</c:v>
                </c:pt>
                <c:pt idx="867">
                  <c:v>30.312823000000002</c:v>
                </c:pt>
                <c:pt idx="868">
                  <c:v>30.343170000000001</c:v>
                </c:pt>
                <c:pt idx="869">
                  <c:v>30.373517</c:v>
                </c:pt>
                <c:pt idx="870">
                  <c:v>30.403865</c:v>
                </c:pt>
                <c:pt idx="871">
                  <c:v>30.434211999999999</c:v>
                </c:pt>
                <c:pt idx="872">
                  <c:v>30.464559000000001</c:v>
                </c:pt>
                <c:pt idx="873">
                  <c:v>30.494906</c:v>
                </c:pt>
                <c:pt idx="874">
                  <c:v>30.525254</c:v>
                </c:pt>
                <c:pt idx="875">
                  <c:v>30.555600999999999</c:v>
                </c:pt>
                <c:pt idx="876">
                  <c:v>30.585947999999998</c:v>
                </c:pt>
                <c:pt idx="877">
                  <c:v>30.616295000000001</c:v>
                </c:pt>
                <c:pt idx="878">
                  <c:v>30.646643000000001</c:v>
                </c:pt>
                <c:pt idx="879">
                  <c:v>30.67699</c:v>
                </c:pt>
                <c:pt idx="880">
                  <c:v>30.707336999999999</c:v>
                </c:pt>
                <c:pt idx="881">
                  <c:v>30.737684999999999</c:v>
                </c:pt>
                <c:pt idx="882">
                  <c:v>30.768032000000002</c:v>
                </c:pt>
                <c:pt idx="883">
                  <c:v>30.798379000000001</c:v>
                </c:pt>
                <c:pt idx="884">
                  <c:v>30.828726</c:v>
                </c:pt>
                <c:pt idx="885">
                  <c:v>30.859074</c:v>
                </c:pt>
                <c:pt idx="886">
                  <c:v>30.889420999999999</c:v>
                </c:pt>
                <c:pt idx="887">
                  <c:v>30.919768000000001</c:v>
                </c:pt>
                <c:pt idx="888">
                  <c:v>30.950116000000001</c:v>
                </c:pt>
                <c:pt idx="889">
                  <c:v>30.980463</c:v>
                </c:pt>
                <c:pt idx="890">
                  <c:v>31.010809999999999</c:v>
                </c:pt>
                <c:pt idx="891">
                  <c:v>31.041156999999998</c:v>
                </c:pt>
                <c:pt idx="892">
                  <c:v>31.071504999999998</c:v>
                </c:pt>
                <c:pt idx="893">
                  <c:v>31.101852000000001</c:v>
                </c:pt>
                <c:pt idx="894">
                  <c:v>31.132199</c:v>
                </c:pt>
                <c:pt idx="895">
                  <c:v>31.162545999999999</c:v>
                </c:pt>
                <c:pt idx="896">
                  <c:v>31.192893999999999</c:v>
                </c:pt>
                <c:pt idx="897">
                  <c:v>31.223241000000002</c:v>
                </c:pt>
                <c:pt idx="898">
                  <c:v>31.253588000000001</c:v>
                </c:pt>
                <c:pt idx="899">
                  <c:v>31.283936000000001</c:v>
                </c:pt>
                <c:pt idx="900">
                  <c:v>31.314283</c:v>
                </c:pt>
                <c:pt idx="901">
                  <c:v>31.344629999999999</c:v>
                </c:pt>
                <c:pt idx="902">
                  <c:v>31.374977000000001</c:v>
                </c:pt>
                <c:pt idx="903">
                  <c:v>31.405325000000001</c:v>
                </c:pt>
                <c:pt idx="904">
                  <c:v>31.435672</c:v>
                </c:pt>
                <c:pt idx="905">
                  <c:v>31.466018999999999</c:v>
                </c:pt>
                <c:pt idx="906">
                  <c:v>31.496366999999999</c:v>
                </c:pt>
                <c:pt idx="907">
                  <c:v>31.526713999999998</c:v>
                </c:pt>
                <c:pt idx="908">
                  <c:v>31.557061000000001</c:v>
                </c:pt>
                <c:pt idx="909">
                  <c:v>31.587408</c:v>
                </c:pt>
                <c:pt idx="910">
                  <c:v>31.617756</c:v>
                </c:pt>
                <c:pt idx="911">
                  <c:v>31.648102999999999</c:v>
                </c:pt>
                <c:pt idx="912">
                  <c:v>31.678450000000002</c:v>
                </c:pt>
                <c:pt idx="913">
                  <c:v>31.708797000000001</c:v>
                </c:pt>
                <c:pt idx="914">
                  <c:v>31.739145000000001</c:v>
                </c:pt>
                <c:pt idx="915">
                  <c:v>31.769492</c:v>
                </c:pt>
                <c:pt idx="916">
                  <c:v>31.799838999999999</c:v>
                </c:pt>
                <c:pt idx="917">
                  <c:v>31.830186999999999</c:v>
                </c:pt>
                <c:pt idx="918">
                  <c:v>31.860534000000001</c:v>
                </c:pt>
                <c:pt idx="919">
                  <c:v>31.890881</c:v>
                </c:pt>
                <c:pt idx="920">
                  <c:v>31.921227999999999</c:v>
                </c:pt>
                <c:pt idx="921">
                  <c:v>31.951575999999999</c:v>
                </c:pt>
                <c:pt idx="922">
                  <c:v>31.981922999999998</c:v>
                </c:pt>
                <c:pt idx="923">
                  <c:v>32.012270000000001</c:v>
                </c:pt>
                <c:pt idx="924">
                  <c:v>32.042617999999997</c:v>
                </c:pt>
                <c:pt idx="925">
                  <c:v>32.072965000000003</c:v>
                </c:pt>
                <c:pt idx="926">
                  <c:v>32.103312000000003</c:v>
                </c:pt>
                <c:pt idx="927">
                  <c:v>32.133659000000002</c:v>
                </c:pt>
                <c:pt idx="928">
                  <c:v>32.164006999999998</c:v>
                </c:pt>
                <c:pt idx="929">
                  <c:v>32.194353999999997</c:v>
                </c:pt>
                <c:pt idx="930">
                  <c:v>32.224701000000003</c:v>
                </c:pt>
                <c:pt idx="931">
                  <c:v>32.255048000000002</c:v>
                </c:pt>
                <c:pt idx="932">
                  <c:v>32.285395999999999</c:v>
                </c:pt>
                <c:pt idx="933">
                  <c:v>32.315742999999998</c:v>
                </c:pt>
                <c:pt idx="934">
                  <c:v>32.346089999999997</c:v>
                </c:pt>
                <c:pt idx="935">
                  <c:v>32.376438</c:v>
                </c:pt>
                <c:pt idx="936">
                  <c:v>32.406784999999999</c:v>
                </c:pt>
                <c:pt idx="937">
                  <c:v>32.437131999999998</c:v>
                </c:pt>
                <c:pt idx="938">
                  <c:v>32.467478999999997</c:v>
                </c:pt>
                <c:pt idx="939">
                  <c:v>32.497827000000001</c:v>
                </c:pt>
                <c:pt idx="940">
                  <c:v>32.528174</c:v>
                </c:pt>
                <c:pt idx="941">
                  <c:v>32.558520999999999</c:v>
                </c:pt>
                <c:pt idx="942">
                  <c:v>32.588867999999998</c:v>
                </c:pt>
                <c:pt idx="943">
                  <c:v>32.619216000000002</c:v>
                </c:pt>
                <c:pt idx="944">
                  <c:v>32.649563000000001</c:v>
                </c:pt>
                <c:pt idx="945">
                  <c:v>32.67991</c:v>
                </c:pt>
                <c:pt idx="946">
                  <c:v>32.710258000000003</c:v>
                </c:pt>
                <c:pt idx="947">
                  <c:v>32.740605000000002</c:v>
                </c:pt>
                <c:pt idx="948">
                  <c:v>32.770952000000001</c:v>
                </c:pt>
                <c:pt idx="949">
                  <c:v>32.801299</c:v>
                </c:pt>
                <c:pt idx="950">
                  <c:v>32.831646999999997</c:v>
                </c:pt>
                <c:pt idx="951">
                  <c:v>32.861994000000003</c:v>
                </c:pt>
                <c:pt idx="952">
                  <c:v>32.892341000000002</c:v>
                </c:pt>
                <c:pt idx="953">
                  <c:v>32.922688999999998</c:v>
                </c:pt>
                <c:pt idx="954">
                  <c:v>32.953035999999997</c:v>
                </c:pt>
                <c:pt idx="955">
                  <c:v>32.983383000000003</c:v>
                </c:pt>
                <c:pt idx="956">
                  <c:v>33.013730000000002</c:v>
                </c:pt>
                <c:pt idx="957">
                  <c:v>33.044077999999999</c:v>
                </c:pt>
                <c:pt idx="958">
                  <c:v>33.074424999999998</c:v>
                </c:pt>
                <c:pt idx="959">
                  <c:v>33.104771999999997</c:v>
                </c:pt>
                <c:pt idx="960">
                  <c:v>33.135119000000003</c:v>
                </c:pt>
                <c:pt idx="961">
                  <c:v>33.165467</c:v>
                </c:pt>
                <c:pt idx="962">
                  <c:v>33.195813999999999</c:v>
                </c:pt>
                <c:pt idx="963">
                  <c:v>33.226160999999998</c:v>
                </c:pt>
                <c:pt idx="964">
                  <c:v>33.256509000000001</c:v>
                </c:pt>
                <c:pt idx="965">
                  <c:v>33.286856</c:v>
                </c:pt>
                <c:pt idx="966">
                  <c:v>33.317202999999999</c:v>
                </c:pt>
                <c:pt idx="967">
                  <c:v>33.347549999999998</c:v>
                </c:pt>
                <c:pt idx="968">
                  <c:v>33.377898000000002</c:v>
                </c:pt>
                <c:pt idx="969">
                  <c:v>33.408245000000001</c:v>
                </c:pt>
                <c:pt idx="970">
                  <c:v>33.438592</c:v>
                </c:pt>
                <c:pt idx="971">
                  <c:v>33.468940000000003</c:v>
                </c:pt>
                <c:pt idx="972">
                  <c:v>33.499287000000002</c:v>
                </c:pt>
                <c:pt idx="973">
                  <c:v>33.529634000000001</c:v>
                </c:pt>
                <c:pt idx="974">
                  <c:v>33.559981000000001</c:v>
                </c:pt>
                <c:pt idx="975">
                  <c:v>33.590328999999997</c:v>
                </c:pt>
                <c:pt idx="976">
                  <c:v>33.620676000000003</c:v>
                </c:pt>
                <c:pt idx="977">
                  <c:v>33.651023000000002</c:v>
                </c:pt>
                <c:pt idx="978">
                  <c:v>33.681370000000001</c:v>
                </c:pt>
                <c:pt idx="979">
                  <c:v>33.711717999999998</c:v>
                </c:pt>
                <c:pt idx="980">
                  <c:v>33.742064999999997</c:v>
                </c:pt>
                <c:pt idx="981">
                  <c:v>33.772412000000003</c:v>
                </c:pt>
                <c:pt idx="982">
                  <c:v>33.802759999999999</c:v>
                </c:pt>
                <c:pt idx="983">
                  <c:v>33.833106999999998</c:v>
                </c:pt>
                <c:pt idx="984">
                  <c:v>33.863453999999997</c:v>
                </c:pt>
                <c:pt idx="985">
                  <c:v>33.893801000000003</c:v>
                </c:pt>
                <c:pt idx="986">
                  <c:v>33.924149</c:v>
                </c:pt>
                <c:pt idx="987">
                  <c:v>33.954495999999999</c:v>
                </c:pt>
                <c:pt idx="988">
                  <c:v>33.984842999999998</c:v>
                </c:pt>
                <c:pt idx="989">
                  <c:v>34.015189999999997</c:v>
                </c:pt>
                <c:pt idx="990">
                  <c:v>34.045538000000001</c:v>
                </c:pt>
                <c:pt idx="991">
                  <c:v>34.075885</c:v>
                </c:pt>
                <c:pt idx="992">
                  <c:v>34.106231999999999</c:v>
                </c:pt>
                <c:pt idx="993">
                  <c:v>34.136580000000002</c:v>
                </c:pt>
                <c:pt idx="994">
                  <c:v>34.166927000000001</c:v>
                </c:pt>
                <c:pt idx="995">
                  <c:v>34.197274</c:v>
                </c:pt>
                <c:pt idx="996">
                  <c:v>34.227620999999999</c:v>
                </c:pt>
                <c:pt idx="997">
                  <c:v>34.257969000000003</c:v>
                </c:pt>
                <c:pt idx="998">
                  <c:v>34.288316000000002</c:v>
                </c:pt>
                <c:pt idx="999">
                  <c:v>34.318663000000001</c:v>
                </c:pt>
                <c:pt idx="1000">
                  <c:v>34.349010999999997</c:v>
                </c:pt>
                <c:pt idx="1001">
                  <c:v>34.379358000000003</c:v>
                </c:pt>
                <c:pt idx="1002">
                  <c:v>34.409705000000002</c:v>
                </c:pt>
                <c:pt idx="1003">
                  <c:v>34.440052000000001</c:v>
                </c:pt>
                <c:pt idx="1004">
                  <c:v>34.470399999999998</c:v>
                </c:pt>
                <c:pt idx="1005">
                  <c:v>34.500746999999997</c:v>
                </c:pt>
                <c:pt idx="1006">
                  <c:v>34.531094000000003</c:v>
                </c:pt>
                <c:pt idx="1007">
                  <c:v>34.561441000000002</c:v>
                </c:pt>
                <c:pt idx="1008">
                  <c:v>34.591788999999999</c:v>
                </c:pt>
                <c:pt idx="1009">
                  <c:v>34.622135999999998</c:v>
                </c:pt>
                <c:pt idx="1010">
                  <c:v>34.652482999999997</c:v>
                </c:pt>
                <c:pt idx="1011">
                  <c:v>34.682831</c:v>
                </c:pt>
                <c:pt idx="1012">
                  <c:v>34.713177999999999</c:v>
                </c:pt>
                <c:pt idx="1013">
                  <c:v>34.743524999999998</c:v>
                </c:pt>
                <c:pt idx="1014">
                  <c:v>34.773871999999997</c:v>
                </c:pt>
                <c:pt idx="1015">
                  <c:v>34.804220000000001</c:v>
                </c:pt>
                <c:pt idx="1016">
                  <c:v>34.834567</c:v>
                </c:pt>
                <c:pt idx="1017">
                  <c:v>34.864913999999999</c:v>
                </c:pt>
                <c:pt idx="1018">
                  <c:v>34.895262000000002</c:v>
                </c:pt>
                <c:pt idx="1019">
                  <c:v>34.925609000000001</c:v>
                </c:pt>
                <c:pt idx="1020">
                  <c:v>34.955956</c:v>
                </c:pt>
                <c:pt idx="1021">
                  <c:v>34.986302999999999</c:v>
                </c:pt>
                <c:pt idx="1022">
                  <c:v>35.016651000000003</c:v>
                </c:pt>
                <c:pt idx="1023">
                  <c:v>35.046998000000002</c:v>
                </c:pt>
                <c:pt idx="1024">
                  <c:v>35.077345000000001</c:v>
                </c:pt>
                <c:pt idx="1025">
                  <c:v>35.107692</c:v>
                </c:pt>
                <c:pt idx="1026">
                  <c:v>35.138039999999997</c:v>
                </c:pt>
                <c:pt idx="1027">
                  <c:v>35.168387000000003</c:v>
                </c:pt>
                <c:pt idx="1028">
                  <c:v>35.198734000000002</c:v>
                </c:pt>
                <c:pt idx="1029">
                  <c:v>35.229081999999998</c:v>
                </c:pt>
                <c:pt idx="1030">
                  <c:v>35.259428999999997</c:v>
                </c:pt>
                <c:pt idx="1031">
                  <c:v>35.289776000000003</c:v>
                </c:pt>
                <c:pt idx="1032">
                  <c:v>35.320123000000002</c:v>
                </c:pt>
                <c:pt idx="1033">
                  <c:v>35.350470999999999</c:v>
                </c:pt>
                <c:pt idx="1034">
                  <c:v>35.380817999999998</c:v>
                </c:pt>
                <c:pt idx="1035">
                  <c:v>35.411164999999997</c:v>
                </c:pt>
                <c:pt idx="1036">
                  <c:v>35.441512000000003</c:v>
                </c:pt>
                <c:pt idx="1037">
                  <c:v>35.47186</c:v>
                </c:pt>
                <c:pt idx="1038">
                  <c:v>35.502206999999999</c:v>
                </c:pt>
                <c:pt idx="1039">
                  <c:v>35.532553999999998</c:v>
                </c:pt>
                <c:pt idx="1040">
                  <c:v>35.562902000000001</c:v>
                </c:pt>
                <c:pt idx="1041">
                  <c:v>35.593249</c:v>
                </c:pt>
                <c:pt idx="1042">
                  <c:v>35.623595999999999</c:v>
                </c:pt>
                <c:pt idx="1043">
                  <c:v>35.653942999999998</c:v>
                </c:pt>
                <c:pt idx="1044">
                  <c:v>35.684291000000002</c:v>
                </c:pt>
                <c:pt idx="1045">
                  <c:v>35.714638000000001</c:v>
                </c:pt>
                <c:pt idx="1046">
                  <c:v>35.744985</c:v>
                </c:pt>
                <c:pt idx="1047">
                  <c:v>35.775333000000003</c:v>
                </c:pt>
                <c:pt idx="1048">
                  <c:v>35.805680000000002</c:v>
                </c:pt>
                <c:pt idx="1049">
                  <c:v>35.836027000000001</c:v>
                </c:pt>
                <c:pt idx="1050">
                  <c:v>35.866374</c:v>
                </c:pt>
                <c:pt idx="1051">
                  <c:v>35.896721999999997</c:v>
                </c:pt>
                <c:pt idx="1052">
                  <c:v>35.927069000000003</c:v>
                </c:pt>
                <c:pt idx="1053">
                  <c:v>35.957416000000002</c:v>
                </c:pt>
                <c:pt idx="1054">
                  <c:v>35.987763000000001</c:v>
                </c:pt>
                <c:pt idx="1055">
                  <c:v>36.018110999999998</c:v>
                </c:pt>
                <c:pt idx="1056">
                  <c:v>36.048457999999997</c:v>
                </c:pt>
                <c:pt idx="1057">
                  <c:v>36.078805000000003</c:v>
                </c:pt>
                <c:pt idx="1058">
                  <c:v>36.109152999999999</c:v>
                </c:pt>
                <c:pt idx="1059">
                  <c:v>36.139499999999998</c:v>
                </c:pt>
                <c:pt idx="1060">
                  <c:v>36.169846999999997</c:v>
                </c:pt>
                <c:pt idx="1061">
                  <c:v>36.200194000000003</c:v>
                </c:pt>
                <c:pt idx="1062">
                  <c:v>36.230542</c:v>
                </c:pt>
                <c:pt idx="1063">
                  <c:v>36.260888999999999</c:v>
                </c:pt>
                <c:pt idx="1064">
                  <c:v>36.291235999999998</c:v>
                </c:pt>
                <c:pt idx="1065">
                  <c:v>36.321584000000001</c:v>
                </c:pt>
                <c:pt idx="1066">
                  <c:v>36.351931</c:v>
                </c:pt>
                <c:pt idx="1067">
                  <c:v>36.382277999999999</c:v>
                </c:pt>
                <c:pt idx="1068">
                  <c:v>36.412624999999998</c:v>
                </c:pt>
                <c:pt idx="1069">
                  <c:v>36.442973000000002</c:v>
                </c:pt>
                <c:pt idx="1070">
                  <c:v>36.473320000000001</c:v>
                </c:pt>
                <c:pt idx="1071">
                  <c:v>36.503667</c:v>
                </c:pt>
                <c:pt idx="1072">
                  <c:v>36.534013999999999</c:v>
                </c:pt>
                <c:pt idx="1073">
                  <c:v>36.564362000000003</c:v>
                </c:pt>
                <c:pt idx="1074">
                  <c:v>36.594709000000002</c:v>
                </c:pt>
                <c:pt idx="1075">
                  <c:v>36.625056000000001</c:v>
                </c:pt>
                <c:pt idx="1076">
                  <c:v>36.655403999999997</c:v>
                </c:pt>
                <c:pt idx="1077">
                  <c:v>36.685751000000003</c:v>
                </c:pt>
                <c:pt idx="1078">
                  <c:v>36.716098000000002</c:v>
                </c:pt>
                <c:pt idx="1079">
                  <c:v>36.746445000000001</c:v>
                </c:pt>
                <c:pt idx="1080">
                  <c:v>36.776792999999998</c:v>
                </c:pt>
                <c:pt idx="1081">
                  <c:v>36.807139999999997</c:v>
                </c:pt>
                <c:pt idx="1082">
                  <c:v>36.837487000000003</c:v>
                </c:pt>
                <c:pt idx="1083">
                  <c:v>36.867834000000002</c:v>
                </c:pt>
                <c:pt idx="1084">
                  <c:v>36.898181999999998</c:v>
                </c:pt>
                <c:pt idx="1085">
                  <c:v>36.928528999999997</c:v>
                </c:pt>
                <c:pt idx="1086">
                  <c:v>36.958875999999997</c:v>
                </c:pt>
                <c:pt idx="1087">
                  <c:v>36.989224</c:v>
                </c:pt>
                <c:pt idx="1088">
                  <c:v>37.019570999999999</c:v>
                </c:pt>
                <c:pt idx="1089">
                  <c:v>37.049917999999998</c:v>
                </c:pt>
                <c:pt idx="1090">
                  <c:v>37.080264999999997</c:v>
                </c:pt>
                <c:pt idx="1091">
                  <c:v>37.110613000000001</c:v>
                </c:pt>
                <c:pt idx="1092">
                  <c:v>37.14096</c:v>
                </c:pt>
                <c:pt idx="1093">
                  <c:v>37.171306999999999</c:v>
                </c:pt>
                <c:pt idx="1094">
                  <c:v>37.201655000000002</c:v>
                </c:pt>
                <c:pt idx="1095">
                  <c:v>37.232002000000001</c:v>
                </c:pt>
                <c:pt idx="1096">
                  <c:v>37.262349</c:v>
                </c:pt>
                <c:pt idx="1097">
                  <c:v>37.292695999999999</c:v>
                </c:pt>
                <c:pt idx="1098">
                  <c:v>37.323044000000003</c:v>
                </c:pt>
                <c:pt idx="1099">
                  <c:v>37.353391000000002</c:v>
                </c:pt>
                <c:pt idx="1100">
                  <c:v>37.383738000000001</c:v>
                </c:pt>
                <c:pt idx="1101">
                  <c:v>37.414085</c:v>
                </c:pt>
                <c:pt idx="1102">
                  <c:v>37.444432999999997</c:v>
                </c:pt>
                <c:pt idx="1103">
                  <c:v>37.474780000000003</c:v>
                </c:pt>
                <c:pt idx="1104">
                  <c:v>37.505127000000002</c:v>
                </c:pt>
                <c:pt idx="1105">
                  <c:v>37.535474999999998</c:v>
                </c:pt>
                <c:pt idx="1106">
                  <c:v>37.565821999999997</c:v>
                </c:pt>
                <c:pt idx="1107">
                  <c:v>37.596169000000003</c:v>
                </c:pt>
                <c:pt idx="1108">
                  <c:v>37.626516000000002</c:v>
                </c:pt>
                <c:pt idx="1109">
                  <c:v>37.656863999999999</c:v>
                </c:pt>
                <c:pt idx="1110">
                  <c:v>37.687210999999998</c:v>
                </c:pt>
                <c:pt idx="1111">
                  <c:v>37.717557999999997</c:v>
                </c:pt>
                <c:pt idx="1112">
                  <c:v>37.747906</c:v>
                </c:pt>
                <c:pt idx="1113">
                  <c:v>37.778252999999999</c:v>
                </c:pt>
                <c:pt idx="1114">
                  <c:v>37.808599999999998</c:v>
                </c:pt>
                <c:pt idx="1115">
                  <c:v>37.838946999999997</c:v>
                </c:pt>
                <c:pt idx="1116">
                  <c:v>37.869295000000001</c:v>
                </c:pt>
                <c:pt idx="1117">
                  <c:v>37.899642</c:v>
                </c:pt>
                <c:pt idx="1118">
                  <c:v>37.929988999999999</c:v>
                </c:pt>
                <c:pt idx="1119">
                  <c:v>37.960335999999998</c:v>
                </c:pt>
                <c:pt idx="1120">
                  <c:v>37.990684000000002</c:v>
                </c:pt>
                <c:pt idx="1121">
                  <c:v>38.021031000000001</c:v>
                </c:pt>
                <c:pt idx="1122">
                  <c:v>38.051378</c:v>
                </c:pt>
                <c:pt idx="1123">
                  <c:v>38.081726000000003</c:v>
                </c:pt>
                <c:pt idx="1124">
                  <c:v>38.112073000000002</c:v>
                </c:pt>
                <c:pt idx="1125">
                  <c:v>38.142420000000001</c:v>
                </c:pt>
                <c:pt idx="1126">
                  <c:v>38.172767</c:v>
                </c:pt>
                <c:pt idx="1127">
                  <c:v>38.203114999999997</c:v>
                </c:pt>
                <c:pt idx="1128">
                  <c:v>38.233462000000003</c:v>
                </c:pt>
                <c:pt idx="1129">
                  <c:v>38.263809000000002</c:v>
                </c:pt>
                <c:pt idx="1130">
                  <c:v>38.294156999999998</c:v>
                </c:pt>
                <c:pt idx="1131">
                  <c:v>38.324503999999997</c:v>
                </c:pt>
                <c:pt idx="1132">
                  <c:v>38.354850999999996</c:v>
                </c:pt>
                <c:pt idx="1133">
                  <c:v>38.385198000000003</c:v>
                </c:pt>
                <c:pt idx="1134">
                  <c:v>38.415545999999999</c:v>
                </c:pt>
                <c:pt idx="1135">
                  <c:v>38.445892999999998</c:v>
                </c:pt>
                <c:pt idx="1136">
                  <c:v>38.476239999999997</c:v>
                </c:pt>
                <c:pt idx="1137">
                  <c:v>38.506587000000003</c:v>
                </c:pt>
                <c:pt idx="1138">
                  <c:v>38.536935</c:v>
                </c:pt>
                <c:pt idx="1139">
                  <c:v>38.567281999999999</c:v>
                </c:pt>
                <c:pt idx="1140">
                  <c:v>38.597628999999998</c:v>
                </c:pt>
                <c:pt idx="1141">
                  <c:v>38.627977000000001</c:v>
                </c:pt>
                <c:pt idx="1142">
                  <c:v>38.658324</c:v>
                </c:pt>
                <c:pt idx="1143">
                  <c:v>38.688670999999999</c:v>
                </c:pt>
                <c:pt idx="1144">
                  <c:v>38.719017999999998</c:v>
                </c:pt>
                <c:pt idx="1145">
                  <c:v>38.749366000000002</c:v>
                </c:pt>
                <c:pt idx="1146">
                  <c:v>38.779713000000001</c:v>
                </c:pt>
                <c:pt idx="1147">
                  <c:v>38.81006</c:v>
                </c:pt>
                <c:pt idx="1148">
                  <c:v>38.840406999999999</c:v>
                </c:pt>
                <c:pt idx="1149">
                  <c:v>38.870755000000003</c:v>
                </c:pt>
                <c:pt idx="1150">
                  <c:v>38.901102000000002</c:v>
                </c:pt>
                <c:pt idx="1151">
                  <c:v>38.931449000000001</c:v>
                </c:pt>
                <c:pt idx="1152">
                  <c:v>38.961796999999997</c:v>
                </c:pt>
                <c:pt idx="1153">
                  <c:v>38.992144000000003</c:v>
                </c:pt>
                <c:pt idx="1154">
                  <c:v>39.022491000000002</c:v>
                </c:pt>
                <c:pt idx="1155">
                  <c:v>39.052838000000001</c:v>
                </c:pt>
                <c:pt idx="1156">
                  <c:v>39.083185999999998</c:v>
                </c:pt>
                <c:pt idx="1157">
                  <c:v>39.113532999999997</c:v>
                </c:pt>
                <c:pt idx="1158">
                  <c:v>39.143880000000003</c:v>
                </c:pt>
                <c:pt idx="1159">
                  <c:v>39.174227999999999</c:v>
                </c:pt>
                <c:pt idx="1160">
                  <c:v>39.204574999999998</c:v>
                </c:pt>
                <c:pt idx="1161">
                  <c:v>39.234921999999997</c:v>
                </c:pt>
                <c:pt idx="1162">
                  <c:v>39.265269000000004</c:v>
                </c:pt>
                <c:pt idx="1163">
                  <c:v>39.295617</c:v>
                </c:pt>
                <c:pt idx="1164">
                  <c:v>39.325963999999999</c:v>
                </c:pt>
                <c:pt idx="1165">
                  <c:v>39.356310999999998</c:v>
                </c:pt>
                <c:pt idx="1166">
                  <c:v>39.386657999999997</c:v>
                </c:pt>
                <c:pt idx="1167">
                  <c:v>39.417006000000001</c:v>
                </c:pt>
                <c:pt idx="1168">
                  <c:v>39.447353</c:v>
                </c:pt>
                <c:pt idx="1169">
                  <c:v>39.477699999999999</c:v>
                </c:pt>
                <c:pt idx="1170">
                  <c:v>39.508048000000002</c:v>
                </c:pt>
                <c:pt idx="1171">
                  <c:v>39.538395000000001</c:v>
                </c:pt>
                <c:pt idx="1172">
                  <c:v>39.568742</c:v>
                </c:pt>
                <c:pt idx="1173">
                  <c:v>39.599088999999999</c:v>
                </c:pt>
                <c:pt idx="1174">
                  <c:v>39.629437000000003</c:v>
                </c:pt>
                <c:pt idx="1175">
                  <c:v>39.659784000000002</c:v>
                </c:pt>
                <c:pt idx="1176">
                  <c:v>39.690131000000001</c:v>
                </c:pt>
                <c:pt idx="1177">
                  <c:v>39.720478999999997</c:v>
                </c:pt>
                <c:pt idx="1178">
                  <c:v>39.750826000000004</c:v>
                </c:pt>
                <c:pt idx="1179">
                  <c:v>39.781173000000003</c:v>
                </c:pt>
                <c:pt idx="1180">
                  <c:v>39.811520000000002</c:v>
                </c:pt>
                <c:pt idx="1181">
                  <c:v>39.841867999999998</c:v>
                </c:pt>
                <c:pt idx="1182">
                  <c:v>39.872214999999997</c:v>
                </c:pt>
                <c:pt idx="1183">
                  <c:v>39.902562000000003</c:v>
                </c:pt>
                <c:pt idx="1184">
                  <c:v>39.932909000000002</c:v>
                </c:pt>
                <c:pt idx="1185">
                  <c:v>39.963256999999999</c:v>
                </c:pt>
                <c:pt idx="1186">
                  <c:v>39.993603999999998</c:v>
                </c:pt>
                <c:pt idx="1187">
                  <c:v>40.023950999999997</c:v>
                </c:pt>
                <c:pt idx="1188">
                  <c:v>40.054299</c:v>
                </c:pt>
                <c:pt idx="1189">
                  <c:v>40.084645999999999</c:v>
                </c:pt>
                <c:pt idx="1190">
                  <c:v>40.114992999999998</c:v>
                </c:pt>
                <c:pt idx="1191">
                  <c:v>40.145339999999997</c:v>
                </c:pt>
                <c:pt idx="1192">
                  <c:v>40.175688000000001</c:v>
                </c:pt>
                <c:pt idx="1193">
                  <c:v>40.206035</c:v>
                </c:pt>
                <c:pt idx="1194">
                  <c:v>40.236381999999999</c:v>
                </c:pt>
                <c:pt idx="1195">
                  <c:v>40.266728999999998</c:v>
                </c:pt>
                <c:pt idx="1196">
                  <c:v>40.297077000000002</c:v>
                </c:pt>
                <c:pt idx="1197">
                  <c:v>40.327424000000001</c:v>
                </c:pt>
                <c:pt idx="1198">
                  <c:v>40.357771</c:v>
                </c:pt>
                <c:pt idx="1199">
                  <c:v>40.388119000000003</c:v>
                </c:pt>
                <c:pt idx="1200">
                  <c:v>40.418466000000002</c:v>
                </c:pt>
                <c:pt idx="1201">
                  <c:v>40.448813000000001</c:v>
                </c:pt>
                <c:pt idx="1202">
                  <c:v>40.47916</c:v>
                </c:pt>
                <c:pt idx="1203">
                  <c:v>40.509507999999997</c:v>
                </c:pt>
                <c:pt idx="1204">
                  <c:v>40.539855000000003</c:v>
                </c:pt>
                <c:pt idx="1205">
                  <c:v>40.570202000000002</c:v>
                </c:pt>
                <c:pt idx="1206">
                  <c:v>40.600549999999998</c:v>
                </c:pt>
                <c:pt idx="1207">
                  <c:v>40.630896999999997</c:v>
                </c:pt>
                <c:pt idx="1208">
                  <c:v>40.661244000000003</c:v>
                </c:pt>
                <c:pt idx="1209">
                  <c:v>40.691591000000003</c:v>
                </c:pt>
                <c:pt idx="1210">
                  <c:v>40.721938999999999</c:v>
                </c:pt>
                <c:pt idx="1211">
                  <c:v>40.752285999999998</c:v>
                </c:pt>
                <c:pt idx="1212">
                  <c:v>40.782632999999997</c:v>
                </c:pt>
                <c:pt idx="1213">
                  <c:v>40.812980000000003</c:v>
                </c:pt>
                <c:pt idx="1214">
                  <c:v>40.843328</c:v>
                </c:pt>
                <c:pt idx="1215">
                  <c:v>40.873674999999999</c:v>
                </c:pt>
                <c:pt idx="1216">
                  <c:v>40.904021999999998</c:v>
                </c:pt>
                <c:pt idx="1217">
                  <c:v>40.934370000000001</c:v>
                </c:pt>
                <c:pt idx="1218">
                  <c:v>40.964717</c:v>
                </c:pt>
                <c:pt idx="1219">
                  <c:v>40.995063999999999</c:v>
                </c:pt>
                <c:pt idx="1220">
                  <c:v>41.025410999999998</c:v>
                </c:pt>
                <c:pt idx="1221">
                  <c:v>41.055759000000002</c:v>
                </c:pt>
                <c:pt idx="1222">
                  <c:v>41.086106000000001</c:v>
                </c:pt>
                <c:pt idx="1223">
                  <c:v>41.116453</c:v>
                </c:pt>
                <c:pt idx="1224">
                  <c:v>41.146801000000004</c:v>
                </c:pt>
                <c:pt idx="1225">
                  <c:v>41.177148000000003</c:v>
                </c:pt>
                <c:pt idx="1226">
                  <c:v>41.207495000000002</c:v>
                </c:pt>
                <c:pt idx="1227">
                  <c:v>41.237842000000001</c:v>
                </c:pt>
                <c:pt idx="1228">
                  <c:v>41.268189999999997</c:v>
                </c:pt>
                <c:pt idx="1229">
                  <c:v>41.298537000000003</c:v>
                </c:pt>
                <c:pt idx="1230">
                  <c:v>41.328884000000002</c:v>
                </c:pt>
                <c:pt idx="1231">
                  <c:v>41.359231000000001</c:v>
                </c:pt>
                <c:pt idx="1232">
                  <c:v>41.389578999999998</c:v>
                </c:pt>
                <c:pt idx="1233">
                  <c:v>41.419925999999997</c:v>
                </c:pt>
                <c:pt idx="1234">
                  <c:v>41.450273000000003</c:v>
                </c:pt>
                <c:pt idx="1235">
                  <c:v>41.480620999999999</c:v>
                </c:pt>
                <c:pt idx="1236">
                  <c:v>41.510967999999998</c:v>
                </c:pt>
                <c:pt idx="1237">
                  <c:v>41.541314999999997</c:v>
                </c:pt>
                <c:pt idx="1238">
                  <c:v>41.571662000000003</c:v>
                </c:pt>
                <c:pt idx="1239">
                  <c:v>41.60201</c:v>
                </c:pt>
                <c:pt idx="1240">
                  <c:v>41.632356999999999</c:v>
                </c:pt>
                <c:pt idx="1241">
                  <c:v>41.662703999999998</c:v>
                </c:pt>
                <c:pt idx="1242">
                  <c:v>41.693050999999997</c:v>
                </c:pt>
                <c:pt idx="1243">
                  <c:v>41.723399000000001</c:v>
                </c:pt>
                <c:pt idx="1244">
                  <c:v>41.753746</c:v>
                </c:pt>
                <c:pt idx="1245">
                  <c:v>41.784092999999999</c:v>
                </c:pt>
                <c:pt idx="1246">
                  <c:v>41.814441000000002</c:v>
                </c:pt>
                <c:pt idx="1247">
                  <c:v>41.844788000000001</c:v>
                </c:pt>
                <c:pt idx="1248">
                  <c:v>41.875135</c:v>
                </c:pt>
                <c:pt idx="1249">
                  <c:v>41.905481999999999</c:v>
                </c:pt>
                <c:pt idx="1250">
                  <c:v>41.935830000000003</c:v>
                </c:pt>
                <c:pt idx="1251">
                  <c:v>41.966177000000002</c:v>
                </c:pt>
                <c:pt idx="1252">
                  <c:v>41.996524000000001</c:v>
                </c:pt>
                <c:pt idx="1253">
                  <c:v>42.026871999999997</c:v>
                </c:pt>
                <c:pt idx="1254">
                  <c:v>42.057219000000003</c:v>
                </c:pt>
                <c:pt idx="1255">
                  <c:v>42.087566000000002</c:v>
                </c:pt>
                <c:pt idx="1256">
                  <c:v>42.117913000000001</c:v>
                </c:pt>
                <c:pt idx="1257">
                  <c:v>42.148260999999998</c:v>
                </c:pt>
                <c:pt idx="1258">
                  <c:v>42.178607999999997</c:v>
                </c:pt>
                <c:pt idx="1259">
                  <c:v>42.208955000000003</c:v>
                </c:pt>
                <c:pt idx="1260">
                  <c:v>42.239302000000002</c:v>
                </c:pt>
                <c:pt idx="1261">
                  <c:v>42.269649999999999</c:v>
                </c:pt>
                <c:pt idx="1262">
                  <c:v>42.299996999999998</c:v>
                </c:pt>
                <c:pt idx="1263">
                  <c:v>42.330343999999997</c:v>
                </c:pt>
                <c:pt idx="1264">
                  <c:v>42.360692</c:v>
                </c:pt>
                <c:pt idx="1265">
                  <c:v>42.391038999999999</c:v>
                </c:pt>
                <c:pt idx="1266">
                  <c:v>42.421385999999998</c:v>
                </c:pt>
                <c:pt idx="1267">
                  <c:v>42.451732999999997</c:v>
                </c:pt>
                <c:pt idx="1268">
                  <c:v>42.482081000000001</c:v>
                </c:pt>
                <c:pt idx="1269">
                  <c:v>42.512428</c:v>
                </c:pt>
                <c:pt idx="1270">
                  <c:v>42.542774999999999</c:v>
                </c:pt>
                <c:pt idx="1271">
                  <c:v>42.573123000000002</c:v>
                </c:pt>
                <c:pt idx="1272">
                  <c:v>42.603470000000002</c:v>
                </c:pt>
                <c:pt idx="1273">
                  <c:v>42.633817000000001</c:v>
                </c:pt>
                <c:pt idx="1274">
                  <c:v>42.664164</c:v>
                </c:pt>
                <c:pt idx="1275">
                  <c:v>42.694512000000003</c:v>
                </c:pt>
                <c:pt idx="1276">
                  <c:v>42.724859000000002</c:v>
                </c:pt>
                <c:pt idx="1277">
                  <c:v>42.755206000000001</c:v>
                </c:pt>
                <c:pt idx="1278">
                  <c:v>42.785553</c:v>
                </c:pt>
                <c:pt idx="1279">
                  <c:v>42.815900999999997</c:v>
                </c:pt>
                <c:pt idx="1280">
                  <c:v>42.846248000000003</c:v>
                </c:pt>
                <c:pt idx="1281">
                  <c:v>42.876595000000002</c:v>
                </c:pt>
                <c:pt idx="1282">
                  <c:v>42.906942999999998</c:v>
                </c:pt>
                <c:pt idx="1283">
                  <c:v>42.937289999999997</c:v>
                </c:pt>
                <c:pt idx="1284">
                  <c:v>42.967637000000003</c:v>
                </c:pt>
                <c:pt idx="1285">
                  <c:v>42.997984000000002</c:v>
                </c:pt>
                <c:pt idx="1286">
                  <c:v>43.028331999999999</c:v>
                </c:pt>
                <c:pt idx="1287">
                  <c:v>43.058678999999998</c:v>
                </c:pt>
                <c:pt idx="1288">
                  <c:v>43.089025999999997</c:v>
                </c:pt>
                <c:pt idx="1289">
                  <c:v>43.119374000000001</c:v>
                </c:pt>
                <c:pt idx="1290">
                  <c:v>43.149721</c:v>
                </c:pt>
                <c:pt idx="1291">
                  <c:v>43.180067999999999</c:v>
                </c:pt>
                <c:pt idx="1292">
                  <c:v>43.210414999999998</c:v>
                </c:pt>
                <c:pt idx="1293">
                  <c:v>43.240763000000001</c:v>
                </c:pt>
                <c:pt idx="1294">
                  <c:v>43.27111</c:v>
                </c:pt>
                <c:pt idx="1295">
                  <c:v>43.301456999999999</c:v>
                </c:pt>
                <c:pt idx="1296">
                  <c:v>43.331803999999998</c:v>
                </c:pt>
                <c:pt idx="1297">
                  <c:v>43.362152000000002</c:v>
                </c:pt>
                <c:pt idx="1298">
                  <c:v>43.392499000000001</c:v>
                </c:pt>
                <c:pt idx="1299">
                  <c:v>43.422846</c:v>
                </c:pt>
                <c:pt idx="1300">
                  <c:v>43.453194000000003</c:v>
                </c:pt>
                <c:pt idx="1301">
                  <c:v>43.483541000000002</c:v>
                </c:pt>
                <c:pt idx="1302">
                  <c:v>43.513888000000001</c:v>
                </c:pt>
                <c:pt idx="1303">
                  <c:v>43.544235</c:v>
                </c:pt>
                <c:pt idx="1304">
                  <c:v>43.574582999999997</c:v>
                </c:pt>
                <c:pt idx="1305">
                  <c:v>43.604930000000003</c:v>
                </c:pt>
                <c:pt idx="1306">
                  <c:v>43.635277000000002</c:v>
                </c:pt>
                <c:pt idx="1307">
                  <c:v>43.665624000000001</c:v>
                </c:pt>
                <c:pt idx="1308">
                  <c:v>43.695971999999998</c:v>
                </c:pt>
                <c:pt idx="1309">
                  <c:v>43.726318999999997</c:v>
                </c:pt>
                <c:pt idx="1310">
                  <c:v>43.756666000000003</c:v>
                </c:pt>
                <c:pt idx="1311">
                  <c:v>43.787013999999999</c:v>
                </c:pt>
                <c:pt idx="1312">
                  <c:v>43.817360999999998</c:v>
                </c:pt>
                <c:pt idx="1313">
                  <c:v>43.847707999999997</c:v>
                </c:pt>
                <c:pt idx="1314">
                  <c:v>43.878055000000003</c:v>
                </c:pt>
                <c:pt idx="1315">
                  <c:v>43.908403</c:v>
                </c:pt>
                <c:pt idx="1316">
                  <c:v>43.938749999999999</c:v>
                </c:pt>
                <c:pt idx="1317">
                  <c:v>43.969096999999998</c:v>
                </c:pt>
                <c:pt idx="1318">
                  <c:v>43.999445000000001</c:v>
                </c:pt>
                <c:pt idx="1319">
                  <c:v>44.029792</c:v>
                </c:pt>
                <c:pt idx="1320">
                  <c:v>44.060138999999999</c:v>
                </c:pt>
                <c:pt idx="1321">
                  <c:v>44.090485999999999</c:v>
                </c:pt>
                <c:pt idx="1322">
                  <c:v>44.120834000000002</c:v>
                </c:pt>
                <c:pt idx="1323">
                  <c:v>44.151181000000001</c:v>
                </c:pt>
                <c:pt idx="1324">
                  <c:v>44.181528</c:v>
                </c:pt>
                <c:pt idx="1325">
                  <c:v>44.211874999999999</c:v>
                </c:pt>
                <c:pt idx="1326">
                  <c:v>44.242223000000003</c:v>
                </c:pt>
                <c:pt idx="1327">
                  <c:v>44.272570000000002</c:v>
                </c:pt>
                <c:pt idx="1328">
                  <c:v>44.302917000000001</c:v>
                </c:pt>
                <c:pt idx="1329">
                  <c:v>44.333264999999997</c:v>
                </c:pt>
                <c:pt idx="1330">
                  <c:v>44.363612000000003</c:v>
                </c:pt>
                <c:pt idx="1331">
                  <c:v>44.393959000000002</c:v>
                </c:pt>
                <c:pt idx="1332">
                  <c:v>44.424306000000001</c:v>
                </c:pt>
                <c:pt idx="1333">
                  <c:v>44.454653999999998</c:v>
                </c:pt>
                <c:pt idx="1334">
                  <c:v>44.485000999999997</c:v>
                </c:pt>
                <c:pt idx="1335">
                  <c:v>44.515348000000003</c:v>
                </c:pt>
                <c:pt idx="1336">
                  <c:v>44.545696</c:v>
                </c:pt>
                <c:pt idx="1337">
                  <c:v>44.576042999999999</c:v>
                </c:pt>
                <c:pt idx="1338">
                  <c:v>44.606389999999998</c:v>
                </c:pt>
                <c:pt idx="1339">
                  <c:v>44.636736999999997</c:v>
                </c:pt>
                <c:pt idx="1340">
                  <c:v>44.667085</c:v>
                </c:pt>
                <c:pt idx="1341">
                  <c:v>44.697431999999999</c:v>
                </c:pt>
                <c:pt idx="1342">
                  <c:v>44.727778999999998</c:v>
                </c:pt>
                <c:pt idx="1343">
                  <c:v>44.758125999999997</c:v>
                </c:pt>
                <c:pt idx="1344">
                  <c:v>44.788474000000001</c:v>
                </c:pt>
                <c:pt idx="1345">
                  <c:v>44.818821</c:v>
                </c:pt>
                <c:pt idx="1346">
                  <c:v>44.849167999999999</c:v>
                </c:pt>
                <c:pt idx="1347">
                  <c:v>44.879516000000002</c:v>
                </c:pt>
                <c:pt idx="1348">
                  <c:v>44.909863000000001</c:v>
                </c:pt>
                <c:pt idx="1349">
                  <c:v>44.94021</c:v>
                </c:pt>
                <c:pt idx="1350">
                  <c:v>44.970556999999999</c:v>
                </c:pt>
                <c:pt idx="1351">
                  <c:v>45.000905000000003</c:v>
                </c:pt>
                <c:pt idx="1352">
                  <c:v>45.031252000000002</c:v>
                </c:pt>
                <c:pt idx="1353">
                  <c:v>45.061599000000001</c:v>
                </c:pt>
                <c:pt idx="1354">
                  <c:v>45.091946</c:v>
                </c:pt>
                <c:pt idx="1355">
                  <c:v>45.122293999999997</c:v>
                </c:pt>
                <c:pt idx="1356">
                  <c:v>45.152641000000003</c:v>
                </c:pt>
                <c:pt idx="1357">
                  <c:v>45.182988000000002</c:v>
                </c:pt>
                <c:pt idx="1358">
                  <c:v>45.213335999999998</c:v>
                </c:pt>
                <c:pt idx="1359">
                  <c:v>45.243682999999997</c:v>
                </c:pt>
                <c:pt idx="1360">
                  <c:v>45.274030000000003</c:v>
                </c:pt>
                <c:pt idx="1361">
                  <c:v>45.304377000000002</c:v>
                </c:pt>
                <c:pt idx="1362">
                  <c:v>45.334724999999999</c:v>
                </c:pt>
                <c:pt idx="1363">
                  <c:v>45.365071999999998</c:v>
                </c:pt>
                <c:pt idx="1364">
                  <c:v>45.395418999999997</c:v>
                </c:pt>
                <c:pt idx="1365">
                  <c:v>45.425767</c:v>
                </c:pt>
                <c:pt idx="1366">
                  <c:v>45.456113999999999</c:v>
                </c:pt>
                <c:pt idx="1367">
                  <c:v>45.486460999999998</c:v>
                </c:pt>
                <c:pt idx="1368">
                  <c:v>45.516807999999997</c:v>
                </c:pt>
                <c:pt idx="1369">
                  <c:v>45.547156000000001</c:v>
                </c:pt>
                <c:pt idx="1370">
                  <c:v>45.577503</c:v>
                </c:pt>
                <c:pt idx="1371">
                  <c:v>45.607849999999999</c:v>
                </c:pt>
                <c:pt idx="1372">
                  <c:v>45.638196999999998</c:v>
                </c:pt>
                <c:pt idx="1373">
                  <c:v>45.668545000000002</c:v>
                </c:pt>
                <c:pt idx="1374">
                  <c:v>45.698892000000001</c:v>
                </c:pt>
                <c:pt idx="1375">
                  <c:v>45.729239</c:v>
                </c:pt>
                <c:pt idx="1376">
                  <c:v>45.759587000000003</c:v>
                </c:pt>
                <c:pt idx="1377">
                  <c:v>45.789934000000002</c:v>
                </c:pt>
                <c:pt idx="1378">
                  <c:v>45.820281000000001</c:v>
                </c:pt>
                <c:pt idx="1379">
                  <c:v>45.850628</c:v>
                </c:pt>
                <c:pt idx="1380">
                  <c:v>45.880975999999997</c:v>
                </c:pt>
                <c:pt idx="1381">
                  <c:v>45.911323000000003</c:v>
                </c:pt>
                <c:pt idx="1382">
                  <c:v>45.941670000000002</c:v>
                </c:pt>
                <c:pt idx="1383">
                  <c:v>45.972017999999998</c:v>
                </c:pt>
                <c:pt idx="1384">
                  <c:v>46.002364999999998</c:v>
                </c:pt>
                <c:pt idx="1385">
                  <c:v>46.032711999999997</c:v>
                </c:pt>
                <c:pt idx="1386">
                  <c:v>46.063059000000003</c:v>
                </c:pt>
                <c:pt idx="1387">
                  <c:v>46.093406999999999</c:v>
                </c:pt>
                <c:pt idx="1388">
                  <c:v>46.123753999999998</c:v>
                </c:pt>
                <c:pt idx="1389">
                  <c:v>46.154100999999997</c:v>
                </c:pt>
                <c:pt idx="1390">
                  <c:v>46.184448000000003</c:v>
                </c:pt>
                <c:pt idx="1391">
                  <c:v>46.214796</c:v>
                </c:pt>
                <c:pt idx="1392">
                  <c:v>46.245142999999999</c:v>
                </c:pt>
                <c:pt idx="1393">
                  <c:v>46.275489999999998</c:v>
                </c:pt>
                <c:pt idx="1394">
                  <c:v>46.305838000000001</c:v>
                </c:pt>
                <c:pt idx="1395">
                  <c:v>46.336185</c:v>
                </c:pt>
                <c:pt idx="1396">
                  <c:v>46.366531999999999</c:v>
                </c:pt>
                <c:pt idx="1397">
                  <c:v>46.396878999999998</c:v>
                </c:pt>
                <c:pt idx="1398">
                  <c:v>46.427227000000002</c:v>
                </c:pt>
                <c:pt idx="1399">
                  <c:v>46.457574000000001</c:v>
                </c:pt>
                <c:pt idx="1400">
                  <c:v>46.487921</c:v>
                </c:pt>
                <c:pt idx="1401">
                  <c:v>46.518267999999999</c:v>
                </c:pt>
                <c:pt idx="1402">
                  <c:v>46.548616000000003</c:v>
                </c:pt>
                <c:pt idx="1403">
                  <c:v>46.578963000000002</c:v>
                </c:pt>
                <c:pt idx="1404">
                  <c:v>46.609310000000001</c:v>
                </c:pt>
                <c:pt idx="1405">
                  <c:v>46.639657999999997</c:v>
                </c:pt>
                <c:pt idx="1406">
                  <c:v>46.670005000000003</c:v>
                </c:pt>
                <c:pt idx="1407">
                  <c:v>46.700352000000002</c:v>
                </c:pt>
                <c:pt idx="1408">
                  <c:v>46.730699000000001</c:v>
                </c:pt>
                <c:pt idx="1409">
                  <c:v>46.761046999999998</c:v>
                </c:pt>
                <c:pt idx="1410">
                  <c:v>46.791393999999997</c:v>
                </c:pt>
                <c:pt idx="1411">
                  <c:v>46.821741000000003</c:v>
                </c:pt>
                <c:pt idx="1412">
                  <c:v>46.852088999999999</c:v>
                </c:pt>
                <c:pt idx="1413">
                  <c:v>46.882435999999998</c:v>
                </c:pt>
                <c:pt idx="1414">
                  <c:v>46.912782999999997</c:v>
                </c:pt>
                <c:pt idx="1415">
                  <c:v>46.943129999999996</c:v>
                </c:pt>
                <c:pt idx="1416">
                  <c:v>46.973478</c:v>
                </c:pt>
                <c:pt idx="1417">
                  <c:v>47.003824999999999</c:v>
                </c:pt>
                <c:pt idx="1418">
                  <c:v>47.034171999999998</c:v>
                </c:pt>
                <c:pt idx="1419">
                  <c:v>47.064518999999997</c:v>
                </c:pt>
                <c:pt idx="1420">
                  <c:v>47.094867000000001</c:v>
                </c:pt>
                <c:pt idx="1421">
                  <c:v>47.125214</c:v>
                </c:pt>
                <c:pt idx="1422">
                  <c:v>47.155560999999999</c:v>
                </c:pt>
                <c:pt idx="1423">
                  <c:v>47.185909000000002</c:v>
                </c:pt>
                <c:pt idx="1424">
                  <c:v>47.216256000000001</c:v>
                </c:pt>
                <c:pt idx="1425">
                  <c:v>47.246603</c:v>
                </c:pt>
                <c:pt idx="1426">
                  <c:v>47.276949999999999</c:v>
                </c:pt>
                <c:pt idx="1427">
                  <c:v>47.307298000000003</c:v>
                </c:pt>
                <c:pt idx="1428">
                  <c:v>47.337645000000002</c:v>
                </c:pt>
                <c:pt idx="1429">
                  <c:v>47.367992000000001</c:v>
                </c:pt>
                <c:pt idx="1430">
                  <c:v>47.398339999999997</c:v>
                </c:pt>
                <c:pt idx="1431">
                  <c:v>47.428686999999996</c:v>
                </c:pt>
                <c:pt idx="1432">
                  <c:v>47.459034000000003</c:v>
                </c:pt>
                <c:pt idx="1433">
                  <c:v>47.489381000000002</c:v>
                </c:pt>
                <c:pt idx="1434">
                  <c:v>47.519728999999998</c:v>
                </c:pt>
                <c:pt idx="1435">
                  <c:v>47.550075999999997</c:v>
                </c:pt>
                <c:pt idx="1436">
                  <c:v>47.580423000000003</c:v>
                </c:pt>
                <c:pt idx="1437">
                  <c:v>47.610770000000002</c:v>
                </c:pt>
                <c:pt idx="1438">
                  <c:v>47.641117999999999</c:v>
                </c:pt>
                <c:pt idx="1439">
                  <c:v>47.671464999999998</c:v>
                </c:pt>
                <c:pt idx="1440">
                  <c:v>47.701811999999997</c:v>
                </c:pt>
                <c:pt idx="1441">
                  <c:v>47.73216</c:v>
                </c:pt>
                <c:pt idx="1442">
                  <c:v>47.762506999999999</c:v>
                </c:pt>
                <c:pt idx="1443">
                  <c:v>47.792853999999998</c:v>
                </c:pt>
                <c:pt idx="1444">
                  <c:v>47.823200999999997</c:v>
                </c:pt>
                <c:pt idx="1445">
                  <c:v>47.853549000000001</c:v>
                </c:pt>
                <c:pt idx="1446">
                  <c:v>47.883896</c:v>
                </c:pt>
                <c:pt idx="1447">
                  <c:v>47.914242999999999</c:v>
                </c:pt>
                <c:pt idx="1448">
                  <c:v>47.944589999999998</c:v>
                </c:pt>
                <c:pt idx="1449">
                  <c:v>47.974938000000002</c:v>
                </c:pt>
                <c:pt idx="1450">
                  <c:v>48.005285000000001</c:v>
                </c:pt>
                <c:pt idx="1451">
                  <c:v>48.035632</c:v>
                </c:pt>
                <c:pt idx="1452">
                  <c:v>48.065980000000003</c:v>
                </c:pt>
                <c:pt idx="1453">
                  <c:v>48.096327000000002</c:v>
                </c:pt>
                <c:pt idx="1454">
                  <c:v>48.126674000000001</c:v>
                </c:pt>
                <c:pt idx="1455">
                  <c:v>48.157021</c:v>
                </c:pt>
                <c:pt idx="1456">
                  <c:v>48.187368999999997</c:v>
                </c:pt>
                <c:pt idx="1457">
                  <c:v>48.217716000000003</c:v>
                </c:pt>
                <c:pt idx="1458">
                  <c:v>48.248063000000002</c:v>
                </c:pt>
                <c:pt idx="1459">
                  <c:v>48.278410999999998</c:v>
                </c:pt>
                <c:pt idx="1460">
                  <c:v>48.308757999999997</c:v>
                </c:pt>
                <c:pt idx="1461">
                  <c:v>48.339105000000004</c:v>
                </c:pt>
                <c:pt idx="1462">
                  <c:v>48.369452000000003</c:v>
                </c:pt>
                <c:pt idx="1463">
                  <c:v>48.399799999999999</c:v>
                </c:pt>
                <c:pt idx="1464">
                  <c:v>48.430146999999998</c:v>
                </c:pt>
                <c:pt idx="1465">
                  <c:v>48.460493999999997</c:v>
                </c:pt>
                <c:pt idx="1466">
                  <c:v>48.490841000000003</c:v>
                </c:pt>
                <c:pt idx="1467">
                  <c:v>48.521189</c:v>
                </c:pt>
                <c:pt idx="1468">
                  <c:v>48.551535999999999</c:v>
                </c:pt>
                <c:pt idx="1469">
                  <c:v>48.581882999999998</c:v>
                </c:pt>
                <c:pt idx="1470">
                  <c:v>48.612231000000001</c:v>
                </c:pt>
                <c:pt idx="1471">
                  <c:v>48.642578</c:v>
                </c:pt>
                <c:pt idx="1472">
                  <c:v>48.672924999999999</c:v>
                </c:pt>
                <c:pt idx="1473">
                  <c:v>48.703271999999998</c:v>
                </c:pt>
                <c:pt idx="1474">
                  <c:v>48.733620000000002</c:v>
                </c:pt>
                <c:pt idx="1475">
                  <c:v>48.763967000000001</c:v>
                </c:pt>
                <c:pt idx="1476">
                  <c:v>48.794314</c:v>
                </c:pt>
                <c:pt idx="1477">
                  <c:v>48.824661999999996</c:v>
                </c:pt>
                <c:pt idx="1478">
                  <c:v>48.855009000000003</c:v>
                </c:pt>
                <c:pt idx="1479">
                  <c:v>48.885356000000002</c:v>
                </c:pt>
                <c:pt idx="1480">
                  <c:v>48.915703000000001</c:v>
                </c:pt>
                <c:pt idx="1481">
                  <c:v>48.946050999999997</c:v>
                </c:pt>
                <c:pt idx="1482">
                  <c:v>48.976398000000003</c:v>
                </c:pt>
                <c:pt idx="1483">
                  <c:v>49.006745000000002</c:v>
                </c:pt>
                <c:pt idx="1484">
                  <c:v>49.037092000000001</c:v>
                </c:pt>
                <c:pt idx="1485">
                  <c:v>49.067439999999998</c:v>
                </c:pt>
                <c:pt idx="1486">
                  <c:v>49.097786999999997</c:v>
                </c:pt>
                <c:pt idx="1487">
                  <c:v>49.128134000000003</c:v>
                </c:pt>
                <c:pt idx="1488">
                  <c:v>49.158481999999999</c:v>
                </c:pt>
                <c:pt idx="1489">
                  <c:v>49.188828999999998</c:v>
                </c:pt>
                <c:pt idx="1490">
                  <c:v>49.219175999999997</c:v>
                </c:pt>
                <c:pt idx="1491">
                  <c:v>49.249523000000003</c:v>
                </c:pt>
                <c:pt idx="1492">
                  <c:v>49.279871</c:v>
                </c:pt>
                <c:pt idx="1493">
                  <c:v>49.310217999999999</c:v>
                </c:pt>
                <c:pt idx="1494">
                  <c:v>49.340564999999998</c:v>
                </c:pt>
                <c:pt idx="1495">
                  <c:v>49.370913000000002</c:v>
                </c:pt>
                <c:pt idx="1496">
                  <c:v>49.401260000000001</c:v>
                </c:pt>
                <c:pt idx="1497">
                  <c:v>49.431607</c:v>
                </c:pt>
                <c:pt idx="1498">
                  <c:v>49.461953999999999</c:v>
                </c:pt>
                <c:pt idx="1499">
                  <c:v>49.492302000000002</c:v>
                </c:pt>
                <c:pt idx="1500">
                  <c:v>49.522649000000001</c:v>
                </c:pt>
                <c:pt idx="1501">
                  <c:v>49.552996</c:v>
                </c:pt>
                <c:pt idx="1502">
                  <c:v>49.583342999999999</c:v>
                </c:pt>
                <c:pt idx="1503">
                  <c:v>49.613691000000003</c:v>
                </c:pt>
                <c:pt idx="1504">
                  <c:v>49.644038000000002</c:v>
                </c:pt>
                <c:pt idx="1505">
                  <c:v>49.674385000000001</c:v>
                </c:pt>
                <c:pt idx="1506">
                  <c:v>49.704732999999997</c:v>
                </c:pt>
                <c:pt idx="1507">
                  <c:v>49.735080000000004</c:v>
                </c:pt>
                <c:pt idx="1508">
                  <c:v>49.765427000000003</c:v>
                </c:pt>
                <c:pt idx="1509">
                  <c:v>49.795774000000002</c:v>
                </c:pt>
                <c:pt idx="1510">
                  <c:v>49.826121999999998</c:v>
                </c:pt>
                <c:pt idx="1511">
                  <c:v>49.856468999999997</c:v>
                </c:pt>
                <c:pt idx="1512">
                  <c:v>49.886816000000003</c:v>
                </c:pt>
                <c:pt idx="1513">
                  <c:v>49.917163000000002</c:v>
                </c:pt>
                <c:pt idx="1514">
                  <c:v>49.947510999999999</c:v>
                </c:pt>
                <c:pt idx="1515">
                  <c:v>49.977857999999998</c:v>
                </c:pt>
                <c:pt idx="1516">
                  <c:v>50.008204999999997</c:v>
                </c:pt>
                <c:pt idx="1517">
                  <c:v>50.038553</c:v>
                </c:pt>
                <c:pt idx="1518">
                  <c:v>50.068899999999999</c:v>
                </c:pt>
                <c:pt idx="1519">
                  <c:v>50.099246999999998</c:v>
                </c:pt>
                <c:pt idx="1520">
                  <c:v>50.129593999999997</c:v>
                </c:pt>
                <c:pt idx="1521">
                  <c:v>50.159942000000001</c:v>
                </c:pt>
                <c:pt idx="1522">
                  <c:v>50.190289</c:v>
                </c:pt>
                <c:pt idx="1523">
                  <c:v>50.220635999999999</c:v>
                </c:pt>
                <c:pt idx="1524">
                  <c:v>50.250984000000003</c:v>
                </c:pt>
                <c:pt idx="1525">
                  <c:v>50.281331000000002</c:v>
                </c:pt>
                <c:pt idx="1526">
                  <c:v>50.311678000000001</c:v>
                </c:pt>
                <c:pt idx="1527">
                  <c:v>50.342025</c:v>
                </c:pt>
                <c:pt idx="1528">
                  <c:v>50.372373000000003</c:v>
                </c:pt>
                <c:pt idx="1529">
                  <c:v>50.402720000000002</c:v>
                </c:pt>
                <c:pt idx="1530">
                  <c:v>50.433067000000001</c:v>
                </c:pt>
                <c:pt idx="1531">
                  <c:v>50.463414</c:v>
                </c:pt>
                <c:pt idx="1532">
                  <c:v>50.493761999999997</c:v>
                </c:pt>
                <c:pt idx="1533">
                  <c:v>50.524109000000003</c:v>
                </c:pt>
                <c:pt idx="1534">
                  <c:v>50.554456000000002</c:v>
                </c:pt>
                <c:pt idx="1535">
                  <c:v>50.584803999999998</c:v>
                </c:pt>
                <c:pt idx="1536">
                  <c:v>50.615150999999997</c:v>
                </c:pt>
                <c:pt idx="1537">
                  <c:v>50.645498000000003</c:v>
                </c:pt>
                <c:pt idx="1538">
                  <c:v>50.675845000000002</c:v>
                </c:pt>
                <c:pt idx="1539">
                  <c:v>50.706192999999999</c:v>
                </c:pt>
                <c:pt idx="1540">
                  <c:v>50.736539999999998</c:v>
                </c:pt>
                <c:pt idx="1541">
                  <c:v>50.766886999999997</c:v>
                </c:pt>
                <c:pt idx="1542">
                  <c:v>50.797235000000001</c:v>
                </c:pt>
                <c:pt idx="1543">
                  <c:v>50.827582</c:v>
                </c:pt>
                <c:pt idx="1544">
                  <c:v>50.857928999999999</c:v>
                </c:pt>
                <c:pt idx="1545">
                  <c:v>50.888275999999998</c:v>
                </c:pt>
                <c:pt idx="1546">
                  <c:v>50.918624000000001</c:v>
                </c:pt>
                <c:pt idx="1547">
                  <c:v>50.948971</c:v>
                </c:pt>
                <c:pt idx="1548">
                  <c:v>50.979317999999999</c:v>
                </c:pt>
                <c:pt idx="1549">
                  <c:v>51.009664999999998</c:v>
                </c:pt>
                <c:pt idx="1550">
                  <c:v>51.040013000000002</c:v>
                </c:pt>
                <c:pt idx="1551">
                  <c:v>51.070360000000001</c:v>
                </c:pt>
                <c:pt idx="1552">
                  <c:v>51.100707</c:v>
                </c:pt>
                <c:pt idx="1553">
                  <c:v>51.131055000000003</c:v>
                </c:pt>
                <c:pt idx="1554">
                  <c:v>51.161402000000002</c:v>
                </c:pt>
                <c:pt idx="1555">
                  <c:v>51.191749000000002</c:v>
                </c:pt>
                <c:pt idx="1556">
                  <c:v>51.222096000000001</c:v>
                </c:pt>
                <c:pt idx="1557">
                  <c:v>51.252443999999997</c:v>
                </c:pt>
                <c:pt idx="1558">
                  <c:v>51.282791000000003</c:v>
                </c:pt>
                <c:pt idx="1559">
                  <c:v>51.313138000000002</c:v>
                </c:pt>
                <c:pt idx="1560">
                  <c:v>51.343485000000001</c:v>
                </c:pt>
                <c:pt idx="1561">
                  <c:v>51.373832999999998</c:v>
                </c:pt>
                <c:pt idx="1562">
                  <c:v>51.404179999999997</c:v>
                </c:pt>
                <c:pt idx="1563">
                  <c:v>51.434527000000003</c:v>
                </c:pt>
                <c:pt idx="1564">
                  <c:v>51.464874999999999</c:v>
                </c:pt>
                <c:pt idx="1565">
                  <c:v>51.495221999999998</c:v>
                </c:pt>
                <c:pt idx="1566">
                  <c:v>51.525568999999997</c:v>
                </c:pt>
                <c:pt idx="1567">
                  <c:v>51.555916000000003</c:v>
                </c:pt>
                <c:pt idx="1568">
                  <c:v>51.586264</c:v>
                </c:pt>
                <c:pt idx="1569">
                  <c:v>51.616610999999999</c:v>
                </c:pt>
                <c:pt idx="1570">
                  <c:v>51.646957999999998</c:v>
                </c:pt>
                <c:pt idx="1571">
                  <c:v>51.677306000000002</c:v>
                </c:pt>
                <c:pt idx="1572">
                  <c:v>51.707653000000001</c:v>
                </c:pt>
                <c:pt idx="1573">
                  <c:v>51.738</c:v>
                </c:pt>
                <c:pt idx="1574">
                  <c:v>51.768346999999999</c:v>
                </c:pt>
                <c:pt idx="1575">
                  <c:v>51.798695000000002</c:v>
                </c:pt>
                <c:pt idx="1576">
                  <c:v>51.829042000000001</c:v>
                </c:pt>
                <c:pt idx="1577">
                  <c:v>51.859389</c:v>
                </c:pt>
                <c:pt idx="1578">
                  <c:v>51.889735999999999</c:v>
                </c:pt>
                <c:pt idx="1579">
                  <c:v>51.920084000000003</c:v>
                </c:pt>
                <c:pt idx="1580">
                  <c:v>51.950431000000002</c:v>
                </c:pt>
                <c:pt idx="1581">
                  <c:v>51.980778000000001</c:v>
                </c:pt>
                <c:pt idx="1582">
                  <c:v>52.011125999999997</c:v>
                </c:pt>
                <c:pt idx="1583">
                  <c:v>52.041473000000003</c:v>
                </c:pt>
                <c:pt idx="1584">
                  <c:v>52.071820000000002</c:v>
                </c:pt>
                <c:pt idx="1585">
                  <c:v>52.102167000000001</c:v>
                </c:pt>
                <c:pt idx="1586">
                  <c:v>52.132514999999998</c:v>
                </c:pt>
                <c:pt idx="1587">
                  <c:v>52.162861999999997</c:v>
                </c:pt>
                <c:pt idx="1588">
                  <c:v>52.193209000000003</c:v>
                </c:pt>
                <c:pt idx="1589">
                  <c:v>52.223557</c:v>
                </c:pt>
                <c:pt idx="1590">
                  <c:v>52.253903999999999</c:v>
                </c:pt>
                <c:pt idx="1591">
                  <c:v>52.284250999999998</c:v>
                </c:pt>
                <c:pt idx="1592">
                  <c:v>52.314597999999997</c:v>
                </c:pt>
                <c:pt idx="1593">
                  <c:v>52.344946</c:v>
                </c:pt>
                <c:pt idx="1594">
                  <c:v>52.375292999999999</c:v>
                </c:pt>
                <c:pt idx="1595">
                  <c:v>52.405639999999998</c:v>
                </c:pt>
                <c:pt idx="1596">
                  <c:v>52.435986999999997</c:v>
                </c:pt>
                <c:pt idx="1597">
                  <c:v>52.466335000000001</c:v>
                </c:pt>
                <c:pt idx="1598">
                  <c:v>52.496682</c:v>
                </c:pt>
                <c:pt idx="1599">
                  <c:v>52.527028999999999</c:v>
                </c:pt>
                <c:pt idx="1600">
                  <c:v>52.557377000000002</c:v>
                </c:pt>
                <c:pt idx="1601">
                  <c:v>52.587724000000001</c:v>
                </c:pt>
                <c:pt idx="1602">
                  <c:v>52.618071</c:v>
                </c:pt>
                <c:pt idx="1603">
                  <c:v>52.648417999999999</c:v>
                </c:pt>
                <c:pt idx="1604">
                  <c:v>52.678766000000003</c:v>
                </c:pt>
                <c:pt idx="1605">
                  <c:v>52.709113000000002</c:v>
                </c:pt>
                <c:pt idx="1606">
                  <c:v>52.739460000000001</c:v>
                </c:pt>
                <c:pt idx="1607">
                  <c:v>52.769807</c:v>
                </c:pt>
                <c:pt idx="1608">
                  <c:v>52.800154999999997</c:v>
                </c:pt>
                <c:pt idx="1609">
                  <c:v>52.830502000000003</c:v>
                </c:pt>
                <c:pt idx="1610">
                  <c:v>52.860849000000002</c:v>
                </c:pt>
                <c:pt idx="1611">
                  <c:v>52.891196999999998</c:v>
                </c:pt>
                <c:pt idx="1612">
                  <c:v>52.921543999999997</c:v>
                </c:pt>
                <c:pt idx="1613">
                  <c:v>52.951891000000003</c:v>
                </c:pt>
                <c:pt idx="1614">
                  <c:v>52.982238000000002</c:v>
                </c:pt>
                <c:pt idx="1615">
                  <c:v>53.012585999999999</c:v>
                </c:pt>
                <c:pt idx="1616">
                  <c:v>53.042932999999998</c:v>
                </c:pt>
                <c:pt idx="1617">
                  <c:v>53.073279999999997</c:v>
                </c:pt>
                <c:pt idx="1618">
                  <c:v>53.103628</c:v>
                </c:pt>
                <c:pt idx="1619">
                  <c:v>53.133975</c:v>
                </c:pt>
                <c:pt idx="1620">
                  <c:v>53.164321999999999</c:v>
                </c:pt>
                <c:pt idx="1621">
                  <c:v>53.194668999999998</c:v>
                </c:pt>
                <c:pt idx="1622">
                  <c:v>53.225017000000001</c:v>
                </c:pt>
                <c:pt idx="1623">
                  <c:v>53.255364</c:v>
                </c:pt>
                <c:pt idx="1624">
                  <c:v>53.285710999999999</c:v>
                </c:pt>
                <c:pt idx="1625">
                  <c:v>53.316057999999998</c:v>
                </c:pt>
                <c:pt idx="1626">
                  <c:v>53.346406000000002</c:v>
                </c:pt>
                <c:pt idx="1627">
                  <c:v>53.376753000000001</c:v>
                </c:pt>
                <c:pt idx="1628">
                  <c:v>53.4071</c:v>
                </c:pt>
                <c:pt idx="1629">
                  <c:v>53.437448000000003</c:v>
                </c:pt>
                <c:pt idx="1630">
                  <c:v>53.467795000000002</c:v>
                </c:pt>
                <c:pt idx="1631">
                  <c:v>53.498142000000001</c:v>
                </c:pt>
                <c:pt idx="1632">
                  <c:v>53.528489</c:v>
                </c:pt>
                <c:pt idx="1633">
                  <c:v>53.558836999999997</c:v>
                </c:pt>
                <c:pt idx="1634">
                  <c:v>53.589184000000003</c:v>
                </c:pt>
                <c:pt idx="1635">
                  <c:v>53.619531000000002</c:v>
                </c:pt>
                <c:pt idx="1636">
                  <c:v>53.649878999999999</c:v>
                </c:pt>
                <c:pt idx="1637">
                  <c:v>53.680225999999998</c:v>
                </c:pt>
                <c:pt idx="1638">
                  <c:v>53.710572999999997</c:v>
                </c:pt>
                <c:pt idx="1639">
                  <c:v>53.740920000000003</c:v>
                </c:pt>
                <c:pt idx="1640">
                  <c:v>53.771267999999999</c:v>
                </c:pt>
                <c:pt idx="1641">
                  <c:v>53.801614999999998</c:v>
                </c:pt>
                <c:pt idx="1642">
                  <c:v>53.831961999999997</c:v>
                </c:pt>
                <c:pt idx="1643">
                  <c:v>53.862309000000003</c:v>
                </c:pt>
                <c:pt idx="1644">
                  <c:v>53.892657</c:v>
                </c:pt>
                <c:pt idx="1645">
                  <c:v>53.923003999999999</c:v>
                </c:pt>
                <c:pt idx="1646">
                  <c:v>53.953350999999998</c:v>
                </c:pt>
                <c:pt idx="1647">
                  <c:v>53.983699000000001</c:v>
                </c:pt>
                <c:pt idx="1648">
                  <c:v>54.014046</c:v>
                </c:pt>
                <c:pt idx="1649">
                  <c:v>54.044392999999999</c:v>
                </c:pt>
                <c:pt idx="1650">
                  <c:v>54.074739999999998</c:v>
                </c:pt>
                <c:pt idx="1651">
                  <c:v>54.105088000000002</c:v>
                </c:pt>
                <c:pt idx="1652">
                  <c:v>54.135435000000001</c:v>
                </c:pt>
                <c:pt idx="1653">
                  <c:v>54.165782</c:v>
                </c:pt>
                <c:pt idx="1654">
                  <c:v>54.196129999999997</c:v>
                </c:pt>
                <c:pt idx="1655">
                  <c:v>54.226477000000003</c:v>
                </c:pt>
                <c:pt idx="1656">
                  <c:v>54.256824000000002</c:v>
                </c:pt>
                <c:pt idx="1657">
                  <c:v>54.287171000000001</c:v>
                </c:pt>
                <c:pt idx="1658">
                  <c:v>54.317518999999997</c:v>
                </c:pt>
                <c:pt idx="1659">
                  <c:v>54.347866000000003</c:v>
                </c:pt>
                <c:pt idx="1660">
                  <c:v>54.378213000000002</c:v>
                </c:pt>
                <c:pt idx="1661">
                  <c:v>54.408560000000001</c:v>
                </c:pt>
                <c:pt idx="1662">
                  <c:v>54.438907999999998</c:v>
                </c:pt>
                <c:pt idx="1663">
                  <c:v>54.469254999999997</c:v>
                </c:pt>
                <c:pt idx="1664">
                  <c:v>54.499602000000003</c:v>
                </c:pt>
                <c:pt idx="1665">
                  <c:v>54.529949999999999</c:v>
                </c:pt>
                <c:pt idx="1666">
                  <c:v>54.560296999999998</c:v>
                </c:pt>
                <c:pt idx="1667">
                  <c:v>54.590643999999998</c:v>
                </c:pt>
                <c:pt idx="1668">
                  <c:v>54.620990999999997</c:v>
                </c:pt>
                <c:pt idx="1669">
                  <c:v>54.651339</c:v>
                </c:pt>
                <c:pt idx="1670">
                  <c:v>54.681685999999999</c:v>
                </c:pt>
                <c:pt idx="1671">
                  <c:v>54.712032999999998</c:v>
                </c:pt>
                <c:pt idx="1672">
                  <c:v>54.742379999999997</c:v>
                </c:pt>
                <c:pt idx="1673">
                  <c:v>54.772728000000001</c:v>
                </c:pt>
                <c:pt idx="1674">
                  <c:v>54.803075</c:v>
                </c:pt>
                <c:pt idx="1675">
                  <c:v>54.833421999999999</c:v>
                </c:pt>
                <c:pt idx="1676">
                  <c:v>54.863770000000002</c:v>
                </c:pt>
                <c:pt idx="1677">
                  <c:v>54.894117000000001</c:v>
                </c:pt>
                <c:pt idx="1678">
                  <c:v>54.924464</c:v>
                </c:pt>
                <c:pt idx="1679">
                  <c:v>54.954810999999999</c:v>
                </c:pt>
                <c:pt idx="1680">
                  <c:v>54.985159000000003</c:v>
                </c:pt>
                <c:pt idx="1681">
                  <c:v>55.015506000000002</c:v>
                </c:pt>
                <c:pt idx="1682">
                  <c:v>55.045853000000001</c:v>
                </c:pt>
                <c:pt idx="1683">
                  <c:v>55.076200999999998</c:v>
                </c:pt>
                <c:pt idx="1684">
                  <c:v>55.106547999999997</c:v>
                </c:pt>
                <c:pt idx="1685">
                  <c:v>55.136895000000003</c:v>
                </c:pt>
                <c:pt idx="1686">
                  <c:v>55.167242000000002</c:v>
                </c:pt>
                <c:pt idx="1687">
                  <c:v>55.197589999999998</c:v>
                </c:pt>
                <c:pt idx="1688">
                  <c:v>55.227936999999997</c:v>
                </c:pt>
                <c:pt idx="1689">
                  <c:v>55.258284000000003</c:v>
                </c:pt>
                <c:pt idx="1690">
                  <c:v>55.288631000000002</c:v>
                </c:pt>
                <c:pt idx="1691">
                  <c:v>55.318978999999999</c:v>
                </c:pt>
                <c:pt idx="1692">
                  <c:v>55.349325999999998</c:v>
                </c:pt>
                <c:pt idx="1693">
                  <c:v>55.379672999999997</c:v>
                </c:pt>
                <c:pt idx="1694">
                  <c:v>55.410021</c:v>
                </c:pt>
                <c:pt idx="1695">
                  <c:v>55.440367999999999</c:v>
                </c:pt>
                <c:pt idx="1696">
                  <c:v>55.470714999999998</c:v>
                </c:pt>
                <c:pt idx="1697">
                  <c:v>55.501061999999997</c:v>
                </c:pt>
                <c:pt idx="1698">
                  <c:v>55.531410000000001</c:v>
                </c:pt>
                <c:pt idx="1699">
                  <c:v>55.561757</c:v>
                </c:pt>
                <c:pt idx="1700">
                  <c:v>55.592103999999999</c:v>
                </c:pt>
                <c:pt idx="1701">
                  <c:v>55.622452000000003</c:v>
                </c:pt>
                <c:pt idx="1702">
                  <c:v>55.652799000000002</c:v>
                </c:pt>
                <c:pt idx="1703">
                  <c:v>55.683146000000001</c:v>
                </c:pt>
                <c:pt idx="1704">
                  <c:v>55.713493</c:v>
                </c:pt>
                <c:pt idx="1705">
                  <c:v>55.743841000000003</c:v>
                </c:pt>
                <c:pt idx="1706">
                  <c:v>55.774188000000002</c:v>
                </c:pt>
                <c:pt idx="1707">
                  <c:v>55.804535000000001</c:v>
                </c:pt>
                <c:pt idx="1708">
                  <c:v>55.834882</c:v>
                </c:pt>
                <c:pt idx="1709">
                  <c:v>55.865229999999997</c:v>
                </c:pt>
                <c:pt idx="1710">
                  <c:v>55.895577000000003</c:v>
                </c:pt>
                <c:pt idx="1711">
                  <c:v>55.925924000000002</c:v>
                </c:pt>
                <c:pt idx="1712">
                  <c:v>55.956271999999998</c:v>
                </c:pt>
                <c:pt idx="1713">
                  <c:v>55.986618999999997</c:v>
                </c:pt>
                <c:pt idx="1714">
                  <c:v>56.016965999999996</c:v>
                </c:pt>
                <c:pt idx="1715">
                  <c:v>56.047313000000003</c:v>
                </c:pt>
                <c:pt idx="1716">
                  <c:v>56.077660999999999</c:v>
                </c:pt>
                <c:pt idx="1717">
                  <c:v>56.108007999999998</c:v>
                </c:pt>
                <c:pt idx="1718">
                  <c:v>56.138354999999997</c:v>
                </c:pt>
                <c:pt idx="1719">
                  <c:v>56.168702000000003</c:v>
                </c:pt>
                <c:pt idx="1720">
                  <c:v>56.19905</c:v>
                </c:pt>
                <c:pt idx="1721">
                  <c:v>56.229396999999999</c:v>
                </c:pt>
                <c:pt idx="1722">
                  <c:v>56.259743999999998</c:v>
                </c:pt>
                <c:pt idx="1723">
                  <c:v>56.290092000000001</c:v>
                </c:pt>
                <c:pt idx="1724">
                  <c:v>56.320439</c:v>
                </c:pt>
                <c:pt idx="1725">
                  <c:v>56.350785999999999</c:v>
                </c:pt>
                <c:pt idx="1726">
                  <c:v>56.381132999999998</c:v>
                </c:pt>
                <c:pt idx="1727">
                  <c:v>56.411481000000002</c:v>
                </c:pt>
                <c:pt idx="1728">
                  <c:v>56.441828000000001</c:v>
                </c:pt>
                <c:pt idx="1729">
                  <c:v>56.472175</c:v>
                </c:pt>
                <c:pt idx="1730">
                  <c:v>56.502522999999997</c:v>
                </c:pt>
                <c:pt idx="1731">
                  <c:v>56.532870000000003</c:v>
                </c:pt>
                <c:pt idx="1732">
                  <c:v>56.563217000000002</c:v>
                </c:pt>
                <c:pt idx="1733">
                  <c:v>56.593564000000001</c:v>
                </c:pt>
                <c:pt idx="1734">
                  <c:v>56.623911999999997</c:v>
                </c:pt>
                <c:pt idx="1735">
                  <c:v>56.654259000000003</c:v>
                </c:pt>
                <c:pt idx="1736">
                  <c:v>56.684606000000002</c:v>
                </c:pt>
                <c:pt idx="1737">
                  <c:v>56.714953000000001</c:v>
                </c:pt>
                <c:pt idx="1738">
                  <c:v>56.745300999999998</c:v>
                </c:pt>
                <c:pt idx="1739">
                  <c:v>56.775647999999997</c:v>
                </c:pt>
                <c:pt idx="1740">
                  <c:v>56.805995000000003</c:v>
                </c:pt>
                <c:pt idx="1741">
                  <c:v>56.836342999999999</c:v>
                </c:pt>
                <c:pt idx="1742">
                  <c:v>56.866689999999998</c:v>
                </c:pt>
                <c:pt idx="1743">
                  <c:v>56.897036999999997</c:v>
                </c:pt>
                <c:pt idx="1744">
                  <c:v>56.927384000000004</c:v>
                </c:pt>
                <c:pt idx="1745">
                  <c:v>56.957732</c:v>
                </c:pt>
                <c:pt idx="1746">
                  <c:v>56.988078999999999</c:v>
                </c:pt>
                <c:pt idx="1747">
                  <c:v>57.018425999999998</c:v>
                </c:pt>
                <c:pt idx="1748">
                  <c:v>57.048774000000002</c:v>
                </c:pt>
                <c:pt idx="1749">
                  <c:v>57.079121000000001</c:v>
                </c:pt>
                <c:pt idx="1750">
                  <c:v>57.109468</c:v>
                </c:pt>
                <c:pt idx="1751">
                  <c:v>57.139814999999999</c:v>
                </c:pt>
                <c:pt idx="1752">
                  <c:v>57.170163000000002</c:v>
                </c:pt>
                <c:pt idx="1753">
                  <c:v>57.200510000000001</c:v>
                </c:pt>
                <c:pt idx="1754">
                  <c:v>57.230857</c:v>
                </c:pt>
                <c:pt idx="1755">
                  <c:v>57.261203999999999</c:v>
                </c:pt>
                <c:pt idx="1756">
                  <c:v>57.291552000000003</c:v>
                </c:pt>
                <c:pt idx="1757">
                  <c:v>57.321899000000002</c:v>
                </c:pt>
                <c:pt idx="1758">
                  <c:v>57.352246000000001</c:v>
                </c:pt>
                <c:pt idx="1759">
                  <c:v>57.382593999999997</c:v>
                </c:pt>
                <c:pt idx="1760">
                  <c:v>57.412941000000004</c:v>
                </c:pt>
                <c:pt idx="1761">
                  <c:v>57.443288000000003</c:v>
                </c:pt>
                <c:pt idx="1762">
                  <c:v>57.473635000000002</c:v>
                </c:pt>
                <c:pt idx="1763">
                  <c:v>57.503982999999998</c:v>
                </c:pt>
                <c:pt idx="1764">
                  <c:v>57.534329999999997</c:v>
                </c:pt>
                <c:pt idx="1765">
                  <c:v>57.564677000000003</c:v>
                </c:pt>
                <c:pt idx="1766">
                  <c:v>57.595024000000002</c:v>
                </c:pt>
                <c:pt idx="1767">
                  <c:v>57.625371999999999</c:v>
                </c:pt>
                <c:pt idx="1768">
                  <c:v>57.655718999999998</c:v>
                </c:pt>
                <c:pt idx="1769">
                  <c:v>57.686065999999997</c:v>
                </c:pt>
                <c:pt idx="1770">
                  <c:v>57.716414</c:v>
                </c:pt>
                <c:pt idx="1771">
                  <c:v>57.746760999999999</c:v>
                </c:pt>
                <c:pt idx="1772">
                  <c:v>57.777107999999998</c:v>
                </c:pt>
                <c:pt idx="1773">
                  <c:v>57.807454999999997</c:v>
                </c:pt>
                <c:pt idx="1774">
                  <c:v>57.837803000000001</c:v>
                </c:pt>
                <c:pt idx="1775">
                  <c:v>57.86815</c:v>
                </c:pt>
                <c:pt idx="1776">
                  <c:v>57.898496999999999</c:v>
                </c:pt>
                <c:pt idx="1777">
                  <c:v>57.928845000000003</c:v>
                </c:pt>
                <c:pt idx="1778">
                  <c:v>57.959192000000002</c:v>
                </c:pt>
                <c:pt idx="1779">
                  <c:v>57.989539000000001</c:v>
                </c:pt>
                <c:pt idx="1780">
                  <c:v>58.019886</c:v>
                </c:pt>
                <c:pt idx="1781">
                  <c:v>58.050234000000003</c:v>
                </c:pt>
                <c:pt idx="1782">
                  <c:v>58.080581000000002</c:v>
                </c:pt>
                <c:pt idx="1783">
                  <c:v>58.110928000000001</c:v>
                </c:pt>
                <c:pt idx="1784">
                  <c:v>58.141275</c:v>
                </c:pt>
                <c:pt idx="1785">
                  <c:v>58.171622999999997</c:v>
                </c:pt>
                <c:pt idx="1786">
                  <c:v>58.201970000000003</c:v>
                </c:pt>
                <c:pt idx="1787">
                  <c:v>58.232317000000002</c:v>
                </c:pt>
                <c:pt idx="1788">
                  <c:v>58.262664999999998</c:v>
                </c:pt>
                <c:pt idx="1789">
                  <c:v>58.293011999999997</c:v>
                </c:pt>
                <c:pt idx="1790">
                  <c:v>58.323359000000004</c:v>
                </c:pt>
                <c:pt idx="1791">
                  <c:v>58.353706000000003</c:v>
                </c:pt>
                <c:pt idx="1792">
                  <c:v>58.384053999999999</c:v>
                </c:pt>
                <c:pt idx="1793">
                  <c:v>58.414400999999998</c:v>
                </c:pt>
                <c:pt idx="1794">
                  <c:v>58.444747999999997</c:v>
                </c:pt>
                <c:pt idx="1795">
                  <c:v>58.475096000000001</c:v>
                </c:pt>
                <c:pt idx="1796">
                  <c:v>58.505443</c:v>
                </c:pt>
                <c:pt idx="1797">
                  <c:v>58.535789999999999</c:v>
                </c:pt>
                <c:pt idx="1798">
                  <c:v>58.566136999999998</c:v>
                </c:pt>
                <c:pt idx="1799">
                  <c:v>58.596485000000001</c:v>
                </c:pt>
                <c:pt idx="1800">
                  <c:v>58.626832</c:v>
                </c:pt>
                <c:pt idx="1801">
                  <c:v>58.657178999999999</c:v>
                </c:pt>
                <c:pt idx="1802">
                  <c:v>58.687525999999998</c:v>
                </c:pt>
                <c:pt idx="1803">
                  <c:v>58.717874000000002</c:v>
                </c:pt>
                <c:pt idx="1804">
                  <c:v>58.748221000000001</c:v>
                </c:pt>
                <c:pt idx="1805">
                  <c:v>58.778568</c:v>
                </c:pt>
                <c:pt idx="1806">
                  <c:v>58.808916000000004</c:v>
                </c:pt>
                <c:pt idx="1807">
                  <c:v>58.839263000000003</c:v>
                </c:pt>
                <c:pt idx="1808">
                  <c:v>58.869610000000002</c:v>
                </c:pt>
                <c:pt idx="1809">
                  <c:v>58.899957000000001</c:v>
                </c:pt>
                <c:pt idx="1810">
                  <c:v>58.930304999999997</c:v>
                </c:pt>
                <c:pt idx="1811">
                  <c:v>58.960652000000003</c:v>
                </c:pt>
                <c:pt idx="1812">
                  <c:v>58.990999000000002</c:v>
                </c:pt>
                <c:pt idx="1813">
                  <c:v>59.021346999999999</c:v>
                </c:pt>
                <c:pt idx="1814">
                  <c:v>59.051693999999998</c:v>
                </c:pt>
                <c:pt idx="1815">
                  <c:v>59.082040999999997</c:v>
                </c:pt>
                <c:pt idx="1816">
                  <c:v>59.112388000000003</c:v>
                </c:pt>
                <c:pt idx="1817">
                  <c:v>59.142735999999999</c:v>
                </c:pt>
                <c:pt idx="1818">
                  <c:v>59.173082999999998</c:v>
                </c:pt>
                <c:pt idx="1819">
                  <c:v>59.203429999999997</c:v>
                </c:pt>
                <c:pt idx="1820">
                  <c:v>59.233777000000003</c:v>
                </c:pt>
                <c:pt idx="1821">
                  <c:v>59.264125</c:v>
                </c:pt>
                <c:pt idx="1822">
                  <c:v>59.294471999999999</c:v>
                </c:pt>
                <c:pt idx="1823">
                  <c:v>59.324818999999998</c:v>
                </c:pt>
                <c:pt idx="1824">
                  <c:v>59.355167000000002</c:v>
                </c:pt>
                <c:pt idx="1825">
                  <c:v>59.385514000000001</c:v>
                </c:pt>
                <c:pt idx="1826">
                  <c:v>59.415861</c:v>
                </c:pt>
                <c:pt idx="1827">
                  <c:v>59.446207999999999</c:v>
                </c:pt>
                <c:pt idx="1828">
                  <c:v>59.476556000000002</c:v>
                </c:pt>
                <c:pt idx="1829">
                  <c:v>59.506903000000001</c:v>
                </c:pt>
                <c:pt idx="1830">
                  <c:v>59.53725</c:v>
                </c:pt>
                <c:pt idx="1831">
                  <c:v>59.567596999999999</c:v>
                </c:pt>
                <c:pt idx="1832">
                  <c:v>59.597945000000003</c:v>
                </c:pt>
                <c:pt idx="1833">
                  <c:v>59.628292000000002</c:v>
                </c:pt>
                <c:pt idx="1834">
                  <c:v>59.658639000000001</c:v>
                </c:pt>
                <c:pt idx="1835">
                  <c:v>59.688986999999997</c:v>
                </c:pt>
                <c:pt idx="1836">
                  <c:v>59.719334000000003</c:v>
                </c:pt>
                <c:pt idx="1837">
                  <c:v>59.749681000000002</c:v>
                </c:pt>
                <c:pt idx="1838">
                  <c:v>59.780028000000001</c:v>
                </c:pt>
                <c:pt idx="1839">
                  <c:v>59.810375999999998</c:v>
                </c:pt>
                <c:pt idx="1840">
                  <c:v>59.840722999999997</c:v>
                </c:pt>
                <c:pt idx="1841">
                  <c:v>59.871070000000003</c:v>
                </c:pt>
                <c:pt idx="1842">
                  <c:v>59.901418</c:v>
                </c:pt>
                <c:pt idx="1843">
                  <c:v>59.931764999999999</c:v>
                </c:pt>
                <c:pt idx="1844">
                  <c:v>59.962111999999998</c:v>
                </c:pt>
                <c:pt idx="1845">
                  <c:v>59.992458999999997</c:v>
                </c:pt>
                <c:pt idx="1846">
                  <c:v>60.022807</c:v>
                </c:pt>
                <c:pt idx="1847">
                  <c:v>60.053153999999999</c:v>
                </c:pt>
                <c:pt idx="1848">
                  <c:v>60.083500999999998</c:v>
                </c:pt>
                <c:pt idx="1849">
                  <c:v>60.113847999999997</c:v>
                </c:pt>
                <c:pt idx="1850">
                  <c:v>60.144196000000001</c:v>
                </c:pt>
                <c:pt idx="1851">
                  <c:v>60.174543</c:v>
                </c:pt>
                <c:pt idx="1852">
                  <c:v>60.204889999999999</c:v>
                </c:pt>
                <c:pt idx="1853">
                  <c:v>60.235238000000003</c:v>
                </c:pt>
                <c:pt idx="1854">
                  <c:v>60.265585000000002</c:v>
                </c:pt>
                <c:pt idx="1855">
                  <c:v>60.295932000000001</c:v>
                </c:pt>
                <c:pt idx="1856">
                  <c:v>60.326279</c:v>
                </c:pt>
                <c:pt idx="1857">
                  <c:v>60.356627000000003</c:v>
                </c:pt>
                <c:pt idx="1858">
                  <c:v>60.386974000000002</c:v>
                </c:pt>
                <c:pt idx="1859">
                  <c:v>60.417321000000001</c:v>
                </c:pt>
                <c:pt idx="1860">
                  <c:v>60.447668999999998</c:v>
                </c:pt>
                <c:pt idx="1861">
                  <c:v>60.478015999999997</c:v>
                </c:pt>
                <c:pt idx="1862">
                  <c:v>60.508363000000003</c:v>
                </c:pt>
                <c:pt idx="1863">
                  <c:v>60.538710000000002</c:v>
                </c:pt>
                <c:pt idx="1864">
                  <c:v>60.569057999999998</c:v>
                </c:pt>
                <c:pt idx="1865">
                  <c:v>60.599404999999997</c:v>
                </c:pt>
                <c:pt idx="1866">
                  <c:v>60.629752000000003</c:v>
                </c:pt>
                <c:pt idx="1867">
                  <c:v>60.660099000000002</c:v>
                </c:pt>
                <c:pt idx="1868">
                  <c:v>60.690446999999999</c:v>
                </c:pt>
                <c:pt idx="1869">
                  <c:v>60.720793999999998</c:v>
                </c:pt>
                <c:pt idx="1870">
                  <c:v>60.751140999999997</c:v>
                </c:pt>
                <c:pt idx="1871">
                  <c:v>60.781489000000001</c:v>
                </c:pt>
                <c:pt idx="1872">
                  <c:v>60.811836</c:v>
                </c:pt>
                <c:pt idx="1873">
                  <c:v>60.842182999999999</c:v>
                </c:pt>
                <c:pt idx="1874">
                  <c:v>60.872529999999998</c:v>
                </c:pt>
                <c:pt idx="1875">
                  <c:v>60.902878000000001</c:v>
                </c:pt>
                <c:pt idx="1876">
                  <c:v>60.933225</c:v>
                </c:pt>
                <c:pt idx="1877">
                  <c:v>60.963571999999999</c:v>
                </c:pt>
                <c:pt idx="1878">
                  <c:v>60.993918999999998</c:v>
                </c:pt>
                <c:pt idx="1879">
                  <c:v>61.024267000000002</c:v>
                </c:pt>
                <c:pt idx="1880">
                  <c:v>61.054614000000001</c:v>
                </c:pt>
                <c:pt idx="1881">
                  <c:v>61.084961</c:v>
                </c:pt>
                <c:pt idx="1882">
                  <c:v>61.115309000000003</c:v>
                </c:pt>
                <c:pt idx="1883">
                  <c:v>61.145656000000002</c:v>
                </c:pt>
                <c:pt idx="1884">
                  <c:v>61.176003000000001</c:v>
                </c:pt>
                <c:pt idx="1885">
                  <c:v>61.20635</c:v>
                </c:pt>
                <c:pt idx="1886">
                  <c:v>61.236697999999997</c:v>
                </c:pt>
                <c:pt idx="1887">
                  <c:v>61.267045000000003</c:v>
                </c:pt>
                <c:pt idx="1888">
                  <c:v>61.297392000000002</c:v>
                </c:pt>
                <c:pt idx="1889">
                  <c:v>61.327739999999999</c:v>
                </c:pt>
                <c:pt idx="1890">
                  <c:v>61.358086999999998</c:v>
                </c:pt>
                <c:pt idx="1891">
                  <c:v>61.388433999999997</c:v>
                </c:pt>
                <c:pt idx="1892">
                  <c:v>61.418781000000003</c:v>
                </c:pt>
                <c:pt idx="1893">
                  <c:v>61.449128999999999</c:v>
                </c:pt>
                <c:pt idx="1894">
                  <c:v>61.479475999999998</c:v>
                </c:pt>
                <c:pt idx="1895">
                  <c:v>61.509822999999997</c:v>
                </c:pt>
                <c:pt idx="1896">
                  <c:v>61.540170000000003</c:v>
                </c:pt>
                <c:pt idx="1897">
                  <c:v>61.570518</c:v>
                </c:pt>
                <c:pt idx="1898">
                  <c:v>61.600864999999999</c:v>
                </c:pt>
                <c:pt idx="1899">
                  <c:v>61.631211999999998</c:v>
                </c:pt>
                <c:pt idx="1900">
                  <c:v>61.661560000000001</c:v>
                </c:pt>
                <c:pt idx="1901">
                  <c:v>61.691907</c:v>
                </c:pt>
                <c:pt idx="1902">
                  <c:v>61.722254</c:v>
                </c:pt>
                <c:pt idx="1903">
                  <c:v>61.752600999999999</c:v>
                </c:pt>
                <c:pt idx="1904">
                  <c:v>61.782949000000002</c:v>
                </c:pt>
                <c:pt idx="1905">
                  <c:v>61.813296000000001</c:v>
                </c:pt>
                <c:pt idx="1906">
                  <c:v>61.843643</c:v>
                </c:pt>
                <c:pt idx="1907">
                  <c:v>61.873990999999997</c:v>
                </c:pt>
                <c:pt idx="1908">
                  <c:v>61.904338000000003</c:v>
                </c:pt>
                <c:pt idx="1909">
                  <c:v>61.934685000000002</c:v>
                </c:pt>
                <c:pt idx="1910">
                  <c:v>61.965032000000001</c:v>
                </c:pt>
                <c:pt idx="1911">
                  <c:v>61.995379999999997</c:v>
                </c:pt>
                <c:pt idx="1912">
                  <c:v>62.025727000000003</c:v>
                </c:pt>
                <c:pt idx="1913">
                  <c:v>62.056074000000002</c:v>
                </c:pt>
                <c:pt idx="1914">
                  <c:v>62.086421000000001</c:v>
                </c:pt>
                <c:pt idx="1915">
                  <c:v>62.116768999999998</c:v>
                </c:pt>
                <c:pt idx="1916">
                  <c:v>62.147115999999997</c:v>
                </c:pt>
                <c:pt idx="1917">
                  <c:v>62.177463000000003</c:v>
                </c:pt>
                <c:pt idx="1918">
                  <c:v>62.207811</c:v>
                </c:pt>
                <c:pt idx="1919">
                  <c:v>62.238157999999999</c:v>
                </c:pt>
                <c:pt idx="1920">
                  <c:v>62.268504999999998</c:v>
                </c:pt>
                <c:pt idx="1921">
                  <c:v>62.298851999999997</c:v>
                </c:pt>
                <c:pt idx="1922">
                  <c:v>62.3292</c:v>
                </c:pt>
                <c:pt idx="1923">
                  <c:v>62.359546999999999</c:v>
                </c:pt>
                <c:pt idx="1924">
                  <c:v>62.389893999999998</c:v>
                </c:pt>
                <c:pt idx="1925">
                  <c:v>62.420240999999997</c:v>
                </c:pt>
                <c:pt idx="1926">
                  <c:v>62.450589000000001</c:v>
                </c:pt>
                <c:pt idx="1927">
                  <c:v>62.480936</c:v>
                </c:pt>
                <c:pt idx="1928">
                  <c:v>62.511282999999999</c:v>
                </c:pt>
                <c:pt idx="1929">
                  <c:v>62.541631000000002</c:v>
                </c:pt>
                <c:pt idx="1930">
                  <c:v>62.571978000000001</c:v>
                </c:pt>
                <c:pt idx="1931">
                  <c:v>62.602325</c:v>
                </c:pt>
                <c:pt idx="1932">
                  <c:v>62.632671999999999</c:v>
                </c:pt>
                <c:pt idx="1933">
                  <c:v>62.663020000000003</c:v>
                </c:pt>
                <c:pt idx="1934">
                  <c:v>62.693367000000002</c:v>
                </c:pt>
                <c:pt idx="1935">
                  <c:v>62.723714000000001</c:v>
                </c:pt>
                <c:pt idx="1936">
                  <c:v>62.754061999999998</c:v>
                </c:pt>
                <c:pt idx="1937">
                  <c:v>62.784408999999997</c:v>
                </c:pt>
                <c:pt idx="1938">
                  <c:v>62.814756000000003</c:v>
                </c:pt>
                <c:pt idx="1939">
                  <c:v>62.845103000000002</c:v>
                </c:pt>
                <c:pt idx="1940">
                  <c:v>62.875450999999998</c:v>
                </c:pt>
                <c:pt idx="1941">
                  <c:v>62.905797999999997</c:v>
                </c:pt>
                <c:pt idx="1942">
                  <c:v>62.936145000000003</c:v>
                </c:pt>
                <c:pt idx="1943">
                  <c:v>62.966492000000002</c:v>
                </c:pt>
                <c:pt idx="1944">
                  <c:v>62.996839999999999</c:v>
                </c:pt>
                <c:pt idx="1945">
                  <c:v>63.027186999999998</c:v>
                </c:pt>
                <c:pt idx="1946">
                  <c:v>63.057533999999997</c:v>
                </c:pt>
                <c:pt idx="1947">
                  <c:v>63.087882</c:v>
                </c:pt>
                <c:pt idx="1948">
                  <c:v>63.118228999999999</c:v>
                </c:pt>
                <c:pt idx="1949">
                  <c:v>63.148575999999998</c:v>
                </c:pt>
                <c:pt idx="1950">
                  <c:v>63.178922999999998</c:v>
                </c:pt>
                <c:pt idx="1951">
                  <c:v>63.209271000000001</c:v>
                </c:pt>
                <c:pt idx="1952">
                  <c:v>63.239618</c:v>
                </c:pt>
                <c:pt idx="1953">
                  <c:v>63.269964999999999</c:v>
                </c:pt>
                <c:pt idx="1954">
                  <c:v>63.300313000000003</c:v>
                </c:pt>
                <c:pt idx="1955">
                  <c:v>63.330660000000002</c:v>
                </c:pt>
                <c:pt idx="1956">
                  <c:v>63.361007000000001</c:v>
                </c:pt>
                <c:pt idx="1957">
                  <c:v>63.391354</c:v>
                </c:pt>
                <c:pt idx="1958">
                  <c:v>63.421702000000003</c:v>
                </c:pt>
                <c:pt idx="1959">
                  <c:v>63.452049000000002</c:v>
                </c:pt>
                <c:pt idx="1960">
                  <c:v>63.482396000000001</c:v>
                </c:pt>
                <c:pt idx="1961">
                  <c:v>63.512743</c:v>
                </c:pt>
                <c:pt idx="1962">
                  <c:v>63.543090999999997</c:v>
                </c:pt>
                <c:pt idx="1963">
                  <c:v>63.573438000000003</c:v>
                </c:pt>
                <c:pt idx="1964">
                  <c:v>63.603785000000002</c:v>
                </c:pt>
                <c:pt idx="1965">
                  <c:v>63.634132999999999</c:v>
                </c:pt>
                <c:pt idx="1966">
                  <c:v>63.664479999999998</c:v>
                </c:pt>
                <c:pt idx="1967">
                  <c:v>63.694826999999997</c:v>
                </c:pt>
                <c:pt idx="1968">
                  <c:v>63.725174000000003</c:v>
                </c:pt>
                <c:pt idx="1969">
                  <c:v>63.755521999999999</c:v>
                </c:pt>
                <c:pt idx="1970">
                  <c:v>63.785868999999998</c:v>
                </c:pt>
                <c:pt idx="1971">
                  <c:v>63.816215999999997</c:v>
                </c:pt>
                <c:pt idx="1972">
                  <c:v>63.846563000000003</c:v>
                </c:pt>
                <c:pt idx="1973">
                  <c:v>63.876911</c:v>
                </c:pt>
                <c:pt idx="1974">
                  <c:v>63.907257999999999</c:v>
                </c:pt>
                <c:pt idx="1975">
                  <c:v>63.937604999999998</c:v>
                </c:pt>
                <c:pt idx="1976">
                  <c:v>63.967953000000001</c:v>
                </c:pt>
                <c:pt idx="1977">
                  <c:v>63.9983</c:v>
                </c:pt>
                <c:pt idx="1978">
                  <c:v>64.028647000000007</c:v>
                </c:pt>
                <c:pt idx="1979">
                  <c:v>64.058993999999998</c:v>
                </c:pt>
                <c:pt idx="1980">
                  <c:v>64.089342000000002</c:v>
                </c:pt>
                <c:pt idx="1981">
                  <c:v>64.119688999999994</c:v>
                </c:pt>
                <c:pt idx="1982">
                  <c:v>64.150036</c:v>
                </c:pt>
                <c:pt idx="1983">
                  <c:v>64.180384000000004</c:v>
                </c:pt>
                <c:pt idx="1984">
                  <c:v>64.210730999999996</c:v>
                </c:pt>
                <c:pt idx="1985">
                  <c:v>64.241078000000002</c:v>
                </c:pt>
                <c:pt idx="1986">
                  <c:v>64.271424999999994</c:v>
                </c:pt>
                <c:pt idx="1987">
                  <c:v>64.301772999999997</c:v>
                </c:pt>
                <c:pt idx="1988">
                  <c:v>64.332120000000003</c:v>
                </c:pt>
                <c:pt idx="1989">
                  <c:v>64.362466999999995</c:v>
                </c:pt>
                <c:pt idx="1990">
                  <c:v>64.392814000000001</c:v>
                </c:pt>
                <c:pt idx="1991">
                  <c:v>64.423162000000005</c:v>
                </c:pt>
                <c:pt idx="1992">
                  <c:v>64.453508999999997</c:v>
                </c:pt>
                <c:pt idx="1993">
                  <c:v>64.483856000000003</c:v>
                </c:pt>
                <c:pt idx="1994">
                  <c:v>64.514204000000007</c:v>
                </c:pt>
                <c:pt idx="1995">
                  <c:v>64.544550999999998</c:v>
                </c:pt>
                <c:pt idx="1996">
                  <c:v>64.574898000000005</c:v>
                </c:pt>
                <c:pt idx="1997">
                  <c:v>64.605244999999996</c:v>
                </c:pt>
                <c:pt idx="1998">
                  <c:v>64.635593</c:v>
                </c:pt>
                <c:pt idx="1999">
                  <c:v>64.665940000000006</c:v>
                </c:pt>
                <c:pt idx="2000">
                  <c:v>64.696286999999998</c:v>
                </c:pt>
                <c:pt idx="2001">
                  <c:v>64.726635000000002</c:v>
                </c:pt>
                <c:pt idx="2002">
                  <c:v>64.756981999999994</c:v>
                </c:pt>
                <c:pt idx="2003">
                  <c:v>64.787329</c:v>
                </c:pt>
                <c:pt idx="2004">
                  <c:v>64.817676000000006</c:v>
                </c:pt>
                <c:pt idx="2005">
                  <c:v>64.848023999999995</c:v>
                </c:pt>
                <c:pt idx="2006">
                  <c:v>64.878371000000001</c:v>
                </c:pt>
                <c:pt idx="2007">
                  <c:v>64.908717999999993</c:v>
                </c:pt>
                <c:pt idx="2008">
                  <c:v>64.939064999999999</c:v>
                </c:pt>
                <c:pt idx="2009">
                  <c:v>64.969413000000003</c:v>
                </c:pt>
                <c:pt idx="2010">
                  <c:v>64.999759999999995</c:v>
                </c:pt>
                <c:pt idx="2011">
                  <c:v>65.030107000000001</c:v>
                </c:pt>
                <c:pt idx="2012">
                  <c:v>65.060455000000005</c:v>
                </c:pt>
                <c:pt idx="2013">
                  <c:v>65.090801999999996</c:v>
                </c:pt>
                <c:pt idx="2014">
                  <c:v>65.121149000000003</c:v>
                </c:pt>
                <c:pt idx="2015">
                  <c:v>65.151495999999995</c:v>
                </c:pt>
                <c:pt idx="2016">
                  <c:v>65.181843999999998</c:v>
                </c:pt>
                <c:pt idx="2017">
                  <c:v>65.212191000000004</c:v>
                </c:pt>
                <c:pt idx="2018">
                  <c:v>65.242537999999996</c:v>
                </c:pt>
                <c:pt idx="2019">
                  <c:v>65.272886</c:v>
                </c:pt>
                <c:pt idx="2020">
                  <c:v>65.303233000000006</c:v>
                </c:pt>
                <c:pt idx="2021">
                  <c:v>65.333579999999998</c:v>
                </c:pt>
                <c:pt idx="2022">
                  <c:v>65.363927000000004</c:v>
                </c:pt>
                <c:pt idx="2023">
                  <c:v>65.394274999999993</c:v>
                </c:pt>
                <c:pt idx="2024">
                  <c:v>65.424621999999999</c:v>
                </c:pt>
                <c:pt idx="2025">
                  <c:v>65.454969000000006</c:v>
                </c:pt>
                <c:pt idx="2026">
                  <c:v>65.485315999999997</c:v>
                </c:pt>
                <c:pt idx="2027">
                  <c:v>65.515664000000001</c:v>
                </c:pt>
                <c:pt idx="2028">
                  <c:v>65.546010999999993</c:v>
                </c:pt>
                <c:pt idx="2029">
                  <c:v>65.576357999999999</c:v>
                </c:pt>
                <c:pt idx="2030">
                  <c:v>65.606706000000003</c:v>
                </c:pt>
                <c:pt idx="2031">
                  <c:v>65.637052999999995</c:v>
                </c:pt>
                <c:pt idx="2032">
                  <c:v>65.667400000000001</c:v>
                </c:pt>
                <c:pt idx="2033">
                  <c:v>65.697747000000007</c:v>
                </c:pt>
                <c:pt idx="2034">
                  <c:v>65.728094999999996</c:v>
                </c:pt>
                <c:pt idx="2035">
                  <c:v>65.758442000000002</c:v>
                </c:pt>
                <c:pt idx="2036">
                  <c:v>65.788788999999994</c:v>
                </c:pt>
                <c:pt idx="2037">
                  <c:v>65.819136</c:v>
                </c:pt>
                <c:pt idx="2038">
                  <c:v>65.849484000000004</c:v>
                </c:pt>
                <c:pt idx="2039">
                  <c:v>65.879830999999996</c:v>
                </c:pt>
                <c:pt idx="2040">
                  <c:v>65.910178000000002</c:v>
                </c:pt>
                <c:pt idx="2041">
                  <c:v>65.940526000000006</c:v>
                </c:pt>
                <c:pt idx="2042">
                  <c:v>65.970872999999997</c:v>
                </c:pt>
                <c:pt idx="2043">
                  <c:v>66.001220000000004</c:v>
                </c:pt>
                <c:pt idx="2044">
                  <c:v>66.031566999999995</c:v>
                </c:pt>
                <c:pt idx="2045">
                  <c:v>66.061914999999999</c:v>
                </c:pt>
                <c:pt idx="2046">
                  <c:v>66.092262000000005</c:v>
                </c:pt>
                <c:pt idx="2047">
                  <c:v>66.122608999999997</c:v>
                </c:pt>
                <c:pt idx="2048">
                  <c:v>66.152957000000001</c:v>
                </c:pt>
                <c:pt idx="2049">
                  <c:v>66.183304000000007</c:v>
                </c:pt>
                <c:pt idx="2050">
                  <c:v>66.213650999999999</c:v>
                </c:pt>
                <c:pt idx="2051">
                  <c:v>66.243998000000005</c:v>
                </c:pt>
                <c:pt idx="2052">
                  <c:v>66.274345999999994</c:v>
                </c:pt>
                <c:pt idx="2053">
                  <c:v>66.304693</c:v>
                </c:pt>
                <c:pt idx="2054">
                  <c:v>66.335040000000006</c:v>
                </c:pt>
                <c:pt idx="2055">
                  <c:v>66.365386999999998</c:v>
                </c:pt>
                <c:pt idx="2056">
                  <c:v>66.395735000000002</c:v>
                </c:pt>
                <c:pt idx="2057">
                  <c:v>66.426081999999994</c:v>
                </c:pt>
                <c:pt idx="2058">
                  <c:v>66.456429</c:v>
                </c:pt>
                <c:pt idx="2059">
                  <c:v>66.486777000000004</c:v>
                </c:pt>
                <c:pt idx="2060">
                  <c:v>66.517123999999995</c:v>
                </c:pt>
                <c:pt idx="2061">
                  <c:v>66.547471000000002</c:v>
                </c:pt>
                <c:pt idx="2062">
                  <c:v>66.577817999999994</c:v>
                </c:pt>
                <c:pt idx="2063">
                  <c:v>66.608165999999997</c:v>
                </c:pt>
                <c:pt idx="2064">
                  <c:v>66.638513000000003</c:v>
                </c:pt>
                <c:pt idx="2065">
                  <c:v>66.668859999999995</c:v>
                </c:pt>
                <c:pt idx="2066">
                  <c:v>66.699207999999999</c:v>
                </c:pt>
                <c:pt idx="2067">
                  <c:v>66.729555000000005</c:v>
                </c:pt>
                <c:pt idx="2068">
                  <c:v>66.759901999999997</c:v>
                </c:pt>
                <c:pt idx="2069">
                  <c:v>66.790249000000003</c:v>
                </c:pt>
                <c:pt idx="2070">
                  <c:v>66.820597000000006</c:v>
                </c:pt>
                <c:pt idx="2071">
                  <c:v>66.850943999999998</c:v>
                </c:pt>
                <c:pt idx="2072">
                  <c:v>66.881291000000004</c:v>
                </c:pt>
                <c:pt idx="2073">
                  <c:v>66.911637999999996</c:v>
                </c:pt>
                <c:pt idx="2074">
                  <c:v>66.941986</c:v>
                </c:pt>
                <c:pt idx="2075">
                  <c:v>66.972333000000006</c:v>
                </c:pt>
                <c:pt idx="2076">
                  <c:v>67.002679999999998</c:v>
                </c:pt>
                <c:pt idx="2077">
                  <c:v>67.033028000000002</c:v>
                </c:pt>
                <c:pt idx="2078">
                  <c:v>67.063374999999994</c:v>
                </c:pt>
                <c:pt idx="2079">
                  <c:v>67.093722</c:v>
                </c:pt>
                <c:pt idx="2080">
                  <c:v>67.124069000000006</c:v>
                </c:pt>
                <c:pt idx="2081">
                  <c:v>67.154416999999995</c:v>
                </c:pt>
                <c:pt idx="2082">
                  <c:v>67.184764000000001</c:v>
                </c:pt>
                <c:pt idx="2083">
                  <c:v>67.215110999999993</c:v>
                </c:pt>
                <c:pt idx="2084">
                  <c:v>67.245457999999999</c:v>
                </c:pt>
                <c:pt idx="2085">
                  <c:v>67.275806000000003</c:v>
                </c:pt>
                <c:pt idx="2086">
                  <c:v>67.306152999999995</c:v>
                </c:pt>
                <c:pt idx="2087">
                  <c:v>67.336500000000001</c:v>
                </c:pt>
                <c:pt idx="2088">
                  <c:v>67.366848000000005</c:v>
                </c:pt>
                <c:pt idx="2089">
                  <c:v>67.397194999999996</c:v>
                </c:pt>
                <c:pt idx="2090">
                  <c:v>67.427542000000003</c:v>
                </c:pt>
                <c:pt idx="2091">
                  <c:v>67.457888999999994</c:v>
                </c:pt>
                <c:pt idx="2092">
                  <c:v>67.488236999999998</c:v>
                </c:pt>
                <c:pt idx="2093">
                  <c:v>67.518584000000004</c:v>
                </c:pt>
                <c:pt idx="2094">
                  <c:v>67.548930999999996</c:v>
                </c:pt>
                <c:pt idx="2095">
                  <c:v>67.579279</c:v>
                </c:pt>
                <c:pt idx="2096">
                  <c:v>67.609626000000006</c:v>
                </c:pt>
                <c:pt idx="2097">
                  <c:v>67.639972999999998</c:v>
                </c:pt>
                <c:pt idx="2098">
                  <c:v>67.670320000000004</c:v>
                </c:pt>
                <c:pt idx="2099">
                  <c:v>67.700667999999993</c:v>
                </c:pt>
                <c:pt idx="2100">
                  <c:v>67.731014999999999</c:v>
                </c:pt>
                <c:pt idx="2101">
                  <c:v>67.761362000000005</c:v>
                </c:pt>
                <c:pt idx="2102">
                  <c:v>67.791708999999997</c:v>
                </c:pt>
                <c:pt idx="2103">
                  <c:v>67.822057000000001</c:v>
                </c:pt>
                <c:pt idx="2104">
                  <c:v>67.852404000000007</c:v>
                </c:pt>
                <c:pt idx="2105">
                  <c:v>67.882750999999999</c:v>
                </c:pt>
                <c:pt idx="2106">
                  <c:v>67.913099000000003</c:v>
                </c:pt>
                <c:pt idx="2107">
                  <c:v>67.943445999999994</c:v>
                </c:pt>
                <c:pt idx="2108">
                  <c:v>67.973793000000001</c:v>
                </c:pt>
                <c:pt idx="2109">
                  <c:v>68.004140000000007</c:v>
                </c:pt>
                <c:pt idx="2110">
                  <c:v>68.034487999999996</c:v>
                </c:pt>
                <c:pt idx="2111">
                  <c:v>68.064835000000002</c:v>
                </c:pt>
                <c:pt idx="2112">
                  <c:v>68.095181999999994</c:v>
                </c:pt>
                <c:pt idx="2113">
                  <c:v>68.125529999999998</c:v>
                </c:pt>
                <c:pt idx="2114">
                  <c:v>68.155877000000004</c:v>
                </c:pt>
                <c:pt idx="2115">
                  <c:v>68.186223999999996</c:v>
                </c:pt>
                <c:pt idx="2116">
                  <c:v>68.216571000000002</c:v>
                </c:pt>
                <c:pt idx="2117">
                  <c:v>68.246919000000005</c:v>
                </c:pt>
                <c:pt idx="2118">
                  <c:v>68.277265999999997</c:v>
                </c:pt>
                <c:pt idx="2119">
                  <c:v>68.307613000000003</c:v>
                </c:pt>
                <c:pt idx="2120">
                  <c:v>68.337959999999995</c:v>
                </c:pt>
                <c:pt idx="2121">
                  <c:v>68.368307999999999</c:v>
                </c:pt>
                <c:pt idx="2122">
                  <c:v>68.398655000000005</c:v>
                </c:pt>
                <c:pt idx="2123">
                  <c:v>68.429001999999997</c:v>
                </c:pt>
                <c:pt idx="2124">
                  <c:v>68.459350000000001</c:v>
                </c:pt>
                <c:pt idx="2125">
                  <c:v>68.489697000000007</c:v>
                </c:pt>
                <c:pt idx="2126">
                  <c:v>68.520043999999999</c:v>
                </c:pt>
                <c:pt idx="2127">
                  <c:v>68.550391000000005</c:v>
                </c:pt>
                <c:pt idx="2128">
                  <c:v>68.580738999999994</c:v>
                </c:pt>
                <c:pt idx="2129">
                  <c:v>68.611086</c:v>
                </c:pt>
                <c:pt idx="2130">
                  <c:v>68.641433000000006</c:v>
                </c:pt>
                <c:pt idx="2131">
                  <c:v>68.671779999999998</c:v>
                </c:pt>
                <c:pt idx="2132">
                  <c:v>68.702128000000002</c:v>
                </c:pt>
                <c:pt idx="2133">
                  <c:v>68.732474999999994</c:v>
                </c:pt>
                <c:pt idx="2134">
                  <c:v>68.762822</c:v>
                </c:pt>
                <c:pt idx="2135">
                  <c:v>68.793170000000003</c:v>
                </c:pt>
                <c:pt idx="2136">
                  <c:v>68.823516999999995</c:v>
                </c:pt>
                <c:pt idx="2137">
                  <c:v>68.853864000000002</c:v>
                </c:pt>
                <c:pt idx="2138">
                  <c:v>68.884210999999993</c:v>
                </c:pt>
                <c:pt idx="2139">
                  <c:v>68.914558999999997</c:v>
                </c:pt>
                <c:pt idx="2140">
                  <c:v>68.944906000000003</c:v>
                </c:pt>
                <c:pt idx="2141">
                  <c:v>68.975252999999995</c:v>
                </c:pt>
                <c:pt idx="2142">
                  <c:v>69.005600999999999</c:v>
                </c:pt>
                <c:pt idx="2143">
                  <c:v>69.035948000000005</c:v>
                </c:pt>
                <c:pt idx="2144">
                  <c:v>69.066294999999997</c:v>
                </c:pt>
                <c:pt idx="2145">
                  <c:v>69.096642000000003</c:v>
                </c:pt>
                <c:pt idx="2146">
                  <c:v>69.126990000000006</c:v>
                </c:pt>
                <c:pt idx="2147">
                  <c:v>69.157336999999998</c:v>
                </c:pt>
                <c:pt idx="2148">
                  <c:v>69.187684000000004</c:v>
                </c:pt>
                <c:pt idx="2149">
                  <c:v>69.218030999999996</c:v>
                </c:pt>
                <c:pt idx="2150">
                  <c:v>69.248379</c:v>
                </c:pt>
                <c:pt idx="2151">
                  <c:v>69.278726000000006</c:v>
                </c:pt>
                <c:pt idx="2152">
                  <c:v>69.309072999999998</c:v>
                </c:pt>
                <c:pt idx="2153">
                  <c:v>69.339421000000002</c:v>
                </c:pt>
                <c:pt idx="2154">
                  <c:v>69.369767999999993</c:v>
                </c:pt>
                <c:pt idx="2155">
                  <c:v>69.400115</c:v>
                </c:pt>
                <c:pt idx="2156">
                  <c:v>69.430462000000006</c:v>
                </c:pt>
                <c:pt idx="2157">
                  <c:v>69.460809999999995</c:v>
                </c:pt>
                <c:pt idx="2158">
                  <c:v>69.491157000000001</c:v>
                </c:pt>
                <c:pt idx="2159">
                  <c:v>69.521503999999993</c:v>
                </c:pt>
                <c:pt idx="2160">
                  <c:v>69.551851999999997</c:v>
                </c:pt>
                <c:pt idx="2161">
                  <c:v>69.582199000000003</c:v>
                </c:pt>
                <c:pt idx="2162">
                  <c:v>69.612545999999995</c:v>
                </c:pt>
                <c:pt idx="2163">
                  <c:v>69.642893000000001</c:v>
                </c:pt>
                <c:pt idx="2164">
                  <c:v>69.673241000000004</c:v>
                </c:pt>
                <c:pt idx="2165">
                  <c:v>69.703587999999996</c:v>
                </c:pt>
                <c:pt idx="2166">
                  <c:v>69.733935000000002</c:v>
                </c:pt>
                <c:pt idx="2167">
                  <c:v>69.764281999999994</c:v>
                </c:pt>
                <c:pt idx="2168">
                  <c:v>69.794629999999998</c:v>
                </c:pt>
                <c:pt idx="2169">
                  <c:v>69.824977000000004</c:v>
                </c:pt>
                <c:pt idx="2170">
                  <c:v>69.855323999999996</c:v>
                </c:pt>
                <c:pt idx="2171">
                  <c:v>69.885672</c:v>
                </c:pt>
                <c:pt idx="2172">
                  <c:v>69.916019000000006</c:v>
                </c:pt>
                <c:pt idx="2173">
                  <c:v>69.946365999999998</c:v>
                </c:pt>
                <c:pt idx="2174">
                  <c:v>69.976713000000004</c:v>
                </c:pt>
                <c:pt idx="2175">
                  <c:v>70.007060999999993</c:v>
                </c:pt>
                <c:pt idx="2176">
                  <c:v>70.037407999999999</c:v>
                </c:pt>
                <c:pt idx="2177">
                  <c:v>70.067755000000005</c:v>
                </c:pt>
                <c:pt idx="2178">
                  <c:v>70.098102999999995</c:v>
                </c:pt>
                <c:pt idx="2179">
                  <c:v>70.128450000000001</c:v>
                </c:pt>
                <c:pt idx="2180">
                  <c:v>70.158797000000007</c:v>
                </c:pt>
                <c:pt idx="2181">
                  <c:v>70.189143999999999</c:v>
                </c:pt>
                <c:pt idx="2182">
                  <c:v>70.219492000000002</c:v>
                </c:pt>
                <c:pt idx="2183">
                  <c:v>70.249838999999994</c:v>
                </c:pt>
                <c:pt idx="2184">
                  <c:v>70.280186</c:v>
                </c:pt>
                <c:pt idx="2185">
                  <c:v>70.310533000000007</c:v>
                </c:pt>
                <c:pt idx="2186">
                  <c:v>70.340880999999996</c:v>
                </c:pt>
                <c:pt idx="2187">
                  <c:v>70.371228000000002</c:v>
                </c:pt>
                <c:pt idx="2188">
                  <c:v>70.401574999999994</c:v>
                </c:pt>
                <c:pt idx="2189">
                  <c:v>70.431922999999998</c:v>
                </c:pt>
                <c:pt idx="2190">
                  <c:v>70.462270000000004</c:v>
                </c:pt>
                <c:pt idx="2191">
                  <c:v>70.492616999999996</c:v>
                </c:pt>
                <c:pt idx="2192">
                  <c:v>70.522964000000002</c:v>
                </c:pt>
                <c:pt idx="2193">
                  <c:v>70.553312000000005</c:v>
                </c:pt>
                <c:pt idx="2194">
                  <c:v>70.583658999999997</c:v>
                </c:pt>
                <c:pt idx="2195">
                  <c:v>70.614006000000003</c:v>
                </c:pt>
                <c:pt idx="2196">
                  <c:v>70.644352999999995</c:v>
                </c:pt>
                <c:pt idx="2197">
                  <c:v>70.674700999999999</c:v>
                </c:pt>
                <c:pt idx="2198">
                  <c:v>70.705048000000005</c:v>
                </c:pt>
                <c:pt idx="2199">
                  <c:v>70.735394999999997</c:v>
                </c:pt>
                <c:pt idx="2200">
                  <c:v>70.765743000000001</c:v>
                </c:pt>
                <c:pt idx="2201">
                  <c:v>70.796090000000007</c:v>
                </c:pt>
                <c:pt idx="2202">
                  <c:v>70.826436999999999</c:v>
                </c:pt>
                <c:pt idx="2203">
                  <c:v>70.856784000000005</c:v>
                </c:pt>
                <c:pt idx="2204">
                  <c:v>70.887131999999994</c:v>
                </c:pt>
                <c:pt idx="2205">
                  <c:v>70.917479</c:v>
                </c:pt>
                <c:pt idx="2206">
                  <c:v>70.947826000000006</c:v>
                </c:pt>
                <c:pt idx="2207">
                  <c:v>70.978173999999996</c:v>
                </c:pt>
                <c:pt idx="2208">
                  <c:v>71.008521000000002</c:v>
                </c:pt>
                <c:pt idx="2209">
                  <c:v>71.038867999999994</c:v>
                </c:pt>
                <c:pt idx="2210">
                  <c:v>71.069215</c:v>
                </c:pt>
                <c:pt idx="2211">
                  <c:v>71.099563000000003</c:v>
                </c:pt>
                <c:pt idx="2212">
                  <c:v>71.129909999999995</c:v>
                </c:pt>
                <c:pt idx="2213">
                  <c:v>71.160257000000001</c:v>
                </c:pt>
                <c:pt idx="2214">
                  <c:v>71.190603999999993</c:v>
                </c:pt>
                <c:pt idx="2215">
                  <c:v>71.220951999999997</c:v>
                </c:pt>
                <c:pt idx="2216">
                  <c:v>71.251299000000003</c:v>
                </c:pt>
                <c:pt idx="2217">
                  <c:v>71.281645999999995</c:v>
                </c:pt>
                <c:pt idx="2218">
                  <c:v>71.311993999999999</c:v>
                </c:pt>
                <c:pt idx="2219">
                  <c:v>71.342341000000005</c:v>
                </c:pt>
                <c:pt idx="2220">
                  <c:v>71.372687999999997</c:v>
                </c:pt>
                <c:pt idx="2221">
                  <c:v>71.403035000000003</c:v>
                </c:pt>
                <c:pt idx="2222">
                  <c:v>71.433383000000006</c:v>
                </c:pt>
                <c:pt idx="2223">
                  <c:v>71.463729999999998</c:v>
                </c:pt>
                <c:pt idx="2224">
                  <c:v>71.494077000000004</c:v>
                </c:pt>
                <c:pt idx="2225">
                  <c:v>71.524424999999994</c:v>
                </c:pt>
                <c:pt idx="2226">
                  <c:v>71.554772</c:v>
                </c:pt>
                <c:pt idx="2227">
                  <c:v>71.585119000000006</c:v>
                </c:pt>
                <c:pt idx="2228">
                  <c:v>71.615465999999998</c:v>
                </c:pt>
                <c:pt idx="2229">
                  <c:v>71.645814000000001</c:v>
                </c:pt>
                <c:pt idx="2230">
                  <c:v>71.676160999999993</c:v>
                </c:pt>
                <c:pt idx="2231">
                  <c:v>71.706507999999999</c:v>
                </c:pt>
                <c:pt idx="2232">
                  <c:v>71.736855000000006</c:v>
                </c:pt>
                <c:pt idx="2233">
                  <c:v>71.767202999999995</c:v>
                </c:pt>
                <c:pt idx="2234">
                  <c:v>71.797550000000001</c:v>
                </c:pt>
                <c:pt idx="2235">
                  <c:v>71.827896999999993</c:v>
                </c:pt>
                <c:pt idx="2236">
                  <c:v>71.858244999999997</c:v>
                </c:pt>
                <c:pt idx="2237">
                  <c:v>71.888592000000003</c:v>
                </c:pt>
                <c:pt idx="2238">
                  <c:v>71.918938999999995</c:v>
                </c:pt>
                <c:pt idx="2239">
                  <c:v>71.949286000000001</c:v>
                </c:pt>
                <c:pt idx="2240">
                  <c:v>71.979634000000004</c:v>
                </c:pt>
                <c:pt idx="2241">
                  <c:v>72.009980999999996</c:v>
                </c:pt>
                <c:pt idx="2242">
                  <c:v>72.040328000000002</c:v>
                </c:pt>
                <c:pt idx="2243">
                  <c:v>72.070674999999994</c:v>
                </c:pt>
                <c:pt idx="2244">
                  <c:v>72.101022999999998</c:v>
                </c:pt>
                <c:pt idx="2245">
                  <c:v>72.131370000000004</c:v>
                </c:pt>
                <c:pt idx="2246">
                  <c:v>72.161716999999996</c:v>
                </c:pt>
                <c:pt idx="2247">
                  <c:v>72.192064999999999</c:v>
                </c:pt>
                <c:pt idx="2248">
                  <c:v>72.222412000000006</c:v>
                </c:pt>
                <c:pt idx="2249">
                  <c:v>72.252758999999998</c:v>
                </c:pt>
                <c:pt idx="2250">
                  <c:v>72.283106000000004</c:v>
                </c:pt>
                <c:pt idx="2251">
                  <c:v>72.313453999999993</c:v>
                </c:pt>
                <c:pt idx="2252">
                  <c:v>72.343800999999999</c:v>
                </c:pt>
                <c:pt idx="2253">
                  <c:v>72.374148000000005</c:v>
                </c:pt>
                <c:pt idx="2254">
                  <c:v>72.404495999999995</c:v>
                </c:pt>
                <c:pt idx="2255">
                  <c:v>72.434843000000001</c:v>
                </c:pt>
                <c:pt idx="2256">
                  <c:v>72.465190000000007</c:v>
                </c:pt>
                <c:pt idx="2257">
                  <c:v>72.495536999999999</c:v>
                </c:pt>
                <c:pt idx="2258">
                  <c:v>72.525885000000002</c:v>
                </c:pt>
                <c:pt idx="2259">
                  <c:v>72.556231999999994</c:v>
                </c:pt>
                <c:pt idx="2260">
                  <c:v>72.586579</c:v>
                </c:pt>
                <c:pt idx="2261">
                  <c:v>72.616926000000007</c:v>
                </c:pt>
                <c:pt idx="2262">
                  <c:v>72.647273999999996</c:v>
                </c:pt>
                <c:pt idx="2263">
                  <c:v>72.677621000000002</c:v>
                </c:pt>
                <c:pt idx="2264">
                  <c:v>72.707967999999994</c:v>
                </c:pt>
                <c:pt idx="2265">
                  <c:v>72.738315999999998</c:v>
                </c:pt>
                <c:pt idx="2266">
                  <c:v>72.768663000000004</c:v>
                </c:pt>
                <c:pt idx="2267">
                  <c:v>72.799009999999996</c:v>
                </c:pt>
                <c:pt idx="2268">
                  <c:v>72.829357000000002</c:v>
                </c:pt>
                <c:pt idx="2269">
                  <c:v>72.859705000000005</c:v>
                </c:pt>
                <c:pt idx="2270">
                  <c:v>72.890051999999997</c:v>
                </c:pt>
                <c:pt idx="2271">
                  <c:v>72.920399000000003</c:v>
                </c:pt>
                <c:pt idx="2272">
                  <c:v>72.950747000000007</c:v>
                </c:pt>
                <c:pt idx="2273">
                  <c:v>72.981093999999999</c:v>
                </c:pt>
                <c:pt idx="2274">
                  <c:v>73.011441000000005</c:v>
                </c:pt>
                <c:pt idx="2275">
                  <c:v>73.041787999999997</c:v>
                </c:pt>
                <c:pt idx="2276">
                  <c:v>73.072136</c:v>
                </c:pt>
                <c:pt idx="2277">
                  <c:v>73.102483000000007</c:v>
                </c:pt>
                <c:pt idx="2278">
                  <c:v>73.132829999999998</c:v>
                </c:pt>
                <c:pt idx="2279">
                  <c:v>73.163177000000005</c:v>
                </c:pt>
                <c:pt idx="2280">
                  <c:v>73.193524999999994</c:v>
                </c:pt>
                <c:pt idx="2281">
                  <c:v>73.223872</c:v>
                </c:pt>
                <c:pt idx="2282">
                  <c:v>73.254219000000006</c:v>
                </c:pt>
                <c:pt idx="2283">
                  <c:v>73.284566999999996</c:v>
                </c:pt>
                <c:pt idx="2284">
                  <c:v>73.314914000000002</c:v>
                </c:pt>
                <c:pt idx="2285">
                  <c:v>73.345260999999994</c:v>
                </c:pt>
                <c:pt idx="2286">
                  <c:v>73.375608</c:v>
                </c:pt>
                <c:pt idx="2287">
                  <c:v>73.405956000000003</c:v>
                </c:pt>
                <c:pt idx="2288">
                  <c:v>73.436302999999995</c:v>
                </c:pt>
                <c:pt idx="2289">
                  <c:v>73.466650000000001</c:v>
                </c:pt>
                <c:pt idx="2290">
                  <c:v>73.496996999999993</c:v>
                </c:pt>
                <c:pt idx="2291">
                  <c:v>73.527344999999997</c:v>
                </c:pt>
                <c:pt idx="2292">
                  <c:v>73.557692000000003</c:v>
                </c:pt>
                <c:pt idx="2293">
                  <c:v>73.588038999999995</c:v>
                </c:pt>
                <c:pt idx="2294">
                  <c:v>73.618386999999998</c:v>
                </c:pt>
                <c:pt idx="2295">
                  <c:v>73.648734000000005</c:v>
                </c:pt>
                <c:pt idx="2296">
                  <c:v>73.679080999999996</c:v>
                </c:pt>
                <c:pt idx="2297">
                  <c:v>73.709428000000003</c:v>
                </c:pt>
                <c:pt idx="2298">
                  <c:v>73.739776000000006</c:v>
                </c:pt>
                <c:pt idx="2299">
                  <c:v>73.770122999999998</c:v>
                </c:pt>
                <c:pt idx="2300">
                  <c:v>73.800470000000004</c:v>
                </c:pt>
                <c:pt idx="2301">
                  <c:v>73.830817999999994</c:v>
                </c:pt>
                <c:pt idx="2302">
                  <c:v>73.861165</c:v>
                </c:pt>
                <c:pt idx="2303">
                  <c:v>73.891512000000006</c:v>
                </c:pt>
                <c:pt idx="2304">
                  <c:v>73.921858999999998</c:v>
                </c:pt>
                <c:pt idx="2305">
                  <c:v>73.952207000000001</c:v>
                </c:pt>
                <c:pt idx="2306">
                  <c:v>73.982553999999993</c:v>
                </c:pt>
                <c:pt idx="2307">
                  <c:v>74.012900999999999</c:v>
                </c:pt>
                <c:pt idx="2308">
                  <c:v>74.043248000000006</c:v>
                </c:pt>
                <c:pt idx="2309">
                  <c:v>74.073595999999995</c:v>
                </c:pt>
                <c:pt idx="2310">
                  <c:v>74.103943000000001</c:v>
                </c:pt>
                <c:pt idx="2311">
                  <c:v>74.134289999999993</c:v>
                </c:pt>
                <c:pt idx="2312">
                  <c:v>74.164637999999997</c:v>
                </c:pt>
                <c:pt idx="2313">
                  <c:v>74.194985000000003</c:v>
                </c:pt>
                <c:pt idx="2314">
                  <c:v>74.225331999999995</c:v>
                </c:pt>
                <c:pt idx="2315">
                  <c:v>74.255679000000001</c:v>
                </c:pt>
                <c:pt idx="2316">
                  <c:v>74.286027000000004</c:v>
                </c:pt>
                <c:pt idx="2317">
                  <c:v>74.316373999999996</c:v>
                </c:pt>
                <c:pt idx="2318">
                  <c:v>74.346721000000002</c:v>
                </c:pt>
                <c:pt idx="2319">
                  <c:v>74.377069000000006</c:v>
                </c:pt>
                <c:pt idx="2320">
                  <c:v>74.407415999999998</c:v>
                </c:pt>
                <c:pt idx="2321">
                  <c:v>74.437763000000004</c:v>
                </c:pt>
                <c:pt idx="2322">
                  <c:v>74.468109999999996</c:v>
                </c:pt>
                <c:pt idx="2323">
                  <c:v>74.498457999999999</c:v>
                </c:pt>
                <c:pt idx="2324">
                  <c:v>74.528805000000006</c:v>
                </c:pt>
                <c:pt idx="2325">
                  <c:v>74.559151999999997</c:v>
                </c:pt>
                <c:pt idx="2326">
                  <c:v>74.589499000000004</c:v>
                </c:pt>
                <c:pt idx="2327">
                  <c:v>74.619846999999993</c:v>
                </c:pt>
                <c:pt idx="2328">
                  <c:v>74.650193999999999</c:v>
                </c:pt>
                <c:pt idx="2329">
                  <c:v>74.680541000000005</c:v>
                </c:pt>
                <c:pt idx="2330">
                  <c:v>74.710888999999995</c:v>
                </c:pt>
                <c:pt idx="2331">
                  <c:v>74.741236000000001</c:v>
                </c:pt>
                <c:pt idx="2332">
                  <c:v>74.771583000000007</c:v>
                </c:pt>
                <c:pt idx="2333">
                  <c:v>74.801929999999999</c:v>
                </c:pt>
                <c:pt idx="2334">
                  <c:v>74.832278000000002</c:v>
                </c:pt>
                <c:pt idx="2335">
                  <c:v>74.862624999999994</c:v>
                </c:pt>
                <c:pt idx="2336">
                  <c:v>74.892972</c:v>
                </c:pt>
                <c:pt idx="2337">
                  <c:v>74.923319000000006</c:v>
                </c:pt>
                <c:pt idx="2338">
                  <c:v>74.953666999999996</c:v>
                </c:pt>
                <c:pt idx="2339">
                  <c:v>74.984014000000002</c:v>
                </c:pt>
                <c:pt idx="2340">
                  <c:v>75.014360999999994</c:v>
                </c:pt>
                <c:pt idx="2341">
                  <c:v>75.044708999999997</c:v>
                </c:pt>
                <c:pt idx="2342">
                  <c:v>75.075056000000004</c:v>
                </c:pt>
                <c:pt idx="2343">
                  <c:v>75.105402999999995</c:v>
                </c:pt>
                <c:pt idx="2344">
                  <c:v>75.135750000000002</c:v>
                </c:pt>
                <c:pt idx="2345">
                  <c:v>75.166098000000005</c:v>
                </c:pt>
                <c:pt idx="2346">
                  <c:v>75.196444999999997</c:v>
                </c:pt>
                <c:pt idx="2347">
                  <c:v>75.226792000000003</c:v>
                </c:pt>
                <c:pt idx="2348">
                  <c:v>75.257140000000007</c:v>
                </c:pt>
                <c:pt idx="2349">
                  <c:v>75.287486999999999</c:v>
                </c:pt>
                <c:pt idx="2350">
                  <c:v>75.317834000000005</c:v>
                </c:pt>
                <c:pt idx="2351">
                  <c:v>75.348180999999997</c:v>
                </c:pt>
                <c:pt idx="2352">
                  <c:v>75.378529</c:v>
                </c:pt>
                <c:pt idx="2353">
                  <c:v>75.408876000000006</c:v>
                </c:pt>
                <c:pt idx="2354">
                  <c:v>75.439222999999998</c:v>
                </c:pt>
                <c:pt idx="2355">
                  <c:v>75.469570000000004</c:v>
                </c:pt>
                <c:pt idx="2356">
                  <c:v>75.499917999999994</c:v>
                </c:pt>
                <c:pt idx="2357">
                  <c:v>75.530265</c:v>
                </c:pt>
                <c:pt idx="2358">
                  <c:v>75.560612000000006</c:v>
                </c:pt>
                <c:pt idx="2359">
                  <c:v>75.590959999999995</c:v>
                </c:pt>
                <c:pt idx="2360">
                  <c:v>75.621307000000002</c:v>
                </c:pt>
                <c:pt idx="2361">
                  <c:v>75.651653999999994</c:v>
                </c:pt>
                <c:pt idx="2362">
                  <c:v>75.682001</c:v>
                </c:pt>
                <c:pt idx="2363">
                  <c:v>75.712349000000003</c:v>
                </c:pt>
                <c:pt idx="2364">
                  <c:v>75.742695999999995</c:v>
                </c:pt>
                <c:pt idx="2365">
                  <c:v>75.773043000000001</c:v>
                </c:pt>
                <c:pt idx="2366">
                  <c:v>75.803391000000005</c:v>
                </c:pt>
                <c:pt idx="2367">
                  <c:v>75.833737999999997</c:v>
                </c:pt>
                <c:pt idx="2368">
                  <c:v>75.864085000000003</c:v>
                </c:pt>
                <c:pt idx="2369">
                  <c:v>75.894431999999995</c:v>
                </c:pt>
                <c:pt idx="2370">
                  <c:v>75.924779999999998</c:v>
                </c:pt>
                <c:pt idx="2371">
                  <c:v>75.955127000000005</c:v>
                </c:pt>
                <c:pt idx="2372">
                  <c:v>75.985473999999996</c:v>
                </c:pt>
                <c:pt idx="2373">
                  <c:v>76.015821000000003</c:v>
                </c:pt>
                <c:pt idx="2374">
                  <c:v>76.046169000000006</c:v>
                </c:pt>
                <c:pt idx="2375">
                  <c:v>76.076515999999998</c:v>
                </c:pt>
                <c:pt idx="2376">
                  <c:v>76.106863000000004</c:v>
                </c:pt>
                <c:pt idx="2377">
                  <c:v>76.137210999999994</c:v>
                </c:pt>
                <c:pt idx="2378">
                  <c:v>76.167558</c:v>
                </c:pt>
                <c:pt idx="2379">
                  <c:v>76.197905000000006</c:v>
                </c:pt>
                <c:pt idx="2380">
                  <c:v>76.228251999999998</c:v>
                </c:pt>
                <c:pt idx="2381">
                  <c:v>76.258600000000001</c:v>
                </c:pt>
                <c:pt idx="2382">
                  <c:v>76.288946999999993</c:v>
                </c:pt>
                <c:pt idx="2383">
                  <c:v>76.319293999999999</c:v>
                </c:pt>
                <c:pt idx="2384">
                  <c:v>76.349642000000003</c:v>
                </c:pt>
                <c:pt idx="2385">
                  <c:v>76.379988999999995</c:v>
                </c:pt>
                <c:pt idx="2386">
                  <c:v>76.410336000000001</c:v>
                </c:pt>
                <c:pt idx="2387">
                  <c:v>76.440683000000007</c:v>
                </c:pt>
                <c:pt idx="2388">
                  <c:v>76.471030999999996</c:v>
                </c:pt>
                <c:pt idx="2389">
                  <c:v>76.501378000000003</c:v>
                </c:pt>
                <c:pt idx="2390">
                  <c:v>76.531724999999994</c:v>
                </c:pt>
                <c:pt idx="2391">
                  <c:v>76.562072000000001</c:v>
                </c:pt>
                <c:pt idx="2392">
                  <c:v>76.592420000000004</c:v>
                </c:pt>
                <c:pt idx="2393">
                  <c:v>76.622766999999996</c:v>
                </c:pt>
                <c:pt idx="2394">
                  <c:v>76.653114000000002</c:v>
                </c:pt>
                <c:pt idx="2395">
                  <c:v>76.683462000000006</c:v>
                </c:pt>
                <c:pt idx="2396">
                  <c:v>76.713808999999998</c:v>
                </c:pt>
                <c:pt idx="2397">
                  <c:v>76.744156000000004</c:v>
                </c:pt>
                <c:pt idx="2398">
                  <c:v>76.774502999999996</c:v>
                </c:pt>
                <c:pt idx="2399">
                  <c:v>76.804850999999999</c:v>
                </c:pt>
                <c:pt idx="2400">
                  <c:v>76.835198000000005</c:v>
                </c:pt>
                <c:pt idx="2401">
                  <c:v>76.865544999999997</c:v>
                </c:pt>
                <c:pt idx="2402">
                  <c:v>76.895892000000003</c:v>
                </c:pt>
                <c:pt idx="2403">
                  <c:v>76.926240000000007</c:v>
                </c:pt>
                <c:pt idx="2404">
                  <c:v>76.956586999999999</c:v>
                </c:pt>
                <c:pt idx="2405">
                  <c:v>76.986934000000005</c:v>
                </c:pt>
                <c:pt idx="2406">
                  <c:v>77.017281999999994</c:v>
                </c:pt>
                <c:pt idx="2407">
                  <c:v>77.047629000000001</c:v>
                </c:pt>
                <c:pt idx="2408">
                  <c:v>77.077976000000007</c:v>
                </c:pt>
                <c:pt idx="2409">
                  <c:v>77.108322999999999</c:v>
                </c:pt>
                <c:pt idx="2410">
                  <c:v>77.138671000000002</c:v>
                </c:pt>
                <c:pt idx="2411">
                  <c:v>77.169017999999994</c:v>
                </c:pt>
                <c:pt idx="2412">
                  <c:v>77.199365</c:v>
                </c:pt>
                <c:pt idx="2413">
                  <c:v>77.229713000000004</c:v>
                </c:pt>
                <c:pt idx="2414">
                  <c:v>77.260059999999996</c:v>
                </c:pt>
                <c:pt idx="2415">
                  <c:v>77.290407000000002</c:v>
                </c:pt>
                <c:pt idx="2416">
                  <c:v>77.320753999999994</c:v>
                </c:pt>
                <c:pt idx="2417">
                  <c:v>77.351101999999997</c:v>
                </c:pt>
                <c:pt idx="2418">
                  <c:v>77.381449000000003</c:v>
                </c:pt>
                <c:pt idx="2419">
                  <c:v>77.411795999999995</c:v>
                </c:pt>
                <c:pt idx="2420">
                  <c:v>77.442143000000002</c:v>
                </c:pt>
                <c:pt idx="2421">
                  <c:v>77.472491000000005</c:v>
                </c:pt>
                <c:pt idx="2422">
                  <c:v>77.502837999999997</c:v>
                </c:pt>
                <c:pt idx="2423">
                  <c:v>77.533185000000003</c:v>
                </c:pt>
                <c:pt idx="2424">
                  <c:v>77.563533000000007</c:v>
                </c:pt>
                <c:pt idx="2425">
                  <c:v>77.593879999999999</c:v>
                </c:pt>
                <c:pt idx="2426">
                  <c:v>77.624227000000005</c:v>
                </c:pt>
                <c:pt idx="2427">
                  <c:v>77.654573999999997</c:v>
                </c:pt>
                <c:pt idx="2428">
                  <c:v>77.684922</c:v>
                </c:pt>
                <c:pt idx="2429">
                  <c:v>77.715269000000006</c:v>
                </c:pt>
                <c:pt idx="2430">
                  <c:v>77.745615999999998</c:v>
                </c:pt>
                <c:pt idx="2431">
                  <c:v>77.775964000000002</c:v>
                </c:pt>
                <c:pt idx="2432">
                  <c:v>77.806310999999994</c:v>
                </c:pt>
                <c:pt idx="2433">
                  <c:v>77.836658</c:v>
                </c:pt>
                <c:pt idx="2434">
                  <c:v>77.867005000000006</c:v>
                </c:pt>
                <c:pt idx="2435">
                  <c:v>77.897352999999995</c:v>
                </c:pt>
                <c:pt idx="2436">
                  <c:v>77.927700000000002</c:v>
                </c:pt>
                <c:pt idx="2437">
                  <c:v>77.958046999999993</c:v>
                </c:pt>
                <c:pt idx="2438">
                  <c:v>77.988394</c:v>
                </c:pt>
                <c:pt idx="2439">
                  <c:v>78.018742000000003</c:v>
                </c:pt>
                <c:pt idx="2440">
                  <c:v>78.049088999999995</c:v>
                </c:pt>
                <c:pt idx="2441">
                  <c:v>78.079436000000001</c:v>
                </c:pt>
                <c:pt idx="2442">
                  <c:v>78.109784000000005</c:v>
                </c:pt>
                <c:pt idx="2443">
                  <c:v>78.140130999999997</c:v>
                </c:pt>
                <c:pt idx="2444">
                  <c:v>78.170478000000003</c:v>
                </c:pt>
                <c:pt idx="2445">
                  <c:v>78.200824999999995</c:v>
                </c:pt>
                <c:pt idx="2446">
                  <c:v>78.231172999999998</c:v>
                </c:pt>
                <c:pt idx="2447">
                  <c:v>78.261520000000004</c:v>
                </c:pt>
                <c:pt idx="2448">
                  <c:v>78.291866999999996</c:v>
                </c:pt>
                <c:pt idx="2449">
                  <c:v>78.322214000000002</c:v>
                </c:pt>
                <c:pt idx="2450">
                  <c:v>78.352562000000006</c:v>
                </c:pt>
                <c:pt idx="2451">
                  <c:v>78.382908999999998</c:v>
                </c:pt>
                <c:pt idx="2452">
                  <c:v>78.413256000000004</c:v>
                </c:pt>
                <c:pt idx="2453">
                  <c:v>78.443603999999993</c:v>
                </c:pt>
                <c:pt idx="2454">
                  <c:v>78.473951</c:v>
                </c:pt>
                <c:pt idx="2455">
                  <c:v>78.504298000000006</c:v>
                </c:pt>
                <c:pt idx="2456">
                  <c:v>78.534644999999998</c:v>
                </c:pt>
                <c:pt idx="2457">
                  <c:v>78.564993000000001</c:v>
                </c:pt>
                <c:pt idx="2458">
                  <c:v>78.595339999999993</c:v>
                </c:pt>
                <c:pt idx="2459">
                  <c:v>78.625686999999999</c:v>
                </c:pt>
                <c:pt idx="2460">
                  <c:v>78.656035000000003</c:v>
                </c:pt>
                <c:pt idx="2461">
                  <c:v>78.686381999999995</c:v>
                </c:pt>
                <c:pt idx="2462">
                  <c:v>78.716729000000001</c:v>
                </c:pt>
                <c:pt idx="2463">
                  <c:v>78.747076000000007</c:v>
                </c:pt>
                <c:pt idx="2464">
                  <c:v>78.777423999999996</c:v>
                </c:pt>
                <c:pt idx="2465">
                  <c:v>78.807771000000002</c:v>
                </c:pt>
                <c:pt idx="2466">
                  <c:v>78.838117999999994</c:v>
                </c:pt>
                <c:pt idx="2467">
                  <c:v>78.868465</c:v>
                </c:pt>
                <c:pt idx="2468">
                  <c:v>78.898813000000004</c:v>
                </c:pt>
                <c:pt idx="2469">
                  <c:v>78.929159999999996</c:v>
                </c:pt>
                <c:pt idx="2470">
                  <c:v>78.959507000000002</c:v>
                </c:pt>
                <c:pt idx="2471">
                  <c:v>78.989855000000006</c:v>
                </c:pt>
                <c:pt idx="2472">
                  <c:v>79.020201999999998</c:v>
                </c:pt>
                <c:pt idx="2473">
                  <c:v>79.050549000000004</c:v>
                </c:pt>
                <c:pt idx="2474">
                  <c:v>79.080895999999996</c:v>
                </c:pt>
                <c:pt idx="2475">
                  <c:v>79.111243999999999</c:v>
                </c:pt>
                <c:pt idx="2476">
                  <c:v>79.141591000000005</c:v>
                </c:pt>
                <c:pt idx="2477">
                  <c:v>79.171937999999997</c:v>
                </c:pt>
                <c:pt idx="2478">
                  <c:v>79.202286000000001</c:v>
                </c:pt>
                <c:pt idx="2479">
                  <c:v>79.232633000000007</c:v>
                </c:pt>
                <c:pt idx="2480">
                  <c:v>79.262979999999999</c:v>
                </c:pt>
                <c:pt idx="2481">
                  <c:v>79.293327000000005</c:v>
                </c:pt>
                <c:pt idx="2482">
                  <c:v>79.323674999999994</c:v>
                </c:pt>
                <c:pt idx="2483">
                  <c:v>79.354022000000001</c:v>
                </c:pt>
                <c:pt idx="2484">
                  <c:v>79.384369000000007</c:v>
                </c:pt>
                <c:pt idx="2485">
                  <c:v>79.414715999999999</c:v>
                </c:pt>
                <c:pt idx="2486">
                  <c:v>79.445064000000002</c:v>
                </c:pt>
                <c:pt idx="2487">
                  <c:v>79.475410999999994</c:v>
                </c:pt>
                <c:pt idx="2488">
                  <c:v>79.505758</c:v>
                </c:pt>
                <c:pt idx="2489">
                  <c:v>79.536106000000004</c:v>
                </c:pt>
                <c:pt idx="2490">
                  <c:v>79.566452999999996</c:v>
                </c:pt>
                <c:pt idx="2491">
                  <c:v>79.596800000000002</c:v>
                </c:pt>
                <c:pt idx="2492">
                  <c:v>79.627146999999994</c:v>
                </c:pt>
                <c:pt idx="2493">
                  <c:v>79.657494999999997</c:v>
                </c:pt>
                <c:pt idx="2494">
                  <c:v>79.687842000000003</c:v>
                </c:pt>
                <c:pt idx="2495">
                  <c:v>79.718188999999995</c:v>
                </c:pt>
                <c:pt idx="2496">
                  <c:v>79.748536000000001</c:v>
                </c:pt>
                <c:pt idx="2497">
                  <c:v>79.778884000000005</c:v>
                </c:pt>
                <c:pt idx="2498">
                  <c:v>79.809230999999997</c:v>
                </c:pt>
                <c:pt idx="2499">
                  <c:v>79.839578000000003</c:v>
                </c:pt>
                <c:pt idx="2500">
                  <c:v>79.869926000000007</c:v>
                </c:pt>
                <c:pt idx="2501">
                  <c:v>79.900272999999999</c:v>
                </c:pt>
                <c:pt idx="2502">
                  <c:v>79.930620000000005</c:v>
                </c:pt>
                <c:pt idx="2503">
                  <c:v>79.960966999999997</c:v>
                </c:pt>
                <c:pt idx="2504">
                  <c:v>79.991315</c:v>
                </c:pt>
                <c:pt idx="2505">
                  <c:v>80.021662000000006</c:v>
                </c:pt>
                <c:pt idx="2506">
                  <c:v>80.052008999999998</c:v>
                </c:pt>
                <c:pt idx="2507">
                  <c:v>80.082357000000002</c:v>
                </c:pt>
                <c:pt idx="2508">
                  <c:v>80.112703999999994</c:v>
                </c:pt>
                <c:pt idx="2509">
                  <c:v>80.143051</c:v>
                </c:pt>
                <c:pt idx="2510">
                  <c:v>80.173398000000006</c:v>
                </c:pt>
                <c:pt idx="2511">
                  <c:v>80.203745999999995</c:v>
                </c:pt>
                <c:pt idx="2512">
                  <c:v>80.234093000000001</c:v>
                </c:pt>
                <c:pt idx="2513">
                  <c:v>80.264439999999993</c:v>
                </c:pt>
                <c:pt idx="2514">
                  <c:v>80.294786999999999</c:v>
                </c:pt>
                <c:pt idx="2515">
                  <c:v>80.325135000000003</c:v>
                </c:pt>
                <c:pt idx="2516">
                  <c:v>80.355481999999995</c:v>
                </c:pt>
                <c:pt idx="2517">
                  <c:v>80.385829000000001</c:v>
                </c:pt>
                <c:pt idx="2518">
                  <c:v>80.416177000000005</c:v>
                </c:pt>
                <c:pt idx="2519">
                  <c:v>80.446523999999997</c:v>
                </c:pt>
                <c:pt idx="2520">
                  <c:v>80.476871000000003</c:v>
                </c:pt>
                <c:pt idx="2521">
                  <c:v>80.507217999999995</c:v>
                </c:pt>
                <c:pt idx="2522">
                  <c:v>80.537565999999998</c:v>
                </c:pt>
                <c:pt idx="2523">
                  <c:v>80.567913000000004</c:v>
                </c:pt>
                <c:pt idx="2524">
                  <c:v>80.598259999999996</c:v>
                </c:pt>
                <c:pt idx="2525">
                  <c:v>80.628608</c:v>
                </c:pt>
                <c:pt idx="2526">
                  <c:v>80.658955000000006</c:v>
                </c:pt>
                <c:pt idx="2527">
                  <c:v>80.689301999999998</c:v>
                </c:pt>
                <c:pt idx="2528">
                  <c:v>80.719649000000004</c:v>
                </c:pt>
                <c:pt idx="2529">
                  <c:v>80.749996999999993</c:v>
                </c:pt>
                <c:pt idx="2530">
                  <c:v>80.780343999999999</c:v>
                </c:pt>
                <c:pt idx="2531">
                  <c:v>80.810691000000006</c:v>
                </c:pt>
                <c:pt idx="2532">
                  <c:v>80.841037999999998</c:v>
                </c:pt>
                <c:pt idx="2533">
                  <c:v>80.871386000000001</c:v>
                </c:pt>
                <c:pt idx="2534">
                  <c:v>80.901732999999993</c:v>
                </c:pt>
                <c:pt idx="2535">
                  <c:v>80.932079999999999</c:v>
                </c:pt>
                <c:pt idx="2536">
                  <c:v>80.962428000000003</c:v>
                </c:pt>
                <c:pt idx="2537">
                  <c:v>80.992774999999995</c:v>
                </c:pt>
                <c:pt idx="2538">
                  <c:v>81.023122000000001</c:v>
                </c:pt>
                <c:pt idx="2539">
                  <c:v>81.053469000000007</c:v>
                </c:pt>
                <c:pt idx="2540">
                  <c:v>81.083816999999996</c:v>
                </c:pt>
                <c:pt idx="2541">
                  <c:v>81.114164000000002</c:v>
                </c:pt>
                <c:pt idx="2542">
                  <c:v>81.144510999999994</c:v>
                </c:pt>
                <c:pt idx="2543">
                  <c:v>81.174858999999998</c:v>
                </c:pt>
                <c:pt idx="2544">
                  <c:v>81.205206000000004</c:v>
                </c:pt>
                <c:pt idx="2545">
                  <c:v>81.235552999999996</c:v>
                </c:pt>
                <c:pt idx="2546">
                  <c:v>81.265900000000002</c:v>
                </c:pt>
                <c:pt idx="2547">
                  <c:v>81.296248000000006</c:v>
                </c:pt>
                <c:pt idx="2548">
                  <c:v>81.326594999999998</c:v>
                </c:pt>
                <c:pt idx="2549">
                  <c:v>81.356942000000004</c:v>
                </c:pt>
                <c:pt idx="2550">
                  <c:v>81.387288999999996</c:v>
                </c:pt>
                <c:pt idx="2551">
                  <c:v>81.417636999999999</c:v>
                </c:pt>
                <c:pt idx="2552">
                  <c:v>81.447984000000005</c:v>
                </c:pt>
                <c:pt idx="2553">
                  <c:v>81.478330999999997</c:v>
                </c:pt>
                <c:pt idx="2554">
                  <c:v>81.508679000000001</c:v>
                </c:pt>
                <c:pt idx="2555">
                  <c:v>81.539026000000007</c:v>
                </c:pt>
                <c:pt idx="2556">
                  <c:v>81.569372999999999</c:v>
                </c:pt>
                <c:pt idx="2557">
                  <c:v>81.599720000000005</c:v>
                </c:pt>
                <c:pt idx="2558">
                  <c:v>81.630067999999994</c:v>
                </c:pt>
                <c:pt idx="2559">
                  <c:v>81.660415</c:v>
                </c:pt>
                <c:pt idx="2560">
                  <c:v>81.690762000000007</c:v>
                </c:pt>
                <c:pt idx="2561">
                  <c:v>81.721108999999998</c:v>
                </c:pt>
                <c:pt idx="2562">
                  <c:v>81.751457000000002</c:v>
                </c:pt>
                <c:pt idx="2563">
                  <c:v>81.781803999999994</c:v>
                </c:pt>
                <c:pt idx="2564">
                  <c:v>81.812151</c:v>
                </c:pt>
                <c:pt idx="2565">
                  <c:v>81.842499000000004</c:v>
                </c:pt>
                <c:pt idx="2566">
                  <c:v>81.872845999999996</c:v>
                </c:pt>
                <c:pt idx="2567">
                  <c:v>81.903193000000002</c:v>
                </c:pt>
                <c:pt idx="2568">
                  <c:v>81.933539999999994</c:v>
                </c:pt>
                <c:pt idx="2569">
                  <c:v>81.963887999999997</c:v>
                </c:pt>
                <c:pt idx="2570">
                  <c:v>81.994235000000003</c:v>
                </c:pt>
                <c:pt idx="2571">
                  <c:v>82.024581999999995</c:v>
                </c:pt>
                <c:pt idx="2572">
                  <c:v>82.054929999999999</c:v>
                </c:pt>
                <c:pt idx="2573">
                  <c:v>82.085277000000005</c:v>
                </c:pt>
                <c:pt idx="2574">
                  <c:v>82.115623999999997</c:v>
                </c:pt>
                <c:pt idx="2575">
                  <c:v>82.145971000000003</c:v>
                </c:pt>
                <c:pt idx="2576">
                  <c:v>82.176319000000007</c:v>
                </c:pt>
                <c:pt idx="2577">
                  <c:v>82.206665999999998</c:v>
                </c:pt>
                <c:pt idx="2578">
                  <c:v>82.237013000000005</c:v>
                </c:pt>
                <c:pt idx="2579">
                  <c:v>82.267359999999996</c:v>
                </c:pt>
                <c:pt idx="2580">
                  <c:v>82.297708</c:v>
                </c:pt>
                <c:pt idx="2581">
                  <c:v>82.328055000000006</c:v>
                </c:pt>
                <c:pt idx="2582">
                  <c:v>82.358401999999998</c:v>
                </c:pt>
                <c:pt idx="2583">
                  <c:v>82.388750000000002</c:v>
                </c:pt>
                <c:pt idx="2584">
                  <c:v>82.419096999999994</c:v>
                </c:pt>
                <c:pt idx="2585">
                  <c:v>82.449444</c:v>
                </c:pt>
                <c:pt idx="2586">
                  <c:v>82.479791000000006</c:v>
                </c:pt>
                <c:pt idx="2587">
                  <c:v>82.510138999999995</c:v>
                </c:pt>
                <c:pt idx="2588">
                  <c:v>82.540486000000001</c:v>
                </c:pt>
                <c:pt idx="2589">
                  <c:v>82.570832999999993</c:v>
                </c:pt>
                <c:pt idx="2590">
                  <c:v>82.601180999999997</c:v>
                </c:pt>
                <c:pt idx="2591">
                  <c:v>82.631528000000003</c:v>
                </c:pt>
                <c:pt idx="2592">
                  <c:v>82.661874999999995</c:v>
                </c:pt>
                <c:pt idx="2593">
                  <c:v>82.692222000000001</c:v>
                </c:pt>
                <c:pt idx="2594">
                  <c:v>82.722570000000005</c:v>
                </c:pt>
                <c:pt idx="2595">
                  <c:v>82.752916999999997</c:v>
                </c:pt>
                <c:pt idx="2596">
                  <c:v>82.783264000000003</c:v>
                </c:pt>
                <c:pt idx="2597">
                  <c:v>82.813610999999995</c:v>
                </c:pt>
                <c:pt idx="2598">
                  <c:v>82.843958999999998</c:v>
                </c:pt>
                <c:pt idx="2599">
                  <c:v>82.874306000000004</c:v>
                </c:pt>
                <c:pt idx="2600">
                  <c:v>82.904652999999996</c:v>
                </c:pt>
                <c:pt idx="2601">
                  <c:v>82.935001</c:v>
                </c:pt>
                <c:pt idx="2602">
                  <c:v>82.965348000000006</c:v>
                </c:pt>
                <c:pt idx="2603">
                  <c:v>82.995694999999998</c:v>
                </c:pt>
                <c:pt idx="2604">
                  <c:v>83.026042000000004</c:v>
                </c:pt>
                <c:pt idx="2605">
                  <c:v>83.056389999999993</c:v>
                </c:pt>
                <c:pt idx="2606">
                  <c:v>83.086736999999999</c:v>
                </c:pt>
                <c:pt idx="2607">
                  <c:v>83.117084000000006</c:v>
                </c:pt>
                <c:pt idx="2608">
                  <c:v>83.147430999999997</c:v>
                </c:pt>
                <c:pt idx="2609">
                  <c:v>83.177779000000001</c:v>
                </c:pt>
                <c:pt idx="2610">
                  <c:v>83.208125999999993</c:v>
                </c:pt>
                <c:pt idx="2611">
                  <c:v>83.238472999999999</c:v>
                </c:pt>
                <c:pt idx="2612">
                  <c:v>83.268821000000003</c:v>
                </c:pt>
                <c:pt idx="2613">
                  <c:v>83.299167999999995</c:v>
                </c:pt>
                <c:pt idx="2614">
                  <c:v>83.329515000000001</c:v>
                </c:pt>
                <c:pt idx="2615">
                  <c:v>83.359862000000007</c:v>
                </c:pt>
                <c:pt idx="2616">
                  <c:v>83.390209999999996</c:v>
                </c:pt>
                <c:pt idx="2617">
                  <c:v>83.420557000000002</c:v>
                </c:pt>
                <c:pt idx="2618">
                  <c:v>83.450903999999994</c:v>
                </c:pt>
                <c:pt idx="2619">
                  <c:v>83.481251999999998</c:v>
                </c:pt>
                <c:pt idx="2620">
                  <c:v>83.511599000000004</c:v>
                </c:pt>
                <c:pt idx="2621">
                  <c:v>83.541945999999996</c:v>
                </c:pt>
                <c:pt idx="2622">
                  <c:v>83.572293000000002</c:v>
                </c:pt>
                <c:pt idx="2623">
                  <c:v>83.602641000000006</c:v>
                </c:pt>
                <c:pt idx="2624">
                  <c:v>83.632987999999997</c:v>
                </c:pt>
                <c:pt idx="2625">
                  <c:v>83.663335000000004</c:v>
                </c:pt>
                <c:pt idx="2626">
                  <c:v>83.693681999999995</c:v>
                </c:pt>
                <c:pt idx="2627">
                  <c:v>83.724029999999999</c:v>
                </c:pt>
                <c:pt idx="2628">
                  <c:v>83.754377000000005</c:v>
                </c:pt>
                <c:pt idx="2629">
                  <c:v>83.784723999999997</c:v>
                </c:pt>
                <c:pt idx="2630">
                  <c:v>83.815072000000001</c:v>
                </c:pt>
                <c:pt idx="2631">
                  <c:v>83.845419000000007</c:v>
                </c:pt>
                <c:pt idx="2632">
                  <c:v>83.875765999999999</c:v>
                </c:pt>
                <c:pt idx="2633">
                  <c:v>83.906113000000005</c:v>
                </c:pt>
                <c:pt idx="2634">
                  <c:v>83.936460999999994</c:v>
                </c:pt>
                <c:pt idx="2635">
                  <c:v>83.966808</c:v>
                </c:pt>
                <c:pt idx="2636">
                  <c:v>83.997155000000006</c:v>
                </c:pt>
                <c:pt idx="2637">
                  <c:v>84.027502999999996</c:v>
                </c:pt>
                <c:pt idx="2638">
                  <c:v>84.057850000000002</c:v>
                </c:pt>
                <c:pt idx="2639">
                  <c:v>84.088196999999994</c:v>
                </c:pt>
                <c:pt idx="2640">
                  <c:v>84.118544</c:v>
                </c:pt>
                <c:pt idx="2641">
                  <c:v>84.148892000000004</c:v>
                </c:pt>
                <c:pt idx="2642">
                  <c:v>84.179238999999995</c:v>
                </c:pt>
                <c:pt idx="2643">
                  <c:v>84.209586000000002</c:v>
                </c:pt>
                <c:pt idx="2644">
                  <c:v>84.239932999999994</c:v>
                </c:pt>
                <c:pt idx="2645">
                  <c:v>84.270280999999997</c:v>
                </c:pt>
                <c:pt idx="2646">
                  <c:v>84.300628000000003</c:v>
                </c:pt>
                <c:pt idx="2647">
                  <c:v>84.330974999999995</c:v>
                </c:pt>
                <c:pt idx="2648">
                  <c:v>84.361322999999999</c:v>
                </c:pt>
                <c:pt idx="2649">
                  <c:v>84.391670000000005</c:v>
                </c:pt>
                <c:pt idx="2650">
                  <c:v>84.422016999999997</c:v>
                </c:pt>
                <c:pt idx="2651">
                  <c:v>84.452364000000003</c:v>
                </c:pt>
                <c:pt idx="2652">
                  <c:v>84.482712000000006</c:v>
                </c:pt>
                <c:pt idx="2653">
                  <c:v>84.513058999999998</c:v>
                </c:pt>
                <c:pt idx="2654">
                  <c:v>84.543406000000004</c:v>
                </c:pt>
                <c:pt idx="2655">
                  <c:v>84.573752999999996</c:v>
                </c:pt>
                <c:pt idx="2656">
                  <c:v>84.604101</c:v>
                </c:pt>
                <c:pt idx="2657">
                  <c:v>84.634448000000006</c:v>
                </c:pt>
                <c:pt idx="2658">
                  <c:v>84.664794999999998</c:v>
                </c:pt>
                <c:pt idx="2659">
                  <c:v>84.695143000000002</c:v>
                </c:pt>
                <c:pt idx="2660">
                  <c:v>84.725489999999994</c:v>
                </c:pt>
                <c:pt idx="2661">
                  <c:v>84.755837</c:v>
                </c:pt>
                <c:pt idx="2662">
                  <c:v>84.786184000000006</c:v>
                </c:pt>
                <c:pt idx="2663">
                  <c:v>84.816531999999995</c:v>
                </c:pt>
                <c:pt idx="2664">
                  <c:v>84.846879000000001</c:v>
                </c:pt>
                <c:pt idx="2665">
                  <c:v>84.877225999999993</c:v>
                </c:pt>
                <c:pt idx="2666">
                  <c:v>84.907573999999997</c:v>
                </c:pt>
                <c:pt idx="2667">
                  <c:v>84.937921000000003</c:v>
                </c:pt>
                <c:pt idx="2668">
                  <c:v>84.968267999999995</c:v>
                </c:pt>
                <c:pt idx="2669">
                  <c:v>84.998615000000001</c:v>
                </c:pt>
                <c:pt idx="2670">
                  <c:v>85.028963000000005</c:v>
                </c:pt>
                <c:pt idx="2671">
                  <c:v>85.059309999999996</c:v>
                </c:pt>
                <c:pt idx="2672">
                  <c:v>85.089657000000003</c:v>
                </c:pt>
                <c:pt idx="2673">
                  <c:v>85.120003999999994</c:v>
                </c:pt>
                <c:pt idx="2674">
                  <c:v>85.150351999999998</c:v>
                </c:pt>
                <c:pt idx="2675">
                  <c:v>85.180699000000004</c:v>
                </c:pt>
                <c:pt idx="2676">
                  <c:v>85.211045999999996</c:v>
                </c:pt>
                <c:pt idx="2677">
                  <c:v>85.241394</c:v>
                </c:pt>
                <c:pt idx="2678">
                  <c:v>85.271741000000006</c:v>
                </c:pt>
                <c:pt idx="2679">
                  <c:v>85.302087999999998</c:v>
                </c:pt>
                <c:pt idx="2680">
                  <c:v>85.332435000000004</c:v>
                </c:pt>
                <c:pt idx="2681">
                  <c:v>85.362782999999993</c:v>
                </c:pt>
                <c:pt idx="2682">
                  <c:v>85.393129999999999</c:v>
                </c:pt>
                <c:pt idx="2683">
                  <c:v>85.423477000000005</c:v>
                </c:pt>
                <c:pt idx="2684">
                  <c:v>85.453824999999995</c:v>
                </c:pt>
                <c:pt idx="2685">
                  <c:v>85.484172000000001</c:v>
                </c:pt>
                <c:pt idx="2686">
                  <c:v>85.514519000000007</c:v>
                </c:pt>
                <c:pt idx="2687">
                  <c:v>85.544865999999999</c:v>
                </c:pt>
                <c:pt idx="2688">
                  <c:v>85.575214000000003</c:v>
                </c:pt>
                <c:pt idx="2689">
                  <c:v>85.605560999999994</c:v>
                </c:pt>
                <c:pt idx="2690">
                  <c:v>85.635908000000001</c:v>
                </c:pt>
                <c:pt idx="2691">
                  <c:v>85.666255000000007</c:v>
                </c:pt>
                <c:pt idx="2692">
                  <c:v>85.696602999999996</c:v>
                </c:pt>
                <c:pt idx="2693">
                  <c:v>85.726950000000002</c:v>
                </c:pt>
                <c:pt idx="2694">
                  <c:v>85.757296999999994</c:v>
                </c:pt>
                <c:pt idx="2695">
                  <c:v>85.787644999999998</c:v>
                </c:pt>
                <c:pt idx="2696">
                  <c:v>85.817992000000004</c:v>
                </c:pt>
                <c:pt idx="2697">
                  <c:v>85.848338999999996</c:v>
                </c:pt>
                <c:pt idx="2698">
                  <c:v>85.878686000000002</c:v>
                </c:pt>
                <c:pt idx="2699">
                  <c:v>85.909034000000005</c:v>
                </c:pt>
                <c:pt idx="2700">
                  <c:v>85.939380999999997</c:v>
                </c:pt>
                <c:pt idx="2701">
                  <c:v>85.969728000000003</c:v>
                </c:pt>
                <c:pt idx="2702">
                  <c:v>86.000074999999995</c:v>
                </c:pt>
                <c:pt idx="2703">
                  <c:v>86.030422999999999</c:v>
                </c:pt>
                <c:pt idx="2704">
                  <c:v>86.060770000000005</c:v>
                </c:pt>
                <c:pt idx="2705">
                  <c:v>86.091116999999997</c:v>
                </c:pt>
                <c:pt idx="2706">
                  <c:v>86.121465000000001</c:v>
                </c:pt>
                <c:pt idx="2707">
                  <c:v>86.151812000000007</c:v>
                </c:pt>
                <c:pt idx="2708">
                  <c:v>86.182158999999999</c:v>
                </c:pt>
                <c:pt idx="2709">
                  <c:v>86.212506000000005</c:v>
                </c:pt>
                <c:pt idx="2710">
                  <c:v>86.242853999999994</c:v>
                </c:pt>
                <c:pt idx="2711">
                  <c:v>86.273201</c:v>
                </c:pt>
                <c:pt idx="2712">
                  <c:v>86.303548000000006</c:v>
                </c:pt>
                <c:pt idx="2713">
                  <c:v>86.333895999999996</c:v>
                </c:pt>
                <c:pt idx="2714">
                  <c:v>86.364243000000002</c:v>
                </c:pt>
                <c:pt idx="2715">
                  <c:v>86.394589999999994</c:v>
                </c:pt>
                <c:pt idx="2716">
                  <c:v>86.424937</c:v>
                </c:pt>
                <c:pt idx="2717">
                  <c:v>86.455285000000003</c:v>
                </c:pt>
                <c:pt idx="2718">
                  <c:v>86.485631999999995</c:v>
                </c:pt>
                <c:pt idx="2719">
                  <c:v>86.515979000000002</c:v>
                </c:pt>
                <c:pt idx="2720">
                  <c:v>86.546325999999993</c:v>
                </c:pt>
                <c:pt idx="2721">
                  <c:v>86.576673999999997</c:v>
                </c:pt>
                <c:pt idx="2722">
                  <c:v>86.607021000000003</c:v>
                </c:pt>
                <c:pt idx="2723">
                  <c:v>86.637367999999995</c:v>
                </c:pt>
                <c:pt idx="2724">
                  <c:v>86.667715999999999</c:v>
                </c:pt>
                <c:pt idx="2725">
                  <c:v>86.698063000000005</c:v>
                </c:pt>
                <c:pt idx="2726">
                  <c:v>86.728409999999997</c:v>
                </c:pt>
                <c:pt idx="2727">
                  <c:v>86.758757000000003</c:v>
                </c:pt>
                <c:pt idx="2728">
                  <c:v>86.789105000000006</c:v>
                </c:pt>
                <c:pt idx="2729">
                  <c:v>86.819451999999998</c:v>
                </c:pt>
                <c:pt idx="2730">
                  <c:v>86.849799000000004</c:v>
                </c:pt>
                <c:pt idx="2731">
                  <c:v>86.880146999999994</c:v>
                </c:pt>
                <c:pt idx="2732">
                  <c:v>86.910494</c:v>
                </c:pt>
                <c:pt idx="2733">
                  <c:v>86.940841000000006</c:v>
                </c:pt>
                <c:pt idx="2734">
                  <c:v>86.971187999999998</c:v>
                </c:pt>
                <c:pt idx="2735">
                  <c:v>87.001536000000002</c:v>
                </c:pt>
                <c:pt idx="2736">
                  <c:v>87.031882999999993</c:v>
                </c:pt>
                <c:pt idx="2737">
                  <c:v>87.06223</c:v>
                </c:pt>
                <c:pt idx="2738">
                  <c:v>87.092577000000006</c:v>
                </c:pt>
                <c:pt idx="2739">
                  <c:v>87.122924999999995</c:v>
                </c:pt>
                <c:pt idx="2740">
                  <c:v>87.153272000000001</c:v>
                </c:pt>
                <c:pt idx="2741">
                  <c:v>87.183618999999993</c:v>
                </c:pt>
                <c:pt idx="2742">
                  <c:v>87.213966999999997</c:v>
                </c:pt>
                <c:pt idx="2743">
                  <c:v>87.244314000000003</c:v>
                </c:pt>
                <c:pt idx="2744">
                  <c:v>87.274660999999995</c:v>
                </c:pt>
                <c:pt idx="2745">
                  <c:v>87.305008000000001</c:v>
                </c:pt>
                <c:pt idx="2746">
                  <c:v>87.335356000000004</c:v>
                </c:pt>
                <c:pt idx="2747">
                  <c:v>87.365702999999996</c:v>
                </c:pt>
                <c:pt idx="2748">
                  <c:v>87.396050000000002</c:v>
                </c:pt>
                <c:pt idx="2749">
                  <c:v>87.426398000000006</c:v>
                </c:pt>
                <c:pt idx="2750">
                  <c:v>87.456744999999998</c:v>
                </c:pt>
                <c:pt idx="2751">
                  <c:v>87.487092000000004</c:v>
                </c:pt>
                <c:pt idx="2752">
                  <c:v>87.517438999999996</c:v>
                </c:pt>
                <c:pt idx="2753">
                  <c:v>87.547787</c:v>
                </c:pt>
                <c:pt idx="2754">
                  <c:v>87.578134000000006</c:v>
                </c:pt>
                <c:pt idx="2755">
                  <c:v>87.608480999999998</c:v>
                </c:pt>
                <c:pt idx="2756">
                  <c:v>87.638828000000004</c:v>
                </c:pt>
                <c:pt idx="2757">
                  <c:v>87.669175999999993</c:v>
                </c:pt>
                <c:pt idx="2758">
                  <c:v>87.699522999999999</c:v>
                </c:pt>
                <c:pt idx="2759">
                  <c:v>87.729870000000005</c:v>
                </c:pt>
                <c:pt idx="2760">
                  <c:v>87.760217999999995</c:v>
                </c:pt>
                <c:pt idx="2761">
                  <c:v>87.790565000000001</c:v>
                </c:pt>
                <c:pt idx="2762">
                  <c:v>87.820912000000007</c:v>
                </c:pt>
                <c:pt idx="2763">
                  <c:v>87.851258999999999</c:v>
                </c:pt>
                <c:pt idx="2764">
                  <c:v>87.881607000000002</c:v>
                </c:pt>
                <c:pt idx="2765">
                  <c:v>87.911953999999994</c:v>
                </c:pt>
                <c:pt idx="2766">
                  <c:v>87.942301</c:v>
                </c:pt>
                <c:pt idx="2767">
                  <c:v>87.972648000000007</c:v>
                </c:pt>
                <c:pt idx="2768">
                  <c:v>88.002995999999996</c:v>
                </c:pt>
                <c:pt idx="2769">
                  <c:v>88.033343000000002</c:v>
                </c:pt>
                <c:pt idx="2770">
                  <c:v>88.063689999999994</c:v>
                </c:pt>
                <c:pt idx="2771">
                  <c:v>88.094037999999998</c:v>
                </c:pt>
                <c:pt idx="2772">
                  <c:v>88.124385000000004</c:v>
                </c:pt>
                <c:pt idx="2773">
                  <c:v>88.154731999999996</c:v>
                </c:pt>
                <c:pt idx="2774">
                  <c:v>88.185079000000002</c:v>
                </c:pt>
                <c:pt idx="2775">
                  <c:v>88.215427000000005</c:v>
                </c:pt>
                <c:pt idx="2776">
                  <c:v>88.245773999999997</c:v>
                </c:pt>
                <c:pt idx="2777">
                  <c:v>88.276121000000003</c:v>
                </c:pt>
                <c:pt idx="2778">
                  <c:v>88.306469000000007</c:v>
                </c:pt>
                <c:pt idx="2779">
                  <c:v>88.336815999999999</c:v>
                </c:pt>
                <c:pt idx="2780">
                  <c:v>88.367163000000005</c:v>
                </c:pt>
                <c:pt idx="2781">
                  <c:v>88.397509999999997</c:v>
                </c:pt>
                <c:pt idx="2782">
                  <c:v>88.427858000000001</c:v>
                </c:pt>
                <c:pt idx="2783">
                  <c:v>88.458205000000007</c:v>
                </c:pt>
                <c:pt idx="2784">
                  <c:v>88.488551999999999</c:v>
                </c:pt>
                <c:pt idx="2785">
                  <c:v>88.518899000000005</c:v>
                </c:pt>
                <c:pt idx="2786">
                  <c:v>88.549246999999994</c:v>
                </c:pt>
                <c:pt idx="2787">
                  <c:v>88.579594</c:v>
                </c:pt>
                <c:pt idx="2788">
                  <c:v>88.609941000000006</c:v>
                </c:pt>
                <c:pt idx="2789">
                  <c:v>88.640288999999996</c:v>
                </c:pt>
                <c:pt idx="2790">
                  <c:v>88.670636000000002</c:v>
                </c:pt>
                <c:pt idx="2791">
                  <c:v>88.700982999999994</c:v>
                </c:pt>
                <c:pt idx="2792">
                  <c:v>88.73133</c:v>
                </c:pt>
                <c:pt idx="2793">
                  <c:v>88.761678000000003</c:v>
                </c:pt>
                <c:pt idx="2794">
                  <c:v>88.792024999999995</c:v>
                </c:pt>
                <c:pt idx="2795">
                  <c:v>88.822372000000001</c:v>
                </c:pt>
                <c:pt idx="2796">
                  <c:v>88.852720000000005</c:v>
                </c:pt>
                <c:pt idx="2797">
                  <c:v>88.883066999999997</c:v>
                </c:pt>
                <c:pt idx="2798">
                  <c:v>88.913414000000003</c:v>
                </c:pt>
                <c:pt idx="2799">
                  <c:v>88.943760999999995</c:v>
                </c:pt>
                <c:pt idx="2800">
                  <c:v>88.974108999999999</c:v>
                </c:pt>
                <c:pt idx="2801">
                  <c:v>89.004456000000005</c:v>
                </c:pt>
                <c:pt idx="2802">
                  <c:v>89.034802999999997</c:v>
                </c:pt>
                <c:pt idx="2803">
                  <c:v>89.065150000000003</c:v>
                </c:pt>
                <c:pt idx="2804">
                  <c:v>89.095498000000006</c:v>
                </c:pt>
                <c:pt idx="2805">
                  <c:v>89.125844999999998</c:v>
                </c:pt>
                <c:pt idx="2806">
                  <c:v>89.156192000000004</c:v>
                </c:pt>
                <c:pt idx="2807">
                  <c:v>89.186539999999994</c:v>
                </c:pt>
                <c:pt idx="2808">
                  <c:v>89.216887</c:v>
                </c:pt>
                <c:pt idx="2809">
                  <c:v>89.247234000000006</c:v>
                </c:pt>
                <c:pt idx="2810">
                  <c:v>89.277580999999998</c:v>
                </c:pt>
                <c:pt idx="2811">
                  <c:v>89.307929000000001</c:v>
                </c:pt>
                <c:pt idx="2812">
                  <c:v>89.338275999999993</c:v>
                </c:pt>
                <c:pt idx="2813">
                  <c:v>89.368622999999999</c:v>
                </c:pt>
                <c:pt idx="2814">
                  <c:v>89.398970000000006</c:v>
                </c:pt>
                <c:pt idx="2815">
                  <c:v>89.429317999999995</c:v>
                </c:pt>
                <c:pt idx="2816">
                  <c:v>89.459665000000001</c:v>
                </c:pt>
                <c:pt idx="2817">
                  <c:v>89.490011999999993</c:v>
                </c:pt>
                <c:pt idx="2818">
                  <c:v>89.520359999999997</c:v>
                </c:pt>
                <c:pt idx="2819">
                  <c:v>89.550707000000003</c:v>
                </c:pt>
                <c:pt idx="2820">
                  <c:v>89.581053999999995</c:v>
                </c:pt>
                <c:pt idx="2821">
                  <c:v>89.611401000000001</c:v>
                </c:pt>
                <c:pt idx="2822">
                  <c:v>89.641749000000004</c:v>
                </c:pt>
                <c:pt idx="2823">
                  <c:v>89.672095999999996</c:v>
                </c:pt>
                <c:pt idx="2824">
                  <c:v>89.702443000000002</c:v>
                </c:pt>
                <c:pt idx="2825">
                  <c:v>89.732791000000006</c:v>
                </c:pt>
                <c:pt idx="2826">
                  <c:v>89.763137999999998</c:v>
                </c:pt>
                <c:pt idx="2827">
                  <c:v>89.793485000000004</c:v>
                </c:pt>
                <c:pt idx="2828">
                  <c:v>89.823831999999996</c:v>
                </c:pt>
                <c:pt idx="2829">
                  <c:v>89.854179999999999</c:v>
                </c:pt>
                <c:pt idx="2830">
                  <c:v>89.884527000000006</c:v>
                </c:pt>
                <c:pt idx="2831">
                  <c:v>89.914873999999998</c:v>
                </c:pt>
                <c:pt idx="2832">
                  <c:v>89.945221000000004</c:v>
                </c:pt>
                <c:pt idx="2833">
                  <c:v>89.975568999999993</c:v>
                </c:pt>
                <c:pt idx="2834">
                  <c:v>90.005915999999999</c:v>
                </c:pt>
              </c:numCache>
            </c:numRef>
          </c:xVal>
          <c:yVal>
            <c:numRef>
              <c:f>Foglio1!$AK:$AK</c:f>
              <c:numCache>
                <c:formatCode>General</c:formatCode>
                <c:ptCount val="1048576"/>
                <c:pt idx="0">
                  <c:v>278</c:v>
                </c:pt>
                <c:pt idx="1">
                  <c:v>268</c:v>
                </c:pt>
                <c:pt idx="2">
                  <c:v>245</c:v>
                </c:pt>
                <c:pt idx="3">
                  <c:v>213</c:v>
                </c:pt>
                <c:pt idx="4">
                  <c:v>214</c:v>
                </c:pt>
                <c:pt idx="5">
                  <c:v>197</c:v>
                </c:pt>
                <c:pt idx="6">
                  <c:v>216</c:v>
                </c:pt>
                <c:pt idx="7">
                  <c:v>201</c:v>
                </c:pt>
                <c:pt idx="8">
                  <c:v>201</c:v>
                </c:pt>
                <c:pt idx="9">
                  <c:v>189</c:v>
                </c:pt>
                <c:pt idx="10">
                  <c:v>182</c:v>
                </c:pt>
                <c:pt idx="11">
                  <c:v>157</c:v>
                </c:pt>
                <c:pt idx="12">
                  <c:v>178</c:v>
                </c:pt>
                <c:pt idx="13">
                  <c:v>148</c:v>
                </c:pt>
                <c:pt idx="14">
                  <c:v>158</c:v>
                </c:pt>
                <c:pt idx="15">
                  <c:v>154</c:v>
                </c:pt>
                <c:pt idx="16">
                  <c:v>166</c:v>
                </c:pt>
                <c:pt idx="17">
                  <c:v>132</c:v>
                </c:pt>
                <c:pt idx="18">
                  <c:v>151</c:v>
                </c:pt>
                <c:pt idx="19">
                  <c:v>139</c:v>
                </c:pt>
                <c:pt idx="20">
                  <c:v>123</c:v>
                </c:pt>
                <c:pt idx="21">
                  <c:v>110</c:v>
                </c:pt>
                <c:pt idx="22">
                  <c:v>142</c:v>
                </c:pt>
                <c:pt idx="23">
                  <c:v>107</c:v>
                </c:pt>
                <c:pt idx="24">
                  <c:v>92</c:v>
                </c:pt>
                <c:pt idx="25">
                  <c:v>94</c:v>
                </c:pt>
                <c:pt idx="26">
                  <c:v>135</c:v>
                </c:pt>
                <c:pt idx="27">
                  <c:v>97</c:v>
                </c:pt>
                <c:pt idx="28">
                  <c:v>104</c:v>
                </c:pt>
                <c:pt idx="29">
                  <c:v>111</c:v>
                </c:pt>
                <c:pt idx="30">
                  <c:v>134</c:v>
                </c:pt>
                <c:pt idx="31">
                  <c:v>131</c:v>
                </c:pt>
                <c:pt idx="32">
                  <c:v>119</c:v>
                </c:pt>
                <c:pt idx="33">
                  <c:v>100</c:v>
                </c:pt>
                <c:pt idx="34">
                  <c:v>91</c:v>
                </c:pt>
                <c:pt idx="35">
                  <c:v>115</c:v>
                </c:pt>
                <c:pt idx="36">
                  <c:v>101</c:v>
                </c:pt>
                <c:pt idx="37">
                  <c:v>109</c:v>
                </c:pt>
                <c:pt idx="38">
                  <c:v>92</c:v>
                </c:pt>
                <c:pt idx="39">
                  <c:v>104</c:v>
                </c:pt>
                <c:pt idx="40">
                  <c:v>93</c:v>
                </c:pt>
                <c:pt idx="41">
                  <c:v>101</c:v>
                </c:pt>
                <c:pt idx="42">
                  <c:v>91</c:v>
                </c:pt>
                <c:pt idx="43">
                  <c:v>81</c:v>
                </c:pt>
                <c:pt idx="44">
                  <c:v>98</c:v>
                </c:pt>
                <c:pt idx="45">
                  <c:v>87</c:v>
                </c:pt>
                <c:pt idx="46">
                  <c:v>90</c:v>
                </c:pt>
                <c:pt idx="47">
                  <c:v>91</c:v>
                </c:pt>
                <c:pt idx="48">
                  <c:v>92</c:v>
                </c:pt>
                <c:pt idx="49">
                  <c:v>97</c:v>
                </c:pt>
                <c:pt idx="50">
                  <c:v>89</c:v>
                </c:pt>
                <c:pt idx="51">
                  <c:v>89</c:v>
                </c:pt>
                <c:pt idx="52">
                  <c:v>74</c:v>
                </c:pt>
                <c:pt idx="53">
                  <c:v>80</c:v>
                </c:pt>
                <c:pt idx="54">
                  <c:v>86</c:v>
                </c:pt>
                <c:pt idx="55">
                  <c:v>71</c:v>
                </c:pt>
                <c:pt idx="56">
                  <c:v>81</c:v>
                </c:pt>
                <c:pt idx="57">
                  <c:v>62</c:v>
                </c:pt>
                <c:pt idx="58">
                  <c:v>76</c:v>
                </c:pt>
                <c:pt idx="59">
                  <c:v>72</c:v>
                </c:pt>
                <c:pt idx="60">
                  <c:v>84</c:v>
                </c:pt>
                <c:pt idx="61">
                  <c:v>86</c:v>
                </c:pt>
                <c:pt idx="62">
                  <c:v>75</c:v>
                </c:pt>
                <c:pt idx="63">
                  <c:v>63</c:v>
                </c:pt>
                <c:pt idx="64">
                  <c:v>76</c:v>
                </c:pt>
                <c:pt idx="65">
                  <c:v>85</c:v>
                </c:pt>
                <c:pt idx="66">
                  <c:v>95</c:v>
                </c:pt>
                <c:pt idx="67">
                  <c:v>66</c:v>
                </c:pt>
                <c:pt idx="68">
                  <c:v>75</c:v>
                </c:pt>
                <c:pt idx="69">
                  <c:v>72</c:v>
                </c:pt>
                <c:pt idx="70">
                  <c:v>76</c:v>
                </c:pt>
                <c:pt idx="71">
                  <c:v>63</c:v>
                </c:pt>
                <c:pt idx="72">
                  <c:v>72</c:v>
                </c:pt>
                <c:pt idx="73">
                  <c:v>66</c:v>
                </c:pt>
                <c:pt idx="74">
                  <c:v>71</c:v>
                </c:pt>
                <c:pt idx="75">
                  <c:v>52</c:v>
                </c:pt>
                <c:pt idx="76">
                  <c:v>76</c:v>
                </c:pt>
                <c:pt idx="77">
                  <c:v>73</c:v>
                </c:pt>
                <c:pt idx="78">
                  <c:v>72</c:v>
                </c:pt>
                <c:pt idx="79">
                  <c:v>74</c:v>
                </c:pt>
                <c:pt idx="80">
                  <c:v>69</c:v>
                </c:pt>
                <c:pt idx="81">
                  <c:v>71</c:v>
                </c:pt>
                <c:pt idx="82">
                  <c:v>61</c:v>
                </c:pt>
                <c:pt idx="83">
                  <c:v>69</c:v>
                </c:pt>
                <c:pt idx="84">
                  <c:v>49</c:v>
                </c:pt>
                <c:pt idx="85">
                  <c:v>64</c:v>
                </c:pt>
                <c:pt idx="86">
                  <c:v>74</c:v>
                </c:pt>
                <c:pt idx="87">
                  <c:v>66</c:v>
                </c:pt>
                <c:pt idx="88">
                  <c:v>70</c:v>
                </c:pt>
                <c:pt idx="89">
                  <c:v>56</c:v>
                </c:pt>
                <c:pt idx="90">
                  <c:v>68</c:v>
                </c:pt>
                <c:pt idx="91">
                  <c:v>60</c:v>
                </c:pt>
                <c:pt idx="92">
                  <c:v>52</c:v>
                </c:pt>
                <c:pt idx="93">
                  <c:v>69</c:v>
                </c:pt>
                <c:pt idx="94">
                  <c:v>53</c:v>
                </c:pt>
                <c:pt idx="95">
                  <c:v>57</c:v>
                </c:pt>
                <c:pt idx="96">
                  <c:v>57</c:v>
                </c:pt>
                <c:pt idx="97">
                  <c:v>72</c:v>
                </c:pt>
                <c:pt idx="98">
                  <c:v>59</c:v>
                </c:pt>
                <c:pt idx="99">
                  <c:v>50</c:v>
                </c:pt>
                <c:pt idx="100">
                  <c:v>70</c:v>
                </c:pt>
                <c:pt idx="101">
                  <c:v>57</c:v>
                </c:pt>
                <c:pt idx="102">
                  <c:v>67</c:v>
                </c:pt>
                <c:pt idx="103">
                  <c:v>62</c:v>
                </c:pt>
                <c:pt idx="104">
                  <c:v>50</c:v>
                </c:pt>
                <c:pt idx="105">
                  <c:v>46</c:v>
                </c:pt>
                <c:pt idx="106">
                  <c:v>57</c:v>
                </c:pt>
                <c:pt idx="107">
                  <c:v>65</c:v>
                </c:pt>
                <c:pt idx="108">
                  <c:v>66</c:v>
                </c:pt>
                <c:pt idx="109">
                  <c:v>51</c:v>
                </c:pt>
                <c:pt idx="110">
                  <c:v>62</c:v>
                </c:pt>
                <c:pt idx="111">
                  <c:v>31</c:v>
                </c:pt>
                <c:pt idx="112">
                  <c:v>62</c:v>
                </c:pt>
                <c:pt idx="113">
                  <c:v>46</c:v>
                </c:pt>
                <c:pt idx="114">
                  <c:v>45</c:v>
                </c:pt>
                <c:pt idx="115">
                  <c:v>73</c:v>
                </c:pt>
                <c:pt idx="116">
                  <c:v>49</c:v>
                </c:pt>
                <c:pt idx="117">
                  <c:v>52</c:v>
                </c:pt>
                <c:pt idx="118">
                  <c:v>55</c:v>
                </c:pt>
                <c:pt idx="119">
                  <c:v>54</c:v>
                </c:pt>
                <c:pt idx="120">
                  <c:v>48</c:v>
                </c:pt>
                <c:pt idx="121">
                  <c:v>69</c:v>
                </c:pt>
                <c:pt idx="122">
                  <c:v>36</c:v>
                </c:pt>
                <c:pt idx="123">
                  <c:v>66</c:v>
                </c:pt>
                <c:pt idx="124">
                  <c:v>47</c:v>
                </c:pt>
                <c:pt idx="125">
                  <c:v>48</c:v>
                </c:pt>
                <c:pt idx="126">
                  <c:v>46</c:v>
                </c:pt>
                <c:pt idx="127">
                  <c:v>62</c:v>
                </c:pt>
                <c:pt idx="128">
                  <c:v>37</c:v>
                </c:pt>
                <c:pt idx="129">
                  <c:v>55</c:v>
                </c:pt>
                <c:pt idx="130">
                  <c:v>43</c:v>
                </c:pt>
                <c:pt idx="131">
                  <c:v>43</c:v>
                </c:pt>
                <c:pt idx="132">
                  <c:v>68</c:v>
                </c:pt>
                <c:pt idx="133">
                  <c:v>62</c:v>
                </c:pt>
                <c:pt idx="134">
                  <c:v>43</c:v>
                </c:pt>
                <c:pt idx="135">
                  <c:v>60</c:v>
                </c:pt>
                <c:pt idx="136">
                  <c:v>47</c:v>
                </c:pt>
                <c:pt idx="137">
                  <c:v>51</c:v>
                </c:pt>
                <c:pt idx="138">
                  <c:v>64</c:v>
                </c:pt>
                <c:pt idx="139">
                  <c:v>50</c:v>
                </c:pt>
                <c:pt idx="140">
                  <c:v>45</c:v>
                </c:pt>
                <c:pt idx="141">
                  <c:v>57</c:v>
                </c:pt>
                <c:pt idx="142">
                  <c:v>37</c:v>
                </c:pt>
                <c:pt idx="143">
                  <c:v>38</c:v>
                </c:pt>
                <c:pt idx="144">
                  <c:v>45</c:v>
                </c:pt>
                <c:pt idx="145">
                  <c:v>45</c:v>
                </c:pt>
                <c:pt idx="146">
                  <c:v>47</c:v>
                </c:pt>
                <c:pt idx="147">
                  <c:v>41</c:v>
                </c:pt>
                <c:pt idx="148">
                  <c:v>37</c:v>
                </c:pt>
                <c:pt idx="149">
                  <c:v>40</c:v>
                </c:pt>
                <c:pt idx="150">
                  <c:v>62</c:v>
                </c:pt>
                <c:pt idx="151">
                  <c:v>43</c:v>
                </c:pt>
                <c:pt idx="152">
                  <c:v>48</c:v>
                </c:pt>
                <c:pt idx="153">
                  <c:v>37</c:v>
                </c:pt>
                <c:pt idx="154">
                  <c:v>38</c:v>
                </c:pt>
                <c:pt idx="155">
                  <c:v>61</c:v>
                </c:pt>
                <c:pt idx="156">
                  <c:v>35</c:v>
                </c:pt>
                <c:pt idx="157">
                  <c:v>54</c:v>
                </c:pt>
                <c:pt idx="158">
                  <c:v>63</c:v>
                </c:pt>
                <c:pt idx="159">
                  <c:v>51</c:v>
                </c:pt>
                <c:pt idx="160">
                  <c:v>51</c:v>
                </c:pt>
                <c:pt idx="161">
                  <c:v>40</c:v>
                </c:pt>
                <c:pt idx="162">
                  <c:v>35</c:v>
                </c:pt>
                <c:pt idx="163">
                  <c:v>35</c:v>
                </c:pt>
                <c:pt idx="164">
                  <c:v>50</c:v>
                </c:pt>
                <c:pt idx="165">
                  <c:v>39</c:v>
                </c:pt>
                <c:pt idx="166">
                  <c:v>68</c:v>
                </c:pt>
                <c:pt idx="167">
                  <c:v>46</c:v>
                </c:pt>
                <c:pt idx="168">
                  <c:v>39</c:v>
                </c:pt>
                <c:pt idx="169">
                  <c:v>38</c:v>
                </c:pt>
                <c:pt idx="170">
                  <c:v>53</c:v>
                </c:pt>
                <c:pt idx="171">
                  <c:v>33</c:v>
                </c:pt>
                <c:pt idx="172">
                  <c:v>63</c:v>
                </c:pt>
                <c:pt idx="173">
                  <c:v>57</c:v>
                </c:pt>
                <c:pt idx="174">
                  <c:v>46</c:v>
                </c:pt>
                <c:pt idx="175">
                  <c:v>39</c:v>
                </c:pt>
                <c:pt idx="176">
                  <c:v>36</c:v>
                </c:pt>
                <c:pt idx="177">
                  <c:v>47</c:v>
                </c:pt>
                <c:pt idx="178">
                  <c:v>58</c:v>
                </c:pt>
                <c:pt idx="179">
                  <c:v>61</c:v>
                </c:pt>
                <c:pt idx="180">
                  <c:v>46</c:v>
                </c:pt>
                <c:pt idx="181">
                  <c:v>45</c:v>
                </c:pt>
                <c:pt idx="182">
                  <c:v>49</c:v>
                </c:pt>
                <c:pt idx="183">
                  <c:v>38</c:v>
                </c:pt>
                <c:pt idx="184">
                  <c:v>42</c:v>
                </c:pt>
                <c:pt idx="185">
                  <c:v>53</c:v>
                </c:pt>
                <c:pt idx="186">
                  <c:v>50</c:v>
                </c:pt>
                <c:pt idx="187">
                  <c:v>51</c:v>
                </c:pt>
                <c:pt idx="188">
                  <c:v>62</c:v>
                </c:pt>
                <c:pt idx="189">
                  <c:v>47</c:v>
                </c:pt>
                <c:pt idx="190">
                  <c:v>44</c:v>
                </c:pt>
                <c:pt idx="191">
                  <c:v>54</c:v>
                </c:pt>
                <c:pt idx="192">
                  <c:v>44</c:v>
                </c:pt>
                <c:pt idx="193">
                  <c:v>49</c:v>
                </c:pt>
                <c:pt idx="194">
                  <c:v>47</c:v>
                </c:pt>
                <c:pt idx="195">
                  <c:v>45</c:v>
                </c:pt>
                <c:pt idx="196">
                  <c:v>40</c:v>
                </c:pt>
                <c:pt idx="197">
                  <c:v>43</c:v>
                </c:pt>
                <c:pt idx="198">
                  <c:v>44</c:v>
                </c:pt>
                <c:pt idx="199">
                  <c:v>33</c:v>
                </c:pt>
                <c:pt idx="200">
                  <c:v>45</c:v>
                </c:pt>
                <c:pt idx="201">
                  <c:v>50</c:v>
                </c:pt>
                <c:pt idx="202">
                  <c:v>40</c:v>
                </c:pt>
                <c:pt idx="203">
                  <c:v>37</c:v>
                </c:pt>
                <c:pt idx="204">
                  <c:v>41</c:v>
                </c:pt>
                <c:pt idx="205">
                  <c:v>45</c:v>
                </c:pt>
                <c:pt idx="206">
                  <c:v>45</c:v>
                </c:pt>
                <c:pt idx="207">
                  <c:v>36</c:v>
                </c:pt>
                <c:pt idx="208">
                  <c:v>35</c:v>
                </c:pt>
                <c:pt idx="209">
                  <c:v>42</c:v>
                </c:pt>
                <c:pt idx="210">
                  <c:v>44</c:v>
                </c:pt>
                <c:pt idx="211">
                  <c:v>38</c:v>
                </c:pt>
                <c:pt idx="212">
                  <c:v>34</c:v>
                </c:pt>
                <c:pt idx="213">
                  <c:v>43</c:v>
                </c:pt>
                <c:pt idx="214">
                  <c:v>40</c:v>
                </c:pt>
                <c:pt idx="215">
                  <c:v>32</c:v>
                </c:pt>
                <c:pt idx="216">
                  <c:v>46</c:v>
                </c:pt>
                <c:pt idx="217">
                  <c:v>46</c:v>
                </c:pt>
                <c:pt idx="218">
                  <c:v>41</c:v>
                </c:pt>
                <c:pt idx="219">
                  <c:v>56</c:v>
                </c:pt>
                <c:pt idx="220">
                  <c:v>46</c:v>
                </c:pt>
                <c:pt idx="221">
                  <c:v>44</c:v>
                </c:pt>
                <c:pt idx="222">
                  <c:v>41</c:v>
                </c:pt>
                <c:pt idx="223">
                  <c:v>57</c:v>
                </c:pt>
                <c:pt idx="224">
                  <c:v>42</c:v>
                </c:pt>
                <c:pt idx="225">
                  <c:v>43</c:v>
                </c:pt>
                <c:pt idx="226">
                  <c:v>41</c:v>
                </c:pt>
                <c:pt idx="227">
                  <c:v>41</c:v>
                </c:pt>
                <c:pt idx="228">
                  <c:v>45</c:v>
                </c:pt>
                <c:pt idx="229">
                  <c:v>42</c:v>
                </c:pt>
                <c:pt idx="230">
                  <c:v>33</c:v>
                </c:pt>
                <c:pt idx="231">
                  <c:v>39</c:v>
                </c:pt>
                <c:pt idx="232">
                  <c:v>25</c:v>
                </c:pt>
                <c:pt idx="233">
                  <c:v>38</c:v>
                </c:pt>
                <c:pt idx="234">
                  <c:v>39</c:v>
                </c:pt>
                <c:pt idx="235">
                  <c:v>35</c:v>
                </c:pt>
                <c:pt idx="236">
                  <c:v>35</c:v>
                </c:pt>
                <c:pt idx="237">
                  <c:v>49</c:v>
                </c:pt>
                <c:pt idx="238">
                  <c:v>36</c:v>
                </c:pt>
                <c:pt idx="239">
                  <c:v>47</c:v>
                </c:pt>
                <c:pt idx="240">
                  <c:v>36</c:v>
                </c:pt>
                <c:pt idx="241">
                  <c:v>32</c:v>
                </c:pt>
                <c:pt idx="242">
                  <c:v>41</c:v>
                </c:pt>
                <c:pt idx="243">
                  <c:v>32</c:v>
                </c:pt>
                <c:pt idx="244">
                  <c:v>54</c:v>
                </c:pt>
                <c:pt idx="245">
                  <c:v>36</c:v>
                </c:pt>
                <c:pt idx="246">
                  <c:v>34</c:v>
                </c:pt>
                <c:pt idx="247">
                  <c:v>47</c:v>
                </c:pt>
                <c:pt idx="248">
                  <c:v>46</c:v>
                </c:pt>
                <c:pt idx="249">
                  <c:v>30</c:v>
                </c:pt>
                <c:pt idx="250">
                  <c:v>31</c:v>
                </c:pt>
                <c:pt idx="251">
                  <c:v>43</c:v>
                </c:pt>
                <c:pt idx="252">
                  <c:v>45</c:v>
                </c:pt>
                <c:pt idx="253">
                  <c:v>29</c:v>
                </c:pt>
                <c:pt idx="254">
                  <c:v>41</c:v>
                </c:pt>
                <c:pt idx="255">
                  <c:v>42</c:v>
                </c:pt>
                <c:pt idx="256">
                  <c:v>40</c:v>
                </c:pt>
                <c:pt idx="257">
                  <c:v>39</c:v>
                </c:pt>
                <c:pt idx="258">
                  <c:v>32</c:v>
                </c:pt>
                <c:pt idx="259">
                  <c:v>29</c:v>
                </c:pt>
                <c:pt idx="260">
                  <c:v>38</c:v>
                </c:pt>
                <c:pt idx="261">
                  <c:v>40</c:v>
                </c:pt>
                <c:pt idx="262">
                  <c:v>42</c:v>
                </c:pt>
                <c:pt idx="263">
                  <c:v>34</c:v>
                </c:pt>
                <c:pt idx="264">
                  <c:v>32</c:v>
                </c:pt>
                <c:pt idx="265">
                  <c:v>44</c:v>
                </c:pt>
                <c:pt idx="266">
                  <c:v>40</c:v>
                </c:pt>
                <c:pt idx="267">
                  <c:v>37</c:v>
                </c:pt>
                <c:pt idx="268">
                  <c:v>44</c:v>
                </c:pt>
                <c:pt idx="269">
                  <c:v>35</c:v>
                </c:pt>
                <c:pt idx="270">
                  <c:v>40</c:v>
                </c:pt>
                <c:pt idx="271">
                  <c:v>49</c:v>
                </c:pt>
                <c:pt idx="272">
                  <c:v>31</c:v>
                </c:pt>
                <c:pt idx="273">
                  <c:v>25</c:v>
                </c:pt>
                <c:pt idx="274">
                  <c:v>43</c:v>
                </c:pt>
                <c:pt idx="275">
                  <c:v>42</c:v>
                </c:pt>
                <c:pt idx="276">
                  <c:v>35</c:v>
                </c:pt>
                <c:pt idx="277">
                  <c:v>58</c:v>
                </c:pt>
                <c:pt idx="278">
                  <c:v>39</c:v>
                </c:pt>
                <c:pt idx="279">
                  <c:v>29</c:v>
                </c:pt>
                <c:pt idx="280">
                  <c:v>36</c:v>
                </c:pt>
                <c:pt idx="281">
                  <c:v>43</c:v>
                </c:pt>
                <c:pt idx="282">
                  <c:v>30</c:v>
                </c:pt>
                <c:pt idx="283">
                  <c:v>39</c:v>
                </c:pt>
                <c:pt idx="284">
                  <c:v>34</c:v>
                </c:pt>
                <c:pt idx="285">
                  <c:v>54</c:v>
                </c:pt>
                <c:pt idx="286">
                  <c:v>49</c:v>
                </c:pt>
                <c:pt idx="287">
                  <c:v>38</c:v>
                </c:pt>
                <c:pt idx="288">
                  <c:v>46</c:v>
                </c:pt>
                <c:pt idx="289">
                  <c:v>52</c:v>
                </c:pt>
                <c:pt idx="290">
                  <c:v>39</c:v>
                </c:pt>
                <c:pt idx="291">
                  <c:v>46</c:v>
                </c:pt>
                <c:pt idx="292">
                  <c:v>31</c:v>
                </c:pt>
                <c:pt idx="293">
                  <c:v>39</c:v>
                </c:pt>
                <c:pt idx="294">
                  <c:v>34</c:v>
                </c:pt>
                <c:pt idx="295">
                  <c:v>42</c:v>
                </c:pt>
                <c:pt idx="296">
                  <c:v>49</c:v>
                </c:pt>
                <c:pt idx="297">
                  <c:v>45</c:v>
                </c:pt>
                <c:pt idx="298">
                  <c:v>25</c:v>
                </c:pt>
                <c:pt idx="299">
                  <c:v>39</c:v>
                </c:pt>
                <c:pt idx="300">
                  <c:v>28</c:v>
                </c:pt>
                <c:pt idx="301">
                  <c:v>40</c:v>
                </c:pt>
                <c:pt idx="302">
                  <c:v>26</c:v>
                </c:pt>
                <c:pt idx="303">
                  <c:v>38</c:v>
                </c:pt>
                <c:pt idx="304">
                  <c:v>36</c:v>
                </c:pt>
                <c:pt idx="305">
                  <c:v>36</c:v>
                </c:pt>
                <c:pt idx="306">
                  <c:v>27</c:v>
                </c:pt>
                <c:pt idx="307">
                  <c:v>34</c:v>
                </c:pt>
                <c:pt idx="308">
                  <c:v>32</c:v>
                </c:pt>
                <c:pt idx="309">
                  <c:v>38</c:v>
                </c:pt>
                <c:pt idx="310">
                  <c:v>46</c:v>
                </c:pt>
                <c:pt idx="311">
                  <c:v>55</c:v>
                </c:pt>
                <c:pt idx="312">
                  <c:v>45</c:v>
                </c:pt>
                <c:pt idx="313">
                  <c:v>44</c:v>
                </c:pt>
                <c:pt idx="314">
                  <c:v>44</c:v>
                </c:pt>
                <c:pt idx="315">
                  <c:v>40</c:v>
                </c:pt>
                <c:pt idx="316">
                  <c:v>33</c:v>
                </c:pt>
                <c:pt idx="317">
                  <c:v>46</c:v>
                </c:pt>
                <c:pt idx="318">
                  <c:v>47</c:v>
                </c:pt>
                <c:pt idx="319">
                  <c:v>45</c:v>
                </c:pt>
                <c:pt idx="320">
                  <c:v>35</c:v>
                </c:pt>
                <c:pt idx="321">
                  <c:v>47</c:v>
                </c:pt>
                <c:pt idx="322">
                  <c:v>45</c:v>
                </c:pt>
                <c:pt idx="323">
                  <c:v>39</c:v>
                </c:pt>
                <c:pt idx="324">
                  <c:v>31</c:v>
                </c:pt>
                <c:pt idx="325">
                  <c:v>37</c:v>
                </c:pt>
                <c:pt idx="326">
                  <c:v>37</c:v>
                </c:pt>
                <c:pt idx="327">
                  <c:v>31</c:v>
                </c:pt>
                <c:pt idx="328">
                  <c:v>43</c:v>
                </c:pt>
                <c:pt idx="329">
                  <c:v>44</c:v>
                </c:pt>
                <c:pt idx="330">
                  <c:v>53</c:v>
                </c:pt>
                <c:pt idx="331">
                  <c:v>30</c:v>
                </c:pt>
                <c:pt idx="332">
                  <c:v>37</c:v>
                </c:pt>
                <c:pt idx="333">
                  <c:v>43</c:v>
                </c:pt>
                <c:pt idx="334">
                  <c:v>31</c:v>
                </c:pt>
                <c:pt idx="335">
                  <c:v>39</c:v>
                </c:pt>
                <c:pt idx="336">
                  <c:v>33</c:v>
                </c:pt>
                <c:pt idx="337">
                  <c:v>34</c:v>
                </c:pt>
                <c:pt idx="338">
                  <c:v>33</c:v>
                </c:pt>
                <c:pt idx="339">
                  <c:v>36</c:v>
                </c:pt>
                <c:pt idx="340">
                  <c:v>38</c:v>
                </c:pt>
                <c:pt idx="341">
                  <c:v>38</c:v>
                </c:pt>
                <c:pt idx="342">
                  <c:v>35</c:v>
                </c:pt>
                <c:pt idx="343">
                  <c:v>35</c:v>
                </c:pt>
                <c:pt idx="344">
                  <c:v>29</c:v>
                </c:pt>
                <c:pt idx="345">
                  <c:v>46</c:v>
                </c:pt>
                <c:pt idx="346">
                  <c:v>42</c:v>
                </c:pt>
                <c:pt idx="347">
                  <c:v>28</c:v>
                </c:pt>
                <c:pt idx="348">
                  <c:v>36</c:v>
                </c:pt>
                <c:pt idx="349">
                  <c:v>41</c:v>
                </c:pt>
                <c:pt idx="350">
                  <c:v>28</c:v>
                </c:pt>
                <c:pt idx="351">
                  <c:v>34</c:v>
                </c:pt>
                <c:pt idx="352">
                  <c:v>38</c:v>
                </c:pt>
                <c:pt idx="353">
                  <c:v>38</c:v>
                </c:pt>
                <c:pt idx="354">
                  <c:v>25</c:v>
                </c:pt>
                <c:pt idx="355">
                  <c:v>35</c:v>
                </c:pt>
                <c:pt idx="356">
                  <c:v>26</c:v>
                </c:pt>
                <c:pt idx="357">
                  <c:v>50</c:v>
                </c:pt>
                <c:pt idx="358">
                  <c:v>59</c:v>
                </c:pt>
                <c:pt idx="359">
                  <c:v>26</c:v>
                </c:pt>
                <c:pt idx="360">
                  <c:v>25</c:v>
                </c:pt>
                <c:pt idx="361">
                  <c:v>37</c:v>
                </c:pt>
                <c:pt idx="362">
                  <c:v>35</c:v>
                </c:pt>
                <c:pt idx="363">
                  <c:v>29</c:v>
                </c:pt>
                <c:pt idx="364">
                  <c:v>42</c:v>
                </c:pt>
                <c:pt idx="365">
                  <c:v>41</c:v>
                </c:pt>
                <c:pt idx="366">
                  <c:v>48</c:v>
                </c:pt>
                <c:pt idx="367">
                  <c:v>26</c:v>
                </c:pt>
                <c:pt idx="368">
                  <c:v>39</c:v>
                </c:pt>
                <c:pt idx="369">
                  <c:v>43</c:v>
                </c:pt>
                <c:pt idx="370">
                  <c:v>50</c:v>
                </c:pt>
                <c:pt idx="371">
                  <c:v>39</c:v>
                </c:pt>
                <c:pt idx="372">
                  <c:v>39</c:v>
                </c:pt>
                <c:pt idx="373">
                  <c:v>35</c:v>
                </c:pt>
                <c:pt idx="374">
                  <c:v>44</c:v>
                </c:pt>
                <c:pt idx="375">
                  <c:v>40</c:v>
                </c:pt>
                <c:pt idx="376">
                  <c:v>37</c:v>
                </c:pt>
                <c:pt idx="377">
                  <c:v>40</c:v>
                </c:pt>
                <c:pt idx="378">
                  <c:v>54</c:v>
                </c:pt>
                <c:pt idx="379">
                  <c:v>49</c:v>
                </c:pt>
                <c:pt idx="380">
                  <c:v>45</c:v>
                </c:pt>
                <c:pt idx="381">
                  <c:v>51</c:v>
                </c:pt>
                <c:pt idx="382">
                  <c:v>18</c:v>
                </c:pt>
                <c:pt idx="383">
                  <c:v>36</c:v>
                </c:pt>
                <c:pt idx="384">
                  <c:v>22</c:v>
                </c:pt>
                <c:pt idx="385">
                  <c:v>36</c:v>
                </c:pt>
                <c:pt idx="386">
                  <c:v>44</c:v>
                </c:pt>
                <c:pt idx="387">
                  <c:v>25</c:v>
                </c:pt>
                <c:pt idx="388">
                  <c:v>27</c:v>
                </c:pt>
                <c:pt idx="389">
                  <c:v>33</c:v>
                </c:pt>
                <c:pt idx="390">
                  <c:v>43</c:v>
                </c:pt>
                <c:pt idx="391">
                  <c:v>38</c:v>
                </c:pt>
                <c:pt idx="392">
                  <c:v>46</c:v>
                </c:pt>
                <c:pt idx="393">
                  <c:v>33</c:v>
                </c:pt>
                <c:pt idx="394">
                  <c:v>32</c:v>
                </c:pt>
                <c:pt idx="395">
                  <c:v>32</c:v>
                </c:pt>
                <c:pt idx="396">
                  <c:v>37</c:v>
                </c:pt>
                <c:pt idx="397">
                  <c:v>59</c:v>
                </c:pt>
                <c:pt idx="398">
                  <c:v>33</c:v>
                </c:pt>
                <c:pt idx="399">
                  <c:v>47</c:v>
                </c:pt>
                <c:pt idx="400">
                  <c:v>31</c:v>
                </c:pt>
                <c:pt idx="401">
                  <c:v>42</c:v>
                </c:pt>
                <c:pt idx="402">
                  <c:v>32</c:v>
                </c:pt>
                <c:pt idx="403">
                  <c:v>44</c:v>
                </c:pt>
                <c:pt idx="404">
                  <c:v>34</c:v>
                </c:pt>
                <c:pt idx="405">
                  <c:v>39</c:v>
                </c:pt>
                <c:pt idx="406">
                  <c:v>40</c:v>
                </c:pt>
                <c:pt idx="407">
                  <c:v>31</c:v>
                </c:pt>
                <c:pt idx="408">
                  <c:v>31</c:v>
                </c:pt>
                <c:pt idx="409">
                  <c:v>52</c:v>
                </c:pt>
                <c:pt idx="410">
                  <c:v>41</c:v>
                </c:pt>
                <c:pt idx="411">
                  <c:v>39</c:v>
                </c:pt>
                <c:pt idx="412">
                  <c:v>34</c:v>
                </c:pt>
                <c:pt idx="413">
                  <c:v>42</c:v>
                </c:pt>
                <c:pt idx="414">
                  <c:v>37</c:v>
                </c:pt>
                <c:pt idx="415">
                  <c:v>39</c:v>
                </c:pt>
                <c:pt idx="416">
                  <c:v>37</c:v>
                </c:pt>
                <c:pt idx="417">
                  <c:v>36</c:v>
                </c:pt>
                <c:pt idx="418">
                  <c:v>23</c:v>
                </c:pt>
                <c:pt idx="419">
                  <c:v>31</c:v>
                </c:pt>
                <c:pt idx="420">
                  <c:v>31</c:v>
                </c:pt>
                <c:pt idx="421">
                  <c:v>34</c:v>
                </c:pt>
                <c:pt idx="422">
                  <c:v>32</c:v>
                </c:pt>
                <c:pt idx="423">
                  <c:v>47</c:v>
                </c:pt>
                <c:pt idx="424">
                  <c:v>36</c:v>
                </c:pt>
                <c:pt idx="425">
                  <c:v>37</c:v>
                </c:pt>
                <c:pt idx="426">
                  <c:v>35</c:v>
                </c:pt>
                <c:pt idx="427">
                  <c:v>48</c:v>
                </c:pt>
                <c:pt idx="428">
                  <c:v>45</c:v>
                </c:pt>
                <c:pt idx="429">
                  <c:v>40</c:v>
                </c:pt>
                <c:pt idx="430">
                  <c:v>28</c:v>
                </c:pt>
                <c:pt idx="431">
                  <c:v>39</c:v>
                </c:pt>
                <c:pt idx="432">
                  <c:v>36</c:v>
                </c:pt>
                <c:pt idx="433">
                  <c:v>18</c:v>
                </c:pt>
                <c:pt idx="434">
                  <c:v>43</c:v>
                </c:pt>
                <c:pt idx="435">
                  <c:v>43</c:v>
                </c:pt>
                <c:pt idx="436">
                  <c:v>35</c:v>
                </c:pt>
                <c:pt idx="437">
                  <c:v>32</c:v>
                </c:pt>
                <c:pt idx="438">
                  <c:v>29</c:v>
                </c:pt>
                <c:pt idx="439">
                  <c:v>38</c:v>
                </c:pt>
                <c:pt idx="440">
                  <c:v>34</c:v>
                </c:pt>
                <c:pt idx="441">
                  <c:v>37</c:v>
                </c:pt>
                <c:pt idx="442">
                  <c:v>33</c:v>
                </c:pt>
                <c:pt idx="443">
                  <c:v>48</c:v>
                </c:pt>
                <c:pt idx="444">
                  <c:v>39</c:v>
                </c:pt>
                <c:pt idx="445">
                  <c:v>46</c:v>
                </c:pt>
                <c:pt idx="446">
                  <c:v>31</c:v>
                </c:pt>
                <c:pt idx="447">
                  <c:v>38</c:v>
                </c:pt>
                <c:pt idx="448">
                  <c:v>25</c:v>
                </c:pt>
                <c:pt idx="449">
                  <c:v>26</c:v>
                </c:pt>
                <c:pt idx="450">
                  <c:v>46</c:v>
                </c:pt>
                <c:pt idx="451">
                  <c:v>33</c:v>
                </c:pt>
                <c:pt idx="452">
                  <c:v>29</c:v>
                </c:pt>
                <c:pt idx="453">
                  <c:v>37</c:v>
                </c:pt>
                <c:pt idx="454">
                  <c:v>41</c:v>
                </c:pt>
                <c:pt idx="455">
                  <c:v>36</c:v>
                </c:pt>
                <c:pt idx="456">
                  <c:v>31</c:v>
                </c:pt>
                <c:pt idx="457">
                  <c:v>30</c:v>
                </c:pt>
                <c:pt idx="458">
                  <c:v>35</c:v>
                </c:pt>
                <c:pt idx="459">
                  <c:v>46</c:v>
                </c:pt>
                <c:pt idx="460">
                  <c:v>23</c:v>
                </c:pt>
                <c:pt idx="461">
                  <c:v>43</c:v>
                </c:pt>
                <c:pt idx="462">
                  <c:v>31</c:v>
                </c:pt>
                <c:pt idx="463">
                  <c:v>27</c:v>
                </c:pt>
                <c:pt idx="464">
                  <c:v>35</c:v>
                </c:pt>
                <c:pt idx="465">
                  <c:v>38</c:v>
                </c:pt>
                <c:pt idx="466">
                  <c:v>33</c:v>
                </c:pt>
                <c:pt idx="467">
                  <c:v>39</c:v>
                </c:pt>
                <c:pt idx="468">
                  <c:v>31</c:v>
                </c:pt>
                <c:pt idx="469">
                  <c:v>36</c:v>
                </c:pt>
                <c:pt idx="470">
                  <c:v>23</c:v>
                </c:pt>
                <c:pt idx="471">
                  <c:v>37</c:v>
                </c:pt>
                <c:pt idx="472">
                  <c:v>37</c:v>
                </c:pt>
                <c:pt idx="473">
                  <c:v>40</c:v>
                </c:pt>
                <c:pt idx="474">
                  <c:v>30</c:v>
                </c:pt>
                <c:pt idx="475">
                  <c:v>38</c:v>
                </c:pt>
                <c:pt idx="476">
                  <c:v>36</c:v>
                </c:pt>
                <c:pt idx="477">
                  <c:v>49</c:v>
                </c:pt>
                <c:pt idx="478">
                  <c:v>43</c:v>
                </c:pt>
                <c:pt idx="479">
                  <c:v>31</c:v>
                </c:pt>
                <c:pt idx="480">
                  <c:v>31</c:v>
                </c:pt>
                <c:pt idx="481">
                  <c:v>41</c:v>
                </c:pt>
                <c:pt idx="482">
                  <c:v>35</c:v>
                </c:pt>
                <c:pt idx="483">
                  <c:v>34</c:v>
                </c:pt>
                <c:pt idx="484">
                  <c:v>34</c:v>
                </c:pt>
                <c:pt idx="485">
                  <c:v>41</c:v>
                </c:pt>
                <c:pt idx="486">
                  <c:v>41</c:v>
                </c:pt>
                <c:pt idx="487">
                  <c:v>42</c:v>
                </c:pt>
                <c:pt idx="488">
                  <c:v>37</c:v>
                </c:pt>
                <c:pt idx="489">
                  <c:v>38</c:v>
                </c:pt>
                <c:pt idx="490">
                  <c:v>33</c:v>
                </c:pt>
                <c:pt idx="491">
                  <c:v>41</c:v>
                </c:pt>
                <c:pt idx="492">
                  <c:v>42</c:v>
                </c:pt>
                <c:pt idx="493">
                  <c:v>31</c:v>
                </c:pt>
                <c:pt idx="494">
                  <c:v>44</c:v>
                </c:pt>
                <c:pt idx="495">
                  <c:v>36</c:v>
                </c:pt>
                <c:pt idx="496">
                  <c:v>29</c:v>
                </c:pt>
                <c:pt idx="497">
                  <c:v>25</c:v>
                </c:pt>
                <c:pt idx="498">
                  <c:v>35</c:v>
                </c:pt>
                <c:pt idx="499">
                  <c:v>43</c:v>
                </c:pt>
                <c:pt idx="500">
                  <c:v>32</c:v>
                </c:pt>
                <c:pt idx="501">
                  <c:v>31</c:v>
                </c:pt>
                <c:pt idx="502">
                  <c:v>39</c:v>
                </c:pt>
                <c:pt idx="503">
                  <c:v>35</c:v>
                </c:pt>
                <c:pt idx="504">
                  <c:v>35</c:v>
                </c:pt>
                <c:pt idx="505">
                  <c:v>38</c:v>
                </c:pt>
                <c:pt idx="506">
                  <c:v>29</c:v>
                </c:pt>
                <c:pt idx="507">
                  <c:v>29</c:v>
                </c:pt>
                <c:pt idx="508">
                  <c:v>32</c:v>
                </c:pt>
                <c:pt idx="509">
                  <c:v>38</c:v>
                </c:pt>
                <c:pt idx="510">
                  <c:v>36</c:v>
                </c:pt>
                <c:pt idx="511">
                  <c:v>32</c:v>
                </c:pt>
                <c:pt idx="512">
                  <c:v>33</c:v>
                </c:pt>
                <c:pt idx="513">
                  <c:v>32</c:v>
                </c:pt>
                <c:pt idx="514">
                  <c:v>31</c:v>
                </c:pt>
                <c:pt idx="515">
                  <c:v>32</c:v>
                </c:pt>
                <c:pt idx="516">
                  <c:v>40</c:v>
                </c:pt>
                <c:pt idx="517">
                  <c:v>31</c:v>
                </c:pt>
                <c:pt idx="518">
                  <c:v>35</c:v>
                </c:pt>
                <c:pt idx="519">
                  <c:v>47</c:v>
                </c:pt>
                <c:pt idx="520">
                  <c:v>37</c:v>
                </c:pt>
                <c:pt idx="521">
                  <c:v>32</c:v>
                </c:pt>
                <c:pt idx="522">
                  <c:v>32</c:v>
                </c:pt>
                <c:pt idx="523">
                  <c:v>29</c:v>
                </c:pt>
                <c:pt idx="524">
                  <c:v>34</c:v>
                </c:pt>
                <c:pt idx="525">
                  <c:v>36</c:v>
                </c:pt>
                <c:pt idx="526">
                  <c:v>43</c:v>
                </c:pt>
                <c:pt idx="527">
                  <c:v>48</c:v>
                </c:pt>
                <c:pt idx="528">
                  <c:v>40</c:v>
                </c:pt>
                <c:pt idx="529">
                  <c:v>35</c:v>
                </c:pt>
                <c:pt idx="530">
                  <c:v>32</c:v>
                </c:pt>
                <c:pt idx="531">
                  <c:v>42</c:v>
                </c:pt>
                <c:pt idx="532">
                  <c:v>31</c:v>
                </c:pt>
                <c:pt idx="533">
                  <c:v>31</c:v>
                </c:pt>
                <c:pt idx="534">
                  <c:v>39</c:v>
                </c:pt>
                <c:pt idx="535">
                  <c:v>35</c:v>
                </c:pt>
                <c:pt idx="536">
                  <c:v>30</c:v>
                </c:pt>
                <c:pt idx="537">
                  <c:v>33</c:v>
                </c:pt>
                <c:pt idx="538">
                  <c:v>43</c:v>
                </c:pt>
                <c:pt idx="539">
                  <c:v>35</c:v>
                </c:pt>
                <c:pt idx="540">
                  <c:v>34</c:v>
                </c:pt>
                <c:pt idx="541">
                  <c:v>34</c:v>
                </c:pt>
                <c:pt idx="542">
                  <c:v>32</c:v>
                </c:pt>
                <c:pt idx="543">
                  <c:v>40</c:v>
                </c:pt>
                <c:pt idx="544">
                  <c:v>34</c:v>
                </c:pt>
                <c:pt idx="545">
                  <c:v>38</c:v>
                </c:pt>
                <c:pt idx="546">
                  <c:v>51</c:v>
                </c:pt>
                <c:pt idx="547">
                  <c:v>42</c:v>
                </c:pt>
                <c:pt idx="548">
                  <c:v>44</c:v>
                </c:pt>
                <c:pt idx="549">
                  <c:v>32</c:v>
                </c:pt>
                <c:pt idx="550">
                  <c:v>32</c:v>
                </c:pt>
                <c:pt idx="551">
                  <c:v>40</c:v>
                </c:pt>
                <c:pt idx="552">
                  <c:v>32</c:v>
                </c:pt>
                <c:pt idx="553">
                  <c:v>39</c:v>
                </c:pt>
                <c:pt idx="554">
                  <c:v>38</c:v>
                </c:pt>
                <c:pt idx="555">
                  <c:v>36</c:v>
                </c:pt>
                <c:pt idx="556">
                  <c:v>29</c:v>
                </c:pt>
                <c:pt idx="557">
                  <c:v>27</c:v>
                </c:pt>
                <c:pt idx="558">
                  <c:v>31</c:v>
                </c:pt>
                <c:pt idx="559">
                  <c:v>39</c:v>
                </c:pt>
                <c:pt idx="560">
                  <c:v>41</c:v>
                </c:pt>
                <c:pt idx="561">
                  <c:v>47</c:v>
                </c:pt>
                <c:pt idx="562">
                  <c:v>37</c:v>
                </c:pt>
                <c:pt idx="563">
                  <c:v>38</c:v>
                </c:pt>
                <c:pt idx="564">
                  <c:v>38</c:v>
                </c:pt>
                <c:pt idx="565">
                  <c:v>35</c:v>
                </c:pt>
                <c:pt idx="566">
                  <c:v>32</c:v>
                </c:pt>
                <c:pt idx="567">
                  <c:v>47</c:v>
                </c:pt>
                <c:pt idx="568">
                  <c:v>33</c:v>
                </c:pt>
                <c:pt idx="569">
                  <c:v>30</c:v>
                </c:pt>
                <c:pt idx="570">
                  <c:v>29</c:v>
                </c:pt>
                <c:pt idx="571">
                  <c:v>24</c:v>
                </c:pt>
                <c:pt idx="572">
                  <c:v>43</c:v>
                </c:pt>
                <c:pt idx="573">
                  <c:v>28</c:v>
                </c:pt>
                <c:pt idx="574">
                  <c:v>39</c:v>
                </c:pt>
                <c:pt idx="575">
                  <c:v>29</c:v>
                </c:pt>
                <c:pt idx="576">
                  <c:v>30</c:v>
                </c:pt>
                <c:pt idx="577">
                  <c:v>40</c:v>
                </c:pt>
                <c:pt idx="578">
                  <c:v>44</c:v>
                </c:pt>
                <c:pt idx="579">
                  <c:v>35</c:v>
                </c:pt>
                <c:pt idx="580">
                  <c:v>40</c:v>
                </c:pt>
                <c:pt idx="581">
                  <c:v>26</c:v>
                </c:pt>
                <c:pt idx="582">
                  <c:v>48</c:v>
                </c:pt>
                <c:pt idx="583">
                  <c:v>37</c:v>
                </c:pt>
                <c:pt idx="584">
                  <c:v>23</c:v>
                </c:pt>
                <c:pt idx="585">
                  <c:v>50</c:v>
                </c:pt>
                <c:pt idx="586">
                  <c:v>38</c:v>
                </c:pt>
                <c:pt idx="587">
                  <c:v>35</c:v>
                </c:pt>
                <c:pt idx="588">
                  <c:v>36</c:v>
                </c:pt>
                <c:pt idx="589">
                  <c:v>37</c:v>
                </c:pt>
                <c:pt idx="590">
                  <c:v>22</c:v>
                </c:pt>
                <c:pt idx="591">
                  <c:v>36</c:v>
                </c:pt>
                <c:pt idx="592">
                  <c:v>43</c:v>
                </c:pt>
                <c:pt idx="593">
                  <c:v>44</c:v>
                </c:pt>
                <c:pt idx="594">
                  <c:v>46</c:v>
                </c:pt>
                <c:pt idx="595">
                  <c:v>31</c:v>
                </c:pt>
                <c:pt idx="596">
                  <c:v>32</c:v>
                </c:pt>
                <c:pt idx="597">
                  <c:v>32</c:v>
                </c:pt>
                <c:pt idx="598">
                  <c:v>40</c:v>
                </c:pt>
                <c:pt idx="599">
                  <c:v>26</c:v>
                </c:pt>
                <c:pt idx="600">
                  <c:v>27</c:v>
                </c:pt>
                <c:pt idx="601">
                  <c:v>50</c:v>
                </c:pt>
                <c:pt idx="602">
                  <c:v>54</c:v>
                </c:pt>
                <c:pt idx="603">
                  <c:v>36</c:v>
                </c:pt>
                <c:pt idx="604">
                  <c:v>29</c:v>
                </c:pt>
                <c:pt idx="605">
                  <c:v>35</c:v>
                </c:pt>
                <c:pt idx="606">
                  <c:v>34</c:v>
                </c:pt>
                <c:pt idx="607">
                  <c:v>28</c:v>
                </c:pt>
                <c:pt idx="608">
                  <c:v>44</c:v>
                </c:pt>
                <c:pt idx="609">
                  <c:v>37</c:v>
                </c:pt>
                <c:pt idx="610">
                  <c:v>35</c:v>
                </c:pt>
                <c:pt idx="611">
                  <c:v>32</c:v>
                </c:pt>
                <c:pt idx="612">
                  <c:v>27</c:v>
                </c:pt>
                <c:pt idx="613">
                  <c:v>27</c:v>
                </c:pt>
                <c:pt idx="614">
                  <c:v>41</c:v>
                </c:pt>
                <c:pt idx="615">
                  <c:v>37</c:v>
                </c:pt>
                <c:pt idx="616">
                  <c:v>38</c:v>
                </c:pt>
                <c:pt idx="617">
                  <c:v>43</c:v>
                </c:pt>
                <c:pt idx="618">
                  <c:v>35</c:v>
                </c:pt>
                <c:pt idx="619">
                  <c:v>39</c:v>
                </c:pt>
                <c:pt idx="620">
                  <c:v>43</c:v>
                </c:pt>
                <c:pt idx="621">
                  <c:v>33</c:v>
                </c:pt>
                <c:pt idx="622">
                  <c:v>41</c:v>
                </c:pt>
                <c:pt idx="623">
                  <c:v>39</c:v>
                </c:pt>
                <c:pt idx="624">
                  <c:v>43</c:v>
                </c:pt>
                <c:pt idx="625">
                  <c:v>43</c:v>
                </c:pt>
                <c:pt idx="626">
                  <c:v>28</c:v>
                </c:pt>
                <c:pt idx="627">
                  <c:v>39</c:v>
                </c:pt>
                <c:pt idx="628">
                  <c:v>45</c:v>
                </c:pt>
                <c:pt idx="629">
                  <c:v>41</c:v>
                </c:pt>
                <c:pt idx="630">
                  <c:v>37</c:v>
                </c:pt>
                <c:pt idx="631">
                  <c:v>39</c:v>
                </c:pt>
                <c:pt idx="632">
                  <c:v>40</c:v>
                </c:pt>
                <c:pt idx="633">
                  <c:v>41</c:v>
                </c:pt>
                <c:pt idx="634">
                  <c:v>43</c:v>
                </c:pt>
                <c:pt idx="635">
                  <c:v>46</c:v>
                </c:pt>
                <c:pt idx="636">
                  <c:v>47</c:v>
                </c:pt>
                <c:pt idx="637">
                  <c:v>35</c:v>
                </c:pt>
                <c:pt idx="638">
                  <c:v>32</c:v>
                </c:pt>
                <c:pt idx="639">
                  <c:v>38</c:v>
                </c:pt>
                <c:pt idx="640">
                  <c:v>39</c:v>
                </c:pt>
                <c:pt idx="641">
                  <c:v>38</c:v>
                </c:pt>
                <c:pt idx="642">
                  <c:v>29</c:v>
                </c:pt>
                <c:pt idx="643">
                  <c:v>43</c:v>
                </c:pt>
                <c:pt idx="644">
                  <c:v>38</c:v>
                </c:pt>
                <c:pt idx="645">
                  <c:v>33</c:v>
                </c:pt>
                <c:pt idx="646">
                  <c:v>33</c:v>
                </c:pt>
                <c:pt idx="647">
                  <c:v>45</c:v>
                </c:pt>
                <c:pt idx="648">
                  <c:v>40</c:v>
                </c:pt>
                <c:pt idx="649">
                  <c:v>41</c:v>
                </c:pt>
                <c:pt idx="650">
                  <c:v>36</c:v>
                </c:pt>
                <c:pt idx="651">
                  <c:v>43</c:v>
                </c:pt>
                <c:pt idx="652">
                  <c:v>36</c:v>
                </c:pt>
                <c:pt idx="653">
                  <c:v>39</c:v>
                </c:pt>
                <c:pt idx="654">
                  <c:v>39</c:v>
                </c:pt>
                <c:pt idx="655">
                  <c:v>32</c:v>
                </c:pt>
                <c:pt idx="656">
                  <c:v>45</c:v>
                </c:pt>
                <c:pt idx="657">
                  <c:v>39</c:v>
                </c:pt>
                <c:pt idx="658">
                  <c:v>38</c:v>
                </c:pt>
                <c:pt idx="659">
                  <c:v>41</c:v>
                </c:pt>
                <c:pt idx="660">
                  <c:v>34</c:v>
                </c:pt>
                <c:pt idx="661">
                  <c:v>37</c:v>
                </c:pt>
                <c:pt idx="662">
                  <c:v>41</c:v>
                </c:pt>
                <c:pt idx="663">
                  <c:v>42</c:v>
                </c:pt>
                <c:pt idx="664">
                  <c:v>48</c:v>
                </c:pt>
                <c:pt idx="665">
                  <c:v>30</c:v>
                </c:pt>
                <c:pt idx="666">
                  <c:v>43</c:v>
                </c:pt>
                <c:pt idx="667">
                  <c:v>37</c:v>
                </c:pt>
                <c:pt idx="668">
                  <c:v>44</c:v>
                </c:pt>
                <c:pt idx="669">
                  <c:v>41</c:v>
                </c:pt>
                <c:pt idx="670">
                  <c:v>39</c:v>
                </c:pt>
                <c:pt idx="671">
                  <c:v>38</c:v>
                </c:pt>
                <c:pt idx="672">
                  <c:v>46</c:v>
                </c:pt>
                <c:pt idx="673">
                  <c:v>43</c:v>
                </c:pt>
                <c:pt idx="674">
                  <c:v>44</c:v>
                </c:pt>
                <c:pt idx="675">
                  <c:v>40</c:v>
                </c:pt>
                <c:pt idx="676">
                  <c:v>30</c:v>
                </c:pt>
                <c:pt idx="677">
                  <c:v>43</c:v>
                </c:pt>
                <c:pt idx="678">
                  <c:v>45</c:v>
                </c:pt>
                <c:pt idx="679">
                  <c:v>43</c:v>
                </c:pt>
                <c:pt idx="680">
                  <c:v>40</c:v>
                </c:pt>
                <c:pt idx="681">
                  <c:v>42</c:v>
                </c:pt>
                <c:pt idx="682">
                  <c:v>42</c:v>
                </c:pt>
                <c:pt idx="683">
                  <c:v>52</c:v>
                </c:pt>
                <c:pt idx="684">
                  <c:v>50</c:v>
                </c:pt>
                <c:pt idx="685">
                  <c:v>44</c:v>
                </c:pt>
                <c:pt idx="686">
                  <c:v>41</c:v>
                </c:pt>
                <c:pt idx="687">
                  <c:v>45</c:v>
                </c:pt>
                <c:pt idx="688">
                  <c:v>52</c:v>
                </c:pt>
                <c:pt idx="689">
                  <c:v>49</c:v>
                </c:pt>
                <c:pt idx="690">
                  <c:v>41</c:v>
                </c:pt>
                <c:pt idx="691">
                  <c:v>36</c:v>
                </c:pt>
                <c:pt idx="692">
                  <c:v>45</c:v>
                </c:pt>
                <c:pt idx="693">
                  <c:v>50</c:v>
                </c:pt>
                <c:pt idx="694">
                  <c:v>55</c:v>
                </c:pt>
                <c:pt idx="695">
                  <c:v>57</c:v>
                </c:pt>
                <c:pt idx="696">
                  <c:v>56</c:v>
                </c:pt>
                <c:pt idx="697">
                  <c:v>43</c:v>
                </c:pt>
                <c:pt idx="698">
                  <c:v>38</c:v>
                </c:pt>
                <c:pt idx="699">
                  <c:v>54</c:v>
                </c:pt>
                <c:pt idx="700">
                  <c:v>40</c:v>
                </c:pt>
                <c:pt idx="701">
                  <c:v>54</c:v>
                </c:pt>
                <c:pt idx="702">
                  <c:v>47</c:v>
                </c:pt>
                <c:pt idx="703">
                  <c:v>68</c:v>
                </c:pt>
                <c:pt idx="704">
                  <c:v>57</c:v>
                </c:pt>
                <c:pt idx="705">
                  <c:v>52</c:v>
                </c:pt>
                <c:pt idx="706">
                  <c:v>39</c:v>
                </c:pt>
                <c:pt idx="707">
                  <c:v>44</c:v>
                </c:pt>
                <c:pt idx="708">
                  <c:v>43</c:v>
                </c:pt>
                <c:pt idx="709">
                  <c:v>56</c:v>
                </c:pt>
                <c:pt idx="710">
                  <c:v>57</c:v>
                </c:pt>
                <c:pt idx="711">
                  <c:v>50</c:v>
                </c:pt>
                <c:pt idx="712">
                  <c:v>53</c:v>
                </c:pt>
                <c:pt idx="713">
                  <c:v>79</c:v>
                </c:pt>
                <c:pt idx="714">
                  <c:v>67</c:v>
                </c:pt>
                <c:pt idx="715">
                  <c:v>54</c:v>
                </c:pt>
                <c:pt idx="716">
                  <c:v>84</c:v>
                </c:pt>
                <c:pt idx="717">
                  <c:v>82</c:v>
                </c:pt>
                <c:pt idx="718">
                  <c:v>95</c:v>
                </c:pt>
                <c:pt idx="719">
                  <c:v>87</c:v>
                </c:pt>
                <c:pt idx="720">
                  <c:v>96</c:v>
                </c:pt>
                <c:pt idx="721">
                  <c:v>81</c:v>
                </c:pt>
                <c:pt idx="722">
                  <c:v>86</c:v>
                </c:pt>
                <c:pt idx="723">
                  <c:v>88</c:v>
                </c:pt>
                <c:pt idx="724">
                  <c:v>71</c:v>
                </c:pt>
                <c:pt idx="725">
                  <c:v>89</c:v>
                </c:pt>
                <c:pt idx="726">
                  <c:v>61</c:v>
                </c:pt>
                <c:pt idx="727">
                  <c:v>60</c:v>
                </c:pt>
                <c:pt idx="728">
                  <c:v>73</c:v>
                </c:pt>
                <c:pt idx="729">
                  <c:v>62</c:v>
                </c:pt>
                <c:pt idx="730">
                  <c:v>72</c:v>
                </c:pt>
                <c:pt idx="731">
                  <c:v>81</c:v>
                </c:pt>
                <c:pt idx="732">
                  <c:v>65</c:v>
                </c:pt>
                <c:pt idx="733">
                  <c:v>59</c:v>
                </c:pt>
                <c:pt idx="734">
                  <c:v>79</c:v>
                </c:pt>
                <c:pt idx="735">
                  <c:v>60</c:v>
                </c:pt>
                <c:pt idx="736">
                  <c:v>59</c:v>
                </c:pt>
                <c:pt idx="737">
                  <c:v>66</c:v>
                </c:pt>
                <c:pt idx="738">
                  <c:v>57</c:v>
                </c:pt>
                <c:pt idx="739">
                  <c:v>69</c:v>
                </c:pt>
                <c:pt idx="740">
                  <c:v>63</c:v>
                </c:pt>
                <c:pt idx="741">
                  <c:v>67</c:v>
                </c:pt>
                <c:pt idx="742">
                  <c:v>63</c:v>
                </c:pt>
                <c:pt idx="743">
                  <c:v>79</c:v>
                </c:pt>
                <c:pt idx="744">
                  <c:v>62</c:v>
                </c:pt>
                <c:pt idx="745">
                  <c:v>66</c:v>
                </c:pt>
                <c:pt idx="746">
                  <c:v>72</c:v>
                </c:pt>
                <c:pt idx="747">
                  <c:v>81</c:v>
                </c:pt>
                <c:pt idx="748">
                  <c:v>72</c:v>
                </c:pt>
                <c:pt idx="749">
                  <c:v>66</c:v>
                </c:pt>
                <c:pt idx="750">
                  <c:v>98</c:v>
                </c:pt>
                <c:pt idx="751">
                  <c:v>83</c:v>
                </c:pt>
                <c:pt idx="752">
                  <c:v>104</c:v>
                </c:pt>
                <c:pt idx="753">
                  <c:v>108</c:v>
                </c:pt>
                <c:pt idx="754">
                  <c:v>111</c:v>
                </c:pt>
                <c:pt idx="755">
                  <c:v>115</c:v>
                </c:pt>
                <c:pt idx="756">
                  <c:v>122</c:v>
                </c:pt>
                <c:pt idx="757">
                  <c:v>181</c:v>
                </c:pt>
                <c:pt idx="758">
                  <c:v>203</c:v>
                </c:pt>
                <c:pt idx="759">
                  <c:v>214</c:v>
                </c:pt>
                <c:pt idx="760">
                  <c:v>223</c:v>
                </c:pt>
                <c:pt idx="761">
                  <c:v>240</c:v>
                </c:pt>
                <c:pt idx="762">
                  <c:v>226</c:v>
                </c:pt>
                <c:pt idx="763">
                  <c:v>242</c:v>
                </c:pt>
                <c:pt idx="764">
                  <c:v>211</c:v>
                </c:pt>
                <c:pt idx="765">
                  <c:v>200</c:v>
                </c:pt>
                <c:pt idx="766">
                  <c:v>190</c:v>
                </c:pt>
                <c:pt idx="767">
                  <c:v>159</c:v>
                </c:pt>
                <c:pt idx="768">
                  <c:v>163</c:v>
                </c:pt>
                <c:pt idx="769">
                  <c:v>181</c:v>
                </c:pt>
                <c:pt idx="770">
                  <c:v>146</c:v>
                </c:pt>
                <c:pt idx="771">
                  <c:v>157</c:v>
                </c:pt>
                <c:pt idx="772">
                  <c:v>142</c:v>
                </c:pt>
                <c:pt idx="773">
                  <c:v>180</c:v>
                </c:pt>
                <c:pt idx="774">
                  <c:v>145</c:v>
                </c:pt>
                <c:pt idx="775">
                  <c:v>172</c:v>
                </c:pt>
                <c:pt idx="776">
                  <c:v>165</c:v>
                </c:pt>
                <c:pt idx="777">
                  <c:v>177</c:v>
                </c:pt>
                <c:pt idx="778">
                  <c:v>168</c:v>
                </c:pt>
                <c:pt idx="779">
                  <c:v>181</c:v>
                </c:pt>
                <c:pt idx="780">
                  <c:v>186</c:v>
                </c:pt>
                <c:pt idx="781">
                  <c:v>181</c:v>
                </c:pt>
                <c:pt idx="782">
                  <c:v>195</c:v>
                </c:pt>
                <c:pt idx="783">
                  <c:v>209</c:v>
                </c:pt>
                <c:pt idx="784">
                  <c:v>221</c:v>
                </c:pt>
                <c:pt idx="785">
                  <c:v>263</c:v>
                </c:pt>
                <c:pt idx="786">
                  <c:v>262</c:v>
                </c:pt>
                <c:pt idx="787">
                  <c:v>214</c:v>
                </c:pt>
                <c:pt idx="788">
                  <c:v>234</c:v>
                </c:pt>
                <c:pt idx="789">
                  <c:v>273</c:v>
                </c:pt>
                <c:pt idx="790">
                  <c:v>270</c:v>
                </c:pt>
                <c:pt idx="791">
                  <c:v>272</c:v>
                </c:pt>
                <c:pt idx="792">
                  <c:v>292</c:v>
                </c:pt>
                <c:pt idx="793">
                  <c:v>332</c:v>
                </c:pt>
                <c:pt idx="794">
                  <c:v>340</c:v>
                </c:pt>
                <c:pt idx="795">
                  <c:v>388</c:v>
                </c:pt>
                <c:pt idx="796">
                  <c:v>392</c:v>
                </c:pt>
                <c:pt idx="797">
                  <c:v>405</c:v>
                </c:pt>
                <c:pt idx="798">
                  <c:v>465</c:v>
                </c:pt>
                <c:pt idx="799">
                  <c:v>504</c:v>
                </c:pt>
                <c:pt idx="800">
                  <c:v>574</c:v>
                </c:pt>
                <c:pt idx="801">
                  <c:v>607</c:v>
                </c:pt>
                <c:pt idx="802">
                  <c:v>717</c:v>
                </c:pt>
                <c:pt idx="803">
                  <c:v>853</c:v>
                </c:pt>
                <c:pt idx="804">
                  <c:v>983</c:v>
                </c:pt>
                <c:pt idx="805">
                  <c:v>1184</c:v>
                </c:pt>
                <c:pt idx="806">
                  <c:v>1434</c:v>
                </c:pt>
                <c:pt idx="807">
                  <c:v>1830</c:v>
                </c:pt>
                <c:pt idx="808">
                  <c:v>2134</c:v>
                </c:pt>
                <c:pt idx="809">
                  <c:v>2578</c:v>
                </c:pt>
                <c:pt idx="810">
                  <c:v>3111</c:v>
                </c:pt>
                <c:pt idx="811">
                  <c:v>3440</c:v>
                </c:pt>
                <c:pt idx="812">
                  <c:v>3805</c:v>
                </c:pt>
                <c:pt idx="813">
                  <c:v>3878</c:v>
                </c:pt>
                <c:pt idx="814">
                  <c:v>3734</c:v>
                </c:pt>
                <c:pt idx="815">
                  <c:v>3352</c:v>
                </c:pt>
                <c:pt idx="816">
                  <c:v>3018</c:v>
                </c:pt>
                <c:pt idx="817">
                  <c:v>2568</c:v>
                </c:pt>
                <c:pt idx="818">
                  <c:v>2204</c:v>
                </c:pt>
                <c:pt idx="819">
                  <c:v>1817</c:v>
                </c:pt>
                <c:pt idx="820">
                  <c:v>1492</c:v>
                </c:pt>
                <c:pt idx="821">
                  <c:v>1195</c:v>
                </c:pt>
                <c:pt idx="822">
                  <c:v>1076</c:v>
                </c:pt>
                <c:pt idx="823">
                  <c:v>861</c:v>
                </c:pt>
                <c:pt idx="824">
                  <c:v>732</c:v>
                </c:pt>
                <c:pt idx="825">
                  <c:v>682</c:v>
                </c:pt>
                <c:pt idx="826">
                  <c:v>598</c:v>
                </c:pt>
                <c:pt idx="827">
                  <c:v>522</c:v>
                </c:pt>
                <c:pt idx="828">
                  <c:v>468</c:v>
                </c:pt>
                <c:pt idx="829">
                  <c:v>424</c:v>
                </c:pt>
                <c:pt idx="830">
                  <c:v>394</c:v>
                </c:pt>
                <c:pt idx="831">
                  <c:v>335</c:v>
                </c:pt>
                <c:pt idx="832">
                  <c:v>293</c:v>
                </c:pt>
                <c:pt idx="833">
                  <c:v>288</c:v>
                </c:pt>
                <c:pt idx="834">
                  <c:v>288</c:v>
                </c:pt>
                <c:pt idx="835">
                  <c:v>259</c:v>
                </c:pt>
                <c:pt idx="836">
                  <c:v>234</c:v>
                </c:pt>
                <c:pt idx="837">
                  <c:v>236</c:v>
                </c:pt>
                <c:pt idx="838">
                  <c:v>247</c:v>
                </c:pt>
                <c:pt idx="839">
                  <c:v>251</c:v>
                </c:pt>
                <c:pt idx="840">
                  <c:v>196</c:v>
                </c:pt>
                <c:pt idx="841">
                  <c:v>207</c:v>
                </c:pt>
                <c:pt idx="842">
                  <c:v>185</c:v>
                </c:pt>
                <c:pt idx="843">
                  <c:v>168</c:v>
                </c:pt>
                <c:pt idx="844">
                  <c:v>155</c:v>
                </c:pt>
                <c:pt idx="845">
                  <c:v>168</c:v>
                </c:pt>
                <c:pt idx="846">
                  <c:v>188</c:v>
                </c:pt>
                <c:pt idx="847">
                  <c:v>164</c:v>
                </c:pt>
                <c:pt idx="848">
                  <c:v>175</c:v>
                </c:pt>
                <c:pt idx="849">
                  <c:v>153</c:v>
                </c:pt>
                <c:pt idx="850">
                  <c:v>169</c:v>
                </c:pt>
                <c:pt idx="851">
                  <c:v>150</c:v>
                </c:pt>
                <c:pt idx="852">
                  <c:v>150</c:v>
                </c:pt>
                <c:pt idx="853">
                  <c:v>159</c:v>
                </c:pt>
                <c:pt idx="854">
                  <c:v>159</c:v>
                </c:pt>
                <c:pt idx="855">
                  <c:v>176</c:v>
                </c:pt>
                <c:pt idx="856">
                  <c:v>138</c:v>
                </c:pt>
                <c:pt idx="857">
                  <c:v>125</c:v>
                </c:pt>
                <c:pt idx="858">
                  <c:v>152</c:v>
                </c:pt>
                <c:pt idx="859">
                  <c:v>145</c:v>
                </c:pt>
                <c:pt idx="860">
                  <c:v>144</c:v>
                </c:pt>
                <c:pt idx="861">
                  <c:v>131</c:v>
                </c:pt>
                <c:pt idx="862">
                  <c:v>148</c:v>
                </c:pt>
                <c:pt idx="863">
                  <c:v>144</c:v>
                </c:pt>
                <c:pt idx="864">
                  <c:v>137</c:v>
                </c:pt>
                <c:pt idx="865">
                  <c:v>141</c:v>
                </c:pt>
                <c:pt idx="866">
                  <c:v>134</c:v>
                </c:pt>
                <c:pt idx="867">
                  <c:v>127</c:v>
                </c:pt>
                <c:pt idx="868">
                  <c:v>109</c:v>
                </c:pt>
                <c:pt idx="869">
                  <c:v>127</c:v>
                </c:pt>
                <c:pt idx="870">
                  <c:v>115</c:v>
                </c:pt>
                <c:pt idx="871">
                  <c:v>127</c:v>
                </c:pt>
                <c:pt idx="872">
                  <c:v>135</c:v>
                </c:pt>
                <c:pt idx="873">
                  <c:v>109</c:v>
                </c:pt>
                <c:pt idx="874">
                  <c:v>133</c:v>
                </c:pt>
                <c:pt idx="875">
                  <c:v>128</c:v>
                </c:pt>
                <c:pt idx="876">
                  <c:v>115</c:v>
                </c:pt>
                <c:pt idx="877">
                  <c:v>105</c:v>
                </c:pt>
                <c:pt idx="878">
                  <c:v>122</c:v>
                </c:pt>
                <c:pt idx="879">
                  <c:v>131</c:v>
                </c:pt>
                <c:pt idx="880">
                  <c:v>106</c:v>
                </c:pt>
                <c:pt idx="881">
                  <c:v>118</c:v>
                </c:pt>
                <c:pt idx="882">
                  <c:v>106</c:v>
                </c:pt>
                <c:pt idx="883">
                  <c:v>134</c:v>
                </c:pt>
                <c:pt idx="884">
                  <c:v>110</c:v>
                </c:pt>
                <c:pt idx="885">
                  <c:v>127</c:v>
                </c:pt>
                <c:pt idx="886">
                  <c:v>102</c:v>
                </c:pt>
                <c:pt idx="887">
                  <c:v>82</c:v>
                </c:pt>
                <c:pt idx="888">
                  <c:v>112</c:v>
                </c:pt>
                <c:pt idx="889">
                  <c:v>93</c:v>
                </c:pt>
                <c:pt idx="890">
                  <c:v>110</c:v>
                </c:pt>
                <c:pt idx="891">
                  <c:v>97</c:v>
                </c:pt>
                <c:pt idx="892">
                  <c:v>90</c:v>
                </c:pt>
                <c:pt idx="893">
                  <c:v>76</c:v>
                </c:pt>
                <c:pt idx="894">
                  <c:v>83</c:v>
                </c:pt>
                <c:pt idx="895">
                  <c:v>99</c:v>
                </c:pt>
                <c:pt idx="896">
                  <c:v>86</c:v>
                </c:pt>
                <c:pt idx="897">
                  <c:v>99</c:v>
                </c:pt>
                <c:pt idx="898">
                  <c:v>84</c:v>
                </c:pt>
                <c:pt idx="899">
                  <c:v>76</c:v>
                </c:pt>
                <c:pt idx="900">
                  <c:v>102</c:v>
                </c:pt>
                <c:pt idx="901">
                  <c:v>99</c:v>
                </c:pt>
                <c:pt idx="902">
                  <c:v>74</c:v>
                </c:pt>
                <c:pt idx="903">
                  <c:v>83</c:v>
                </c:pt>
                <c:pt idx="904">
                  <c:v>81</c:v>
                </c:pt>
                <c:pt idx="905">
                  <c:v>84</c:v>
                </c:pt>
                <c:pt idx="906">
                  <c:v>80</c:v>
                </c:pt>
                <c:pt idx="907">
                  <c:v>84</c:v>
                </c:pt>
                <c:pt idx="908">
                  <c:v>75</c:v>
                </c:pt>
                <c:pt idx="909">
                  <c:v>64</c:v>
                </c:pt>
                <c:pt idx="910">
                  <c:v>85</c:v>
                </c:pt>
                <c:pt idx="911">
                  <c:v>81</c:v>
                </c:pt>
                <c:pt idx="912">
                  <c:v>84</c:v>
                </c:pt>
                <c:pt idx="913">
                  <c:v>88</c:v>
                </c:pt>
                <c:pt idx="914">
                  <c:v>72</c:v>
                </c:pt>
                <c:pt idx="915">
                  <c:v>77</c:v>
                </c:pt>
                <c:pt idx="916">
                  <c:v>76</c:v>
                </c:pt>
                <c:pt idx="917">
                  <c:v>62</c:v>
                </c:pt>
                <c:pt idx="918">
                  <c:v>81</c:v>
                </c:pt>
                <c:pt idx="919">
                  <c:v>69</c:v>
                </c:pt>
                <c:pt idx="920">
                  <c:v>68</c:v>
                </c:pt>
                <c:pt idx="921">
                  <c:v>78</c:v>
                </c:pt>
                <c:pt idx="922">
                  <c:v>81</c:v>
                </c:pt>
                <c:pt idx="923">
                  <c:v>81</c:v>
                </c:pt>
                <c:pt idx="924">
                  <c:v>76</c:v>
                </c:pt>
                <c:pt idx="925">
                  <c:v>84</c:v>
                </c:pt>
                <c:pt idx="926">
                  <c:v>87</c:v>
                </c:pt>
                <c:pt idx="927">
                  <c:v>82</c:v>
                </c:pt>
                <c:pt idx="928">
                  <c:v>69</c:v>
                </c:pt>
                <c:pt idx="929">
                  <c:v>70</c:v>
                </c:pt>
                <c:pt idx="930">
                  <c:v>72</c:v>
                </c:pt>
                <c:pt idx="931">
                  <c:v>69</c:v>
                </c:pt>
                <c:pt idx="932">
                  <c:v>91</c:v>
                </c:pt>
                <c:pt idx="933">
                  <c:v>85</c:v>
                </c:pt>
                <c:pt idx="934">
                  <c:v>72</c:v>
                </c:pt>
                <c:pt idx="935">
                  <c:v>76</c:v>
                </c:pt>
                <c:pt idx="936">
                  <c:v>81</c:v>
                </c:pt>
                <c:pt idx="937">
                  <c:v>88</c:v>
                </c:pt>
                <c:pt idx="938">
                  <c:v>86</c:v>
                </c:pt>
                <c:pt idx="939">
                  <c:v>84</c:v>
                </c:pt>
                <c:pt idx="940">
                  <c:v>91</c:v>
                </c:pt>
                <c:pt idx="941">
                  <c:v>82</c:v>
                </c:pt>
                <c:pt idx="942">
                  <c:v>86</c:v>
                </c:pt>
                <c:pt idx="943">
                  <c:v>94</c:v>
                </c:pt>
                <c:pt idx="944">
                  <c:v>88</c:v>
                </c:pt>
                <c:pt idx="945">
                  <c:v>91</c:v>
                </c:pt>
                <c:pt idx="946">
                  <c:v>92</c:v>
                </c:pt>
                <c:pt idx="947">
                  <c:v>108</c:v>
                </c:pt>
                <c:pt idx="948">
                  <c:v>114</c:v>
                </c:pt>
                <c:pt idx="949">
                  <c:v>127</c:v>
                </c:pt>
                <c:pt idx="950">
                  <c:v>121</c:v>
                </c:pt>
                <c:pt idx="951">
                  <c:v>121</c:v>
                </c:pt>
                <c:pt idx="952">
                  <c:v>122</c:v>
                </c:pt>
                <c:pt idx="953">
                  <c:v>148</c:v>
                </c:pt>
                <c:pt idx="954">
                  <c:v>151</c:v>
                </c:pt>
                <c:pt idx="955">
                  <c:v>142</c:v>
                </c:pt>
                <c:pt idx="956">
                  <c:v>161</c:v>
                </c:pt>
                <c:pt idx="957">
                  <c:v>209</c:v>
                </c:pt>
                <c:pt idx="958">
                  <c:v>205</c:v>
                </c:pt>
                <c:pt idx="959">
                  <c:v>221</c:v>
                </c:pt>
                <c:pt idx="960">
                  <c:v>219</c:v>
                </c:pt>
                <c:pt idx="961">
                  <c:v>247</c:v>
                </c:pt>
                <c:pt idx="962">
                  <c:v>214</c:v>
                </c:pt>
                <c:pt idx="963">
                  <c:v>252</c:v>
                </c:pt>
                <c:pt idx="964">
                  <c:v>250</c:v>
                </c:pt>
                <c:pt idx="965">
                  <c:v>227</c:v>
                </c:pt>
                <c:pt idx="966">
                  <c:v>193</c:v>
                </c:pt>
                <c:pt idx="967">
                  <c:v>208</c:v>
                </c:pt>
                <c:pt idx="968">
                  <c:v>170</c:v>
                </c:pt>
                <c:pt idx="969">
                  <c:v>186</c:v>
                </c:pt>
                <c:pt idx="970">
                  <c:v>135</c:v>
                </c:pt>
                <c:pt idx="971">
                  <c:v>153</c:v>
                </c:pt>
                <c:pt idx="972">
                  <c:v>119</c:v>
                </c:pt>
                <c:pt idx="973">
                  <c:v>105</c:v>
                </c:pt>
                <c:pt idx="974">
                  <c:v>108</c:v>
                </c:pt>
                <c:pt idx="975">
                  <c:v>98</c:v>
                </c:pt>
                <c:pt idx="976">
                  <c:v>93</c:v>
                </c:pt>
                <c:pt idx="977">
                  <c:v>80</c:v>
                </c:pt>
                <c:pt idx="978">
                  <c:v>82</c:v>
                </c:pt>
                <c:pt idx="979">
                  <c:v>78</c:v>
                </c:pt>
                <c:pt idx="980">
                  <c:v>86</c:v>
                </c:pt>
                <c:pt idx="981">
                  <c:v>82</c:v>
                </c:pt>
                <c:pt idx="982">
                  <c:v>75</c:v>
                </c:pt>
                <c:pt idx="983">
                  <c:v>63</c:v>
                </c:pt>
                <c:pt idx="984">
                  <c:v>56</c:v>
                </c:pt>
                <c:pt idx="985">
                  <c:v>68</c:v>
                </c:pt>
                <c:pt idx="986">
                  <c:v>69</c:v>
                </c:pt>
                <c:pt idx="987">
                  <c:v>72</c:v>
                </c:pt>
                <c:pt idx="988">
                  <c:v>58</c:v>
                </c:pt>
                <c:pt idx="989">
                  <c:v>46</c:v>
                </c:pt>
                <c:pt idx="990">
                  <c:v>71</c:v>
                </c:pt>
                <c:pt idx="991">
                  <c:v>65</c:v>
                </c:pt>
                <c:pt idx="992">
                  <c:v>63</c:v>
                </c:pt>
                <c:pt idx="993">
                  <c:v>76</c:v>
                </c:pt>
                <c:pt idx="994">
                  <c:v>70</c:v>
                </c:pt>
                <c:pt idx="995">
                  <c:v>55</c:v>
                </c:pt>
                <c:pt idx="996">
                  <c:v>50</c:v>
                </c:pt>
                <c:pt idx="997">
                  <c:v>66</c:v>
                </c:pt>
                <c:pt idx="998">
                  <c:v>60</c:v>
                </c:pt>
                <c:pt idx="999">
                  <c:v>56</c:v>
                </c:pt>
                <c:pt idx="1000">
                  <c:v>53</c:v>
                </c:pt>
                <c:pt idx="1001">
                  <c:v>55</c:v>
                </c:pt>
                <c:pt idx="1002">
                  <c:v>45</c:v>
                </c:pt>
                <c:pt idx="1003">
                  <c:v>54</c:v>
                </c:pt>
                <c:pt idx="1004">
                  <c:v>58</c:v>
                </c:pt>
                <c:pt idx="1005">
                  <c:v>53</c:v>
                </c:pt>
                <c:pt idx="1006">
                  <c:v>47</c:v>
                </c:pt>
                <c:pt idx="1007">
                  <c:v>52</c:v>
                </c:pt>
                <c:pt idx="1008">
                  <c:v>53</c:v>
                </c:pt>
                <c:pt idx="1009">
                  <c:v>57</c:v>
                </c:pt>
                <c:pt idx="1010">
                  <c:v>46</c:v>
                </c:pt>
                <c:pt idx="1011">
                  <c:v>58</c:v>
                </c:pt>
                <c:pt idx="1012">
                  <c:v>55</c:v>
                </c:pt>
                <c:pt idx="1013">
                  <c:v>61</c:v>
                </c:pt>
                <c:pt idx="1014">
                  <c:v>48</c:v>
                </c:pt>
                <c:pt idx="1015">
                  <c:v>66</c:v>
                </c:pt>
                <c:pt idx="1016">
                  <c:v>53</c:v>
                </c:pt>
                <c:pt idx="1017">
                  <c:v>54</c:v>
                </c:pt>
                <c:pt idx="1018">
                  <c:v>61</c:v>
                </c:pt>
                <c:pt idx="1019">
                  <c:v>39</c:v>
                </c:pt>
                <c:pt idx="1020">
                  <c:v>51</c:v>
                </c:pt>
                <c:pt idx="1021">
                  <c:v>58</c:v>
                </c:pt>
                <c:pt idx="1022">
                  <c:v>48</c:v>
                </c:pt>
                <c:pt idx="1023">
                  <c:v>46</c:v>
                </c:pt>
                <c:pt idx="1024">
                  <c:v>49</c:v>
                </c:pt>
                <c:pt idx="1025">
                  <c:v>48</c:v>
                </c:pt>
                <c:pt idx="1026">
                  <c:v>43</c:v>
                </c:pt>
                <c:pt idx="1027">
                  <c:v>33</c:v>
                </c:pt>
                <c:pt idx="1028">
                  <c:v>49</c:v>
                </c:pt>
                <c:pt idx="1029">
                  <c:v>53</c:v>
                </c:pt>
                <c:pt idx="1030">
                  <c:v>46</c:v>
                </c:pt>
                <c:pt idx="1031">
                  <c:v>60</c:v>
                </c:pt>
                <c:pt idx="1032">
                  <c:v>59</c:v>
                </c:pt>
                <c:pt idx="1033">
                  <c:v>52</c:v>
                </c:pt>
                <c:pt idx="1034">
                  <c:v>43</c:v>
                </c:pt>
                <c:pt idx="1035">
                  <c:v>49</c:v>
                </c:pt>
                <c:pt idx="1036">
                  <c:v>35</c:v>
                </c:pt>
                <c:pt idx="1037">
                  <c:v>56</c:v>
                </c:pt>
                <c:pt idx="1038">
                  <c:v>54</c:v>
                </c:pt>
                <c:pt idx="1039">
                  <c:v>42</c:v>
                </c:pt>
                <c:pt idx="1040">
                  <c:v>46</c:v>
                </c:pt>
                <c:pt idx="1041">
                  <c:v>38</c:v>
                </c:pt>
                <c:pt idx="1042">
                  <c:v>43</c:v>
                </c:pt>
                <c:pt idx="1043">
                  <c:v>45</c:v>
                </c:pt>
                <c:pt idx="1044">
                  <c:v>42</c:v>
                </c:pt>
                <c:pt idx="1045">
                  <c:v>49</c:v>
                </c:pt>
                <c:pt idx="1046">
                  <c:v>47</c:v>
                </c:pt>
                <c:pt idx="1047">
                  <c:v>48</c:v>
                </c:pt>
                <c:pt idx="1048">
                  <c:v>45</c:v>
                </c:pt>
                <c:pt idx="1049">
                  <c:v>43</c:v>
                </c:pt>
                <c:pt idx="1050">
                  <c:v>51</c:v>
                </c:pt>
                <c:pt idx="1051">
                  <c:v>53</c:v>
                </c:pt>
                <c:pt idx="1052">
                  <c:v>49</c:v>
                </c:pt>
                <c:pt idx="1053">
                  <c:v>35</c:v>
                </c:pt>
                <c:pt idx="1054">
                  <c:v>52</c:v>
                </c:pt>
                <c:pt idx="1055">
                  <c:v>63</c:v>
                </c:pt>
                <c:pt idx="1056">
                  <c:v>55</c:v>
                </c:pt>
                <c:pt idx="1057">
                  <c:v>46</c:v>
                </c:pt>
                <c:pt idx="1058">
                  <c:v>53</c:v>
                </c:pt>
                <c:pt idx="1059">
                  <c:v>49</c:v>
                </c:pt>
                <c:pt idx="1060">
                  <c:v>44</c:v>
                </c:pt>
                <c:pt idx="1061">
                  <c:v>43</c:v>
                </c:pt>
                <c:pt idx="1062">
                  <c:v>49</c:v>
                </c:pt>
                <c:pt idx="1063">
                  <c:v>55</c:v>
                </c:pt>
                <c:pt idx="1064">
                  <c:v>46</c:v>
                </c:pt>
                <c:pt idx="1065">
                  <c:v>71</c:v>
                </c:pt>
                <c:pt idx="1066">
                  <c:v>52</c:v>
                </c:pt>
                <c:pt idx="1067">
                  <c:v>39</c:v>
                </c:pt>
                <c:pt idx="1068">
                  <c:v>41</c:v>
                </c:pt>
                <c:pt idx="1069">
                  <c:v>47</c:v>
                </c:pt>
                <c:pt idx="1070">
                  <c:v>47</c:v>
                </c:pt>
                <c:pt idx="1071">
                  <c:v>43</c:v>
                </c:pt>
                <c:pt idx="1072">
                  <c:v>46</c:v>
                </c:pt>
                <c:pt idx="1073">
                  <c:v>54</c:v>
                </c:pt>
                <c:pt idx="1074">
                  <c:v>51</c:v>
                </c:pt>
                <c:pt idx="1075">
                  <c:v>47</c:v>
                </c:pt>
                <c:pt idx="1076">
                  <c:v>50</c:v>
                </c:pt>
                <c:pt idx="1077">
                  <c:v>51</c:v>
                </c:pt>
                <c:pt idx="1078">
                  <c:v>45</c:v>
                </c:pt>
                <c:pt idx="1079">
                  <c:v>36</c:v>
                </c:pt>
                <c:pt idx="1080">
                  <c:v>40</c:v>
                </c:pt>
                <c:pt idx="1081">
                  <c:v>44</c:v>
                </c:pt>
                <c:pt idx="1082">
                  <c:v>40</c:v>
                </c:pt>
                <c:pt idx="1083">
                  <c:v>62</c:v>
                </c:pt>
                <c:pt idx="1084">
                  <c:v>47</c:v>
                </c:pt>
                <c:pt idx="1085">
                  <c:v>52</c:v>
                </c:pt>
                <c:pt idx="1086">
                  <c:v>53</c:v>
                </c:pt>
                <c:pt idx="1087">
                  <c:v>34</c:v>
                </c:pt>
                <c:pt idx="1088">
                  <c:v>40</c:v>
                </c:pt>
                <c:pt idx="1089">
                  <c:v>39</c:v>
                </c:pt>
                <c:pt idx="1090">
                  <c:v>38</c:v>
                </c:pt>
                <c:pt idx="1091">
                  <c:v>37</c:v>
                </c:pt>
                <c:pt idx="1092">
                  <c:v>36</c:v>
                </c:pt>
                <c:pt idx="1093">
                  <c:v>52</c:v>
                </c:pt>
                <c:pt idx="1094">
                  <c:v>40</c:v>
                </c:pt>
                <c:pt idx="1095">
                  <c:v>45</c:v>
                </c:pt>
                <c:pt idx="1096">
                  <c:v>32</c:v>
                </c:pt>
                <c:pt idx="1097">
                  <c:v>34</c:v>
                </c:pt>
                <c:pt idx="1098">
                  <c:v>33</c:v>
                </c:pt>
                <c:pt idx="1099">
                  <c:v>50</c:v>
                </c:pt>
                <c:pt idx="1100">
                  <c:v>46</c:v>
                </c:pt>
                <c:pt idx="1101">
                  <c:v>34</c:v>
                </c:pt>
                <c:pt idx="1102">
                  <c:v>33</c:v>
                </c:pt>
                <c:pt idx="1103">
                  <c:v>32</c:v>
                </c:pt>
                <c:pt idx="1104">
                  <c:v>53</c:v>
                </c:pt>
                <c:pt idx="1105">
                  <c:v>42</c:v>
                </c:pt>
                <c:pt idx="1106">
                  <c:v>40</c:v>
                </c:pt>
                <c:pt idx="1107">
                  <c:v>45</c:v>
                </c:pt>
                <c:pt idx="1108">
                  <c:v>45</c:v>
                </c:pt>
                <c:pt idx="1109">
                  <c:v>45</c:v>
                </c:pt>
                <c:pt idx="1110">
                  <c:v>46</c:v>
                </c:pt>
                <c:pt idx="1111">
                  <c:v>40</c:v>
                </c:pt>
                <c:pt idx="1112">
                  <c:v>43</c:v>
                </c:pt>
                <c:pt idx="1113">
                  <c:v>35</c:v>
                </c:pt>
                <c:pt idx="1114">
                  <c:v>36</c:v>
                </c:pt>
                <c:pt idx="1115">
                  <c:v>47</c:v>
                </c:pt>
                <c:pt idx="1116">
                  <c:v>44</c:v>
                </c:pt>
                <c:pt idx="1117">
                  <c:v>48</c:v>
                </c:pt>
                <c:pt idx="1118">
                  <c:v>36</c:v>
                </c:pt>
                <c:pt idx="1119">
                  <c:v>31</c:v>
                </c:pt>
                <c:pt idx="1120">
                  <c:v>52</c:v>
                </c:pt>
                <c:pt idx="1121">
                  <c:v>47</c:v>
                </c:pt>
                <c:pt idx="1122">
                  <c:v>41</c:v>
                </c:pt>
                <c:pt idx="1123">
                  <c:v>36</c:v>
                </c:pt>
                <c:pt idx="1124">
                  <c:v>52</c:v>
                </c:pt>
                <c:pt idx="1125">
                  <c:v>51</c:v>
                </c:pt>
                <c:pt idx="1126">
                  <c:v>36</c:v>
                </c:pt>
                <c:pt idx="1127">
                  <c:v>36</c:v>
                </c:pt>
                <c:pt idx="1128">
                  <c:v>43</c:v>
                </c:pt>
                <c:pt idx="1129">
                  <c:v>46</c:v>
                </c:pt>
                <c:pt idx="1130">
                  <c:v>40</c:v>
                </c:pt>
                <c:pt idx="1131">
                  <c:v>52</c:v>
                </c:pt>
                <c:pt idx="1132">
                  <c:v>40</c:v>
                </c:pt>
                <c:pt idx="1133">
                  <c:v>34</c:v>
                </c:pt>
                <c:pt idx="1134">
                  <c:v>46</c:v>
                </c:pt>
                <c:pt idx="1135">
                  <c:v>39</c:v>
                </c:pt>
                <c:pt idx="1136">
                  <c:v>51</c:v>
                </c:pt>
                <c:pt idx="1137">
                  <c:v>33</c:v>
                </c:pt>
                <c:pt idx="1138">
                  <c:v>46</c:v>
                </c:pt>
                <c:pt idx="1139">
                  <c:v>57</c:v>
                </c:pt>
                <c:pt idx="1140">
                  <c:v>36</c:v>
                </c:pt>
                <c:pt idx="1141">
                  <c:v>38</c:v>
                </c:pt>
                <c:pt idx="1142">
                  <c:v>42</c:v>
                </c:pt>
                <c:pt idx="1143">
                  <c:v>48</c:v>
                </c:pt>
                <c:pt idx="1144">
                  <c:v>40</c:v>
                </c:pt>
                <c:pt idx="1145">
                  <c:v>32</c:v>
                </c:pt>
                <c:pt idx="1146">
                  <c:v>31</c:v>
                </c:pt>
                <c:pt idx="1147">
                  <c:v>54</c:v>
                </c:pt>
                <c:pt idx="1148">
                  <c:v>51</c:v>
                </c:pt>
                <c:pt idx="1149">
                  <c:v>37</c:v>
                </c:pt>
                <c:pt idx="1150">
                  <c:v>45</c:v>
                </c:pt>
                <c:pt idx="1151">
                  <c:v>43</c:v>
                </c:pt>
                <c:pt idx="1152">
                  <c:v>35</c:v>
                </c:pt>
                <c:pt idx="1153">
                  <c:v>45</c:v>
                </c:pt>
                <c:pt idx="1154">
                  <c:v>45</c:v>
                </c:pt>
                <c:pt idx="1155">
                  <c:v>52</c:v>
                </c:pt>
                <c:pt idx="1156">
                  <c:v>31</c:v>
                </c:pt>
                <c:pt idx="1157">
                  <c:v>39</c:v>
                </c:pt>
                <c:pt idx="1158">
                  <c:v>47</c:v>
                </c:pt>
                <c:pt idx="1159">
                  <c:v>47</c:v>
                </c:pt>
                <c:pt idx="1160">
                  <c:v>47</c:v>
                </c:pt>
                <c:pt idx="1161">
                  <c:v>51</c:v>
                </c:pt>
                <c:pt idx="1162">
                  <c:v>50</c:v>
                </c:pt>
                <c:pt idx="1163">
                  <c:v>45</c:v>
                </c:pt>
                <c:pt idx="1164">
                  <c:v>47</c:v>
                </c:pt>
                <c:pt idx="1165">
                  <c:v>46</c:v>
                </c:pt>
                <c:pt idx="1166">
                  <c:v>37</c:v>
                </c:pt>
                <c:pt idx="1167">
                  <c:v>41</c:v>
                </c:pt>
                <c:pt idx="1168">
                  <c:v>45</c:v>
                </c:pt>
                <c:pt idx="1169">
                  <c:v>54</c:v>
                </c:pt>
                <c:pt idx="1170">
                  <c:v>41</c:v>
                </c:pt>
                <c:pt idx="1171">
                  <c:v>44</c:v>
                </c:pt>
                <c:pt idx="1172">
                  <c:v>42</c:v>
                </c:pt>
                <c:pt idx="1173">
                  <c:v>48</c:v>
                </c:pt>
                <c:pt idx="1174">
                  <c:v>36</c:v>
                </c:pt>
                <c:pt idx="1175">
                  <c:v>42</c:v>
                </c:pt>
                <c:pt idx="1176">
                  <c:v>45</c:v>
                </c:pt>
                <c:pt idx="1177">
                  <c:v>39</c:v>
                </c:pt>
                <c:pt idx="1178">
                  <c:v>44</c:v>
                </c:pt>
                <c:pt idx="1179">
                  <c:v>43</c:v>
                </c:pt>
                <c:pt idx="1180">
                  <c:v>51</c:v>
                </c:pt>
                <c:pt idx="1181">
                  <c:v>31</c:v>
                </c:pt>
                <c:pt idx="1182">
                  <c:v>53</c:v>
                </c:pt>
                <c:pt idx="1183">
                  <c:v>40</c:v>
                </c:pt>
                <c:pt idx="1184">
                  <c:v>34</c:v>
                </c:pt>
                <c:pt idx="1185">
                  <c:v>40</c:v>
                </c:pt>
                <c:pt idx="1186">
                  <c:v>38</c:v>
                </c:pt>
                <c:pt idx="1187">
                  <c:v>35</c:v>
                </c:pt>
                <c:pt idx="1188">
                  <c:v>38</c:v>
                </c:pt>
                <c:pt idx="1189">
                  <c:v>53</c:v>
                </c:pt>
                <c:pt idx="1190">
                  <c:v>36</c:v>
                </c:pt>
                <c:pt idx="1191">
                  <c:v>33</c:v>
                </c:pt>
                <c:pt idx="1192">
                  <c:v>41</c:v>
                </c:pt>
                <c:pt idx="1193">
                  <c:v>46</c:v>
                </c:pt>
                <c:pt idx="1194">
                  <c:v>39</c:v>
                </c:pt>
                <c:pt idx="1195">
                  <c:v>42</c:v>
                </c:pt>
                <c:pt idx="1196">
                  <c:v>37</c:v>
                </c:pt>
                <c:pt idx="1197">
                  <c:v>47</c:v>
                </c:pt>
                <c:pt idx="1198">
                  <c:v>38</c:v>
                </c:pt>
                <c:pt idx="1199">
                  <c:v>39</c:v>
                </c:pt>
                <c:pt idx="1200">
                  <c:v>54</c:v>
                </c:pt>
                <c:pt idx="1201">
                  <c:v>35</c:v>
                </c:pt>
                <c:pt idx="1202">
                  <c:v>30</c:v>
                </c:pt>
                <c:pt idx="1203">
                  <c:v>33</c:v>
                </c:pt>
                <c:pt idx="1204">
                  <c:v>44</c:v>
                </c:pt>
                <c:pt idx="1205">
                  <c:v>41</c:v>
                </c:pt>
                <c:pt idx="1206">
                  <c:v>34</c:v>
                </c:pt>
                <c:pt idx="1207">
                  <c:v>42</c:v>
                </c:pt>
                <c:pt idx="1208">
                  <c:v>49</c:v>
                </c:pt>
                <c:pt idx="1209">
                  <c:v>48</c:v>
                </c:pt>
                <c:pt idx="1210">
                  <c:v>41</c:v>
                </c:pt>
                <c:pt idx="1211">
                  <c:v>46</c:v>
                </c:pt>
                <c:pt idx="1212">
                  <c:v>34</c:v>
                </c:pt>
                <c:pt idx="1213">
                  <c:v>39</c:v>
                </c:pt>
                <c:pt idx="1214">
                  <c:v>60</c:v>
                </c:pt>
                <c:pt idx="1215">
                  <c:v>42</c:v>
                </c:pt>
                <c:pt idx="1216">
                  <c:v>46</c:v>
                </c:pt>
                <c:pt idx="1217">
                  <c:v>47</c:v>
                </c:pt>
                <c:pt idx="1218">
                  <c:v>38</c:v>
                </c:pt>
                <c:pt idx="1219">
                  <c:v>29</c:v>
                </c:pt>
                <c:pt idx="1220">
                  <c:v>41</c:v>
                </c:pt>
                <c:pt idx="1221">
                  <c:v>53</c:v>
                </c:pt>
                <c:pt idx="1222">
                  <c:v>30</c:v>
                </c:pt>
                <c:pt idx="1223">
                  <c:v>32</c:v>
                </c:pt>
                <c:pt idx="1224">
                  <c:v>44</c:v>
                </c:pt>
                <c:pt idx="1225">
                  <c:v>49</c:v>
                </c:pt>
                <c:pt idx="1226">
                  <c:v>34</c:v>
                </c:pt>
                <c:pt idx="1227">
                  <c:v>35</c:v>
                </c:pt>
                <c:pt idx="1228">
                  <c:v>42</c:v>
                </c:pt>
                <c:pt idx="1229">
                  <c:v>58</c:v>
                </c:pt>
                <c:pt idx="1230">
                  <c:v>42</c:v>
                </c:pt>
                <c:pt idx="1231">
                  <c:v>49</c:v>
                </c:pt>
                <c:pt idx="1232">
                  <c:v>39</c:v>
                </c:pt>
                <c:pt idx="1233">
                  <c:v>37</c:v>
                </c:pt>
                <c:pt idx="1234">
                  <c:v>40</c:v>
                </c:pt>
                <c:pt idx="1235">
                  <c:v>44</c:v>
                </c:pt>
                <c:pt idx="1236">
                  <c:v>51</c:v>
                </c:pt>
                <c:pt idx="1237">
                  <c:v>46</c:v>
                </c:pt>
                <c:pt idx="1238">
                  <c:v>44</c:v>
                </c:pt>
                <c:pt idx="1239">
                  <c:v>38</c:v>
                </c:pt>
                <c:pt idx="1240">
                  <c:v>48</c:v>
                </c:pt>
                <c:pt idx="1241">
                  <c:v>33</c:v>
                </c:pt>
                <c:pt idx="1242">
                  <c:v>33</c:v>
                </c:pt>
                <c:pt idx="1243">
                  <c:v>41</c:v>
                </c:pt>
                <c:pt idx="1244">
                  <c:v>40</c:v>
                </c:pt>
                <c:pt idx="1245">
                  <c:v>31</c:v>
                </c:pt>
                <c:pt idx="1246">
                  <c:v>37</c:v>
                </c:pt>
                <c:pt idx="1247">
                  <c:v>41</c:v>
                </c:pt>
                <c:pt idx="1248">
                  <c:v>49</c:v>
                </c:pt>
                <c:pt idx="1249">
                  <c:v>42</c:v>
                </c:pt>
                <c:pt idx="1250">
                  <c:v>39</c:v>
                </c:pt>
                <c:pt idx="1251">
                  <c:v>33</c:v>
                </c:pt>
                <c:pt idx="1252">
                  <c:v>38</c:v>
                </c:pt>
                <c:pt idx="1253">
                  <c:v>39</c:v>
                </c:pt>
                <c:pt idx="1254">
                  <c:v>46</c:v>
                </c:pt>
                <c:pt idx="1255">
                  <c:v>42</c:v>
                </c:pt>
                <c:pt idx="1256">
                  <c:v>39</c:v>
                </c:pt>
                <c:pt idx="1257">
                  <c:v>51</c:v>
                </c:pt>
                <c:pt idx="1258">
                  <c:v>43</c:v>
                </c:pt>
                <c:pt idx="1259">
                  <c:v>46</c:v>
                </c:pt>
                <c:pt idx="1260">
                  <c:v>48</c:v>
                </c:pt>
                <c:pt idx="1261">
                  <c:v>42</c:v>
                </c:pt>
                <c:pt idx="1262">
                  <c:v>48</c:v>
                </c:pt>
                <c:pt idx="1263">
                  <c:v>38</c:v>
                </c:pt>
                <c:pt idx="1264">
                  <c:v>45</c:v>
                </c:pt>
                <c:pt idx="1265">
                  <c:v>35</c:v>
                </c:pt>
                <c:pt idx="1266">
                  <c:v>43</c:v>
                </c:pt>
                <c:pt idx="1267">
                  <c:v>44</c:v>
                </c:pt>
                <c:pt idx="1268">
                  <c:v>50</c:v>
                </c:pt>
                <c:pt idx="1269">
                  <c:v>55</c:v>
                </c:pt>
                <c:pt idx="1270">
                  <c:v>43</c:v>
                </c:pt>
                <c:pt idx="1271">
                  <c:v>46</c:v>
                </c:pt>
                <c:pt idx="1272">
                  <c:v>58</c:v>
                </c:pt>
                <c:pt idx="1273">
                  <c:v>46</c:v>
                </c:pt>
                <c:pt idx="1274">
                  <c:v>61</c:v>
                </c:pt>
                <c:pt idx="1275">
                  <c:v>69</c:v>
                </c:pt>
                <c:pt idx="1276">
                  <c:v>63</c:v>
                </c:pt>
                <c:pt idx="1277">
                  <c:v>43</c:v>
                </c:pt>
                <c:pt idx="1278">
                  <c:v>53</c:v>
                </c:pt>
                <c:pt idx="1279">
                  <c:v>68</c:v>
                </c:pt>
                <c:pt idx="1280">
                  <c:v>60</c:v>
                </c:pt>
                <c:pt idx="1281">
                  <c:v>54</c:v>
                </c:pt>
                <c:pt idx="1282">
                  <c:v>51</c:v>
                </c:pt>
                <c:pt idx="1283">
                  <c:v>54</c:v>
                </c:pt>
                <c:pt idx="1284">
                  <c:v>40</c:v>
                </c:pt>
                <c:pt idx="1285">
                  <c:v>55</c:v>
                </c:pt>
                <c:pt idx="1286">
                  <c:v>57</c:v>
                </c:pt>
                <c:pt idx="1287">
                  <c:v>47</c:v>
                </c:pt>
                <c:pt idx="1288">
                  <c:v>50</c:v>
                </c:pt>
                <c:pt idx="1289">
                  <c:v>41</c:v>
                </c:pt>
                <c:pt idx="1290">
                  <c:v>51</c:v>
                </c:pt>
                <c:pt idx="1291">
                  <c:v>51</c:v>
                </c:pt>
                <c:pt idx="1292">
                  <c:v>36</c:v>
                </c:pt>
                <c:pt idx="1293">
                  <c:v>35</c:v>
                </c:pt>
                <c:pt idx="1294">
                  <c:v>37</c:v>
                </c:pt>
                <c:pt idx="1295">
                  <c:v>47</c:v>
                </c:pt>
                <c:pt idx="1296">
                  <c:v>35</c:v>
                </c:pt>
                <c:pt idx="1297">
                  <c:v>35</c:v>
                </c:pt>
                <c:pt idx="1298">
                  <c:v>49</c:v>
                </c:pt>
                <c:pt idx="1299">
                  <c:v>32</c:v>
                </c:pt>
                <c:pt idx="1300">
                  <c:v>48</c:v>
                </c:pt>
                <c:pt idx="1301">
                  <c:v>43</c:v>
                </c:pt>
                <c:pt idx="1302">
                  <c:v>49</c:v>
                </c:pt>
                <c:pt idx="1303">
                  <c:v>36</c:v>
                </c:pt>
                <c:pt idx="1304">
                  <c:v>52</c:v>
                </c:pt>
                <c:pt idx="1305">
                  <c:v>45</c:v>
                </c:pt>
                <c:pt idx="1306">
                  <c:v>46</c:v>
                </c:pt>
                <c:pt idx="1307">
                  <c:v>43</c:v>
                </c:pt>
                <c:pt idx="1308">
                  <c:v>39</c:v>
                </c:pt>
                <c:pt idx="1309">
                  <c:v>31</c:v>
                </c:pt>
                <c:pt idx="1310">
                  <c:v>44</c:v>
                </c:pt>
                <c:pt idx="1311">
                  <c:v>42</c:v>
                </c:pt>
                <c:pt idx="1312">
                  <c:v>41</c:v>
                </c:pt>
                <c:pt idx="1313">
                  <c:v>41</c:v>
                </c:pt>
                <c:pt idx="1314">
                  <c:v>44</c:v>
                </c:pt>
                <c:pt idx="1315">
                  <c:v>35</c:v>
                </c:pt>
                <c:pt idx="1316">
                  <c:v>55</c:v>
                </c:pt>
                <c:pt idx="1317">
                  <c:v>35</c:v>
                </c:pt>
                <c:pt idx="1318">
                  <c:v>44</c:v>
                </c:pt>
                <c:pt idx="1319">
                  <c:v>38</c:v>
                </c:pt>
                <c:pt idx="1320">
                  <c:v>41</c:v>
                </c:pt>
                <c:pt idx="1321">
                  <c:v>36</c:v>
                </c:pt>
                <c:pt idx="1322">
                  <c:v>50</c:v>
                </c:pt>
                <c:pt idx="1323">
                  <c:v>47</c:v>
                </c:pt>
                <c:pt idx="1324">
                  <c:v>43</c:v>
                </c:pt>
                <c:pt idx="1325">
                  <c:v>37</c:v>
                </c:pt>
                <c:pt idx="1326">
                  <c:v>53</c:v>
                </c:pt>
                <c:pt idx="1327">
                  <c:v>38</c:v>
                </c:pt>
                <c:pt idx="1328">
                  <c:v>47</c:v>
                </c:pt>
                <c:pt idx="1329">
                  <c:v>39</c:v>
                </c:pt>
                <c:pt idx="1330">
                  <c:v>45</c:v>
                </c:pt>
                <c:pt idx="1331">
                  <c:v>47</c:v>
                </c:pt>
                <c:pt idx="1332">
                  <c:v>50</c:v>
                </c:pt>
                <c:pt idx="1333">
                  <c:v>45</c:v>
                </c:pt>
                <c:pt idx="1334">
                  <c:v>47</c:v>
                </c:pt>
                <c:pt idx="1335">
                  <c:v>45</c:v>
                </c:pt>
                <c:pt idx="1336">
                  <c:v>53</c:v>
                </c:pt>
                <c:pt idx="1337">
                  <c:v>42</c:v>
                </c:pt>
                <c:pt idx="1338">
                  <c:v>46</c:v>
                </c:pt>
                <c:pt idx="1339">
                  <c:v>48</c:v>
                </c:pt>
                <c:pt idx="1340">
                  <c:v>43</c:v>
                </c:pt>
                <c:pt idx="1341">
                  <c:v>44</c:v>
                </c:pt>
                <c:pt idx="1342">
                  <c:v>50</c:v>
                </c:pt>
                <c:pt idx="1343">
                  <c:v>43</c:v>
                </c:pt>
                <c:pt idx="1344">
                  <c:v>44</c:v>
                </c:pt>
                <c:pt idx="1345">
                  <c:v>39</c:v>
                </c:pt>
                <c:pt idx="1346">
                  <c:v>34</c:v>
                </c:pt>
                <c:pt idx="1347">
                  <c:v>38</c:v>
                </c:pt>
                <c:pt idx="1348">
                  <c:v>47</c:v>
                </c:pt>
                <c:pt idx="1349">
                  <c:v>55</c:v>
                </c:pt>
                <c:pt idx="1350">
                  <c:v>44</c:v>
                </c:pt>
                <c:pt idx="1351">
                  <c:v>53</c:v>
                </c:pt>
                <c:pt idx="1352">
                  <c:v>50</c:v>
                </c:pt>
                <c:pt idx="1353">
                  <c:v>40</c:v>
                </c:pt>
                <c:pt idx="1354">
                  <c:v>66</c:v>
                </c:pt>
                <c:pt idx="1355">
                  <c:v>43</c:v>
                </c:pt>
                <c:pt idx="1356">
                  <c:v>40</c:v>
                </c:pt>
                <c:pt idx="1357">
                  <c:v>48</c:v>
                </c:pt>
                <c:pt idx="1358">
                  <c:v>59</c:v>
                </c:pt>
                <c:pt idx="1359">
                  <c:v>53</c:v>
                </c:pt>
                <c:pt idx="1360">
                  <c:v>52</c:v>
                </c:pt>
                <c:pt idx="1361">
                  <c:v>44</c:v>
                </c:pt>
                <c:pt idx="1362">
                  <c:v>61</c:v>
                </c:pt>
                <c:pt idx="1363">
                  <c:v>60</c:v>
                </c:pt>
                <c:pt idx="1364">
                  <c:v>57</c:v>
                </c:pt>
                <c:pt idx="1365">
                  <c:v>50</c:v>
                </c:pt>
                <c:pt idx="1366">
                  <c:v>58</c:v>
                </c:pt>
                <c:pt idx="1367">
                  <c:v>53</c:v>
                </c:pt>
                <c:pt idx="1368">
                  <c:v>52</c:v>
                </c:pt>
                <c:pt idx="1369">
                  <c:v>61</c:v>
                </c:pt>
                <c:pt idx="1370">
                  <c:v>37</c:v>
                </c:pt>
                <c:pt idx="1371">
                  <c:v>46</c:v>
                </c:pt>
                <c:pt idx="1372">
                  <c:v>64</c:v>
                </c:pt>
                <c:pt idx="1373">
                  <c:v>62</c:v>
                </c:pt>
                <c:pt idx="1374">
                  <c:v>51</c:v>
                </c:pt>
                <c:pt idx="1375">
                  <c:v>64</c:v>
                </c:pt>
                <c:pt idx="1376">
                  <c:v>50</c:v>
                </c:pt>
                <c:pt idx="1377">
                  <c:v>74</c:v>
                </c:pt>
                <c:pt idx="1378">
                  <c:v>66</c:v>
                </c:pt>
                <c:pt idx="1379">
                  <c:v>58</c:v>
                </c:pt>
                <c:pt idx="1380">
                  <c:v>62</c:v>
                </c:pt>
                <c:pt idx="1381">
                  <c:v>69</c:v>
                </c:pt>
                <c:pt idx="1382">
                  <c:v>68</c:v>
                </c:pt>
                <c:pt idx="1383">
                  <c:v>70</c:v>
                </c:pt>
                <c:pt idx="1384">
                  <c:v>70</c:v>
                </c:pt>
                <c:pt idx="1385">
                  <c:v>63</c:v>
                </c:pt>
                <c:pt idx="1386">
                  <c:v>77</c:v>
                </c:pt>
                <c:pt idx="1387">
                  <c:v>76</c:v>
                </c:pt>
                <c:pt idx="1388">
                  <c:v>61</c:v>
                </c:pt>
                <c:pt idx="1389">
                  <c:v>80</c:v>
                </c:pt>
                <c:pt idx="1390">
                  <c:v>93</c:v>
                </c:pt>
                <c:pt idx="1391">
                  <c:v>70</c:v>
                </c:pt>
                <c:pt idx="1392">
                  <c:v>81</c:v>
                </c:pt>
                <c:pt idx="1393">
                  <c:v>79</c:v>
                </c:pt>
                <c:pt idx="1394">
                  <c:v>73</c:v>
                </c:pt>
                <c:pt idx="1395">
                  <c:v>84</c:v>
                </c:pt>
                <c:pt idx="1396">
                  <c:v>86</c:v>
                </c:pt>
                <c:pt idx="1397">
                  <c:v>66</c:v>
                </c:pt>
                <c:pt idx="1398">
                  <c:v>81</c:v>
                </c:pt>
                <c:pt idx="1399">
                  <c:v>92</c:v>
                </c:pt>
                <c:pt idx="1400">
                  <c:v>78</c:v>
                </c:pt>
                <c:pt idx="1401">
                  <c:v>86</c:v>
                </c:pt>
                <c:pt idx="1402">
                  <c:v>93</c:v>
                </c:pt>
                <c:pt idx="1403">
                  <c:v>100</c:v>
                </c:pt>
                <c:pt idx="1404">
                  <c:v>91</c:v>
                </c:pt>
                <c:pt idx="1405">
                  <c:v>111</c:v>
                </c:pt>
                <c:pt idx="1406">
                  <c:v>91</c:v>
                </c:pt>
                <c:pt idx="1407">
                  <c:v>103</c:v>
                </c:pt>
                <c:pt idx="1408">
                  <c:v>115</c:v>
                </c:pt>
                <c:pt idx="1409">
                  <c:v>113</c:v>
                </c:pt>
                <c:pt idx="1410">
                  <c:v>115</c:v>
                </c:pt>
                <c:pt idx="1411">
                  <c:v>113</c:v>
                </c:pt>
                <c:pt idx="1412">
                  <c:v>119</c:v>
                </c:pt>
                <c:pt idx="1413">
                  <c:v>130</c:v>
                </c:pt>
                <c:pt idx="1414">
                  <c:v>120</c:v>
                </c:pt>
                <c:pt idx="1415">
                  <c:v>139</c:v>
                </c:pt>
                <c:pt idx="1416">
                  <c:v>169</c:v>
                </c:pt>
                <c:pt idx="1417">
                  <c:v>169</c:v>
                </c:pt>
                <c:pt idx="1418">
                  <c:v>166</c:v>
                </c:pt>
                <c:pt idx="1419">
                  <c:v>195</c:v>
                </c:pt>
                <c:pt idx="1420">
                  <c:v>217</c:v>
                </c:pt>
                <c:pt idx="1421">
                  <c:v>193</c:v>
                </c:pt>
                <c:pt idx="1422">
                  <c:v>216</c:v>
                </c:pt>
                <c:pt idx="1423">
                  <c:v>255</c:v>
                </c:pt>
                <c:pt idx="1424">
                  <c:v>289</c:v>
                </c:pt>
                <c:pt idx="1425">
                  <c:v>299</c:v>
                </c:pt>
                <c:pt idx="1426">
                  <c:v>355</c:v>
                </c:pt>
                <c:pt idx="1427">
                  <c:v>459</c:v>
                </c:pt>
                <c:pt idx="1428">
                  <c:v>462</c:v>
                </c:pt>
                <c:pt idx="1429">
                  <c:v>530</c:v>
                </c:pt>
                <c:pt idx="1430">
                  <c:v>553</c:v>
                </c:pt>
                <c:pt idx="1431">
                  <c:v>706</c:v>
                </c:pt>
                <c:pt idx="1432">
                  <c:v>776</c:v>
                </c:pt>
                <c:pt idx="1433">
                  <c:v>909</c:v>
                </c:pt>
                <c:pt idx="1434">
                  <c:v>956</c:v>
                </c:pt>
                <c:pt idx="1435">
                  <c:v>1062</c:v>
                </c:pt>
                <c:pt idx="1436">
                  <c:v>1133</c:v>
                </c:pt>
                <c:pt idx="1437">
                  <c:v>1172</c:v>
                </c:pt>
                <c:pt idx="1438">
                  <c:v>1253</c:v>
                </c:pt>
                <c:pt idx="1439">
                  <c:v>1233</c:v>
                </c:pt>
                <c:pt idx="1440">
                  <c:v>1128</c:v>
                </c:pt>
                <c:pt idx="1441">
                  <c:v>1068</c:v>
                </c:pt>
                <c:pt idx="1442">
                  <c:v>1040</c:v>
                </c:pt>
                <c:pt idx="1443">
                  <c:v>969</c:v>
                </c:pt>
                <c:pt idx="1444">
                  <c:v>847</c:v>
                </c:pt>
                <c:pt idx="1445">
                  <c:v>782</c:v>
                </c:pt>
                <c:pt idx="1446">
                  <c:v>648</c:v>
                </c:pt>
                <c:pt idx="1447">
                  <c:v>594</c:v>
                </c:pt>
                <c:pt idx="1448">
                  <c:v>504</c:v>
                </c:pt>
                <c:pt idx="1449">
                  <c:v>434</c:v>
                </c:pt>
                <c:pt idx="1450">
                  <c:v>371</c:v>
                </c:pt>
                <c:pt idx="1451">
                  <c:v>376</c:v>
                </c:pt>
                <c:pt idx="1452">
                  <c:v>304</c:v>
                </c:pt>
                <c:pt idx="1453">
                  <c:v>266</c:v>
                </c:pt>
                <c:pt idx="1454">
                  <c:v>255</c:v>
                </c:pt>
                <c:pt idx="1455">
                  <c:v>221</c:v>
                </c:pt>
                <c:pt idx="1456">
                  <c:v>238</c:v>
                </c:pt>
                <c:pt idx="1457">
                  <c:v>184</c:v>
                </c:pt>
                <c:pt idx="1458">
                  <c:v>182</c:v>
                </c:pt>
                <c:pt idx="1459">
                  <c:v>165</c:v>
                </c:pt>
                <c:pt idx="1460">
                  <c:v>146</c:v>
                </c:pt>
                <c:pt idx="1461">
                  <c:v>147</c:v>
                </c:pt>
                <c:pt idx="1462">
                  <c:v>164</c:v>
                </c:pt>
                <c:pt idx="1463">
                  <c:v>158</c:v>
                </c:pt>
                <c:pt idx="1464">
                  <c:v>127</c:v>
                </c:pt>
                <c:pt idx="1465">
                  <c:v>129</c:v>
                </c:pt>
                <c:pt idx="1466">
                  <c:v>129</c:v>
                </c:pt>
                <c:pt idx="1467">
                  <c:v>114</c:v>
                </c:pt>
                <c:pt idx="1468">
                  <c:v>110</c:v>
                </c:pt>
                <c:pt idx="1469">
                  <c:v>110</c:v>
                </c:pt>
                <c:pt idx="1470">
                  <c:v>121</c:v>
                </c:pt>
                <c:pt idx="1471">
                  <c:v>100</c:v>
                </c:pt>
                <c:pt idx="1472">
                  <c:v>92</c:v>
                </c:pt>
                <c:pt idx="1473">
                  <c:v>92</c:v>
                </c:pt>
                <c:pt idx="1474">
                  <c:v>101</c:v>
                </c:pt>
                <c:pt idx="1475">
                  <c:v>87</c:v>
                </c:pt>
                <c:pt idx="1476">
                  <c:v>95</c:v>
                </c:pt>
                <c:pt idx="1477">
                  <c:v>85</c:v>
                </c:pt>
                <c:pt idx="1478">
                  <c:v>91</c:v>
                </c:pt>
                <c:pt idx="1479">
                  <c:v>83</c:v>
                </c:pt>
                <c:pt idx="1480">
                  <c:v>71</c:v>
                </c:pt>
                <c:pt idx="1481">
                  <c:v>85</c:v>
                </c:pt>
                <c:pt idx="1482">
                  <c:v>74</c:v>
                </c:pt>
                <c:pt idx="1483">
                  <c:v>82</c:v>
                </c:pt>
                <c:pt idx="1484">
                  <c:v>75</c:v>
                </c:pt>
                <c:pt idx="1485">
                  <c:v>75</c:v>
                </c:pt>
                <c:pt idx="1486">
                  <c:v>74</c:v>
                </c:pt>
                <c:pt idx="1487">
                  <c:v>73</c:v>
                </c:pt>
                <c:pt idx="1488">
                  <c:v>65</c:v>
                </c:pt>
                <c:pt idx="1489">
                  <c:v>80</c:v>
                </c:pt>
                <c:pt idx="1490">
                  <c:v>69</c:v>
                </c:pt>
                <c:pt idx="1491">
                  <c:v>80</c:v>
                </c:pt>
                <c:pt idx="1492">
                  <c:v>70</c:v>
                </c:pt>
                <c:pt idx="1493">
                  <c:v>72</c:v>
                </c:pt>
                <c:pt idx="1494">
                  <c:v>65</c:v>
                </c:pt>
                <c:pt idx="1495">
                  <c:v>62</c:v>
                </c:pt>
                <c:pt idx="1496">
                  <c:v>54</c:v>
                </c:pt>
                <c:pt idx="1497">
                  <c:v>71</c:v>
                </c:pt>
                <c:pt idx="1498">
                  <c:v>54</c:v>
                </c:pt>
                <c:pt idx="1499">
                  <c:v>70</c:v>
                </c:pt>
                <c:pt idx="1500">
                  <c:v>64</c:v>
                </c:pt>
                <c:pt idx="1501">
                  <c:v>64</c:v>
                </c:pt>
                <c:pt idx="1502">
                  <c:v>48</c:v>
                </c:pt>
                <c:pt idx="1503">
                  <c:v>64</c:v>
                </c:pt>
                <c:pt idx="1504">
                  <c:v>61</c:v>
                </c:pt>
                <c:pt idx="1505">
                  <c:v>67</c:v>
                </c:pt>
                <c:pt idx="1506">
                  <c:v>74</c:v>
                </c:pt>
                <c:pt idx="1507">
                  <c:v>62</c:v>
                </c:pt>
                <c:pt idx="1508">
                  <c:v>59</c:v>
                </c:pt>
                <c:pt idx="1509">
                  <c:v>59</c:v>
                </c:pt>
                <c:pt idx="1510">
                  <c:v>61</c:v>
                </c:pt>
                <c:pt idx="1511">
                  <c:v>77</c:v>
                </c:pt>
                <c:pt idx="1512">
                  <c:v>60</c:v>
                </c:pt>
                <c:pt idx="1513">
                  <c:v>58</c:v>
                </c:pt>
                <c:pt idx="1514">
                  <c:v>52</c:v>
                </c:pt>
                <c:pt idx="1515">
                  <c:v>54</c:v>
                </c:pt>
                <c:pt idx="1516">
                  <c:v>60</c:v>
                </c:pt>
                <c:pt idx="1517">
                  <c:v>54</c:v>
                </c:pt>
                <c:pt idx="1518">
                  <c:v>65</c:v>
                </c:pt>
                <c:pt idx="1519">
                  <c:v>57</c:v>
                </c:pt>
                <c:pt idx="1520">
                  <c:v>64</c:v>
                </c:pt>
                <c:pt idx="1521">
                  <c:v>58</c:v>
                </c:pt>
                <c:pt idx="1522">
                  <c:v>65</c:v>
                </c:pt>
                <c:pt idx="1523">
                  <c:v>45</c:v>
                </c:pt>
                <c:pt idx="1524">
                  <c:v>57</c:v>
                </c:pt>
                <c:pt idx="1525">
                  <c:v>53</c:v>
                </c:pt>
                <c:pt idx="1526">
                  <c:v>51</c:v>
                </c:pt>
                <c:pt idx="1527">
                  <c:v>65</c:v>
                </c:pt>
                <c:pt idx="1528">
                  <c:v>57</c:v>
                </c:pt>
                <c:pt idx="1529">
                  <c:v>55</c:v>
                </c:pt>
                <c:pt idx="1530">
                  <c:v>62</c:v>
                </c:pt>
                <c:pt idx="1531">
                  <c:v>60</c:v>
                </c:pt>
                <c:pt idx="1532">
                  <c:v>62</c:v>
                </c:pt>
                <c:pt idx="1533">
                  <c:v>66</c:v>
                </c:pt>
                <c:pt idx="1534">
                  <c:v>58</c:v>
                </c:pt>
                <c:pt idx="1535">
                  <c:v>63</c:v>
                </c:pt>
                <c:pt idx="1536">
                  <c:v>63</c:v>
                </c:pt>
                <c:pt idx="1537">
                  <c:v>53</c:v>
                </c:pt>
                <c:pt idx="1538">
                  <c:v>45</c:v>
                </c:pt>
                <c:pt idx="1539">
                  <c:v>53</c:v>
                </c:pt>
                <c:pt idx="1540">
                  <c:v>61</c:v>
                </c:pt>
                <c:pt idx="1541">
                  <c:v>68</c:v>
                </c:pt>
                <c:pt idx="1542">
                  <c:v>69</c:v>
                </c:pt>
                <c:pt idx="1543">
                  <c:v>52</c:v>
                </c:pt>
                <c:pt idx="1544">
                  <c:v>43</c:v>
                </c:pt>
                <c:pt idx="1545">
                  <c:v>52</c:v>
                </c:pt>
                <c:pt idx="1546">
                  <c:v>59</c:v>
                </c:pt>
                <c:pt idx="1547">
                  <c:v>67</c:v>
                </c:pt>
                <c:pt idx="1548">
                  <c:v>37</c:v>
                </c:pt>
                <c:pt idx="1549">
                  <c:v>54</c:v>
                </c:pt>
                <c:pt idx="1550">
                  <c:v>43</c:v>
                </c:pt>
                <c:pt idx="1551">
                  <c:v>66</c:v>
                </c:pt>
                <c:pt idx="1552">
                  <c:v>56</c:v>
                </c:pt>
                <c:pt idx="1553">
                  <c:v>61</c:v>
                </c:pt>
                <c:pt idx="1554">
                  <c:v>47</c:v>
                </c:pt>
                <c:pt idx="1555">
                  <c:v>67</c:v>
                </c:pt>
                <c:pt idx="1556">
                  <c:v>55</c:v>
                </c:pt>
                <c:pt idx="1557">
                  <c:v>54</c:v>
                </c:pt>
                <c:pt idx="1558">
                  <c:v>61</c:v>
                </c:pt>
                <c:pt idx="1559">
                  <c:v>57</c:v>
                </c:pt>
                <c:pt idx="1560">
                  <c:v>55</c:v>
                </c:pt>
                <c:pt idx="1561">
                  <c:v>46</c:v>
                </c:pt>
                <c:pt idx="1562">
                  <c:v>46</c:v>
                </c:pt>
                <c:pt idx="1563">
                  <c:v>58</c:v>
                </c:pt>
                <c:pt idx="1564">
                  <c:v>49</c:v>
                </c:pt>
                <c:pt idx="1565">
                  <c:v>41</c:v>
                </c:pt>
                <c:pt idx="1566">
                  <c:v>61</c:v>
                </c:pt>
                <c:pt idx="1567">
                  <c:v>53</c:v>
                </c:pt>
                <c:pt idx="1568">
                  <c:v>49</c:v>
                </c:pt>
                <c:pt idx="1569">
                  <c:v>57</c:v>
                </c:pt>
                <c:pt idx="1570">
                  <c:v>51</c:v>
                </c:pt>
                <c:pt idx="1571">
                  <c:v>61</c:v>
                </c:pt>
                <c:pt idx="1572">
                  <c:v>50</c:v>
                </c:pt>
                <c:pt idx="1573">
                  <c:v>67</c:v>
                </c:pt>
                <c:pt idx="1574">
                  <c:v>47</c:v>
                </c:pt>
                <c:pt idx="1575">
                  <c:v>61</c:v>
                </c:pt>
                <c:pt idx="1576">
                  <c:v>51</c:v>
                </c:pt>
                <c:pt idx="1577">
                  <c:v>49</c:v>
                </c:pt>
                <c:pt idx="1578">
                  <c:v>56</c:v>
                </c:pt>
                <c:pt idx="1579">
                  <c:v>49</c:v>
                </c:pt>
                <c:pt idx="1580">
                  <c:v>48</c:v>
                </c:pt>
                <c:pt idx="1581">
                  <c:v>46</c:v>
                </c:pt>
                <c:pt idx="1582">
                  <c:v>46</c:v>
                </c:pt>
                <c:pt idx="1583">
                  <c:v>50</c:v>
                </c:pt>
                <c:pt idx="1584">
                  <c:v>50</c:v>
                </c:pt>
                <c:pt idx="1585">
                  <c:v>50</c:v>
                </c:pt>
                <c:pt idx="1586">
                  <c:v>46</c:v>
                </c:pt>
                <c:pt idx="1587">
                  <c:v>46</c:v>
                </c:pt>
                <c:pt idx="1588">
                  <c:v>47</c:v>
                </c:pt>
                <c:pt idx="1589">
                  <c:v>50</c:v>
                </c:pt>
                <c:pt idx="1590">
                  <c:v>43</c:v>
                </c:pt>
                <c:pt idx="1591">
                  <c:v>56</c:v>
                </c:pt>
                <c:pt idx="1592">
                  <c:v>54</c:v>
                </c:pt>
                <c:pt idx="1593">
                  <c:v>37</c:v>
                </c:pt>
                <c:pt idx="1594">
                  <c:v>50</c:v>
                </c:pt>
                <c:pt idx="1595">
                  <c:v>44</c:v>
                </c:pt>
                <c:pt idx="1596">
                  <c:v>42</c:v>
                </c:pt>
                <c:pt idx="1597">
                  <c:v>40</c:v>
                </c:pt>
                <c:pt idx="1598">
                  <c:v>51</c:v>
                </c:pt>
                <c:pt idx="1599">
                  <c:v>52</c:v>
                </c:pt>
                <c:pt idx="1600">
                  <c:v>58</c:v>
                </c:pt>
                <c:pt idx="1601">
                  <c:v>47</c:v>
                </c:pt>
                <c:pt idx="1602">
                  <c:v>53</c:v>
                </c:pt>
                <c:pt idx="1603">
                  <c:v>56</c:v>
                </c:pt>
                <c:pt idx="1604">
                  <c:v>42</c:v>
                </c:pt>
                <c:pt idx="1605">
                  <c:v>55</c:v>
                </c:pt>
                <c:pt idx="1606">
                  <c:v>39</c:v>
                </c:pt>
                <c:pt idx="1607">
                  <c:v>46</c:v>
                </c:pt>
                <c:pt idx="1608">
                  <c:v>50</c:v>
                </c:pt>
                <c:pt idx="1609">
                  <c:v>46</c:v>
                </c:pt>
                <c:pt idx="1610">
                  <c:v>47</c:v>
                </c:pt>
                <c:pt idx="1611">
                  <c:v>37</c:v>
                </c:pt>
                <c:pt idx="1612">
                  <c:v>43</c:v>
                </c:pt>
                <c:pt idx="1613">
                  <c:v>45</c:v>
                </c:pt>
                <c:pt idx="1614">
                  <c:v>50</c:v>
                </c:pt>
                <c:pt idx="1615">
                  <c:v>44</c:v>
                </c:pt>
                <c:pt idx="1616">
                  <c:v>43</c:v>
                </c:pt>
                <c:pt idx="1617">
                  <c:v>50</c:v>
                </c:pt>
                <c:pt idx="1618">
                  <c:v>45</c:v>
                </c:pt>
                <c:pt idx="1619">
                  <c:v>47</c:v>
                </c:pt>
                <c:pt idx="1620">
                  <c:v>53</c:v>
                </c:pt>
                <c:pt idx="1621">
                  <c:v>49</c:v>
                </c:pt>
                <c:pt idx="1622">
                  <c:v>33</c:v>
                </c:pt>
                <c:pt idx="1623">
                  <c:v>45</c:v>
                </c:pt>
                <c:pt idx="1624">
                  <c:v>43</c:v>
                </c:pt>
                <c:pt idx="1625">
                  <c:v>38</c:v>
                </c:pt>
                <c:pt idx="1626">
                  <c:v>40</c:v>
                </c:pt>
                <c:pt idx="1627">
                  <c:v>50</c:v>
                </c:pt>
                <c:pt idx="1628">
                  <c:v>51</c:v>
                </c:pt>
                <c:pt idx="1629">
                  <c:v>44</c:v>
                </c:pt>
                <c:pt idx="1630">
                  <c:v>54</c:v>
                </c:pt>
                <c:pt idx="1631">
                  <c:v>35</c:v>
                </c:pt>
                <c:pt idx="1632">
                  <c:v>45</c:v>
                </c:pt>
                <c:pt idx="1633">
                  <c:v>50</c:v>
                </c:pt>
                <c:pt idx="1634">
                  <c:v>38</c:v>
                </c:pt>
                <c:pt idx="1635">
                  <c:v>52</c:v>
                </c:pt>
                <c:pt idx="1636">
                  <c:v>41</c:v>
                </c:pt>
                <c:pt idx="1637">
                  <c:v>52</c:v>
                </c:pt>
                <c:pt idx="1638">
                  <c:v>47</c:v>
                </c:pt>
                <c:pt idx="1639">
                  <c:v>48</c:v>
                </c:pt>
                <c:pt idx="1640">
                  <c:v>51</c:v>
                </c:pt>
                <c:pt idx="1641">
                  <c:v>46</c:v>
                </c:pt>
                <c:pt idx="1642">
                  <c:v>50</c:v>
                </c:pt>
                <c:pt idx="1643">
                  <c:v>31</c:v>
                </c:pt>
                <c:pt idx="1644">
                  <c:v>39</c:v>
                </c:pt>
                <c:pt idx="1645">
                  <c:v>37</c:v>
                </c:pt>
                <c:pt idx="1646">
                  <c:v>37</c:v>
                </c:pt>
                <c:pt idx="1647">
                  <c:v>51</c:v>
                </c:pt>
                <c:pt idx="1648">
                  <c:v>33</c:v>
                </c:pt>
                <c:pt idx="1649">
                  <c:v>60</c:v>
                </c:pt>
                <c:pt idx="1650">
                  <c:v>50</c:v>
                </c:pt>
                <c:pt idx="1651">
                  <c:v>40</c:v>
                </c:pt>
                <c:pt idx="1652">
                  <c:v>39</c:v>
                </c:pt>
                <c:pt idx="1653">
                  <c:v>53</c:v>
                </c:pt>
                <c:pt idx="1654">
                  <c:v>42</c:v>
                </c:pt>
                <c:pt idx="1655">
                  <c:v>51</c:v>
                </c:pt>
                <c:pt idx="1656">
                  <c:v>44</c:v>
                </c:pt>
                <c:pt idx="1657">
                  <c:v>48</c:v>
                </c:pt>
                <c:pt idx="1658">
                  <c:v>72</c:v>
                </c:pt>
                <c:pt idx="1659">
                  <c:v>49</c:v>
                </c:pt>
                <c:pt idx="1660">
                  <c:v>58</c:v>
                </c:pt>
                <c:pt idx="1661">
                  <c:v>52</c:v>
                </c:pt>
                <c:pt idx="1662">
                  <c:v>49</c:v>
                </c:pt>
                <c:pt idx="1663">
                  <c:v>37</c:v>
                </c:pt>
                <c:pt idx="1664">
                  <c:v>55</c:v>
                </c:pt>
                <c:pt idx="1665">
                  <c:v>58</c:v>
                </c:pt>
                <c:pt idx="1666">
                  <c:v>55</c:v>
                </c:pt>
                <c:pt idx="1667">
                  <c:v>55</c:v>
                </c:pt>
                <c:pt idx="1668">
                  <c:v>44</c:v>
                </c:pt>
                <c:pt idx="1669">
                  <c:v>47</c:v>
                </c:pt>
                <c:pt idx="1670">
                  <c:v>36</c:v>
                </c:pt>
                <c:pt idx="1671">
                  <c:v>65</c:v>
                </c:pt>
                <c:pt idx="1672">
                  <c:v>46</c:v>
                </c:pt>
                <c:pt idx="1673">
                  <c:v>49</c:v>
                </c:pt>
                <c:pt idx="1674">
                  <c:v>47</c:v>
                </c:pt>
                <c:pt idx="1675">
                  <c:v>55</c:v>
                </c:pt>
                <c:pt idx="1676">
                  <c:v>58</c:v>
                </c:pt>
                <c:pt idx="1677">
                  <c:v>55</c:v>
                </c:pt>
                <c:pt idx="1678">
                  <c:v>57</c:v>
                </c:pt>
                <c:pt idx="1679">
                  <c:v>60</c:v>
                </c:pt>
                <c:pt idx="1680">
                  <c:v>42</c:v>
                </c:pt>
                <c:pt idx="1681">
                  <c:v>61</c:v>
                </c:pt>
                <c:pt idx="1682">
                  <c:v>64</c:v>
                </c:pt>
                <c:pt idx="1683">
                  <c:v>52</c:v>
                </c:pt>
                <c:pt idx="1684">
                  <c:v>53</c:v>
                </c:pt>
                <c:pt idx="1685">
                  <c:v>45</c:v>
                </c:pt>
                <c:pt idx="1686">
                  <c:v>54</c:v>
                </c:pt>
                <c:pt idx="1687">
                  <c:v>50</c:v>
                </c:pt>
                <c:pt idx="1688">
                  <c:v>70</c:v>
                </c:pt>
                <c:pt idx="1689">
                  <c:v>58</c:v>
                </c:pt>
                <c:pt idx="1690">
                  <c:v>71</c:v>
                </c:pt>
                <c:pt idx="1691">
                  <c:v>56</c:v>
                </c:pt>
                <c:pt idx="1692">
                  <c:v>72</c:v>
                </c:pt>
                <c:pt idx="1693">
                  <c:v>76</c:v>
                </c:pt>
                <c:pt idx="1694">
                  <c:v>63</c:v>
                </c:pt>
                <c:pt idx="1695">
                  <c:v>73</c:v>
                </c:pt>
                <c:pt idx="1696">
                  <c:v>60</c:v>
                </c:pt>
                <c:pt idx="1697">
                  <c:v>69</c:v>
                </c:pt>
                <c:pt idx="1698">
                  <c:v>69</c:v>
                </c:pt>
                <c:pt idx="1699">
                  <c:v>84</c:v>
                </c:pt>
                <c:pt idx="1700">
                  <c:v>91</c:v>
                </c:pt>
                <c:pt idx="1701">
                  <c:v>94</c:v>
                </c:pt>
                <c:pt idx="1702">
                  <c:v>78</c:v>
                </c:pt>
                <c:pt idx="1703">
                  <c:v>98</c:v>
                </c:pt>
                <c:pt idx="1704">
                  <c:v>96</c:v>
                </c:pt>
                <c:pt idx="1705">
                  <c:v>82</c:v>
                </c:pt>
                <c:pt idx="1706">
                  <c:v>86</c:v>
                </c:pt>
                <c:pt idx="1707">
                  <c:v>88</c:v>
                </c:pt>
                <c:pt idx="1708">
                  <c:v>105</c:v>
                </c:pt>
                <c:pt idx="1709">
                  <c:v>132</c:v>
                </c:pt>
                <c:pt idx="1710">
                  <c:v>118</c:v>
                </c:pt>
                <c:pt idx="1711">
                  <c:v>134</c:v>
                </c:pt>
                <c:pt idx="1712">
                  <c:v>124</c:v>
                </c:pt>
                <c:pt idx="1713">
                  <c:v>160</c:v>
                </c:pt>
                <c:pt idx="1714">
                  <c:v>165</c:v>
                </c:pt>
                <c:pt idx="1715">
                  <c:v>161</c:v>
                </c:pt>
                <c:pt idx="1716">
                  <c:v>163</c:v>
                </c:pt>
                <c:pt idx="1717">
                  <c:v>182</c:v>
                </c:pt>
                <c:pt idx="1718">
                  <c:v>229</c:v>
                </c:pt>
                <c:pt idx="1719">
                  <c:v>229</c:v>
                </c:pt>
                <c:pt idx="1720">
                  <c:v>268</c:v>
                </c:pt>
                <c:pt idx="1721">
                  <c:v>320</c:v>
                </c:pt>
                <c:pt idx="1722">
                  <c:v>319</c:v>
                </c:pt>
                <c:pt idx="1723">
                  <c:v>405</c:v>
                </c:pt>
                <c:pt idx="1724">
                  <c:v>400</c:v>
                </c:pt>
                <c:pt idx="1725">
                  <c:v>460</c:v>
                </c:pt>
                <c:pt idx="1726">
                  <c:v>495</c:v>
                </c:pt>
                <c:pt idx="1727">
                  <c:v>546</c:v>
                </c:pt>
                <c:pt idx="1728">
                  <c:v>558</c:v>
                </c:pt>
                <c:pt idx="1729">
                  <c:v>593</c:v>
                </c:pt>
                <c:pt idx="1730">
                  <c:v>536</c:v>
                </c:pt>
                <c:pt idx="1731">
                  <c:v>554</c:v>
                </c:pt>
                <c:pt idx="1732">
                  <c:v>531</c:v>
                </c:pt>
                <c:pt idx="1733">
                  <c:v>508</c:v>
                </c:pt>
                <c:pt idx="1734">
                  <c:v>471</c:v>
                </c:pt>
                <c:pt idx="1735">
                  <c:v>444</c:v>
                </c:pt>
                <c:pt idx="1736">
                  <c:v>426</c:v>
                </c:pt>
                <c:pt idx="1737">
                  <c:v>356</c:v>
                </c:pt>
                <c:pt idx="1738">
                  <c:v>324</c:v>
                </c:pt>
                <c:pt idx="1739">
                  <c:v>298</c:v>
                </c:pt>
                <c:pt idx="1740">
                  <c:v>313</c:v>
                </c:pt>
                <c:pt idx="1741">
                  <c:v>238</c:v>
                </c:pt>
                <c:pt idx="1742">
                  <c:v>252</c:v>
                </c:pt>
                <c:pt idx="1743">
                  <c:v>211</c:v>
                </c:pt>
                <c:pt idx="1744">
                  <c:v>170</c:v>
                </c:pt>
                <c:pt idx="1745">
                  <c:v>174</c:v>
                </c:pt>
                <c:pt idx="1746">
                  <c:v>146</c:v>
                </c:pt>
                <c:pt idx="1747">
                  <c:v>136</c:v>
                </c:pt>
                <c:pt idx="1748">
                  <c:v>144</c:v>
                </c:pt>
                <c:pt idx="1749">
                  <c:v>122</c:v>
                </c:pt>
                <c:pt idx="1750">
                  <c:v>114</c:v>
                </c:pt>
                <c:pt idx="1751">
                  <c:v>109</c:v>
                </c:pt>
                <c:pt idx="1752">
                  <c:v>97</c:v>
                </c:pt>
                <c:pt idx="1753">
                  <c:v>103</c:v>
                </c:pt>
                <c:pt idx="1754">
                  <c:v>82</c:v>
                </c:pt>
                <c:pt idx="1755">
                  <c:v>87</c:v>
                </c:pt>
                <c:pt idx="1756">
                  <c:v>80</c:v>
                </c:pt>
                <c:pt idx="1757">
                  <c:v>84</c:v>
                </c:pt>
                <c:pt idx="1758">
                  <c:v>69</c:v>
                </c:pt>
                <c:pt idx="1759">
                  <c:v>67</c:v>
                </c:pt>
                <c:pt idx="1760">
                  <c:v>64</c:v>
                </c:pt>
                <c:pt idx="1761">
                  <c:v>67</c:v>
                </c:pt>
                <c:pt idx="1762">
                  <c:v>60</c:v>
                </c:pt>
                <c:pt idx="1763">
                  <c:v>68</c:v>
                </c:pt>
                <c:pt idx="1764">
                  <c:v>72</c:v>
                </c:pt>
                <c:pt idx="1765">
                  <c:v>58</c:v>
                </c:pt>
                <c:pt idx="1766">
                  <c:v>66</c:v>
                </c:pt>
                <c:pt idx="1767">
                  <c:v>60</c:v>
                </c:pt>
                <c:pt idx="1768">
                  <c:v>62</c:v>
                </c:pt>
                <c:pt idx="1769">
                  <c:v>62</c:v>
                </c:pt>
                <c:pt idx="1770">
                  <c:v>59</c:v>
                </c:pt>
                <c:pt idx="1771">
                  <c:v>54</c:v>
                </c:pt>
                <c:pt idx="1772">
                  <c:v>57</c:v>
                </c:pt>
                <c:pt idx="1773">
                  <c:v>67</c:v>
                </c:pt>
                <c:pt idx="1774">
                  <c:v>57</c:v>
                </c:pt>
                <c:pt idx="1775">
                  <c:v>45</c:v>
                </c:pt>
                <c:pt idx="1776">
                  <c:v>50</c:v>
                </c:pt>
                <c:pt idx="1777">
                  <c:v>46</c:v>
                </c:pt>
                <c:pt idx="1778">
                  <c:v>48</c:v>
                </c:pt>
                <c:pt idx="1779">
                  <c:v>51</c:v>
                </c:pt>
                <c:pt idx="1780">
                  <c:v>49</c:v>
                </c:pt>
                <c:pt idx="1781">
                  <c:v>48</c:v>
                </c:pt>
                <c:pt idx="1782">
                  <c:v>53</c:v>
                </c:pt>
                <c:pt idx="1783">
                  <c:v>44</c:v>
                </c:pt>
                <c:pt idx="1784">
                  <c:v>41</c:v>
                </c:pt>
                <c:pt idx="1785">
                  <c:v>46</c:v>
                </c:pt>
                <c:pt idx="1786">
                  <c:v>39</c:v>
                </c:pt>
                <c:pt idx="1787">
                  <c:v>41</c:v>
                </c:pt>
                <c:pt idx="1788">
                  <c:v>49</c:v>
                </c:pt>
                <c:pt idx="1789">
                  <c:v>38</c:v>
                </c:pt>
                <c:pt idx="1790">
                  <c:v>47</c:v>
                </c:pt>
                <c:pt idx="1791">
                  <c:v>40</c:v>
                </c:pt>
                <c:pt idx="1792">
                  <c:v>48</c:v>
                </c:pt>
                <c:pt idx="1793">
                  <c:v>30</c:v>
                </c:pt>
                <c:pt idx="1794">
                  <c:v>51</c:v>
                </c:pt>
                <c:pt idx="1795">
                  <c:v>40</c:v>
                </c:pt>
                <c:pt idx="1796">
                  <c:v>52</c:v>
                </c:pt>
                <c:pt idx="1797">
                  <c:v>48</c:v>
                </c:pt>
                <c:pt idx="1798">
                  <c:v>57</c:v>
                </c:pt>
                <c:pt idx="1799">
                  <c:v>47</c:v>
                </c:pt>
                <c:pt idx="1800">
                  <c:v>41</c:v>
                </c:pt>
                <c:pt idx="1801">
                  <c:v>50</c:v>
                </c:pt>
                <c:pt idx="1802">
                  <c:v>45</c:v>
                </c:pt>
                <c:pt idx="1803">
                  <c:v>34</c:v>
                </c:pt>
                <c:pt idx="1804">
                  <c:v>32</c:v>
                </c:pt>
                <c:pt idx="1805">
                  <c:v>45</c:v>
                </c:pt>
                <c:pt idx="1806">
                  <c:v>34</c:v>
                </c:pt>
                <c:pt idx="1807">
                  <c:v>39</c:v>
                </c:pt>
                <c:pt idx="1808">
                  <c:v>43</c:v>
                </c:pt>
                <c:pt idx="1809">
                  <c:v>46</c:v>
                </c:pt>
                <c:pt idx="1810">
                  <c:v>42</c:v>
                </c:pt>
                <c:pt idx="1811">
                  <c:v>40</c:v>
                </c:pt>
                <c:pt idx="1812">
                  <c:v>42</c:v>
                </c:pt>
                <c:pt idx="1813">
                  <c:v>52</c:v>
                </c:pt>
                <c:pt idx="1814">
                  <c:v>57</c:v>
                </c:pt>
                <c:pt idx="1815">
                  <c:v>58</c:v>
                </c:pt>
                <c:pt idx="1816">
                  <c:v>54</c:v>
                </c:pt>
                <c:pt idx="1817">
                  <c:v>60</c:v>
                </c:pt>
                <c:pt idx="1818">
                  <c:v>61</c:v>
                </c:pt>
                <c:pt idx="1819">
                  <c:v>49</c:v>
                </c:pt>
                <c:pt idx="1820">
                  <c:v>70</c:v>
                </c:pt>
                <c:pt idx="1821">
                  <c:v>69</c:v>
                </c:pt>
                <c:pt idx="1822">
                  <c:v>62</c:v>
                </c:pt>
                <c:pt idx="1823">
                  <c:v>49</c:v>
                </c:pt>
                <c:pt idx="1824">
                  <c:v>52</c:v>
                </c:pt>
                <c:pt idx="1825">
                  <c:v>40</c:v>
                </c:pt>
                <c:pt idx="1826">
                  <c:v>69</c:v>
                </c:pt>
                <c:pt idx="1827">
                  <c:v>49</c:v>
                </c:pt>
                <c:pt idx="1828">
                  <c:v>50</c:v>
                </c:pt>
                <c:pt idx="1829">
                  <c:v>38</c:v>
                </c:pt>
                <c:pt idx="1830">
                  <c:v>41</c:v>
                </c:pt>
                <c:pt idx="1831">
                  <c:v>38</c:v>
                </c:pt>
                <c:pt idx="1832">
                  <c:v>51</c:v>
                </c:pt>
                <c:pt idx="1833">
                  <c:v>28</c:v>
                </c:pt>
                <c:pt idx="1834">
                  <c:v>39</c:v>
                </c:pt>
                <c:pt idx="1835">
                  <c:v>39</c:v>
                </c:pt>
                <c:pt idx="1836">
                  <c:v>53</c:v>
                </c:pt>
                <c:pt idx="1837">
                  <c:v>40</c:v>
                </c:pt>
                <c:pt idx="1838">
                  <c:v>34</c:v>
                </c:pt>
                <c:pt idx="1839">
                  <c:v>40</c:v>
                </c:pt>
                <c:pt idx="1840">
                  <c:v>37</c:v>
                </c:pt>
                <c:pt idx="1841">
                  <c:v>31</c:v>
                </c:pt>
                <c:pt idx="1842">
                  <c:v>31</c:v>
                </c:pt>
                <c:pt idx="1843">
                  <c:v>31</c:v>
                </c:pt>
                <c:pt idx="1844">
                  <c:v>39</c:v>
                </c:pt>
                <c:pt idx="1845">
                  <c:v>33</c:v>
                </c:pt>
                <c:pt idx="1846">
                  <c:v>22</c:v>
                </c:pt>
                <c:pt idx="1847">
                  <c:v>39</c:v>
                </c:pt>
                <c:pt idx="1848">
                  <c:v>29</c:v>
                </c:pt>
                <c:pt idx="1849">
                  <c:v>32</c:v>
                </c:pt>
                <c:pt idx="1850">
                  <c:v>32</c:v>
                </c:pt>
                <c:pt idx="1851">
                  <c:v>23</c:v>
                </c:pt>
                <c:pt idx="1852">
                  <c:v>41</c:v>
                </c:pt>
                <c:pt idx="1853">
                  <c:v>27</c:v>
                </c:pt>
                <c:pt idx="1854">
                  <c:v>43</c:v>
                </c:pt>
                <c:pt idx="1855">
                  <c:v>26</c:v>
                </c:pt>
                <c:pt idx="1856">
                  <c:v>26</c:v>
                </c:pt>
                <c:pt idx="1857">
                  <c:v>19</c:v>
                </c:pt>
                <c:pt idx="1858">
                  <c:v>34</c:v>
                </c:pt>
                <c:pt idx="1859">
                  <c:v>36</c:v>
                </c:pt>
                <c:pt idx="1860">
                  <c:v>35</c:v>
                </c:pt>
                <c:pt idx="1861">
                  <c:v>38</c:v>
                </c:pt>
                <c:pt idx="1862">
                  <c:v>36</c:v>
                </c:pt>
                <c:pt idx="1863">
                  <c:v>34</c:v>
                </c:pt>
                <c:pt idx="1864">
                  <c:v>33</c:v>
                </c:pt>
                <c:pt idx="1865">
                  <c:v>25</c:v>
                </c:pt>
                <c:pt idx="1866">
                  <c:v>27</c:v>
                </c:pt>
                <c:pt idx="1867">
                  <c:v>40</c:v>
                </c:pt>
                <c:pt idx="1868">
                  <c:v>26</c:v>
                </c:pt>
                <c:pt idx="1869">
                  <c:v>30</c:v>
                </c:pt>
                <c:pt idx="1870">
                  <c:v>22</c:v>
                </c:pt>
                <c:pt idx="1871">
                  <c:v>29</c:v>
                </c:pt>
                <c:pt idx="1872">
                  <c:v>35</c:v>
                </c:pt>
                <c:pt idx="1873">
                  <c:v>29</c:v>
                </c:pt>
                <c:pt idx="1874">
                  <c:v>32</c:v>
                </c:pt>
                <c:pt idx="1875">
                  <c:v>33</c:v>
                </c:pt>
                <c:pt idx="1876">
                  <c:v>32</c:v>
                </c:pt>
                <c:pt idx="1877">
                  <c:v>30</c:v>
                </c:pt>
                <c:pt idx="1878">
                  <c:v>26</c:v>
                </c:pt>
                <c:pt idx="1879">
                  <c:v>39</c:v>
                </c:pt>
                <c:pt idx="1880">
                  <c:v>35</c:v>
                </c:pt>
                <c:pt idx="1881">
                  <c:v>31</c:v>
                </c:pt>
                <c:pt idx="1882">
                  <c:v>38</c:v>
                </c:pt>
                <c:pt idx="1883">
                  <c:v>31</c:v>
                </c:pt>
                <c:pt idx="1884">
                  <c:v>28</c:v>
                </c:pt>
                <c:pt idx="1885">
                  <c:v>22</c:v>
                </c:pt>
                <c:pt idx="1886">
                  <c:v>26</c:v>
                </c:pt>
                <c:pt idx="1887">
                  <c:v>20</c:v>
                </c:pt>
                <c:pt idx="1888">
                  <c:v>23</c:v>
                </c:pt>
                <c:pt idx="1889">
                  <c:v>30</c:v>
                </c:pt>
                <c:pt idx="1890">
                  <c:v>26</c:v>
                </c:pt>
                <c:pt idx="1891">
                  <c:v>28</c:v>
                </c:pt>
                <c:pt idx="1892">
                  <c:v>31</c:v>
                </c:pt>
                <c:pt idx="1893">
                  <c:v>19</c:v>
                </c:pt>
                <c:pt idx="1894">
                  <c:v>24</c:v>
                </c:pt>
                <c:pt idx="1895">
                  <c:v>23</c:v>
                </c:pt>
                <c:pt idx="1896">
                  <c:v>22</c:v>
                </c:pt>
                <c:pt idx="1897">
                  <c:v>23</c:v>
                </c:pt>
                <c:pt idx="1898">
                  <c:v>33</c:v>
                </c:pt>
                <c:pt idx="1899">
                  <c:v>27</c:v>
                </c:pt>
                <c:pt idx="1900">
                  <c:v>32</c:v>
                </c:pt>
                <c:pt idx="1901">
                  <c:v>35</c:v>
                </c:pt>
                <c:pt idx="1902">
                  <c:v>25</c:v>
                </c:pt>
                <c:pt idx="1903">
                  <c:v>26</c:v>
                </c:pt>
                <c:pt idx="1904">
                  <c:v>14</c:v>
                </c:pt>
                <c:pt idx="1905">
                  <c:v>28</c:v>
                </c:pt>
                <c:pt idx="1906">
                  <c:v>25</c:v>
                </c:pt>
                <c:pt idx="1907">
                  <c:v>18</c:v>
                </c:pt>
                <c:pt idx="1908">
                  <c:v>29</c:v>
                </c:pt>
                <c:pt idx="1909">
                  <c:v>24</c:v>
                </c:pt>
                <c:pt idx="1910">
                  <c:v>35</c:v>
                </c:pt>
                <c:pt idx="1911">
                  <c:v>28</c:v>
                </c:pt>
                <c:pt idx="1912">
                  <c:v>26</c:v>
                </c:pt>
                <c:pt idx="1913">
                  <c:v>33</c:v>
                </c:pt>
                <c:pt idx="1914">
                  <c:v>25</c:v>
                </c:pt>
                <c:pt idx="1915">
                  <c:v>18</c:v>
                </c:pt>
                <c:pt idx="1916">
                  <c:v>35</c:v>
                </c:pt>
                <c:pt idx="1917">
                  <c:v>32</c:v>
                </c:pt>
                <c:pt idx="1918">
                  <c:v>25</c:v>
                </c:pt>
                <c:pt idx="1919">
                  <c:v>22</c:v>
                </c:pt>
                <c:pt idx="1920">
                  <c:v>22</c:v>
                </c:pt>
                <c:pt idx="1921">
                  <c:v>19</c:v>
                </c:pt>
                <c:pt idx="1922">
                  <c:v>31</c:v>
                </c:pt>
                <c:pt idx="1923">
                  <c:v>24</c:v>
                </c:pt>
                <c:pt idx="1924">
                  <c:v>25</c:v>
                </c:pt>
                <c:pt idx="1925">
                  <c:v>28</c:v>
                </c:pt>
                <c:pt idx="1926">
                  <c:v>27</c:v>
                </c:pt>
                <c:pt idx="1927">
                  <c:v>31</c:v>
                </c:pt>
                <c:pt idx="1928">
                  <c:v>27</c:v>
                </c:pt>
                <c:pt idx="1929">
                  <c:v>16</c:v>
                </c:pt>
                <c:pt idx="1930">
                  <c:v>25</c:v>
                </c:pt>
                <c:pt idx="1931">
                  <c:v>29</c:v>
                </c:pt>
                <c:pt idx="1932">
                  <c:v>20</c:v>
                </c:pt>
                <c:pt idx="1933">
                  <c:v>26</c:v>
                </c:pt>
                <c:pt idx="1934">
                  <c:v>33</c:v>
                </c:pt>
                <c:pt idx="1935">
                  <c:v>26</c:v>
                </c:pt>
                <c:pt idx="1936">
                  <c:v>22</c:v>
                </c:pt>
                <c:pt idx="1937">
                  <c:v>24</c:v>
                </c:pt>
                <c:pt idx="1938">
                  <c:v>21</c:v>
                </c:pt>
                <c:pt idx="1939">
                  <c:v>26</c:v>
                </c:pt>
                <c:pt idx="1940">
                  <c:v>28</c:v>
                </c:pt>
                <c:pt idx="1941">
                  <c:v>25</c:v>
                </c:pt>
                <c:pt idx="1942">
                  <c:v>26</c:v>
                </c:pt>
                <c:pt idx="1943">
                  <c:v>23</c:v>
                </c:pt>
                <c:pt idx="1944">
                  <c:v>29</c:v>
                </c:pt>
                <c:pt idx="1945">
                  <c:v>29</c:v>
                </c:pt>
                <c:pt idx="1946">
                  <c:v>18</c:v>
                </c:pt>
                <c:pt idx="1947">
                  <c:v>32</c:v>
                </c:pt>
                <c:pt idx="1948">
                  <c:v>29</c:v>
                </c:pt>
                <c:pt idx="1949">
                  <c:v>29</c:v>
                </c:pt>
                <c:pt idx="1950">
                  <c:v>22</c:v>
                </c:pt>
                <c:pt idx="1951">
                  <c:v>19</c:v>
                </c:pt>
                <c:pt idx="1952">
                  <c:v>21</c:v>
                </c:pt>
                <c:pt idx="1953">
                  <c:v>10</c:v>
                </c:pt>
                <c:pt idx="1954">
                  <c:v>29</c:v>
                </c:pt>
                <c:pt idx="1955">
                  <c:v>22</c:v>
                </c:pt>
                <c:pt idx="1956">
                  <c:v>22</c:v>
                </c:pt>
                <c:pt idx="1957">
                  <c:v>22</c:v>
                </c:pt>
                <c:pt idx="1958">
                  <c:v>21</c:v>
                </c:pt>
                <c:pt idx="1959">
                  <c:v>31</c:v>
                </c:pt>
                <c:pt idx="1960">
                  <c:v>29</c:v>
                </c:pt>
                <c:pt idx="1961">
                  <c:v>34</c:v>
                </c:pt>
                <c:pt idx="1962">
                  <c:v>24</c:v>
                </c:pt>
                <c:pt idx="1963">
                  <c:v>20</c:v>
                </c:pt>
                <c:pt idx="1964">
                  <c:v>19</c:v>
                </c:pt>
                <c:pt idx="1965">
                  <c:v>24</c:v>
                </c:pt>
                <c:pt idx="1966">
                  <c:v>29</c:v>
                </c:pt>
                <c:pt idx="1967">
                  <c:v>28</c:v>
                </c:pt>
                <c:pt idx="1968">
                  <c:v>27</c:v>
                </c:pt>
                <c:pt idx="1969">
                  <c:v>20</c:v>
                </c:pt>
                <c:pt idx="1970">
                  <c:v>21</c:v>
                </c:pt>
                <c:pt idx="1971">
                  <c:v>24</c:v>
                </c:pt>
                <c:pt idx="1972">
                  <c:v>29</c:v>
                </c:pt>
                <c:pt idx="1973">
                  <c:v>29</c:v>
                </c:pt>
                <c:pt idx="1974">
                  <c:v>22</c:v>
                </c:pt>
                <c:pt idx="1975">
                  <c:v>22</c:v>
                </c:pt>
                <c:pt idx="1976">
                  <c:v>23</c:v>
                </c:pt>
                <c:pt idx="1977">
                  <c:v>22</c:v>
                </c:pt>
                <c:pt idx="1978">
                  <c:v>18</c:v>
                </c:pt>
                <c:pt idx="1979">
                  <c:v>32</c:v>
                </c:pt>
                <c:pt idx="1980">
                  <c:v>26</c:v>
                </c:pt>
                <c:pt idx="1981">
                  <c:v>18</c:v>
                </c:pt>
                <c:pt idx="1982">
                  <c:v>25</c:v>
                </c:pt>
                <c:pt idx="1983">
                  <c:v>23</c:v>
                </c:pt>
                <c:pt idx="1984">
                  <c:v>23</c:v>
                </c:pt>
                <c:pt idx="1985">
                  <c:v>25</c:v>
                </c:pt>
                <c:pt idx="1986">
                  <c:v>26</c:v>
                </c:pt>
                <c:pt idx="1987">
                  <c:v>29</c:v>
                </c:pt>
                <c:pt idx="1988">
                  <c:v>21</c:v>
                </c:pt>
                <c:pt idx="1989">
                  <c:v>20</c:v>
                </c:pt>
                <c:pt idx="1990">
                  <c:v>25</c:v>
                </c:pt>
                <c:pt idx="1991">
                  <c:v>18</c:v>
                </c:pt>
                <c:pt idx="1992">
                  <c:v>16</c:v>
                </c:pt>
                <c:pt idx="1993">
                  <c:v>23</c:v>
                </c:pt>
                <c:pt idx="1994">
                  <c:v>25</c:v>
                </c:pt>
                <c:pt idx="1995">
                  <c:v>26</c:v>
                </c:pt>
                <c:pt idx="1996">
                  <c:v>20</c:v>
                </c:pt>
                <c:pt idx="1997">
                  <c:v>27</c:v>
                </c:pt>
                <c:pt idx="1998">
                  <c:v>16</c:v>
                </c:pt>
                <c:pt idx="1999">
                  <c:v>30</c:v>
                </c:pt>
                <c:pt idx="2000">
                  <c:v>24</c:v>
                </c:pt>
                <c:pt idx="2001">
                  <c:v>21</c:v>
                </c:pt>
                <c:pt idx="2002">
                  <c:v>20</c:v>
                </c:pt>
                <c:pt idx="2003">
                  <c:v>19</c:v>
                </c:pt>
                <c:pt idx="2004">
                  <c:v>25</c:v>
                </c:pt>
                <c:pt idx="2005">
                  <c:v>18</c:v>
                </c:pt>
                <c:pt idx="2006">
                  <c:v>28</c:v>
                </c:pt>
                <c:pt idx="2007">
                  <c:v>23</c:v>
                </c:pt>
                <c:pt idx="2008">
                  <c:v>27</c:v>
                </c:pt>
                <c:pt idx="2009">
                  <c:v>16</c:v>
                </c:pt>
                <c:pt idx="2010">
                  <c:v>11</c:v>
                </c:pt>
                <c:pt idx="2011">
                  <c:v>14</c:v>
                </c:pt>
                <c:pt idx="2012">
                  <c:v>26</c:v>
                </c:pt>
                <c:pt idx="2013">
                  <c:v>24</c:v>
                </c:pt>
                <c:pt idx="2014">
                  <c:v>20</c:v>
                </c:pt>
                <c:pt idx="2015">
                  <c:v>27</c:v>
                </c:pt>
                <c:pt idx="2016">
                  <c:v>21</c:v>
                </c:pt>
                <c:pt idx="2017">
                  <c:v>27</c:v>
                </c:pt>
                <c:pt idx="2018">
                  <c:v>23</c:v>
                </c:pt>
                <c:pt idx="2019">
                  <c:v>28</c:v>
                </c:pt>
                <c:pt idx="2020">
                  <c:v>15</c:v>
                </c:pt>
                <c:pt idx="2021">
                  <c:v>20</c:v>
                </c:pt>
                <c:pt idx="2022">
                  <c:v>20</c:v>
                </c:pt>
                <c:pt idx="2023">
                  <c:v>21</c:v>
                </c:pt>
                <c:pt idx="2024">
                  <c:v>20</c:v>
                </c:pt>
                <c:pt idx="2025">
                  <c:v>22</c:v>
                </c:pt>
                <c:pt idx="2026">
                  <c:v>26</c:v>
                </c:pt>
                <c:pt idx="2027">
                  <c:v>26</c:v>
                </c:pt>
                <c:pt idx="2028">
                  <c:v>31</c:v>
                </c:pt>
                <c:pt idx="2029">
                  <c:v>17</c:v>
                </c:pt>
                <c:pt idx="2030">
                  <c:v>19</c:v>
                </c:pt>
                <c:pt idx="2031">
                  <c:v>20</c:v>
                </c:pt>
                <c:pt idx="2032">
                  <c:v>21</c:v>
                </c:pt>
                <c:pt idx="2033">
                  <c:v>26</c:v>
                </c:pt>
                <c:pt idx="2034">
                  <c:v>29</c:v>
                </c:pt>
                <c:pt idx="2035">
                  <c:v>32</c:v>
                </c:pt>
                <c:pt idx="2036">
                  <c:v>29</c:v>
                </c:pt>
                <c:pt idx="2037">
                  <c:v>21</c:v>
                </c:pt>
                <c:pt idx="2038">
                  <c:v>25</c:v>
                </c:pt>
                <c:pt idx="2039">
                  <c:v>25</c:v>
                </c:pt>
                <c:pt idx="2040">
                  <c:v>15</c:v>
                </c:pt>
                <c:pt idx="2041">
                  <c:v>15</c:v>
                </c:pt>
                <c:pt idx="2042">
                  <c:v>16</c:v>
                </c:pt>
                <c:pt idx="2043">
                  <c:v>22</c:v>
                </c:pt>
                <c:pt idx="2044">
                  <c:v>20</c:v>
                </c:pt>
                <c:pt idx="2045">
                  <c:v>12</c:v>
                </c:pt>
                <c:pt idx="2046">
                  <c:v>24</c:v>
                </c:pt>
                <c:pt idx="2047">
                  <c:v>21</c:v>
                </c:pt>
                <c:pt idx="2048">
                  <c:v>29</c:v>
                </c:pt>
                <c:pt idx="2049">
                  <c:v>15</c:v>
                </c:pt>
                <c:pt idx="2050">
                  <c:v>26</c:v>
                </c:pt>
                <c:pt idx="2051">
                  <c:v>31</c:v>
                </c:pt>
                <c:pt idx="2052">
                  <c:v>21</c:v>
                </c:pt>
                <c:pt idx="2053">
                  <c:v>21</c:v>
                </c:pt>
                <c:pt idx="2054">
                  <c:v>20</c:v>
                </c:pt>
                <c:pt idx="2055">
                  <c:v>18</c:v>
                </c:pt>
                <c:pt idx="2056">
                  <c:v>15</c:v>
                </c:pt>
                <c:pt idx="2057">
                  <c:v>16</c:v>
                </c:pt>
                <c:pt idx="2058">
                  <c:v>23</c:v>
                </c:pt>
                <c:pt idx="2059">
                  <c:v>24</c:v>
                </c:pt>
                <c:pt idx="2060">
                  <c:v>16</c:v>
                </c:pt>
                <c:pt idx="2061">
                  <c:v>19</c:v>
                </c:pt>
                <c:pt idx="2062">
                  <c:v>20</c:v>
                </c:pt>
                <c:pt idx="2063">
                  <c:v>25</c:v>
                </c:pt>
                <c:pt idx="2064">
                  <c:v>16</c:v>
                </c:pt>
                <c:pt idx="2065">
                  <c:v>13</c:v>
                </c:pt>
                <c:pt idx="2066">
                  <c:v>19</c:v>
                </c:pt>
                <c:pt idx="2067">
                  <c:v>17</c:v>
                </c:pt>
                <c:pt idx="2068">
                  <c:v>22</c:v>
                </c:pt>
                <c:pt idx="2069">
                  <c:v>19</c:v>
                </c:pt>
                <c:pt idx="2070">
                  <c:v>12</c:v>
                </c:pt>
                <c:pt idx="2071">
                  <c:v>18</c:v>
                </c:pt>
                <c:pt idx="2072">
                  <c:v>17</c:v>
                </c:pt>
                <c:pt idx="2073">
                  <c:v>20</c:v>
                </c:pt>
                <c:pt idx="2074">
                  <c:v>19</c:v>
                </c:pt>
                <c:pt idx="2075">
                  <c:v>22</c:v>
                </c:pt>
                <c:pt idx="2076">
                  <c:v>22</c:v>
                </c:pt>
                <c:pt idx="2077">
                  <c:v>25</c:v>
                </c:pt>
                <c:pt idx="2078">
                  <c:v>23</c:v>
                </c:pt>
                <c:pt idx="2079">
                  <c:v>22</c:v>
                </c:pt>
                <c:pt idx="2080">
                  <c:v>27</c:v>
                </c:pt>
                <c:pt idx="2081">
                  <c:v>28</c:v>
                </c:pt>
                <c:pt idx="2082">
                  <c:v>25</c:v>
                </c:pt>
                <c:pt idx="2083">
                  <c:v>23</c:v>
                </c:pt>
                <c:pt idx="2084">
                  <c:v>21</c:v>
                </c:pt>
                <c:pt idx="2085">
                  <c:v>20</c:v>
                </c:pt>
                <c:pt idx="2086">
                  <c:v>21</c:v>
                </c:pt>
                <c:pt idx="2087">
                  <c:v>14</c:v>
                </c:pt>
                <c:pt idx="2088">
                  <c:v>18</c:v>
                </c:pt>
                <c:pt idx="2089">
                  <c:v>16</c:v>
                </c:pt>
                <c:pt idx="2090">
                  <c:v>35</c:v>
                </c:pt>
                <c:pt idx="2091">
                  <c:v>18</c:v>
                </c:pt>
                <c:pt idx="2092">
                  <c:v>15</c:v>
                </c:pt>
                <c:pt idx="2093">
                  <c:v>23</c:v>
                </c:pt>
                <c:pt idx="2094">
                  <c:v>23</c:v>
                </c:pt>
                <c:pt idx="2095">
                  <c:v>18</c:v>
                </c:pt>
                <c:pt idx="2096">
                  <c:v>23</c:v>
                </c:pt>
                <c:pt idx="2097">
                  <c:v>28</c:v>
                </c:pt>
                <c:pt idx="2098">
                  <c:v>25</c:v>
                </c:pt>
                <c:pt idx="2099">
                  <c:v>17</c:v>
                </c:pt>
                <c:pt idx="2100">
                  <c:v>22</c:v>
                </c:pt>
                <c:pt idx="2101">
                  <c:v>21</c:v>
                </c:pt>
                <c:pt idx="2102">
                  <c:v>21</c:v>
                </c:pt>
                <c:pt idx="2103">
                  <c:v>21</c:v>
                </c:pt>
                <c:pt idx="2104">
                  <c:v>17</c:v>
                </c:pt>
                <c:pt idx="2105">
                  <c:v>27</c:v>
                </c:pt>
                <c:pt idx="2106">
                  <c:v>18</c:v>
                </c:pt>
                <c:pt idx="2107">
                  <c:v>14</c:v>
                </c:pt>
                <c:pt idx="2108">
                  <c:v>19</c:v>
                </c:pt>
                <c:pt idx="2109">
                  <c:v>32</c:v>
                </c:pt>
                <c:pt idx="2110">
                  <c:v>29</c:v>
                </c:pt>
                <c:pt idx="2111">
                  <c:v>33</c:v>
                </c:pt>
                <c:pt idx="2112">
                  <c:v>18</c:v>
                </c:pt>
                <c:pt idx="2113">
                  <c:v>24</c:v>
                </c:pt>
                <c:pt idx="2114">
                  <c:v>20</c:v>
                </c:pt>
                <c:pt idx="2115">
                  <c:v>19</c:v>
                </c:pt>
                <c:pt idx="2116">
                  <c:v>28</c:v>
                </c:pt>
                <c:pt idx="2117">
                  <c:v>33</c:v>
                </c:pt>
                <c:pt idx="2118">
                  <c:v>23</c:v>
                </c:pt>
                <c:pt idx="2119">
                  <c:v>23</c:v>
                </c:pt>
                <c:pt idx="2120">
                  <c:v>17</c:v>
                </c:pt>
                <c:pt idx="2121">
                  <c:v>31</c:v>
                </c:pt>
                <c:pt idx="2122">
                  <c:v>23</c:v>
                </c:pt>
                <c:pt idx="2123">
                  <c:v>29</c:v>
                </c:pt>
                <c:pt idx="2124">
                  <c:v>22</c:v>
                </c:pt>
                <c:pt idx="2125">
                  <c:v>16</c:v>
                </c:pt>
                <c:pt idx="2126">
                  <c:v>31</c:v>
                </c:pt>
                <c:pt idx="2127">
                  <c:v>27</c:v>
                </c:pt>
                <c:pt idx="2128">
                  <c:v>19</c:v>
                </c:pt>
                <c:pt idx="2129">
                  <c:v>22</c:v>
                </c:pt>
                <c:pt idx="2130">
                  <c:v>24</c:v>
                </c:pt>
                <c:pt idx="2131">
                  <c:v>19</c:v>
                </c:pt>
                <c:pt idx="2132">
                  <c:v>21</c:v>
                </c:pt>
                <c:pt idx="2133">
                  <c:v>28</c:v>
                </c:pt>
                <c:pt idx="2134">
                  <c:v>22</c:v>
                </c:pt>
                <c:pt idx="2135">
                  <c:v>31</c:v>
                </c:pt>
                <c:pt idx="2136">
                  <c:v>24</c:v>
                </c:pt>
                <c:pt idx="2137">
                  <c:v>32</c:v>
                </c:pt>
                <c:pt idx="2138">
                  <c:v>20</c:v>
                </c:pt>
                <c:pt idx="2139">
                  <c:v>42</c:v>
                </c:pt>
                <c:pt idx="2140">
                  <c:v>35</c:v>
                </c:pt>
                <c:pt idx="2141">
                  <c:v>26</c:v>
                </c:pt>
                <c:pt idx="2142">
                  <c:v>36</c:v>
                </c:pt>
                <c:pt idx="2143">
                  <c:v>33</c:v>
                </c:pt>
                <c:pt idx="2144">
                  <c:v>34</c:v>
                </c:pt>
                <c:pt idx="2145">
                  <c:v>29</c:v>
                </c:pt>
                <c:pt idx="2146">
                  <c:v>37</c:v>
                </c:pt>
                <c:pt idx="2147">
                  <c:v>54</c:v>
                </c:pt>
                <c:pt idx="2148">
                  <c:v>49</c:v>
                </c:pt>
                <c:pt idx="2149">
                  <c:v>50</c:v>
                </c:pt>
                <c:pt idx="2150">
                  <c:v>39</c:v>
                </c:pt>
                <c:pt idx="2151">
                  <c:v>51</c:v>
                </c:pt>
                <c:pt idx="2152">
                  <c:v>49</c:v>
                </c:pt>
                <c:pt idx="2153">
                  <c:v>52</c:v>
                </c:pt>
                <c:pt idx="2154">
                  <c:v>44</c:v>
                </c:pt>
                <c:pt idx="2155">
                  <c:v>48</c:v>
                </c:pt>
                <c:pt idx="2156">
                  <c:v>55</c:v>
                </c:pt>
                <c:pt idx="2157">
                  <c:v>48</c:v>
                </c:pt>
                <c:pt idx="2158">
                  <c:v>56</c:v>
                </c:pt>
                <c:pt idx="2159">
                  <c:v>57</c:v>
                </c:pt>
                <c:pt idx="2160">
                  <c:v>48</c:v>
                </c:pt>
                <c:pt idx="2161">
                  <c:v>64</c:v>
                </c:pt>
                <c:pt idx="2162">
                  <c:v>61</c:v>
                </c:pt>
                <c:pt idx="2163">
                  <c:v>62</c:v>
                </c:pt>
                <c:pt idx="2164">
                  <c:v>49</c:v>
                </c:pt>
                <c:pt idx="2165">
                  <c:v>52</c:v>
                </c:pt>
                <c:pt idx="2166">
                  <c:v>47</c:v>
                </c:pt>
                <c:pt idx="2167">
                  <c:v>58</c:v>
                </c:pt>
                <c:pt idx="2168">
                  <c:v>45</c:v>
                </c:pt>
                <c:pt idx="2169">
                  <c:v>56</c:v>
                </c:pt>
                <c:pt idx="2170">
                  <c:v>36</c:v>
                </c:pt>
                <c:pt idx="2171">
                  <c:v>39</c:v>
                </c:pt>
                <c:pt idx="2172">
                  <c:v>49</c:v>
                </c:pt>
                <c:pt idx="2173">
                  <c:v>45</c:v>
                </c:pt>
                <c:pt idx="2174">
                  <c:v>35</c:v>
                </c:pt>
                <c:pt idx="2175">
                  <c:v>51</c:v>
                </c:pt>
                <c:pt idx="2176">
                  <c:v>44</c:v>
                </c:pt>
                <c:pt idx="2177">
                  <c:v>37</c:v>
                </c:pt>
                <c:pt idx="2178">
                  <c:v>40</c:v>
                </c:pt>
                <c:pt idx="2179">
                  <c:v>37</c:v>
                </c:pt>
                <c:pt idx="2180">
                  <c:v>28</c:v>
                </c:pt>
                <c:pt idx="2181">
                  <c:v>24</c:v>
                </c:pt>
                <c:pt idx="2182">
                  <c:v>26</c:v>
                </c:pt>
                <c:pt idx="2183">
                  <c:v>37</c:v>
                </c:pt>
                <c:pt idx="2184">
                  <c:v>29</c:v>
                </c:pt>
                <c:pt idx="2185">
                  <c:v>21</c:v>
                </c:pt>
                <c:pt idx="2186">
                  <c:v>28</c:v>
                </c:pt>
                <c:pt idx="2187">
                  <c:v>23</c:v>
                </c:pt>
                <c:pt idx="2188">
                  <c:v>19</c:v>
                </c:pt>
                <c:pt idx="2189">
                  <c:v>27</c:v>
                </c:pt>
                <c:pt idx="2190">
                  <c:v>30</c:v>
                </c:pt>
                <c:pt idx="2191">
                  <c:v>21</c:v>
                </c:pt>
                <c:pt idx="2192">
                  <c:v>20</c:v>
                </c:pt>
                <c:pt idx="2193">
                  <c:v>25</c:v>
                </c:pt>
                <c:pt idx="2194">
                  <c:v>27</c:v>
                </c:pt>
                <c:pt idx="2195">
                  <c:v>17</c:v>
                </c:pt>
                <c:pt idx="2196">
                  <c:v>18</c:v>
                </c:pt>
                <c:pt idx="2197">
                  <c:v>31</c:v>
                </c:pt>
                <c:pt idx="2198">
                  <c:v>27</c:v>
                </c:pt>
                <c:pt idx="2199">
                  <c:v>22</c:v>
                </c:pt>
                <c:pt idx="2200">
                  <c:v>15</c:v>
                </c:pt>
                <c:pt idx="2201">
                  <c:v>17</c:v>
                </c:pt>
                <c:pt idx="2202">
                  <c:v>22</c:v>
                </c:pt>
                <c:pt idx="2203">
                  <c:v>17</c:v>
                </c:pt>
                <c:pt idx="2204">
                  <c:v>16</c:v>
                </c:pt>
                <c:pt idx="2205">
                  <c:v>27</c:v>
                </c:pt>
                <c:pt idx="2206">
                  <c:v>27</c:v>
                </c:pt>
                <c:pt idx="2207">
                  <c:v>17</c:v>
                </c:pt>
                <c:pt idx="2208">
                  <c:v>19</c:v>
                </c:pt>
                <c:pt idx="2209">
                  <c:v>27</c:v>
                </c:pt>
                <c:pt idx="2210">
                  <c:v>19</c:v>
                </c:pt>
                <c:pt idx="2211">
                  <c:v>16</c:v>
                </c:pt>
                <c:pt idx="2212">
                  <c:v>25</c:v>
                </c:pt>
                <c:pt idx="2213">
                  <c:v>20</c:v>
                </c:pt>
                <c:pt idx="2214">
                  <c:v>16</c:v>
                </c:pt>
                <c:pt idx="2215">
                  <c:v>19</c:v>
                </c:pt>
                <c:pt idx="2216">
                  <c:v>25</c:v>
                </c:pt>
                <c:pt idx="2217">
                  <c:v>17</c:v>
                </c:pt>
                <c:pt idx="2218">
                  <c:v>26</c:v>
                </c:pt>
                <c:pt idx="2219">
                  <c:v>16</c:v>
                </c:pt>
                <c:pt idx="2220">
                  <c:v>23</c:v>
                </c:pt>
                <c:pt idx="2221">
                  <c:v>17</c:v>
                </c:pt>
                <c:pt idx="2222">
                  <c:v>14</c:v>
                </c:pt>
                <c:pt idx="2223">
                  <c:v>20</c:v>
                </c:pt>
                <c:pt idx="2224">
                  <c:v>24</c:v>
                </c:pt>
                <c:pt idx="2225">
                  <c:v>18</c:v>
                </c:pt>
                <c:pt idx="2226">
                  <c:v>17</c:v>
                </c:pt>
                <c:pt idx="2227">
                  <c:v>14</c:v>
                </c:pt>
                <c:pt idx="2228">
                  <c:v>26</c:v>
                </c:pt>
                <c:pt idx="2229">
                  <c:v>18</c:v>
                </c:pt>
                <c:pt idx="2230">
                  <c:v>21</c:v>
                </c:pt>
                <c:pt idx="2231">
                  <c:v>16</c:v>
                </c:pt>
                <c:pt idx="2232">
                  <c:v>13</c:v>
                </c:pt>
                <c:pt idx="2233">
                  <c:v>19</c:v>
                </c:pt>
                <c:pt idx="2234">
                  <c:v>10</c:v>
                </c:pt>
                <c:pt idx="2235">
                  <c:v>19</c:v>
                </c:pt>
                <c:pt idx="2236">
                  <c:v>12</c:v>
                </c:pt>
                <c:pt idx="2237">
                  <c:v>19</c:v>
                </c:pt>
                <c:pt idx="2238">
                  <c:v>25</c:v>
                </c:pt>
                <c:pt idx="2239">
                  <c:v>17</c:v>
                </c:pt>
                <c:pt idx="2240">
                  <c:v>12</c:v>
                </c:pt>
                <c:pt idx="2241">
                  <c:v>21</c:v>
                </c:pt>
                <c:pt idx="2242">
                  <c:v>24</c:v>
                </c:pt>
                <c:pt idx="2243">
                  <c:v>7</c:v>
                </c:pt>
                <c:pt idx="2244">
                  <c:v>28</c:v>
                </c:pt>
                <c:pt idx="2245">
                  <c:v>10</c:v>
                </c:pt>
                <c:pt idx="2246">
                  <c:v>13</c:v>
                </c:pt>
                <c:pt idx="2247">
                  <c:v>20</c:v>
                </c:pt>
                <c:pt idx="2248">
                  <c:v>18</c:v>
                </c:pt>
                <c:pt idx="2249">
                  <c:v>25</c:v>
                </c:pt>
                <c:pt idx="2250">
                  <c:v>16</c:v>
                </c:pt>
                <c:pt idx="2251">
                  <c:v>11</c:v>
                </c:pt>
                <c:pt idx="2252">
                  <c:v>17</c:v>
                </c:pt>
                <c:pt idx="2253">
                  <c:v>10</c:v>
                </c:pt>
                <c:pt idx="2254">
                  <c:v>12</c:v>
                </c:pt>
                <c:pt idx="2255">
                  <c:v>32</c:v>
                </c:pt>
                <c:pt idx="2256">
                  <c:v>9</c:v>
                </c:pt>
                <c:pt idx="2257">
                  <c:v>16</c:v>
                </c:pt>
                <c:pt idx="2258">
                  <c:v>17</c:v>
                </c:pt>
                <c:pt idx="2259">
                  <c:v>9</c:v>
                </c:pt>
                <c:pt idx="2260">
                  <c:v>17</c:v>
                </c:pt>
                <c:pt idx="2261">
                  <c:v>16</c:v>
                </c:pt>
                <c:pt idx="2262">
                  <c:v>15</c:v>
                </c:pt>
                <c:pt idx="2263">
                  <c:v>10</c:v>
                </c:pt>
                <c:pt idx="2264">
                  <c:v>19</c:v>
                </c:pt>
                <c:pt idx="2265">
                  <c:v>14</c:v>
                </c:pt>
                <c:pt idx="2266">
                  <c:v>8</c:v>
                </c:pt>
                <c:pt idx="2267">
                  <c:v>13</c:v>
                </c:pt>
                <c:pt idx="2268">
                  <c:v>15</c:v>
                </c:pt>
                <c:pt idx="2269">
                  <c:v>12</c:v>
                </c:pt>
                <c:pt idx="2270">
                  <c:v>18</c:v>
                </c:pt>
                <c:pt idx="2271">
                  <c:v>6</c:v>
                </c:pt>
                <c:pt idx="2272">
                  <c:v>17</c:v>
                </c:pt>
                <c:pt idx="2273">
                  <c:v>20</c:v>
                </c:pt>
                <c:pt idx="2274">
                  <c:v>15</c:v>
                </c:pt>
                <c:pt idx="2275">
                  <c:v>12</c:v>
                </c:pt>
                <c:pt idx="2276">
                  <c:v>18</c:v>
                </c:pt>
                <c:pt idx="2277">
                  <c:v>10</c:v>
                </c:pt>
                <c:pt idx="2278">
                  <c:v>14</c:v>
                </c:pt>
                <c:pt idx="2279">
                  <c:v>17</c:v>
                </c:pt>
                <c:pt idx="2280">
                  <c:v>14</c:v>
                </c:pt>
                <c:pt idx="2281">
                  <c:v>15</c:v>
                </c:pt>
                <c:pt idx="2282">
                  <c:v>10</c:v>
                </c:pt>
                <c:pt idx="2283">
                  <c:v>13</c:v>
                </c:pt>
                <c:pt idx="2284">
                  <c:v>15</c:v>
                </c:pt>
                <c:pt idx="2285">
                  <c:v>11</c:v>
                </c:pt>
                <c:pt idx="2286">
                  <c:v>11</c:v>
                </c:pt>
                <c:pt idx="2287">
                  <c:v>8</c:v>
                </c:pt>
                <c:pt idx="2288">
                  <c:v>18</c:v>
                </c:pt>
                <c:pt idx="2289">
                  <c:v>12</c:v>
                </c:pt>
                <c:pt idx="2290">
                  <c:v>13</c:v>
                </c:pt>
                <c:pt idx="2291">
                  <c:v>11</c:v>
                </c:pt>
                <c:pt idx="2292">
                  <c:v>21</c:v>
                </c:pt>
                <c:pt idx="2293">
                  <c:v>19</c:v>
                </c:pt>
                <c:pt idx="2294">
                  <c:v>9</c:v>
                </c:pt>
                <c:pt idx="2295">
                  <c:v>12</c:v>
                </c:pt>
                <c:pt idx="2296">
                  <c:v>14</c:v>
                </c:pt>
                <c:pt idx="2297">
                  <c:v>11</c:v>
                </c:pt>
                <c:pt idx="2298">
                  <c:v>12</c:v>
                </c:pt>
                <c:pt idx="2299">
                  <c:v>14</c:v>
                </c:pt>
                <c:pt idx="2300">
                  <c:v>11</c:v>
                </c:pt>
                <c:pt idx="2301">
                  <c:v>17</c:v>
                </c:pt>
                <c:pt idx="2302">
                  <c:v>17</c:v>
                </c:pt>
                <c:pt idx="2303">
                  <c:v>22</c:v>
                </c:pt>
                <c:pt idx="2304">
                  <c:v>12</c:v>
                </c:pt>
                <c:pt idx="2305">
                  <c:v>12</c:v>
                </c:pt>
                <c:pt idx="2306">
                  <c:v>13</c:v>
                </c:pt>
                <c:pt idx="2307">
                  <c:v>11</c:v>
                </c:pt>
                <c:pt idx="2308">
                  <c:v>12</c:v>
                </c:pt>
                <c:pt idx="2309">
                  <c:v>6</c:v>
                </c:pt>
                <c:pt idx="2310">
                  <c:v>18</c:v>
                </c:pt>
                <c:pt idx="2311">
                  <c:v>23</c:v>
                </c:pt>
                <c:pt idx="2312">
                  <c:v>17</c:v>
                </c:pt>
                <c:pt idx="2313">
                  <c:v>10</c:v>
                </c:pt>
                <c:pt idx="2314">
                  <c:v>10</c:v>
                </c:pt>
                <c:pt idx="2315">
                  <c:v>21</c:v>
                </c:pt>
                <c:pt idx="2316">
                  <c:v>18</c:v>
                </c:pt>
                <c:pt idx="2317">
                  <c:v>11</c:v>
                </c:pt>
                <c:pt idx="2318">
                  <c:v>12</c:v>
                </c:pt>
                <c:pt idx="2319">
                  <c:v>16</c:v>
                </c:pt>
                <c:pt idx="2320">
                  <c:v>13</c:v>
                </c:pt>
                <c:pt idx="2321">
                  <c:v>11</c:v>
                </c:pt>
                <c:pt idx="2322">
                  <c:v>13</c:v>
                </c:pt>
                <c:pt idx="2323">
                  <c:v>9</c:v>
                </c:pt>
                <c:pt idx="2324">
                  <c:v>16</c:v>
                </c:pt>
                <c:pt idx="2325">
                  <c:v>13</c:v>
                </c:pt>
                <c:pt idx="2326">
                  <c:v>14</c:v>
                </c:pt>
                <c:pt idx="2327">
                  <c:v>12</c:v>
                </c:pt>
                <c:pt idx="2328">
                  <c:v>11</c:v>
                </c:pt>
                <c:pt idx="2329">
                  <c:v>11</c:v>
                </c:pt>
                <c:pt idx="2330">
                  <c:v>19</c:v>
                </c:pt>
                <c:pt idx="2331">
                  <c:v>19</c:v>
                </c:pt>
                <c:pt idx="2332">
                  <c:v>12</c:v>
                </c:pt>
                <c:pt idx="2333">
                  <c:v>12</c:v>
                </c:pt>
                <c:pt idx="2334">
                  <c:v>17</c:v>
                </c:pt>
                <c:pt idx="2335">
                  <c:v>9</c:v>
                </c:pt>
                <c:pt idx="2336">
                  <c:v>16</c:v>
                </c:pt>
                <c:pt idx="2337">
                  <c:v>16</c:v>
                </c:pt>
                <c:pt idx="2338">
                  <c:v>14</c:v>
                </c:pt>
                <c:pt idx="2339">
                  <c:v>13</c:v>
                </c:pt>
                <c:pt idx="2340">
                  <c:v>9</c:v>
                </c:pt>
                <c:pt idx="2341">
                  <c:v>19</c:v>
                </c:pt>
                <c:pt idx="2342">
                  <c:v>11</c:v>
                </c:pt>
                <c:pt idx="2343">
                  <c:v>12</c:v>
                </c:pt>
                <c:pt idx="2344">
                  <c:v>15</c:v>
                </c:pt>
                <c:pt idx="2345">
                  <c:v>16</c:v>
                </c:pt>
                <c:pt idx="2346">
                  <c:v>10</c:v>
                </c:pt>
                <c:pt idx="2347">
                  <c:v>8</c:v>
                </c:pt>
                <c:pt idx="2348">
                  <c:v>12</c:v>
                </c:pt>
                <c:pt idx="2349">
                  <c:v>14</c:v>
                </c:pt>
                <c:pt idx="2350">
                  <c:v>8</c:v>
                </c:pt>
                <c:pt idx="2351">
                  <c:v>15</c:v>
                </c:pt>
                <c:pt idx="2352">
                  <c:v>8</c:v>
                </c:pt>
                <c:pt idx="2353">
                  <c:v>14</c:v>
                </c:pt>
                <c:pt idx="2354">
                  <c:v>10</c:v>
                </c:pt>
                <c:pt idx="2355">
                  <c:v>8</c:v>
                </c:pt>
                <c:pt idx="2356">
                  <c:v>16</c:v>
                </c:pt>
                <c:pt idx="2357">
                  <c:v>10</c:v>
                </c:pt>
                <c:pt idx="2358">
                  <c:v>13</c:v>
                </c:pt>
                <c:pt idx="2359">
                  <c:v>19</c:v>
                </c:pt>
                <c:pt idx="2360">
                  <c:v>13</c:v>
                </c:pt>
                <c:pt idx="2361">
                  <c:v>12</c:v>
                </c:pt>
                <c:pt idx="2362">
                  <c:v>18</c:v>
                </c:pt>
                <c:pt idx="2363">
                  <c:v>13</c:v>
                </c:pt>
                <c:pt idx="2364">
                  <c:v>17</c:v>
                </c:pt>
                <c:pt idx="2365">
                  <c:v>22</c:v>
                </c:pt>
                <c:pt idx="2366">
                  <c:v>12</c:v>
                </c:pt>
                <c:pt idx="2367">
                  <c:v>13</c:v>
                </c:pt>
                <c:pt idx="2368">
                  <c:v>11</c:v>
                </c:pt>
                <c:pt idx="2369">
                  <c:v>15</c:v>
                </c:pt>
                <c:pt idx="2370">
                  <c:v>8</c:v>
                </c:pt>
                <c:pt idx="2371">
                  <c:v>18</c:v>
                </c:pt>
                <c:pt idx="2372">
                  <c:v>14</c:v>
                </c:pt>
                <c:pt idx="2373">
                  <c:v>18</c:v>
                </c:pt>
                <c:pt idx="2374">
                  <c:v>10</c:v>
                </c:pt>
                <c:pt idx="2375">
                  <c:v>19</c:v>
                </c:pt>
                <c:pt idx="2376">
                  <c:v>15</c:v>
                </c:pt>
                <c:pt idx="2377">
                  <c:v>16</c:v>
                </c:pt>
                <c:pt idx="2378">
                  <c:v>14</c:v>
                </c:pt>
                <c:pt idx="2379">
                  <c:v>24</c:v>
                </c:pt>
                <c:pt idx="2380">
                  <c:v>15</c:v>
                </c:pt>
                <c:pt idx="2381">
                  <c:v>24</c:v>
                </c:pt>
                <c:pt idx="2382">
                  <c:v>22</c:v>
                </c:pt>
                <c:pt idx="2383">
                  <c:v>17</c:v>
                </c:pt>
                <c:pt idx="2384">
                  <c:v>34</c:v>
                </c:pt>
                <c:pt idx="2385">
                  <c:v>22</c:v>
                </c:pt>
                <c:pt idx="2386">
                  <c:v>22</c:v>
                </c:pt>
                <c:pt idx="2387">
                  <c:v>25</c:v>
                </c:pt>
                <c:pt idx="2388">
                  <c:v>21</c:v>
                </c:pt>
                <c:pt idx="2389">
                  <c:v>27</c:v>
                </c:pt>
                <c:pt idx="2390">
                  <c:v>42</c:v>
                </c:pt>
                <c:pt idx="2391">
                  <c:v>29</c:v>
                </c:pt>
                <c:pt idx="2392">
                  <c:v>26</c:v>
                </c:pt>
                <c:pt idx="2393">
                  <c:v>41</c:v>
                </c:pt>
                <c:pt idx="2394">
                  <c:v>36</c:v>
                </c:pt>
                <c:pt idx="2395">
                  <c:v>34</c:v>
                </c:pt>
                <c:pt idx="2396">
                  <c:v>35</c:v>
                </c:pt>
                <c:pt idx="2397">
                  <c:v>37</c:v>
                </c:pt>
                <c:pt idx="2398">
                  <c:v>50</c:v>
                </c:pt>
                <c:pt idx="2399">
                  <c:v>40</c:v>
                </c:pt>
                <c:pt idx="2400">
                  <c:v>41</c:v>
                </c:pt>
                <c:pt idx="2401">
                  <c:v>44</c:v>
                </c:pt>
                <c:pt idx="2402">
                  <c:v>36</c:v>
                </c:pt>
                <c:pt idx="2403">
                  <c:v>43</c:v>
                </c:pt>
                <c:pt idx="2404">
                  <c:v>34</c:v>
                </c:pt>
                <c:pt idx="2405">
                  <c:v>37</c:v>
                </c:pt>
                <c:pt idx="2406">
                  <c:v>41</c:v>
                </c:pt>
                <c:pt idx="2407">
                  <c:v>35</c:v>
                </c:pt>
                <c:pt idx="2408">
                  <c:v>23</c:v>
                </c:pt>
                <c:pt idx="2409">
                  <c:v>25</c:v>
                </c:pt>
                <c:pt idx="2410">
                  <c:v>30</c:v>
                </c:pt>
                <c:pt idx="2411">
                  <c:v>28</c:v>
                </c:pt>
                <c:pt idx="2412">
                  <c:v>42</c:v>
                </c:pt>
                <c:pt idx="2413">
                  <c:v>24</c:v>
                </c:pt>
                <c:pt idx="2414">
                  <c:v>22</c:v>
                </c:pt>
                <c:pt idx="2415">
                  <c:v>21</c:v>
                </c:pt>
                <c:pt idx="2416">
                  <c:v>25</c:v>
                </c:pt>
                <c:pt idx="2417">
                  <c:v>23</c:v>
                </c:pt>
                <c:pt idx="2418">
                  <c:v>23</c:v>
                </c:pt>
                <c:pt idx="2419">
                  <c:v>15</c:v>
                </c:pt>
                <c:pt idx="2420">
                  <c:v>19</c:v>
                </c:pt>
                <c:pt idx="2421">
                  <c:v>14</c:v>
                </c:pt>
                <c:pt idx="2422">
                  <c:v>18</c:v>
                </c:pt>
                <c:pt idx="2423">
                  <c:v>22</c:v>
                </c:pt>
                <c:pt idx="2424">
                  <c:v>15</c:v>
                </c:pt>
                <c:pt idx="2425">
                  <c:v>8</c:v>
                </c:pt>
                <c:pt idx="2426">
                  <c:v>17</c:v>
                </c:pt>
                <c:pt idx="2427">
                  <c:v>14</c:v>
                </c:pt>
                <c:pt idx="2428">
                  <c:v>8</c:v>
                </c:pt>
                <c:pt idx="2429">
                  <c:v>14</c:v>
                </c:pt>
                <c:pt idx="2430">
                  <c:v>16</c:v>
                </c:pt>
                <c:pt idx="2431">
                  <c:v>5</c:v>
                </c:pt>
                <c:pt idx="2432">
                  <c:v>5</c:v>
                </c:pt>
                <c:pt idx="2433">
                  <c:v>10</c:v>
                </c:pt>
                <c:pt idx="2434">
                  <c:v>6</c:v>
                </c:pt>
                <c:pt idx="2435">
                  <c:v>9</c:v>
                </c:pt>
                <c:pt idx="2436">
                  <c:v>12</c:v>
                </c:pt>
                <c:pt idx="2437">
                  <c:v>9</c:v>
                </c:pt>
                <c:pt idx="2438">
                  <c:v>6</c:v>
                </c:pt>
                <c:pt idx="2439">
                  <c:v>9</c:v>
                </c:pt>
                <c:pt idx="2440">
                  <c:v>8</c:v>
                </c:pt>
                <c:pt idx="2441">
                  <c:v>12</c:v>
                </c:pt>
                <c:pt idx="2442">
                  <c:v>15</c:v>
                </c:pt>
                <c:pt idx="2443">
                  <c:v>8</c:v>
                </c:pt>
                <c:pt idx="2444">
                  <c:v>15</c:v>
                </c:pt>
                <c:pt idx="2445">
                  <c:v>5</c:v>
                </c:pt>
                <c:pt idx="2446">
                  <c:v>10</c:v>
                </c:pt>
                <c:pt idx="2447">
                  <c:v>11</c:v>
                </c:pt>
                <c:pt idx="2448">
                  <c:v>10</c:v>
                </c:pt>
                <c:pt idx="2449">
                  <c:v>6</c:v>
                </c:pt>
                <c:pt idx="2450">
                  <c:v>11</c:v>
                </c:pt>
                <c:pt idx="2451">
                  <c:v>8</c:v>
                </c:pt>
                <c:pt idx="2452">
                  <c:v>11</c:v>
                </c:pt>
                <c:pt idx="2453">
                  <c:v>6</c:v>
                </c:pt>
                <c:pt idx="2454">
                  <c:v>7</c:v>
                </c:pt>
                <c:pt idx="2455">
                  <c:v>13</c:v>
                </c:pt>
                <c:pt idx="2456">
                  <c:v>5</c:v>
                </c:pt>
                <c:pt idx="2457">
                  <c:v>11</c:v>
                </c:pt>
                <c:pt idx="2458">
                  <c:v>6</c:v>
                </c:pt>
                <c:pt idx="2459">
                  <c:v>2</c:v>
                </c:pt>
                <c:pt idx="2460">
                  <c:v>3</c:v>
                </c:pt>
                <c:pt idx="2461">
                  <c:v>9</c:v>
                </c:pt>
                <c:pt idx="2462">
                  <c:v>13</c:v>
                </c:pt>
                <c:pt idx="2463">
                  <c:v>9</c:v>
                </c:pt>
                <c:pt idx="2464">
                  <c:v>9</c:v>
                </c:pt>
                <c:pt idx="2465">
                  <c:v>9</c:v>
                </c:pt>
                <c:pt idx="2466">
                  <c:v>10</c:v>
                </c:pt>
                <c:pt idx="2467">
                  <c:v>4</c:v>
                </c:pt>
                <c:pt idx="2468">
                  <c:v>8</c:v>
                </c:pt>
                <c:pt idx="2469">
                  <c:v>6</c:v>
                </c:pt>
                <c:pt idx="2470">
                  <c:v>6</c:v>
                </c:pt>
                <c:pt idx="2471">
                  <c:v>11</c:v>
                </c:pt>
                <c:pt idx="2472">
                  <c:v>9</c:v>
                </c:pt>
                <c:pt idx="2473">
                  <c:v>9</c:v>
                </c:pt>
                <c:pt idx="2474">
                  <c:v>12</c:v>
                </c:pt>
                <c:pt idx="2475">
                  <c:v>8</c:v>
                </c:pt>
                <c:pt idx="2476">
                  <c:v>11</c:v>
                </c:pt>
                <c:pt idx="2477">
                  <c:v>5</c:v>
                </c:pt>
                <c:pt idx="2478">
                  <c:v>15</c:v>
                </c:pt>
                <c:pt idx="2479">
                  <c:v>12</c:v>
                </c:pt>
                <c:pt idx="2480">
                  <c:v>9</c:v>
                </c:pt>
                <c:pt idx="2481">
                  <c:v>16</c:v>
                </c:pt>
                <c:pt idx="2482">
                  <c:v>11</c:v>
                </c:pt>
                <c:pt idx="2483">
                  <c:v>8</c:v>
                </c:pt>
                <c:pt idx="2484">
                  <c:v>11</c:v>
                </c:pt>
                <c:pt idx="2485">
                  <c:v>7</c:v>
                </c:pt>
                <c:pt idx="2486">
                  <c:v>9</c:v>
                </c:pt>
                <c:pt idx="2487">
                  <c:v>10</c:v>
                </c:pt>
                <c:pt idx="2488">
                  <c:v>11</c:v>
                </c:pt>
                <c:pt idx="2489">
                  <c:v>10</c:v>
                </c:pt>
                <c:pt idx="2490">
                  <c:v>9</c:v>
                </c:pt>
                <c:pt idx="2491">
                  <c:v>5</c:v>
                </c:pt>
                <c:pt idx="2492">
                  <c:v>7</c:v>
                </c:pt>
                <c:pt idx="2493">
                  <c:v>9</c:v>
                </c:pt>
                <c:pt idx="2494">
                  <c:v>6</c:v>
                </c:pt>
                <c:pt idx="2495">
                  <c:v>5</c:v>
                </c:pt>
                <c:pt idx="2496">
                  <c:v>5</c:v>
                </c:pt>
                <c:pt idx="2497">
                  <c:v>5</c:v>
                </c:pt>
                <c:pt idx="2498">
                  <c:v>5</c:v>
                </c:pt>
                <c:pt idx="2499">
                  <c:v>3</c:v>
                </c:pt>
                <c:pt idx="2500">
                  <c:v>3</c:v>
                </c:pt>
                <c:pt idx="2501">
                  <c:v>7</c:v>
                </c:pt>
                <c:pt idx="2502">
                  <c:v>7</c:v>
                </c:pt>
                <c:pt idx="2503">
                  <c:v>2</c:v>
                </c:pt>
                <c:pt idx="2504">
                  <c:v>8</c:v>
                </c:pt>
                <c:pt idx="2505">
                  <c:v>5</c:v>
                </c:pt>
                <c:pt idx="2506">
                  <c:v>3</c:v>
                </c:pt>
                <c:pt idx="2507">
                  <c:v>5</c:v>
                </c:pt>
                <c:pt idx="2508">
                  <c:v>7</c:v>
                </c:pt>
                <c:pt idx="2509">
                  <c:v>4</c:v>
                </c:pt>
                <c:pt idx="2510">
                  <c:v>8</c:v>
                </c:pt>
                <c:pt idx="2511">
                  <c:v>4</c:v>
                </c:pt>
                <c:pt idx="2512">
                  <c:v>6</c:v>
                </c:pt>
                <c:pt idx="2513">
                  <c:v>5</c:v>
                </c:pt>
                <c:pt idx="2514">
                  <c:v>3</c:v>
                </c:pt>
                <c:pt idx="2515">
                  <c:v>5</c:v>
                </c:pt>
                <c:pt idx="2516">
                  <c:v>2</c:v>
                </c:pt>
                <c:pt idx="2517">
                  <c:v>2</c:v>
                </c:pt>
                <c:pt idx="2518">
                  <c:v>4</c:v>
                </c:pt>
                <c:pt idx="2519">
                  <c:v>6</c:v>
                </c:pt>
                <c:pt idx="2520">
                  <c:v>7</c:v>
                </c:pt>
                <c:pt idx="2521">
                  <c:v>3</c:v>
                </c:pt>
                <c:pt idx="2522">
                  <c:v>6</c:v>
                </c:pt>
                <c:pt idx="2523">
                  <c:v>8</c:v>
                </c:pt>
                <c:pt idx="2524">
                  <c:v>5</c:v>
                </c:pt>
                <c:pt idx="2525">
                  <c:v>4</c:v>
                </c:pt>
                <c:pt idx="2526">
                  <c:v>6</c:v>
                </c:pt>
                <c:pt idx="2527">
                  <c:v>5</c:v>
                </c:pt>
                <c:pt idx="2528">
                  <c:v>5</c:v>
                </c:pt>
                <c:pt idx="2529">
                  <c:v>2</c:v>
                </c:pt>
                <c:pt idx="2530">
                  <c:v>5</c:v>
                </c:pt>
                <c:pt idx="2531">
                  <c:v>2</c:v>
                </c:pt>
                <c:pt idx="2532">
                  <c:v>2</c:v>
                </c:pt>
                <c:pt idx="2533">
                  <c:v>5</c:v>
                </c:pt>
                <c:pt idx="2534">
                  <c:v>9</c:v>
                </c:pt>
                <c:pt idx="2535">
                  <c:v>3</c:v>
                </c:pt>
                <c:pt idx="2536">
                  <c:v>5</c:v>
                </c:pt>
                <c:pt idx="2537">
                  <c:v>6</c:v>
                </c:pt>
                <c:pt idx="2538">
                  <c:v>7</c:v>
                </c:pt>
                <c:pt idx="2539">
                  <c:v>4</c:v>
                </c:pt>
                <c:pt idx="2540">
                  <c:v>7</c:v>
                </c:pt>
                <c:pt idx="2541">
                  <c:v>4</c:v>
                </c:pt>
                <c:pt idx="2542">
                  <c:v>2</c:v>
                </c:pt>
                <c:pt idx="2543">
                  <c:v>8</c:v>
                </c:pt>
                <c:pt idx="2544">
                  <c:v>3</c:v>
                </c:pt>
                <c:pt idx="2545">
                  <c:v>6</c:v>
                </c:pt>
                <c:pt idx="2546">
                  <c:v>7</c:v>
                </c:pt>
                <c:pt idx="2547">
                  <c:v>3</c:v>
                </c:pt>
                <c:pt idx="2548">
                  <c:v>6</c:v>
                </c:pt>
                <c:pt idx="2549">
                  <c:v>4</c:v>
                </c:pt>
                <c:pt idx="2550">
                  <c:v>6</c:v>
                </c:pt>
                <c:pt idx="2551">
                  <c:v>3</c:v>
                </c:pt>
                <c:pt idx="2552">
                  <c:v>5</c:v>
                </c:pt>
                <c:pt idx="2553">
                  <c:v>2</c:v>
                </c:pt>
                <c:pt idx="2554">
                  <c:v>5</c:v>
                </c:pt>
                <c:pt idx="2555">
                  <c:v>2</c:v>
                </c:pt>
                <c:pt idx="2556">
                  <c:v>3</c:v>
                </c:pt>
                <c:pt idx="2557">
                  <c:v>6</c:v>
                </c:pt>
                <c:pt idx="2558">
                  <c:v>5</c:v>
                </c:pt>
                <c:pt idx="2559">
                  <c:v>3</c:v>
                </c:pt>
                <c:pt idx="2560">
                  <c:v>6</c:v>
                </c:pt>
                <c:pt idx="2561">
                  <c:v>3</c:v>
                </c:pt>
                <c:pt idx="2562">
                  <c:v>1</c:v>
                </c:pt>
                <c:pt idx="2563">
                  <c:v>3</c:v>
                </c:pt>
                <c:pt idx="2564">
                  <c:v>4</c:v>
                </c:pt>
                <c:pt idx="2565">
                  <c:v>3</c:v>
                </c:pt>
                <c:pt idx="2566">
                  <c:v>3</c:v>
                </c:pt>
                <c:pt idx="2567">
                  <c:v>6</c:v>
                </c:pt>
                <c:pt idx="2568">
                  <c:v>8</c:v>
                </c:pt>
                <c:pt idx="2569">
                  <c:v>2</c:v>
                </c:pt>
                <c:pt idx="2570">
                  <c:v>4</c:v>
                </c:pt>
                <c:pt idx="2571">
                  <c:v>5</c:v>
                </c:pt>
                <c:pt idx="2572">
                  <c:v>6</c:v>
                </c:pt>
                <c:pt idx="2573">
                  <c:v>4</c:v>
                </c:pt>
                <c:pt idx="2574">
                  <c:v>4</c:v>
                </c:pt>
                <c:pt idx="2575">
                  <c:v>3</c:v>
                </c:pt>
                <c:pt idx="2576">
                  <c:v>2</c:v>
                </c:pt>
                <c:pt idx="2577">
                  <c:v>3</c:v>
                </c:pt>
                <c:pt idx="2578">
                  <c:v>4</c:v>
                </c:pt>
                <c:pt idx="2579">
                  <c:v>4</c:v>
                </c:pt>
                <c:pt idx="2580">
                  <c:v>2</c:v>
                </c:pt>
                <c:pt idx="2581">
                  <c:v>3</c:v>
                </c:pt>
                <c:pt idx="2582">
                  <c:v>5</c:v>
                </c:pt>
                <c:pt idx="2583">
                  <c:v>4</c:v>
                </c:pt>
                <c:pt idx="2584">
                  <c:v>6</c:v>
                </c:pt>
                <c:pt idx="2585">
                  <c:v>6</c:v>
                </c:pt>
                <c:pt idx="2586">
                  <c:v>2</c:v>
                </c:pt>
                <c:pt idx="2587">
                  <c:v>5</c:v>
                </c:pt>
                <c:pt idx="2588">
                  <c:v>6</c:v>
                </c:pt>
                <c:pt idx="2589">
                  <c:v>5</c:v>
                </c:pt>
                <c:pt idx="2590">
                  <c:v>1</c:v>
                </c:pt>
                <c:pt idx="2591">
                  <c:v>4</c:v>
                </c:pt>
                <c:pt idx="2592">
                  <c:v>1</c:v>
                </c:pt>
                <c:pt idx="2593">
                  <c:v>4</c:v>
                </c:pt>
                <c:pt idx="2594">
                  <c:v>1</c:v>
                </c:pt>
                <c:pt idx="2595">
                  <c:v>2</c:v>
                </c:pt>
                <c:pt idx="2596">
                  <c:v>1</c:v>
                </c:pt>
                <c:pt idx="2597">
                  <c:v>2</c:v>
                </c:pt>
                <c:pt idx="2598">
                  <c:v>3</c:v>
                </c:pt>
                <c:pt idx="2599">
                  <c:v>2</c:v>
                </c:pt>
                <c:pt idx="2600">
                  <c:v>2</c:v>
                </c:pt>
                <c:pt idx="2601">
                  <c:v>2</c:v>
                </c:pt>
                <c:pt idx="2602">
                  <c:v>1</c:v>
                </c:pt>
                <c:pt idx="2603">
                  <c:v>1</c:v>
                </c:pt>
                <c:pt idx="2604">
                  <c:v>4</c:v>
                </c:pt>
                <c:pt idx="2605">
                  <c:v>8</c:v>
                </c:pt>
                <c:pt idx="2606">
                  <c:v>4</c:v>
                </c:pt>
                <c:pt idx="2607">
                  <c:v>2</c:v>
                </c:pt>
                <c:pt idx="2608">
                  <c:v>4</c:v>
                </c:pt>
                <c:pt idx="2609">
                  <c:v>5</c:v>
                </c:pt>
                <c:pt idx="2610">
                  <c:v>5</c:v>
                </c:pt>
                <c:pt idx="2611">
                  <c:v>3</c:v>
                </c:pt>
                <c:pt idx="2612">
                  <c:v>2</c:v>
                </c:pt>
                <c:pt idx="2613">
                  <c:v>0</c:v>
                </c:pt>
                <c:pt idx="2614">
                  <c:v>3</c:v>
                </c:pt>
                <c:pt idx="2615">
                  <c:v>2</c:v>
                </c:pt>
                <c:pt idx="2616">
                  <c:v>4</c:v>
                </c:pt>
                <c:pt idx="2617">
                  <c:v>3</c:v>
                </c:pt>
                <c:pt idx="2618">
                  <c:v>2</c:v>
                </c:pt>
                <c:pt idx="2619">
                  <c:v>1</c:v>
                </c:pt>
                <c:pt idx="2620">
                  <c:v>3</c:v>
                </c:pt>
                <c:pt idx="2621">
                  <c:v>5</c:v>
                </c:pt>
                <c:pt idx="2622">
                  <c:v>2</c:v>
                </c:pt>
                <c:pt idx="2623">
                  <c:v>3</c:v>
                </c:pt>
                <c:pt idx="2624">
                  <c:v>4</c:v>
                </c:pt>
                <c:pt idx="2625">
                  <c:v>3</c:v>
                </c:pt>
                <c:pt idx="2626">
                  <c:v>6</c:v>
                </c:pt>
                <c:pt idx="2627">
                  <c:v>2</c:v>
                </c:pt>
                <c:pt idx="2628">
                  <c:v>4</c:v>
                </c:pt>
                <c:pt idx="2629">
                  <c:v>0</c:v>
                </c:pt>
                <c:pt idx="2630">
                  <c:v>4</c:v>
                </c:pt>
                <c:pt idx="2631">
                  <c:v>1</c:v>
                </c:pt>
                <c:pt idx="2632">
                  <c:v>5</c:v>
                </c:pt>
                <c:pt idx="2633">
                  <c:v>2</c:v>
                </c:pt>
                <c:pt idx="2634">
                  <c:v>3</c:v>
                </c:pt>
                <c:pt idx="2635">
                  <c:v>2</c:v>
                </c:pt>
                <c:pt idx="2636">
                  <c:v>2</c:v>
                </c:pt>
                <c:pt idx="2637">
                  <c:v>4</c:v>
                </c:pt>
                <c:pt idx="2638">
                  <c:v>5</c:v>
                </c:pt>
                <c:pt idx="2639">
                  <c:v>1</c:v>
                </c:pt>
                <c:pt idx="2640">
                  <c:v>1</c:v>
                </c:pt>
                <c:pt idx="2641">
                  <c:v>3</c:v>
                </c:pt>
                <c:pt idx="2642">
                  <c:v>2</c:v>
                </c:pt>
                <c:pt idx="2643">
                  <c:v>2</c:v>
                </c:pt>
                <c:pt idx="2644">
                  <c:v>5</c:v>
                </c:pt>
                <c:pt idx="2645">
                  <c:v>7</c:v>
                </c:pt>
                <c:pt idx="2646">
                  <c:v>3</c:v>
                </c:pt>
                <c:pt idx="2647">
                  <c:v>3</c:v>
                </c:pt>
                <c:pt idx="2648">
                  <c:v>2</c:v>
                </c:pt>
                <c:pt idx="2649">
                  <c:v>3</c:v>
                </c:pt>
                <c:pt idx="2650">
                  <c:v>2</c:v>
                </c:pt>
                <c:pt idx="2651">
                  <c:v>2</c:v>
                </c:pt>
                <c:pt idx="2652">
                  <c:v>0</c:v>
                </c:pt>
                <c:pt idx="2653">
                  <c:v>2</c:v>
                </c:pt>
                <c:pt idx="2654">
                  <c:v>1</c:v>
                </c:pt>
                <c:pt idx="2655">
                  <c:v>5</c:v>
                </c:pt>
                <c:pt idx="2656">
                  <c:v>3</c:v>
                </c:pt>
                <c:pt idx="2657">
                  <c:v>3</c:v>
                </c:pt>
                <c:pt idx="2658">
                  <c:v>3</c:v>
                </c:pt>
                <c:pt idx="2659">
                  <c:v>0</c:v>
                </c:pt>
                <c:pt idx="2660">
                  <c:v>2</c:v>
                </c:pt>
                <c:pt idx="2661">
                  <c:v>2</c:v>
                </c:pt>
                <c:pt idx="2662">
                  <c:v>3</c:v>
                </c:pt>
                <c:pt idx="2663">
                  <c:v>2</c:v>
                </c:pt>
                <c:pt idx="2664">
                  <c:v>2</c:v>
                </c:pt>
                <c:pt idx="2665">
                  <c:v>2</c:v>
                </c:pt>
                <c:pt idx="2666">
                  <c:v>2</c:v>
                </c:pt>
                <c:pt idx="2667">
                  <c:v>4</c:v>
                </c:pt>
                <c:pt idx="2668">
                  <c:v>2</c:v>
                </c:pt>
                <c:pt idx="2669">
                  <c:v>0</c:v>
                </c:pt>
                <c:pt idx="2670">
                  <c:v>3</c:v>
                </c:pt>
                <c:pt idx="2671">
                  <c:v>2</c:v>
                </c:pt>
                <c:pt idx="2672">
                  <c:v>4</c:v>
                </c:pt>
                <c:pt idx="2673">
                  <c:v>4</c:v>
                </c:pt>
                <c:pt idx="2674">
                  <c:v>2</c:v>
                </c:pt>
                <c:pt idx="2675">
                  <c:v>3</c:v>
                </c:pt>
                <c:pt idx="2676">
                  <c:v>3</c:v>
                </c:pt>
                <c:pt idx="2677">
                  <c:v>1</c:v>
                </c:pt>
                <c:pt idx="2678">
                  <c:v>2</c:v>
                </c:pt>
                <c:pt idx="2679">
                  <c:v>3</c:v>
                </c:pt>
                <c:pt idx="2680">
                  <c:v>0</c:v>
                </c:pt>
                <c:pt idx="2681">
                  <c:v>2</c:v>
                </c:pt>
                <c:pt idx="2682">
                  <c:v>3</c:v>
                </c:pt>
                <c:pt idx="2683">
                  <c:v>1</c:v>
                </c:pt>
                <c:pt idx="2684">
                  <c:v>2</c:v>
                </c:pt>
                <c:pt idx="2685">
                  <c:v>2</c:v>
                </c:pt>
                <c:pt idx="2686">
                  <c:v>7</c:v>
                </c:pt>
                <c:pt idx="2687">
                  <c:v>2</c:v>
                </c:pt>
                <c:pt idx="2688">
                  <c:v>2</c:v>
                </c:pt>
                <c:pt idx="2689">
                  <c:v>2</c:v>
                </c:pt>
                <c:pt idx="2690">
                  <c:v>1</c:v>
                </c:pt>
                <c:pt idx="2691">
                  <c:v>3</c:v>
                </c:pt>
                <c:pt idx="2692">
                  <c:v>2</c:v>
                </c:pt>
                <c:pt idx="2693">
                  <c:v>2</c:v>
                </c:pt>
                <c:pt idx="2694">
                  <c:v>1</c:v>
                </c:pt>
                <c:pt idx="2695">
                  <c:v>4</c:v>
                </c:pt>
                <c:pt idx="2696">
                  <c:v>1</c:v>
                </c:pt>
                <c:pt idx="2697">
                  <c:v>2</c:v>
                </c:pt>
                <c:pt idx="2698">
                  <c:v>5</c:v>
                </c:pt>
                <c:pt idx="2699">
                  <c:v>1</c:v>
                </c:pt>
                <c:pt idx="2700">
                  <c:v>4</c:v>
                </c:pt>
                <c:pt idx="2701">
                  <c:v>1</c:v>
                </c:pt>
                <c:pt idx="2702">
                  <c:v>3</c:v>
                </c:pt>
                <c:pt idx="2703">
                  <c:v>2</c:v>
                </c:pt>
                <c:pt idx="2704">
                  <c:v>2</c:v>
                </c:pt>
                <c:pt idx="2705">
                  <c:v>3</c:v>
                </c:pt>
                <c:pt idx="2706">
                  <c:v>3</c:v>
                </c:pt>
                <c:pt idx="2707">
                  <c:v>0</c:v>
                </c:pt>
                <c:pt idx="2708">
                  <c:v>0</c:v>
                </c:pt>
                <c:pt idx="2709">
                  <c:v>2</c:v>
                </c:pt>
                <c:pt idx="2710">
                  <c:v>2</c:v>
                </c:pt>
                <c:pt idx="2711">
                  <c:v>0</c:v>
                </c:pt>
                <c:pt idx="2712">
                  <c:v>2</c:v>
                </c:pt>
                <c:pt idx="2713">
                  <c:v>2</c:v>
                </c:pt>
                <c:pt idx="2714">
                  <c:v>1</c:v>
                </c:pt>
                <c:pt idx="2715">
                  <c:v>1</c:v>
                </c:pt>
                <c:pt idx="2716">
                  <c:v>1</c:v>
                </c:pt>
                <c:pt idx="2717">
                  <c:v>1</c:v>
                </c:pt>
                <c:pt idx="2718">
                  <c:v>1</c:v>
                </c:pt>
                <c:pt idx="2719">
                  <c:v>1</c:v>
                </c:pt>
                <c:pt idx="2720">
                  <c:v>2</c:v>
                </c:pt>
                <c:pt idx="2721">
                  <c:v>0</c:v>
                </c:pt>
                <c:pt idx="2722">
                  <c:v>2</c:v>
                </c:pt>
                <c:pt idx="2723">
                  <c:v>1</c:v>
                </c:pt>
                <c:pt idx="2724">
                  <c:v>2</c:v>
                </c:pt>
                <c:pt idx="2725">
                  <c:v>2</c:v>
                </c:pt>
                <c:pt idx="2726">
                  <c:v>1</c:v>
                </c:pt>
                <c:pt idx="2727">
                  <c:v>1</c:v>
                </c:pt>
                <c:pt idx="2728">
                  <c:v>0</c:v>
                </c:pt>
                <c:pt idx="2729">
                  <c:v>0</c:v>
                </c:pt>
                <c:pt idx="2730">
                  <c:v>1</c:v>
                </c:pt>
                <c:pt idx="2731">
                  <c:v>3</c:v>
                </c:pt>
                <c:pt idx="2732">
                  <c:v>4</c:v>
                </c:pt>
                <c:pt idx="2733">
                  <c:v>1</c:v>
                </c:pt>
                <c:pt idx="2734">
                  <c:v>4</c:v>
                </c:pt>
                <c:pt idx="2735">
                  <c:v>3</c:v>
                </c:pt>
                <c:pt idx="2736">
                  <c:v>2</c:v>
                </c:pt>
                <c:pt idx="2737">
                  <c:v>1</c:v>
                </c:pt>
                <c:pt idx="2738">
                  <c:v>1</c:v>
                </c:pt>
                <c:pt idx="2739">
                  <c:v>3</c:v>
                </c:pt>
                <c:pt idx="2740">
                  <c:v>1</c:v>
                </c:pt>
                <c:pt idx="2741">
                  <c:v>1</c:v>
                </c:pt>
                <c:pt idx="2742">
                  <c:v>2</c:v>
                </c:pt>
                <c:pt idx="2743">
                  <c:v>1</c:v>
                </c:pt>
                <c:pt idx="2744">
                  <c:v>5</c:v>
                </c:pt>
                <c:pt idx="2745">
                  <c:v>1</c:v>
                </c:pt>
                <c:pt idx="2746">
                  <c:v>2</c:v>
                </c:pt>
                <c:pt idx="2747">
                  <c:v>2</c:v>
                </c:pt>
                <c:pt idx="2748">
                  <c:v>2</c:v>
                </c:pt>
                <c:pt idx="2749">
                  <c:v>1</c:v>
                </c:pt>
                <c:pt idx="2750">
                  <c:v>2</c:v>
                </c:pt>
                <c:pt idx="2751">
                  <c:v>6</c:v>
                </c:pt>
                <c:pt idx="2752">
                  <c:v>2</c:v>
                </c:pt>
                <c:pt idx="2753">
                  <c:v>2</c:v>
                </c:pt>
                <c:pt idx="2754">
                  <c:v>1</c:v>
                </c:pt>
                <c:pt idx="2755">
                  <c:v>3</c:v>
                </c:pt>
                <c:pt idx="2756">
                  <c:v>1</c:v>
                </c:pt>
                <c:pt idx="2757">
                  <c:v>2</c:v>
                </c:pt>
                <c:pt idx="2758">
                  <c:v>2</c:v>
                </c:pt>
                <c:pt idx="2759">
                  <c:v>1</c:v>
                </c:pt>
                <c:pt idx="2760">
                  <c:v>1</c:v>
                </c:pt>
                <c:pt idx="2761">
                  <c:v>2</c:v>
                </c:pt>
                <c:pt idx="2762">
                  <c:v>4</c:v>
                </c:pt>
                <c:pt idx="2763">
                  <c:v>5</c:v>
                </c:pt>
                <c:pt idx="2764">
                  <c:v>4</c:v>
                </c:pt>
                <c:pt idx="2765">
                  <c:v>2</c:v>
                </c:pt>
                <c:pt idx="2766">
                  <c:v>2</c:v>
                </c:pt>
                <c:pt idx="2767">
                  <c:v>0</c:v>
                </c:pt>
                <c:pt idx="2768">
                  <c:v>2</c:v>
                </c:pt>
                <c:pt idx="2769">
                  <c:v>1</c:v>
                </c:pt>
                <c:pt idx="2770">
                  <c:v>4</c:v>
                </c:pt>
                <c:pt idx="2771">
                  <c:v>1</c:v>
                </c:pt>
                <c:pt idx="2772">
                  <c:v>5</c:v>
                </c:pt>
                <c:pt idx="2773">
                  <c:v>1</c:v>
                </c:pt>
                <c:pt idx="2774">
                  <c:v>4</c:v>
                </c:pt>
                <c:pt idx="2775">
                  <c:v>8</c:v>
                </c:pt>
                <c:pt idx="2776">
                  <c:v>3</c:v>
                </c:pt>
                <c:pt idx="2777">
                  <c:v>5</c:v>
                </c:pt>
                <c:pt idx="2778">
                  <c:v>3</c:v>
                </c:pt>
                <c:pt idx="2779">
                  <c:v>0</c:v>
                </c:pt>
                <c:pt idx="2780">
                  <c:v>2</c:v>
                </c:pt>
                <c:pt idx="2781">
                  <c:v>3</c:v>
                </c:pt>
                <c:pt idx="2782">
                  <c:v>5</c:v>
                </c:pt>
                <c:pt idx="2783">
                  <c:v>4</c:v>
                </c:pt>
                <c:pt idx="2784">
                  <c:v>6</c:v>
                </c:pt>
                <c:pt idx="2785">
                  <c:v>5</c:v>
                </c:pt>
                <c:pt idx="2786">
                  <c:v>1</c:v>
                </c:pt>
                <c:pt idx="2787">
                  <c:v>1</c:v>
                </c:pt>
                <c:pt idx="2788">
                  <c:v>5</c:v>
                </c:pt>
                <c:pt idx="2789">
                  <c:v>3</c:v>
                </c:pt>
                <c:pt idx="2790">
                  <c:v>3</c:v>
                </c:pt>
                <c:pt idx="2791">
                  <c:v>5</c:v>
                </c:pt>
                <c:pt idx="2792">
                  <c:v>5</c:v>
                </c:pt>
                <c:pt idx="2793">
                  <c:v>3</c:v>
                </c:pt>
                <c:pt idx="2794">
                  <c:v>1</c:v>
                </c:pt>
                <c:pt idx="2795">
                  <c:v>8</c:v>
                </c:pt>
                <c:pt idx="2796">
                  <c:v>2</c:v>
                </c:pt>
                <c:pt idx="2797">
                  <c:v>2</c:v>
                </c:pt>
                <c:pt idx="2798">
                  <c:v>2</c:v>
                </c:pt>
                <c:pt idx="2799">
                  <c:v>0</c:v>
                </c:pt>
                <c:pt idx="2800">
                  <c:v>1</c:v>
                </c:pt>
                <c:pt idx="2801">
                  <c:v>1</c:v>
                </c:pt>
                <c:pt idx="2802">
                  <c:v>0</c:v>
                </c:pt>
                <c:pt idx="2803">
                  <c:v>4</c:v>
                </c:pt>
                <c:pt idx="2804">
                  <c:v>2</c:v>
                </c:pt>
                <c:pt idx="2805">
                  <c:v>3</c:v>
                </c:pt>
                <c:pt idx="2806">
                  <c:v>2</c:v>
                </c:pt>
                <c:pt idx="2807">
                  <c:v>5</c:v>
                </c:pt>
                <c:pt idx="2808">
                  <c:v>1</c:v>
                </c:pt>
                <c:pt idx="2809">
                  <c:v>1</c:v>
                </c:pt>
                <c:pt idx="2810">
                  <c:v>2</c:v>
                </c:pt>
                <c:pt idx="2811">
                  <c:v>5</c:v>
                </c:pt>
                <c:pt idx="2812">
                  <c:v>2</c:v>
                </c:pt>
                <c:pt idx="2813">
                  <c:v>1</c:v>
                </c:pt>
                <c:pt idx="2814">
                  <c:v>1</c:v>
                </c:pt>
                <c:pt idx="2815">
                  <c:v>1</c:v>
                </c:pt>
                <c:pt idx="2816">
                  <c:v>3</c:v>
                </c:pt>
                <c:pt idx="2817">
                  <c:v>1</c:v>
                </c:pt>
                <c:pt idx="2818">
                  <c:v>1</c:v>
                </c:pt>
                <c:pt idx="2819">
                  <c:v>2</c:v>
                </c:pt>
                <c:pt idx="2820">
                  <c:v>2</c:v>
                </c:pt>
                <c:pt idx="2821">
                  <c:v>1</c:v>
                </c:pt>
                <c:pt idx="2822">
                  <c:v>1</c:v>
                </c:pt>
                <c:pt idx="2823">
                  <c:v>2</c:v>
                </c:pt>
                <c:pt idx="2824">
                  <c:v>0</c:v>
                </c:pt>
                <c:pt idx="2825">
                  <c:v>3</c:v>
                </c:pt>
                <c:pt idx="2826">
                  <c:v>3</c:v>
                </c:pt>
                <c:pt idx="2827">
                  <c:v>3</c:v>
                </c:pt>
                <c:pt idx="2828">
                  <c:v>3</c:v>
                </c:pt>
                <c:pt idx="2829">
                  <c:v>1</c:v>
                </c:pt>
                <c:pt idx="2830">
                  <c:v>1</c:v>
                </c:pt>
                <c:pt idx="2831">
                  <c:v>2</c:v>
                </c:pt>
                <c:pt idx="2832">
                  <c:v>0</c:v>
                </c:pt>
                <c:pt idx="2833">
                  <c:v>0</c:v>
                </c:pt>
                <c:pt idx="2834">
                  <c:v>1</c:v>
                </c:pt>
              </c:numCache>
            </c:numRef>
          </c:yVal>
          <c:smooth val="1"/>
        </c:ser>
        <c:ser>
          <c:idx val="2"/>
          <c:order val="3"/>
          <c:tx>
            <c:strRef>
              <c:f>Foglio1!$M$1</c:f>
              <c:strCache>
                <c:ptCount val="1"/>
                <c:pt idx="0">
                  <c:v>ZnS da ZnO nitrato</c:v>
                </c:pt>
              </c:strCache>
            </c:strRef>
          </c:tx>
          <c:spPr>
            <a:ln w="25400">
              <a:solidFill>
                <a:schemeClr val="bg1">
                  <a:lumMod val="50000"/>
                </a:schemeClr>
              </a:solidFill>
              <a:prstDash val="dash"/>
            </a:ln>
          </c:spPr>
          <c:marker>
            <c:symbol val="none"/>
          </c:marker>
          <c:xVal>
            <c:numRef>
              <c:f>Foglio1!$J:$J</c:f>
              <c:numCache>
                <c:formatCode>General</c:formatCode>
                <c:ptCount val="1048576"/>
                <c:pt idx="0">
                  <c:v>20.0017</c:v>
                </c:pt>
                <c:pt idx="1">
                  <c:v>20.0321</c:v>
                </c:pt>
                <c:pt idx="2">
                  <c:v>20.0624</c:v>
                </c:pt>
                <c:pt idx="3">
                  <c:v>20.0928</c:v>
                </c:pt>
                <c:pt idx="4">
                  <c:v>20.123100000000001</c:v>
                </c:pt>
                <c:pt idx="5">
                  <c:v>20.153500000000001</c:v>
                </c:pt>
                <c:pt idx="6">
                  <c:v>20.183800000000002</c:v>
                </c:pt>
                <c:pt idx="7">
                  <c:v>20.214200000000002</c:v>
                </c:pt>
                <c:pt idx="8">
                  <c:v>20.244499999999999</c:v>
                </c:pt>
                <c:pt idx="9">
                  <c:v>20.274899999999999</c:v>
                </c:pt>
                <c:pt idx="10">
                  <c:v>20.305199999999999</c:v>
                </c:pt>
                <c:pt idx="11">
                  <c:v>20.335599999999999</c:v>
                </c:pt>
                <c:pt idx="12">
                  <c:v>20.3659</c:v>
                </c:pt>
                <c:pt idx="13">
                  <c:v>20.3962</c:v>
                </c:pt>
                <c:pt idx="14">
                  <c:v>20.426600000000001</c:v>
                </c:pt>
                <c:pt idx="15">
                  <c:v>20.456900000000001</c:v>
                </c:pt>
                <c:pt idx="16">
                  <c:v>20.487300000000001</c:v>
                </c:pt>
                <c:pt idx="17">
                  <c:v>20.517600000000002</c:v>
                </c:pt>
                <c:pt idx="18">
                  <c:v>20.547999999999998</c:v>
                </c:pt>
                <c:pt idx="19">
                  <c:v>20.578299999999999</c:v>
                </c:pt>
                <c:pt idx="20">
                  <c:v>20.608699999999999</c:v>
                </c:pt>
                <c:pt idx="21">
                  <c:v>20.638999999999999</c:v>
                </c:pt>
                <c:pt idx="22">
                  <c:v>20.6694</c:v>
                </c:pt>
                <c:pt idx="23">
                  <c:v>20.6997</c:v>
                </c:pt>
                <c:pt idx="24">
                  <c:v>20.7301</c:v>
                </c:pt>
                <c:pt idx="25">
                  <c:v>20.760400000000001</c:v>
                </c:pt>
                <c:pt idx="26">
                  <c:v>20.790800000000001</c:v>
                </c:pt>
                <c:pt idx="27">
                  <c:v>20.821100000000001</c:v>
                </c:pt>
                <c:pt idx="28">
                  <c:v>20.851500000000001</c:v>
                </c:pt>
                <c:pt idx="29">
                  <c:v>20.881799999999998</c:v>
                </c:pt>
                <c:pt idx="30">
                  <c:v>20.912199999999999</c:v>
                </c:pt>
                <c:pt idx="31">
                  <c:v>20.942499999999999</c:v>
                </c:pt>
                <c:pt idx="32">
                  <c:v>20.972799999999999</c:v>
                </c:pt>
                <c:pt idx="33">
                  <c:v>21.0032</c:v>
                </c:pt>
                <c:pt idx="34">
                  <c:v>21.0335</c:v>
                </c:pt>
                <c:pt idx="35">
                  <c:v>21.0639</c:v>
                </c:pt>
                <c:pt idx="36">
                  <c:v>21.094200000000001</c:v>
                </c:pt>
                <c:pt idx="37">
                  <c:v>21.124600000000001</c:v>
                </c:pt>
                <c:pt idx="38">
                  <c:v>21.154900000000001</c:v>
                </c:pt>
                <c:pt idx="39">
                  <c:v>21.185300000000002</c:v>
                </c:pt>
                <c:pt idx="40">
                  <c:v>21.215599999999998</c:v>
                </c:pt>
                <c:pt idx="41">
                  <c:v>21.245999999999999</c:v>
                </c:pt>
                <c:pt idx="42">
                  <c:v>21.276299999999999</c:v>
                </c:pt>
                <c:pt idx="43">
                  <c:v>21.306699999999999</c:v>
                </c:pt>
                <c:pt idx="44">
                  <c:v>21.337</c:v>
                </c:pt>
                <c:pt idx="45">
                  <c:v>21.3674</c:v>
                </c:pt>
                <c:pt idx="46">
                  <c:v>21.3977</c:v>
                </c:pt>
                <c:pt idx="47">
                  <c:v>21.428100000000001</c:v>
                </c:pt>
                <c:pt idx="48">
                  <c:v>21.458400000000001</c:v>
                </c:pt>
                <c:pt idx="49">
                  <c:v>21.488800000000001</c:v>
                </c:pt>
                <c:pt idx="50">
                  <c:v>21.519100000000002</c:v>
                </c:pt>
                <c:pt idx="51">
                  <c:v>21.549399999999999</c:v>
                </c:pt>
                <c:pt idx="52">
                  <c:v>21.579799999999999</c:v>
                </c:pt>
                <c:pt idx="53">
                  <c:v>21.610099999999999</c:v>
                </c:pt>
                <c:pt idx="54">
                  <c:v>21.640499999999999</c:v>
                </c:pt>
                <c:pt idx="55">
                  <c:v>21.6708</c:v>
                </c:pt>
                <c:pt idx="56">
                  <c:v>21.7012</c:v>
                </c:pt>
                <c:pt idx="57">
                  <c:v>21.7315</c:v>
                </c:pt>
                <c:pt idx="58">
                  <c:v>21.761900000000001</c:v>
                </c:pt>
                <c:pt idx="59">
                  <c:v>21.792200000000001</c:v>
                </c:pt>
                <c:pt idx="60">
                  <c:v>21.822600000000001</c:v>
                </c:pt>
                <c:pt idx="61">
                  <c:v>21.852900000000002</c:v>
                </c:pt>
                <c:pt idx="62">
                  <c:v>21.883299999999998</c:v>
                </c:pt>
                <c:pt idx="63">
                  <c:v>21.913599999999999</c:v>
                </c:pt>
                <c:pt idx="64">
                  <c:v>21.943999999999999</c:v>
                </c:pt>
                <c:pt idx="65">
                  <c:v>21.974299999999999</c:v>
                </c:pt>
                <c:pt idx="66">
                  <c:v>22.0047</c:v>
                </c:pt>
                <c:pt idx="67">
                  <c:v>22.035</c:v>
                </c:pt>
                <c:pt idx="68">
                  <c:v>22.065300000000001</c:v>
                </c:pt>
                <c:pt idx="69">
                  <c:v>22.095700000000001</c:v>
                </c:pt>
                <c:pt idx="70">
                  <c:v>22.126000000000001</c:v>
                </c:pt>
                <c:pt idx="71">
                  <c:v>22.156400000000001</c:v>
                </c:pt>
                <c:pt idx="72">
                  <c:v>22.186699999999998</c:v>
                </c:pt>
                <c:pt idx="73">
                  <c:v>22.217099999999999</c:v>
                </c:pt>
                <c:pt idx="74">
                  <c:v>22.247399999999999</c:v>
                </c:pt>
                <c:pt idx="75">
                  <c:v>22.277799999999999</c:v>
                </c:pt>
                <c:pt idx="76">
                  <c:v>22.3081</c:v>
                </c:pt>
                <c:pt idx="77">
                  <c:v>22.3385</c:v>
                </c:pt>
                <c:pt idx="78">
                  <c:v>22.3688</c:v>
                </c:pt>
                <c:pt idx="79">
                  <c:v>22.3992</c:v>
                </c:pt>
                <c:pt idx="80">
                  <c:v>22.429500000000001</c:v>
                </c:pt>
                <c:pt idx="81">
                  <c:v>22.459900000000001</c:v>
                </c:pt>
                <c:pt idx="82">
                  <c:v>22.490200000000002</c:v>
                </c:pt>
                <c:pt idx="83">
                  <c:v>22.520600000000002</c:v>
                </c:pt>
                <c:pt idx="84">
                  <c:v>22.550899999999999</c:v>
                </c:pt>
                <c:pt idx="85">
                  <c:v>22.581299999999999</c:v>
                </c:pt>
                <c:pt idx="86">
                  <c:v>22.611599999999999</c:v>
                </c:pt>
                <c:pt idx="87">
                  <c:v>22.6419</c:v>
                </c:pt>
                <c:pt idx="88">
                  <c:v>22.6723</c:v>
                </c:pt>
                <c:pt idx="89">
                  <c:v>22.7026</c:v>
                </c:pt>
                <c:pt idx="90">
                  <c:v>22.733000000000001</c:v>
                </c:pt>
                <c:pt idx="91">
                  <c:v>22.763300000000001</c:v>
                </c:pt>
                <c:pt idx="92">
                  <c:v>22.793700000000001</c:v>
                </c:pt>
                <c:pt idx="93">
                  <c:v>22.824000000000002</c:v>
                </c:pt>
                <c:pt idx="94">
                  <c:v>22.854399999999998</c:v>
                </c:pt>
                <c:pt idx="95">
                  <c:v>22.884699999999999</c:v>
                </c:pt>
                <c:pt idx="96">
                  <c:v>22.915099999999999</c:v>
                </c:pt>
                <c:pt idx="97">
                  <c:v>22.945399999999999</c:v>
                </c:pt>
                <c:pt idx="98">
                  <c:v>22.9758</c:v>
                </c:pt>
                <c:pt idx="99">
                  <c:v>23.0061</c:v>
                </c:pt>
                <c:pt idx="100">
                  <c:v>23.0365</c:v>
                </c:pt>
                <c:pt idx="101">
                  <c:v>23.066800000000001</c:v>
                </c:pt>
                <c:pt idx="102">
                  <c:v>23.097200000000001</c:v>
                </c:pt>
                <c:pt idx="103">
                  <c:v>23.127500000000001</c:v>
                </c:pt>
                <c:pt idx="104">
                  <c:v>23.157900000000001</c:v>
                </c:pt>
                <c:pt idx="105">
                  <c:v>23.188199999999998</c:v>
                </c:pt>
                <c:pt idx="106">
                  <c:v>23.218499999999999</c:v>
                </c:pt>
                <c:pt idx="107">
                  <c:v>23.248899999999999</c:v>
                </c:pt>
                <c:pt idx="108">
                  <c:v>23.279199999999999</c:v>
                </c:pt>
                <c:pt idx="109">
                  <c:v>23.3096</c:v>
                </c:pt>
                <c:pt idx="110">
                  <c:v>23.3399</c:v>
                </c:pt>
                <c:pt idx="111">
                  <c:v>23.3703</c:v>
                </c:pt>
                <c:pt idx="112">
                  <c:v>23.400600000000001</c:v>
                </c:pt>
                <c:pt idx="113">
                  <c:v>23.431000000000001</c:v>
                </c:pt>
                <c:pt idx="114">
                  <c:v>23.461300000000001</c:v>
                </c:pt>
                <c:pt idx="115">
                  <c:v>23.491700000000002</c:v>
                </c:pt>
                <c:pt idx="116">
                  <c:v>23.521999999999998</c:v>
                </c:pt>
                <c:pt idx="117">
                  <c:v>23.552399999999999</c:v>
                </c:pt>
                <c:pt idx="118">
                  <c:v>23.582699999999999</c:v>
                </c:pt>
                <c:pt idx="119">
                  <c:v>23.613099999999999</c:v>
                </c:pt>
                <c:pt idx="120">
                  <c:v>23.6434</c:v>
                </c:pt>
                <c:pt idx="121">
                  <c:v>23.6738</c:v>
                </c:pt>
                <c:pt idx="122">
                  <c:v>23.7041</c:v>
                </c:pt>
                <c:pt idx="123">
                  <c:v>23.734400000000001</c:v>
                </c:pt>
                <c:pt idx="124">
                  <c:v>23.764800000000001</c:v>
                </c:pt>
                <c:pt idx="125">
                  <c:v>23.795100000000001</c:v>
                </c:pt>
                <c:pt idx="126">
                  <c:v>23.825500000000002</c:v>
                </c:pt>
                <c:pt idx="127">
                  <c:v>23.855799999999999</c:v>
                </c:pt>
                <c:pt idx="128">
                  <c:v>23.886199999999999</c:v>
                </c:pt>
                <c:pt idx="129">
                  <c:v>23.916499999999999</c:v>
                </c:pt>
                <c:pt idx="130">
                  <c:v>23.946899999999999</c:v>
                </c:pt>
                <c:pt idx="131">
                  <c:v>23.9772</c:v>
                </c:pt>
                <c:pt idx="132">
                  <c:v>24.0076</c:v>
                </c:pt>
                <c:pt idx="133">
                  <c:v>24.0379</c:v>
                </c:pt>
                <c:pt idx="134">
                  <c:v>24.068300000000001</c:v>
                </c:pt>
                <c:pt idx="135">
                  <c:v>24.098600000000001</c:v>
                </c:pt>
                <c:pt idx="136">
                  <c:v>24.129000000000001</c:v>
                </c:pt>
                <c:pt idx="137">
                  <c:v>24.159300000000002</c:v>
                </c:pt>
                <c:pt idx="138">
                  <c:v>24.189699999999998</c:v>
                </c:pt>
                <c:pt idx="139">
                  <c:v>24.22</c:v>
                </c:pt>
                <c:pt idx="140">
                  <c:v>24.250399999999999</c:v>
                </c:pt>
                <c:pt idx="141">
                  <c:v>24.2807</c:v>
                </c:pt>
                <c:pt idx="142">
                  <c:v>24.311</c:v>
                </c:pt>
                <c:pt idx="143">
                  <c:v>24.3414</c:v>
                </c:pt>
                <c:pt idx="144">
                  <c:v>24.371700000000001</c:v>
                </c:pt>
                <c:pt idx="145">
                  <c:v>24.402100000000001</c:v>
                </c:pt>
                <c:pt idx="146">
                  <c:v>24.432400000000001</c:v>
                </c:pt>
                <c:pt idx="147">
                  <c:v>24.462800000000001</c:v>
                </c:pt>
                <c:pt idx="148">
                  <c:v>24.493099999999998</c:v>
                </c:pt>
                <c:pt idx="149">
                  <c:v>24.523499999999999</c:v>
                </c:pt>
                <c:pt idx="150">
                  <c:v>24.553799999999999</c:v>
                </c:pt>
                <c:pt idx="151">
                  <c:v>24.584199999999999</c:v>
                </c:pt>
                <c:pt idx="152">
                  <c:v>24.6145</c:v>
                </c:pt>
                <c:pt idx="153">
                  <c:v>24.6449</c:v>
                </c:pt>
                <c:pt idx="154">
                  <c:v>24.6752</c:v>
                </c:pt>
                <c:pt idx="155">
                  <c:v>24.7056</c:v>
                </c:pt>
                <c:pt idx="156">
                  <c:v>24.735900000000001</c:v>
                </c:pt>
                <c:pt idx="157">
                  <c:v>24.766300000000001</c:v>
                </c:pt>
                <c:pt idx="158">
                  <c:v>24.796600000000002</c:v>
                </c:pt>
                <c:pt idx="159">
                  <c:v>24.827000000000002</c:v>
                </c:pt>
                <c:pt idx="160">
                  <c:v>24.857299999999999</c:v>
                </c:pt>
                <c:pt idx="161">
                  <c:v>24.887599999999999</c:v>
                </c:pt>
                <c:pt idx="162">
                  <c:v>24.917999999999999</c:v>
                </c:pt>
                <c:pt idx="163">
                  <c:v>24.9483</c:v>
                </c:pt>
                <c:pt idx="164">
                  <c:v>24.9787</c:v>
                </c:pt>
                <c:pt idx="165">
                  <c:v>25.009</c:v>
                </c:pt>
                <c:pt idx="166">
                  <c:v>25.039400000000001</c:v>
                </c:pt>
                <c:pt idx="167">
                  <c:v>25.069700000000001</c:v>
                </c:pt>
                <c:pt idx="168">
                  <c:v>25.100100000000001</c:v>
                </c:pt>
                <c:pt idx="169">
                  <c:v>25.130400000000002</c:v>
                </c:pt>
                <c:pt idx="170">
                  <c:v>25.160799999999998</c:v>
                </c:pt>
                <c:pt idx="171">
                  <c:v>25.191099999999999</c:v>
                </c:pt>
                <c:pt idx="172">
                  <c:v>25.221499999999999</c:v>
                </c:pt>
                <c:pt idx="173">
                  <c:v>25.251799999999999</c:v>
                </c:pt>
                <c:pt idx="174">
                  <c:v>25.2822</c:v>
                </c:pt>
                <c:pt idx="175">
                  <c:v>25.3125</c:v>
                </c:pt>
                <c:pt idx="176">
                  <c:v>25.3429</c:v>
                </c:pt>
                <c:pt idx="177">
                  <c:v>25.373200000000001</c:v>
                </c:pt>
                <c:pt idx="178">
                  <c:v>25.403500000000001</c:v>
                </c:pt>
                <c:pt idx="179">
                  <c:v>25.433900000000001</c:v>
                </c:pt>
                <c:pt idx="180">
                  <c:v>25.464200000000002</c:v>
                </c:pt>
                <c:pt idx="181">
                  <c:v>25.494599999999998</c:v>
                </c:pt>
                <c:pt idx="182">
                  <c:v>25.524899999999999</c:v>
                </c:pt>
                <c:pt idx="183">
                  <c:v>25.555299999999999</c:v>
                </c:pt>
                <c:pt idx="184">
                  <c:v>25.585599999999999</c:v>
                </c:pt>
                <c:pt idx="185">
                  <c:v>25.616</c:v>
                </c:pt>
                <c:pt idx="186">
                  <c:v>25.6463</c:v>
                </c:pt>
                <c:pt idx="187">
                  <c:v>25.6767</c:v>
                </c:pt>
                <c:pt idx="188">
                  <c:v>25.707000000000001</c:v>
                </c:pt>
                <c:pt idx="189">
                  <c:v>25.737400000000001</c:v>
                </c:pt>
                <c:pt idx="190">
                  <c:v>25.767700000000001</c:v>
                </c:pt>
                <c:pt idx="191">
                  <c:v>25.798100000000002</c:v>
                </c:pt>
                <c:pt idx="192">
                  <c:v>25.828399999999998</c:v>
                </c:pt>
                <c:pt idx="193">
                  <c:v>25.858799999999999</c:v>
                </c:pt>
                <c:pt idx="194">
                  <c:v>25.889099999999999</c:v>
                </c:pt>
                <c:pt idx="195">
                  <c:v>25.919499999999999</c:v>
                </c:pt>
                <c:pt idx="196">
                  <c:v>25.9498</c:v>
                </c:pt>
                <c:pt idx="197">
                  <c:v>25.9801</c:v>
                </c:pt>
                <c:pt idx="198">
                  <c:v>26.0105</c:v>
                </c:pt>
                <c:pt idx="199">
                  <c:v>26.040800000000001</c:v>
                </c:pt>
                <c:pt idx="200">
                  <c:v>26.071200000000001</c:v>
                </c:pt>
                <c:pt idx="201">
                  <c:v>26.101500000000001</c:v>
                </c:pt>
                <c:pt idx="202">
                  <c:v>26.131900000000002</c:v>
                </c:pt>
                <c:pt idx="203">
                  <c:v>26.162199999999999</c:v>
                </c:pt>
                <c:pt idx="204">
                  <c:v>26.192599999999999</c:v>
                </c:pt>
                <c:pt idx="205">
                  <c:v>26.222899999999999</c:v>
                </c:pt>
                <c:pt idx="206">
                  <c:v>26.253299999999999</c:v>
                </c:pt>
                <c:pt idx="207">
                  <c:v>26.2836</c:v>
                </c:pt>
                <c:pt idx="208">
                  <c:v>26.314</c:v>
                </c:pt>
                <c:pt idx="209">
                  <c:v>26.3443</c:v>
                </c:pt>
                <c:pt idx="210">
                  <c:v>26.374700000000001</c:v>
                </c:pt>
                <c:pt idx="211">
                  <c:v>26.405000000000001</c:v>
                </c:pt>
                <c:pt idx="212">
                  <c:v>26.435400000000001</c:v>
                </c:pt>
                <c:pt idx="213">
                  <c:v>26.465699999999998</c:v>
                </c:pt>
                <c:pt idx="214">
                  <c:v>26.496099999999998</c:v>
                </c:pt>
                <c:pt idx="215">
                  <c:v>26.526399999999999</c:v>
                </c:pt>
                <c:pt idx="216">
                  <c:v>26.556699999999999</c:v>
                </c:pt>
                <c:pt idx="217">
                  <c:v>26.5871</c:v>
                </c:pt>
                <c:pt idx="218">
                  <c:v>26.6174</c:v>
                </c:pt>
                <c:pt idx="219">
                  <c:v>26.6478</c:v>
                </c:pt>
                <c:pt idx="220">
                  <c:v>26.678100000000001</c:v>
                </c:pt>
                <c:pt idx="221">
                  <c:v>26.708500000000001</c:v>
                </c:pt>
                <c:pt idx="222">
                  <c:v>26.738800000000001</c:v>
                </c:pt>
                <c:pt idx="223">
                  <c:v>26.769200000000001</c:v>
                </c:pt>
                <c:pt idx="224">
                  <c:v>26.799499999999998</c:v>
                </c:pt>
                <c:pt idx="225">
                  <c:v>26.829899999999999</c:v>
                </c:pt>
                <c:pt idx="226">
                  <c:v>26.860199999999999</c:v>
                </c:pt>
                <c:pt idx="227">
                  <c:v>26.890599999999999</c:v>
                </c:pt>
                <c:pt idx="228">
                  <c:v>26.9209</c:v>
                </c:pt>
                <c:pt idx="229">
                  <c:v>26.9513</c:v>
                </c:pt>
                <c:pt idx="230">
                  <c:v>26.9816</c:v>
                </c:pt>
                <c:pt idx="231">
                  <c:v>27.012</c:v>
                </c:pt>
                <c:pt idx="232">
                  <c:v>27.042300000000001</c:v>
                </c:pt>
                <c:pt idx="233">
                  <c:v>27.072600000000001</c:v>
                </c:pt>
                <c:pt idx="234">
                  <c:v>27.103000000000002</c:v>
                </c:pt>
                <c:pt idx="235">
                  <c:v>27.133299999999998</c:v>
                </c:pt>
                <c:pt idx="236">
                  <c:v>27.163699999999999</c:v>
                </c:pt>
                <c:pt idx="237">
                  <c:v>27.193999999999999</c:v>
                </c:pt>
                <c:pt idx="238">
                  <c:v>27.224399999999999</c:v>
                </c:pt>
                <c:pt idx="239">
                  <c:v>27.2547</c:v>
                </c:pt>
                <c:pt idx="240">
                  <c:v>27.2851</c:v>
                </c:pt>
                <c:pt idx="241">
                  <c:v>27.3154</c:v>
                </c:pt>
                <c:pt idx="242">
                  <c:v>27.345800000000001</c:v>
                </c:pt>
                <c:pt idx="243">
                  <c:v>27.376100000000001</c:v>
                </c:pt>
                <c:pt idx="244">
                  <c:v>27.406500000000001</c:v>
                </c:pt>
                <c:pt idx="245">
                  <c:v>27.436800000000002</c:v>
                </c:pt>
                <c:pt idx="246">
                  <c:v>27.467199999999998</c:v>
                </c:pt>
                <c:pt idx="247">
                  <c:v>27.497499999999999</c:v>
                </c:pt>
                <c:pt idx="248">
                  <c:v>27.527899999999999</c:v>
                </c:pt>
                <c:pt idx="249">
                  <c:v>27.558199999999999</c:v>
                </c:pt>
                <c:pt idx="250">
                  <c:v>27.5886</c:v>
                </c:pt>
                <c:pt idx="251">
                  <c:v>27.6189</c:v>
                </c:pt>
                <c:pt idx="252">
                  <c:v>27.6492</c:v>
                </c:pt>
                <c:pt idx="253">
                  <c:v>27.679600000000001</c:v>
                </c:pt>
                <c:pt idx="254">
                  <c:v>27.709900000000001</c:v>
                </c:pt>
                <c:pt idx="255">
                  <c:v>27.740300000000001</c:v>
                </c:pt>
                <c:pt idx="256">
                  <c:v>27.770600000000002</c:v>
                </c:pt>
                <c:pt idx="257">
                  <c:v>27.800999999999998</c:v>
                </c:pt>
                <c:pt idx="258">
                  <c:v>27.831299999999999</c:v>
                </c:pt>
                <c:pt idx="259">
                  <c:v>27.861699999999999</c:v>
                </c:pt>
                <c:pt idx="260">
                  <c:v>27.891999999999999</c:v>
                </c:pt>
                <c:pt idx="261">
                  <c:v>27.9224</c:v>
                </c:pt>
                <c:pt idx="262">
                  <c:v>27.9527</c:v>
                </c:pt>
                <c:pt idx="263">
                  <c:v>27.9831</c:v>
                </c:pt>
                <c:pt idx="264">
                  <c:v>28.013400000000001</c:v>
                </c:pt>
                <c:pt idx="265">
                  <c:v>28.043800000000001</c:v>
                </c:pt>
                <c:pt idx="266">
                  <c:v>28.074100000000001</c:v>
                </c:pt>
                <c:pt idx="267">
                  <c:v>28.104500000000002</c:v>
                </c:pt>
                <c:pt idx="268">
                  <c:v>28.134799999999998</c:v>
                </c:pt>
                <c:pt idx="269">
                  <c:v>28.165199999999999</c:v>
                </c:pt>
                <c:pt idx="270">
                  <c:v>28.195499999999999</c:v>
                </c:pt>
                <c:pt idx="271">
                  <c:v>28.2258</c:v>
                </c:pt>
                <c:pt idx="272">
                  <c:v>28.2562</c:v>
                </c:pt>
                <c:pt idx="273">
                  <c:v>28.2865</c:v>
                </c:pt>
                <c:pt idx="274">
                  <c:v>28.3169</c:v>
                </c:pt>
                <c:pt idx="275">
                  <c:v>28.347200000000001</c:v>
                </c:pt>
                <c:pt idx="276">
                  <c:v>28.377600000000001</c:v>
                </c:pt>
                <c:pt idx="277">
                  <c:v>28.407900000000001</c:v>
                </c:pt>
                <c:pt idx="278">
                  <c:v>28.438300000000002</c:v>
                </c:pt>
                <c:pt idx="279">
                  <c:v>28.468599999999999</c:v>
                </c:pt>
                <c:pt idx="280">
                  <c:v>28.498999999999999</c:v>
                </c:pt>
                <c:pt idx="281">
                  <c:v>28.529299999999999</c:v>
                </c:pt>
                <c:pt idx="282">
                  <c:v>28.559699999999999</c:v>
                </c:pt>
                <c:pt idx="283">
                  <c:v>28.59</c:v>
                </c:pt>
                <c:pt idx="284">
                  <c:v>28.6204</c:v>
                </c:pt>
                <c:pt idx="285">
                  <c:v>28.650700000000001</c:v>
                </c:pt>
                <c:pt idx="286">
                  <c:v>28.681100000000001</c:v>
                </c:pt>
                <c:pt idx="287">
                  <c:v>28.711400000000001</c:v>
                </c:pt>
                <c:pt idx="288">
                  <c:v>28.741700000000002</c:v>
                </c:pt>
                <c:pt idx="289">
                  <c:v>28.772099999999998</c:v>
                </c:pt>
                <c:pt idx="290">
                  <c:v>28.802399999999999</c:v>
                </c:pt>
                <c:pt idx="291">
                  <c:v>28.832799999999999</c:v>
                </c:pt>
                <c:pt idx="292">
                  <c:v>28.863099999999999</c:v>
                </c:pt>
                <c:pt idx="293">
                  <c:v>28.8935</c:v>
                </c:pt>
                <c:pt idx="294">
                  <c:v>28.9238</c:v>
                </c:pt>
                <c:pt idx="295">
                  <c:v>28.9542</c:v>
                </c:pt>
                <c:pt idx="296">
                  <c:v>28.984500000000001</c:v>
                </c:pt>
                <c:pt idx="297">
                  <c:v>29.014900000000001</c:v>
                </c:pt>
                <c:pt idx="298">
                  <c:v>29.045200000000001</c:v>
                </c:pt>
                <c:pt idx="299">
                  <c:v>29.075600000000001</c:v>
                </c:pt>
                <c:pt idx="300">
                  <c:v>29.105899999999998</c:v>
                </c:pt>
                <c:pt idx="301">
                  <c:v>29.136299999999999</c:v>
                </c:pt>
                <c:pt idx="302">
                  <c:v>29.166599999999999</c:v>
                </c:pt>
                <c:pt idx="303">
                  <c:v>29.196999999999999</c:v>
                </c:pt>
                <c:pt idx="304">
                  <c:v>29.2273</c:v>
                </c:pt>
                <c:pt idx="305">
                  <c:v>29.2577</c:v>
                </c:pt>
                <c:pt idx="306">
                  <c:v>29.288</c:v>
                </c:pt>
                <c:pt idx="307">
                  <c:v>29.318300000000001</c:v>
                </c:pt>
                <c:pt idx="308">
                  <c:v>29.348700000000001</c:v>
                </c:pt>
                <c:pt idx="309">
                  <c:v>29.379000000000001</c:v>
                </c:pt>
                <c:pt idx="310">
                  <c:v>29.409400000000002</c:v>
                </c:pt>
                <c:pt idx="311">
                  <c:v>29.439699999999998</c:v>
                </c:pt>
                <c:pt idx="312">
                  <c:v>29.470099999999999</c:v>
                </c:pt>
                <c:pt idx="313">
                  <c:v>29.500399999999999</c:v>
                </c:pt>
                <c:pt idx="314">
                  <c:v>29.530799999999999</c:v>
                </c:pt>
                <c:pt idx="315">
                  <c:v>29.5611</c:v>
                </c:pt>
                <c:pt idx="316">
                  <c:v>29.5915</c:v>
                </c:pt>
                <c:pt idx="317">
                  <c:v>29.6218</c:v>
                </c:pt>
                <c:pt idx="318">
                  <c:v>29.652200000000001</c:v>
                </c:pt>
                <c:pt idx="319">
                  <c:v>29.682500000000001</c:v>
                </c:pt>
                <c:pt idx="320">
                  <c:v>29.712900000000001</c:v>
                </c:pt>
                <c:pt idx="321">
                  <c:v>29.743200000000002</c:v>
                </c:pt>
                <c:pt idx="322">
                  <c:v>29.773599999999998</c:v>
                </c:pt>
                <c:pt idx="323">
                  <c:v>29.803899999999999</c:v>
                </c:pt>
                <c:pt idx="324">
                  <c:v>29.834299999999999</c:v>
                </c:pt>
                <c:pt idx="325">
                  <c:v>29.864599999999999</c:v>
                </c:pt>
                <c:pt idx="326">
                  <c:v>29.8949</c:v>
                </c:pt>
                <c:pt idx="327">
                  <c:v>29.9253</c:v>
                </c:pt>
                <c:pt idx="328">
                  <c:v>29.9556</c:v>
                </c:pt>
                <c:pt idx="329">
                  <c:v>29.986000000000001</c:v>
                </c:pt>
                <c:pt idx="330">
                  <c:v>30.016300000000001</c:v>
                </c:pt>
                <c:pt idx="331">
                  <c:v>30.046700000000001</c:v>
                </c:pt>
                <c:pt idx="332">
                  <c:v>30.077000000000002</c:v>
                </c:pt>
                <c:pt idx="333">
                  <c:v>30.107399999999998</c:v>
                </c:pt>
                <c:pt idx="334">
                  <c:v>30.137699999999999</c:v>
                </c:pt>
                <c:pt idx="335">
                  <c:v>30.168099999999999</c:v>
                </c:pt>
                <c:pt idx="336">
                  <c:v>30.198399999999999</c:v>
                </c:pt>
                <c:pt idx="337">
                  <c:v>30.2288</c:v>
                </c:pt>
                <c:pt idx="338">
                  <c:v>30.2591</c:v>
                </c:pt>
                <c:pt idx="339">
                  <c:v>30.2895</c:v>
                </c:pt>
                <c:pt idx="340">
                  <c:v>30.319800000000001</c:v>
                </c:pt>
                <c:pt idx="341">
                  <c:v>30.350200000000001</c:v>
                </c:pt>
                <c:pt idx="342">
                  <c:v>30.380500000000001</c:v>
                </c:pt>
                <c:pt idx="343">
                  <c:v>30.410799999999998</c:v>
                </c:pt>
                <c:pt idx="344">
                  <c:v>30.441199999999998</c:v>
                </c:pt>
                <c:pt idx="345">
                  <c:v>30.471499999999999</c:v>
                </c:pt>
                <c:pt idx="346">
                  <c:v>30.501899999999999</c:v>
                </c:pt>
                <c:pt idx="347">
                  <c:v>30.5322</c:v>
                </c:pt>
                <c:pt idx="348">
                  <c:v>30.5626</c:v>
                </c:pt>
                <c:pt idx="349">
                  <c:v>30.5929</c:v>
                </c:pt>
                <c:pt idx="350">
                  <c:v>30.6233</c:v>
                </c:pt>
                <c:pt idx="351">
                  <c:v>30.653600000000001</c:v>
                </c:pt>
                <c:pt idx="352">
                  <c:v>30.684000000000001</c:v>
                </c:pt>
                <c:pt idx="353">
                  <c:v>30.714300000000001</c:v>
                </c:pt>
                <c:pt idx="354">
                  <c:v>30.744700000000002</c:v>
                </c:pt>
                <c:pt idx="355">
                  <c:v>30.774999999999999</c:v>
                </c:pt>
                <c:pt idx="356">
                  <c:v>30.805399999999999</c:v>
                </c:pt>
                <c:pt idx="357">
                  <c:v>30.835699999999999</c:v>
                </c:pt>
                <c:pt idx="358">
                  <c:v>30.866099999999999</c:v>
                </c:pt>
                <c:pt idx="359">
                  <c:v>30.8964</c:v>
                </c:pt>
                <c:pt idx="360">
                  <c:v>30.9268</c:v>
                </c:pt>
                <c:pt idx="361">
                  <c:v>30.957100000000001</c:v>
                </c:pt>
                <c:pt idx="362">
                  <c:v>30.987400000000001</c:v>
                </c:pt>
                <c:pt idx="363">
                  <c:v>31.017800000000001</c:v>
                </c:pt>
                <c:pt idx="364">
                  <c:v>31.048100000000002</c:v>
                </c:pt>
                <c:pt idx="365">
                  <c:v>31.078499999999998</c:v>
                </c:pt>
                <c:pt idx="366">
                  <c:v>31.108799999999999</c:v>
                </c:pt>
                <c:pt idx="367">
                  <c:v>31.139199999999999</c:v>
                </c:pt>
                <c:pt idx="368">
                  <c:v>31.169499999999999</c:v>
                </c:pt>
                <c:pt idx="369">
                  <c:v>31.1999</c:v>
                </c:pt>
                <c:pt idx="370">
                  <c:v>31.2302</c:v>
                </c:pt>
                <c:pt idx="371">
                  <c:v>31.2606</c:v>
                </c:pt>
                <c:pt idx="372">
                  <c:v>31.290900000000001</c:v>
                </c:pt>
                <c:pt idx="373">
                  <c:v>31.321300000000001</c:v>
                </c:pt>
                <c:pt idx="374">
                  <c:v>31.351600000000001</c:v>
                </c:pt>
                <c:pt idx="375">
                  <c:v>31.382000000000001</c:v>
                </c:pt>
                <c:pt idx="376">
                  <c:v>31.412299999999998</c:v>
                </c:pt>
                <c:pt idx="377">
                  <c:v>31.442699999999999</c:v>
                </c:pt>
                <c:pt idx="378">
                  <c:v>31.472999999999999</c:v>
                </c:pt>
                <c:pt idx="379">
                  <c:v>31.503399999999999</c:v>
                </c:pt>
                <c:pt idx="380">
                  <c:v>31.5337</c:v>
                </c:pt>
                <c:pt idx="381">
                  <c:v>31.564</c:v>
                </c:pt>
                <c:pt idx="382">
                  <c:v>31.5944</c:v>
                </c:pt>
                <c:pt idx="383">
                  <c:v>31.624700000000001</c:v>
                </c:pt>
                <c:pt idx="384">
                  <c:v>31.655100000000001</c:v>
                </c:pt>
                <c:pt idx="385">
                  <c:v>31.685400000000001</c:v>
                </c:pt>
                <c:pt idx="386">
                  <c:v>31.715800000000002</c:v>
                </c:pt>
                <c:pt idx="387">
                  <c:v>31.746099999999998</c:v>
                </c:pt>
                <c:pt idx="388">
                  <c:v>31.776499999999999</c:v>
                </c:pt>
                <c:pt idx="389">
                  <c:v>31.806799999999999</c:v>
                </c:pt>
                <c:pt idx="390">
                  <c:v>31.837199999999999</c:v>
                </c:pt>
                <c:pt idx="391">
                  <c:v>31.8675</c:v>
                </c:pt>
                <c:pt idx="392">
                  <c:v>31.8979</c:v>
                </c:pt>
                <c:pt idx="393">
                  <c:v>31.9282</c:v>
                </c:pt>
                <c:pt idx="394">
                  <c:v>31.958600000000001</c:v>
                </c:pt>
                <c:pt idx="395">
                  <c:v>31.988900000000001</c:v>
                </c:pt>
                <c:pt idx="396">
                  <c:v>32.019300000000001</c:v>
                </c:pt>
                <c:pt idx="397">
                  <c:v>32.049599999999998</c:v>
                </c:pt>
                <c:pt idx="398">
                  <c:v>32.079900000000002</c:v>
                </c:pt>
                <c:pt idx="399">
                  <c:v>32.110300000000002</c:v>
                </c:pt>
                <c:pt idx="400">
                  <c:v>32.140599999999999</c:v>
                </c:pt>
                <c:pt idx="401">
                  <c:v>32.170999999999999</c:v>
                </c:pt>
                <c:pt idx="402">
                  <c:v>32.201300000000003</c:v>
                </c:pt>
                <c:pt idx="403">
                  <c:v>32.231699999999996</c:v>
                </c:pt>
                <c:pt idx="404">
                  <c:v>32.262</c:v>
                </c:pt>
                <c:pt idx="405">
                  <c:v>32.292400000000001</c:v>
                </c:pt>
                <c:pt idx="406">
                  <c:v>32.322699999999998</c:v>
                </c:pt>
                <c:pt idx="407">
                  <c:v>32.353099999999998</c:v>
                </c:pt>
                <c:pt idx="408">
                  <c:v>32.383400000000002</c:v>
                </c:pt>
                <c:pt idx="409">
                  <c:v>32.413800000000002</c:v>
                </c:pt>
                <c:pt idx="410">
                  <c:v>32.444099999999999</c:v>
                </c:pt>
                <c:pt idx="411">
                  <c:v>32.474499999999999</c:v>
                </c:pt>
                <c:pt idx="412">
                  <c:v>32.504800000000003</c:v>
                </c:pt>
                <c:pt idx="413">
                  <c:v>32.535200000000003</c:v>
                </c:pt>
                <c:pt idx="414">
                  <c:v>32.5655</c:v>
                </c:pt>
                <c:pt idx="415">
                  <c:v>32.5959</c:v>
                </c:pt>
                <c:pt idx="416">
                  <c:v>32.626199999999997</c:v>
                </c:pt>
                <c:pt idx="417">
                  <c:v>32.656500000000001</c:v>
                </c:pt>
                <c:pt idx="418">
                  <c:v>32.686900000000001</c:v>
                </c:pt>
                <c:pt idx="419">
                  <c:v>32.717199999999998</c:v>
                </c:pt>
                <c:pt idx="420">
                  <c:v>32.747599999999998</c:v>
                </c:pt>
                <c:pt idx="421">
                  <c:v>32.777900000000002</c:v>
                </c:pt>
                <c:pt idx="422">
                  <c:v>32.808300000000003</c:v>
                </c:pt>
                <c:pt idx="423">
                  <c:v>32.8386</c:v>
                </c:pt>
                <c:pt idx="424">
                  <c:v>32.869</c:v>
                </c:pt>
                <c:pt idx="425">
                  <c:v>32.899299999999997</c:v>
                </c:pt>
                <c:pt idx="426">
                  <c:v>32.929699999999997</c:v>
                </c:pt>
                <c:pt idx="427">
                  <c:v>32.96</c:v>
                </c:pt>
                <c:pt idx="428">
                  <c:v>32.990400000000001</c:v>
                </c:pt>
                <c:pt idx="429">
                  <c:v>33.020699999999998</c:v>
                </c:pt>
                <c:pt idx="430">
                  <c:v>33.051099999999998</c:v>
                </c:pt>
                <c:pt idx="431">
                  <c:v>33.081400000000002</c:v>
                </c:pt>
                <c:pt idx="432">
                  <c:v>33.111800000000002</c:v>
                </c:pt>
                <c:pt idx="433">
                  <c:v>33.142099999999999</c:v>
                </c:pt>
                <c:pt idx="434">
                  <c:v>33.172499999999999</c:v>
                </c:pt>
                <c:pt idx="435">
                  <c:v>33.202800000000003</c:v>
                </c:pt>
                <c:pt idx="436">
                  <c:v>33.2331</c:v>
                </c:pt>
                <c:pt idx="437">
                  <c:v>33.263500000000001</c:v>
                </c:pt>
                <c:pt idx="438">
                  <c:v>33.293799999999997</c:v>
                </c:pt>
                <c:pt idx="439">
                  <c:v>33.324199999999998</c:v>
                </c:pt>
                <c:pt idx="440">
                  <c:v>33.354500000000002</c:v>
                </c:pt>
                <c:pt idx="441">
                  <c:v>33.384900000000002</c:v>
                </c:pt>
                <c:pt idx="442">
                  <c:v>33.415199999999999</c:v>
                </c:pt>
                <c:pt idx="443">
                  <c:v>33.445599999999999</c:v>
                </c:pt>
                <c:pt idx="444">
                  <c:v>33.475900000000003</c:v>
                </c:pt>
                <c:pt idx="445">
                  <c:v>33.506300000000003</c:v>
                </c:pt>
                <c:pt idx="446">
                  <c:v>33.5366</c:v>
                </c:pt>
                <c:pt idx="447">
                  <c:v>33.567</c:v>
                </c:pt>
                <c:pt idx="448">
                  <c:v>33.597299999999997</c:v>
                </c:pt>
                <c:pt idx="449">
                  <c:v>33.627699999999997</c:v>
                </c:pt>
                <c:pt idx="450">
                  <c:v>33.658000000000001</c:v>
                </c:pt>
                <c:pt idx="451">
                  <c:v>33.688400000000001</c:v>
                </c:pt>
                <c:pt idx="452">
                  <c:v>33.718699999999998</c:v>
                </c:pt>
                <c:pt idx="453">
                  <c:v>33.749099999999999</c:v>
                </c:pt>
                <c:pt idx="454">
                  <c:v>33.779400000000003</c:v>
                </c:pt>
                <c:pt idx="455">
                  <c:v>33.809699999999999</c:v>
                </c:pt>
                <c:pt idx="456">
                  <c:v>33.8401</c:v>
                </c:pt>
                <c:pt idx="457">
                  <c:v>33.870399999999997</c:v>
                </c:pt>
                <c:pt idx="458">
                  <c:v>33.900799999999997</c:v>
                </c:pt>
                <c:pt idx="459">
                  <c:v>33.931100000000001</c:v>
                </c:pt>
                <c:pt idx="460">
                  <c:v>33.961500000000001</c:v>
                </c:pt>
                <c:pt idx="461">
                  <c:v>33.991799999999998</c:v>
                </c:pt>
                <c:pt idx="462">
                  <c:v>34.022199999999998</c:v>
                </c:pt>
                <c:pt idx="463">
                  <c:v>34.052500000000002</c:v>
                </c:pt>
                <c:pt idx="464">
                  <c:v>34.082900000000002</c:v>
                </c:pt>
                <c:pt idx="465">
                  <c:v>34.113199999999999</c:v>
                </c:pt>
                <c:pt idx="466">
                  <c:v>34.143599999999999</c:v>
                </c:pt>
                <c:pt idx="467">
                  <c:v>34.173900000000003</c:v>
                </c:pt>
                <c:pt idx="468">
                  <c:v>34.204300000000003</c:v>
                </c:pt>
                <c:pt idx="469">
                  <c:v>34.2346</c:v>
                </c:pt>
                <c:pt idx="470">
                  <c:v>34.265000000000001</c:v>
                </c:pt>
                <c:pt idx="471">
                  <c:v>34.295299999999997</c:v>
                </c:pt>
                <c:pt idx="472">
                  <c:v>34.325600000000001</c:v>
                </c:pt>
                <c:pt idx="473">
                  <c:v>34.356000000000002</c:v>
                </c:pt>
                <c:pt idx="474">
                  <c:v>34.386299999999999</c:v>
                </c:pt>
                <c:pt idx="475">
                  <c:v>34.416699999999999</c:v>
                </c:pt>
                <c:pt idx="476">
                  <c:v>34.447000000000003</c:v>
                </c:pt>
                <c:pt idx="477">
                  <c:v>34.477400000000003</c:v>
                </c:pt>
                <c:pt idx="478">
                  <c:v>34.5077</c:v>
                </c:pt>
                <c:pt idx="479">
                  <c:v>34.5381</c:v>
                </c:pt>
                <c:pt idx="480">
                  <c:v>34.568399999999997</c:v>
                </c:pt>
                <c:pt idx="481">
                  <c:v>34.598799999999997</c:v>
                </c:pt>
                <c:pt idx="482">
                  <c:v>34.629100000000001</c:v>
                </c:pt>
                <c:pt idx="483">
                  <c:v>34.659500000000001</c:v>
                </c:pt>
                <c:pt idx="484">
                  <c:v>34.689799999999998</c:v>
                </c:pt>
                <c:pt idx="485">
                  <c:v>34.720199999999998</c:v>
                </c:pt>
                <c:pt idx="486">
                  <c:v>34.750500000000002</c:v>
                </c:pt>
                <c:pt idx="487">
                  <c:v>34.780900000000003</c:v>
                </c:pt>
                <c:pt idx="488">
                  <c:v>34.811199999999999</c:v>
                </c:pt>
                <c:pt idx="489">
                  <c:v>34.8416</c:v>
                </c:pt>
                <c:pt idx="490">
                  <c:v>34.871899999999997</c:v>
                </c:pt>
                <c:pt idx="491">
                  <c:v>34.902200000000001</c:v>
                </c:pt>
                <c:pt idx="492">
                  <c:v>34.932600000000001</c:v>
                </c:pt>
                <c:pt idx="493">
                  <c:v>34.962899999999998</c:v>
                </c:pt>
                <c:pt idx="494">
                  <c:v>34.993299999999998</c:v>
                </c:pt>
                <c:pt idx="495">
                  <c:v>35.023600000000002</c:v>
                </c:pt>
                <c:pt idx="496">
                  <c:v>35.054000000000002</c:v>
                </c:pt>
                <c:pt idx="497">
                  <c:v>35.084299999999999</c:v>
                </c:pt>
                <c:pt idx="498">
                  <c:v>35.114699999999999</c:v>
                </c:pt>
                <c:pt idx="499">
                  <c:v>35.145000000000003</c:v>
                </c:pt>
                <c:pt idx="500">
                  <c:v>35.175400000000003</c:v>
                </c:pt>
                <c:pt idx="501">
                  <c:v>35.2057</c:v>
                </c:pt>
                <c:pt idx="502">
                  <c:v>35.2361</c:v>
                </c:pt>
                <c:pt idx="503">
                  <c:v>35.266399999999997</c:v>
                </c:pt>
                <c:pt idx="504">
                  <c:v>35.296799999999998</c:v>
                </c:pt>
                <c:pt idx="505">
                  <c:v>35.327100000000002</c:v>
                </c:pt>
                <c:pt idx="506">
                  <c:v>35.357500000000002</c:v>
                </c:pt>
                <c:pt idx="507">
                  <c:v>35.387799999999999</c:v>
                </c:pt>
                <c:pt idx="508">
                  <c:v>35.418199999999999</c:v>
                </c:pt>
                <c:pt idx="509">
                  <c:v>35.448500000000003</c:v>
                </c:pt>
                <c:pt idx="510">
                  <c:v>35.4788</c:v>
                </c:pt>
                <c:pt idx="511">
                  <c:v>35.5092</c:v>
                </c:pt>
                <c:pt idx="512">
                  <c:v>35.539499999999997</c:v>
                </c:pt>
                <c:pt idx="513">
                  <c:v>35.569899999999997</c:v>
                </c:pt>
                <c:pt idx="514">
                  <c:v>35.600200000000001</c:v>
                </c:pt>
                <c:pt idx="515">
                  <c:v>35.630600000000001</c:v>
                </c:pt>
                <c:pt idx="516">
                  <c:v>35.660899999999998</c:v>
                </c:pt>
                <c:pt idx="517">
                  <c:v>35.691299999999998</c:v>
                </c:pt>
                <c:pt idx="518">
                  <c:v>35.721600000000002</c:v>
                </c:pt>
                <c:pt idx="519">
                  <c:v>35.752000000000002</c:v>
                </c:pt>
                <c:pt idx="520">
                  <c:v>35.782299999999999</c:v>
                </c:pt>
                <c:pt idx="521">
                  <c:v>35.8127</c:v>
                </c:pt>
                <c:pt idx="522">
                  <c:v>35.843000000000004</c:v>
                </c:pt>
                <c:pt idx="523">
                  <c:v>35.873399999999997</c:v>
                </c:pt>
                <c:pt idx="524">
                  <c:v>35.903700000000001</c:v>
                </c:pt>
                <c:pt idx="525">
                  <c:v>35.934100000000001</c:v>
                </c:pt>
                <c:pt idx="526">
                  <c:v>35.964399999999998</c:v>
                </c:pt>
                <c:pt idx="527">
                  <c:v>35.994700000000002</c:v>
                </c:pt>
                <c:pt idx="528">
                  <c:v>36.025100000000002</c:v>
                </c:pt>
                <c:pt idx="529">
                  <c:v>36.055399999999999</c:v>
                </c:pt>
                <c:pt idx="530">
                  <c:v>36.085799999999999</c:v>
                </c:pt>
                <c:pt idx="531">
                  <c:v>36.116100000000003</c:v>
                </c:pt>
                <c:pt idx="532">
                  <c:v>36.146500000000003</c:v>
                </c:pt>
                <c:pt idx="533">
                  <c:v>36.1768</c:v>
                </c:pt>
                <c:pt idx="534">
                  <c:v>36.2072</c:v>
                </c:pt>
                <c:pt idx="535">
                  <c:v>36.237499999999997</c:v>
                </c:pt>
                <c:pt idx="536">
                  <c:v>36.267899999999997</c:v>
                </c:pt>
                <c:pt idx="537">
                  <c:v>36.298200000000001</c:v>
                </c:pt>
                <c:pt idx="538">
                  <c:v>36.328600000000002</c:v>
                </c:pt>
                <c:pt idx="539">
                  <c:v>36.358899999999998</c:v>
                </c:pt>
                <c:pt idx="540">
                  <c:v>36.389299999999999</c:v>
                </c:pt>
                <c:pt idx="541">
                  <c:v>36.419600000000003</c:v>
                </c:pt>
                <c:pt idx="542">
                  <c:v>36.450000000000003</c:v>
                </c:pt>
                <c:pt idx="543">
                  <c:v>36.4803</c:v>
                </c:pt>
                <c:pt idx="544">
                  <c:v>36.5107</c:v>
                </c:pt>
                <c:pt idx="545">
                  <c:v>36.540999999999997</c:v>
                </c:pt>
                <c:pt idx="546">
                  <c:v>36.571300000000001</c:v>
                </c:pt>
                <c:pt idx="547">
                  <c:v>36.601700000000001</c:v>
                </c:pt>
                <c:pt idx="548">
                  <c:v>36.631999999999998</c:v>
                </c:pt>
                <c:pt idx="549">
                  <c:v>36.662399999999998</c:v>
                </c:pt>
                <c:pt idx="550">
                  <c:v>36.692700000000002</c:v>
                </c:pt>
                <c:pt idx="551">
                  <c:v>36.723100000000002</c:v>
                </c:pt>
                <c:pt idx="552">
                  <c:v>36.753399999999999</c:v>
                </c:pt>
                <c:pt idx="553">
                  <c:v>36.783799999999999</c:v>
                </c:pt>
                <c:pt idx="554">
                  <c:v>36.814100000000003</c:v>
                </c:pt>
                <c:pt idx="555">
                  <c:v>36.844499999999996</c:v>
                </c:pt>
                <c:pt idx="556">
                  <c:v>36.8748</c:v>
                </c:pt>
                <c:pt idx="557">
                  <c:v>36.905200000000001</c:v>
                </c:pt>
                <c:pt idx="558">
                  <c:v>36.935499999999998</c:v>
                </c:pt>
                <c:pt idx="559">
                  <c:v>36.965899999999998</c:v>
                </c:pt>
                <c:pt idx="560">
                  <c:v>36.996200000000002</c:v>
                </c:pt>
                <c:pt idx="561">
                  <c:v>37.026600000000002</c:v>
                </c:pt>
                <c:pt idx="562">
                  <c:v>37.056899999999999</c:v>
                </c:pt>
                <c:pt idx="563">
                  <c:v>37.087299999999999</c:v>
                </c:pt>
                <c:pt idx="564">
                  <c:v>37.117600000000003</c:v>
                </c:pt>
                <c:pt idx="565">
                  <c:v>37.1479</c:v>
                </c:pt>
                <c:pt idx="566">
                  <c:v>37.1783</c:v>
                </c:pt>
                <c:pt idx="567">
                  <c:v>37.208599999999997</c:v>
                </c:pt>
                <c:pt idx="568">
                  <c:v>37.238999999999997</c:v>
                </c:pt>
                <c:pt idx="569">
                  <c:v>37.269300000000001</c:v>
                </c:pt>
                <c:pt idx="570">
                  <c:v>37.299700000000001</c:v>
                </c:pt>
                <c:pt idx="571">
                  <c:v>37.33</c:v>
                </c:pt>
                <c:pt idx="572">
                  <c:v>37.360399999999998</c:v>
                </c:pt>
                <c:pt idx="573">
                  <c:v>37.390700000000002</c:v>
                </c:pt>
                <c:pt idx="574">
                  <c:v>37.421100000000003</c:v>
                </c:pt>
                <c:pt idx="575">
                  <c:v>37.4514</c:v>
                </c:pt>
                <c:pt idx="576">
                  <c:v>37.4818</c:v>
                </c:pt>
                <c:pt idx="577">
                  <c:v>37.512099999999997</c:v>
                </c:pt>
                <c:pt idx="578">
                  <c:v>37.542499999999997</c:v>
                </c:pt>
                <c:pt idx="579">
                  <c:v>37.572800000000001</c:v>
                </c:pt>
                <c:pt idx="580">
                  <c:v>37.603200000000001</c:v>
                </c:pt>
                <c:pt idx="581">
                  <c:v>37.633499999999998</c:v>
                </c:pt>
                <c:pt idx="582">
                  <c:v>37.663800000000002</c:v>
                </c:pt>
                <c:pt idx="583">
                  <c:v>37.694200000000002</c:v>
                </c:pt>
                <c:pt idx="584">
                  <c:v>37.724499999999999</c:v>
                </c:pt>
                <c:pt idx="585">
                  <c:v>37.754899999999999</c:v>
                </c:pt>
                <c:pt idx="586">
                  <c:v>37.785200000000003</c:v>
                </c:pt>
                <c:pt idx="587">
                  <c:v>37.815600000000003</c:v>
                </c:pt>
                <c:pt idx="588">
                  <c:v>37.8459</c:v>
                </c:pt>
                <c:pt idx="589">
                  <c:v>37.876300000000001</c:v>
                </c:pt>
                <c:pt idx="590">
                  <c:v>37.906599999999997</c:v>
                </c:pt>
                <c:pt idx="591">
                  <c:v>37.936999999999998</c:v>
                </c:pt>
                <c:pt idx="592">
                  <c:v>37.967300000000002</c:v>
                </c:pt>
                <c:pt idx="593">
                  <c:v>37.997700000000002</c:v>
                </c:pt>
                <c:pt idx="594">
                  <c:v>38.027999999999999</c:v>
                </c:pt>
                <c:pt idx="595">
                  <c:v>38.058399999999999</c:v>
                </c:pt>
                <c:pt idx="596">
                  <c:v>38.088700000000003</c:v>
                </c:pt>
                <c:pt idx="597">
                  <c:v>38.119100000000003</c:v>
                </c:pt>
                <c:pt idx="598">
                  <c:v>38.1494</c:v>
                </c:pt>
                <c:pt idx="599">
                  <c:v>38.1798</c:v>
                </c:pt>
                <c:pt idx="600">
                  <c:v>38.210099999999997</c:v>
                </c:pt>
                <c:pt idx="601">
                  <c:v>38.240400000000001</c:v>
                </c:pt>
                <c:pt idx="602">
                  <c:v>38.270800000000001</c:v>
                </c:pt>
                <c:pt idx="603">
                  <c:v>38.301099999999998</c:v>
                </c:pt>
                <c:pt idx="604">
                  <c:v>38.331499999999998</c:v>
                </c:pt>
                <c:pt idx="605">
                  <c:v>38.361800000000002</c:v>
                </c:pt>
                <c:pt idx="606">
                  <c:v>38.392200000000003</c:v>
                </c:pt>
                <c:pt idx="607">
                  <c:v>38.422499999999999</c:v>
                </c:pt>
                <c:pt idx="608">
                  <c:v>38.4529</c:v>
                </c:pt>
                <c:pt idx="609">
                  <c:v>38.483199999999997</c:v>
                </c:pt>
                <c:pt idx="610">
                  <c:v>38.513599999999997</c:v>
                </c:pt>
                <c:pt idx="611">
                  <c:v>38.543900000000001</c:v>
                </c:pt>
                <c:pt idx="612">
                  <c:v>38.574300000000001</c:v>
                </c:pt>
                <c:pt idx="613">
                  <c:v>38.604599999999998</c:v>
                </c:pt>
                <c:pt idx="614">
                  <c:v>38.634999999999998</c:v>
                </c:pt>
                <c:pt idx="615">
                  <c:v>38.665300000000002</c:v>
                </c:pt>
                <c:pt idx="616">
                  <c:v>38.695700000000002</c:v>
                </c:pt>
                <c:pt idx="617">
                  <c:v>38.725999999999999</c:v>
                </c:pt>
                <c:pt idx="618">
                  <c:v>38.756399999999999</c:v>
                </c:pt>
                <c:pt idx="619">
                  <c:v>38.786700000000003</c:v>
                </c:pt>
                <c:pt idx="620">
                  <c:v>38.817</c:v>
                </c:pt>
                <c:pt idx="621">
                  <c:v>38.8474</c:v>
                </c:pt>
                <c:pt idx="622">
                  <c:v>38.877699999999997</c:v>
                </c:pt>
                <c:pt idx="623">
                  <c:v>38.908099999999997</c:v>
                </c:pt>
                <c:pt idx="624">
                  <c:v>38.938400000000001</c:v>
                </c:pt>
                <c:pt idx="625">
                  <c:v>38.968800000000002</c:v>
                </c:pt>
                <c:pt idx="626">
                  <c:v>38.999099999999999</c:v>
                </c:pt>
                <c:pt idx="627">
                  <c:v>39.029499999999999</c:v>
                </c:pt>
                <c:pt idx="628">
                  <c:v>39.059800000000003</c:v>
                </c:pt>
                <c:pt idx="629">
                  <c:v>39.090200000000003</c:v>
                </c:pt>
                <c:pt idx="630">
                  <c:v>39.1205</c:v>
                </c:pt>
                <c:pt idx="631">
                  <c:v>39.1509</c:v>
                </c:pt>
                <c:pt idx="632">
                  <c:v>39.181199999999997</c:v>
                </c:pt>
                <c:pt idx="633">
                  <c:v>39.211599999999997</c:v>
                </c:pt>
                <c:pt idx="634">
                  <c:v>39.241900000000001</c:v>
                </c:pt>
                <c:pt idx="635">
                  <c:v>39.272300000000001</c:v>
                </c:pt>
                <c:pt idx="636">
                  <c:v>39.302599999999998</c:v>
                </c:pt>
                <c:pt idx="637">
                  <c:v>39.332900000000002</c:v>
                </c:pt>
                <c:pt idx="638">
                  <c:v>39.363300000000002</c:v>
                </c:pt>
                <c:pt idx="639">
                  <c:v>39.393599999999999</c:v>
                </c:pt>
                <c:pt idx="640">
                  <c:v>39.423999999999999</c:v>
                </c:pt>
                <c:pt idx="641">
                  <c:v>39.454300000000003</c:v>
                </c:pt>
                <c:pt idx="642">
                  <c:v>39.484699999999997</c:v>
                </c:pt>
                <c:pt idx="643">
                  <c:v>39.515000000000001</c:v>
                </c:pt>
                <c:pt idx="644">
                  <c:v>39.545400000000001</c:v>
                </c:pt>
                <c:pt idx="645">
                  <c:v>39.575699999999998</c:v>
                </c:pt>
                <c:pt idx="646">
                  <c:v>39.606099999999998</c:v>
                </c:pt>
                <c:pt idx="647">
                  <c:v>39.636400000000002</c:v>
                </c:pt>
                <c:pt idx="648">
                  <c:v>39.666800000000002</c:v>
                </c:pt>
                <c:pt idx="649">
                  <c:v>39.697099999999999</c:v>
                </c:pt>
                <c:pt idx="650">
                  <c:v>39.727499999999999</c:v>
                </c:pt>
                <c:pt idx="651">
                  <c:v>39.757800000000003</c:v>
                </c:pt>
                <c:pt idx="652">
                  <c:v>39.788200000000003</c:v>
                </c:pt>
                <c:pt idx="653">
                  <c:v>39.8185</c:v>
                </c:pt>
                <c:pt idx="654">
                  <c:v>39.8489</c:v>
                </c:pt>
                <c:pt idx="655">
                  <c:v>39.879199999999997</c:v>
                </c:pt>
                <c:pt idx="656">
                  <c:v>39.909500000000001</c:v>
                </c:pt>
                <c:pt idx="657">
                  <c:v>39.939900000000002</c:v>
                </c:pt>
                <c:pt idx="658">
                  <c:v>39.970199999999998</c:v>
                </c:pt>
                <c:pt idx="659">
                  <c:v>40.000599999999999</c:v>
                </c:pt>
                <c:pt idx="660">
                  <c:v>40.030900000000003</c:v>
                </c:pt>
                <c:pt idx="661">
                  <c:v>40.061300000000003</c:v>
                </c:pt>
                <c:pt idx="662">
                  <c:v>40.0916</c:v>
                </c:pt>
                <c:pt idx="663">
                  <c:v>40.122</c:v>
                </c:pt>
                <c:pt idx="664">
                  <c:v>40.152299999999997</c:v>
                </c:pt>
                <c:pt idx="665">
                  <c:v>40.182699999999997</c:v>
                </c:pt>
                <c:pt idx="666">
                  <c:v>40.213000000000001</c:v>
                </c:pt>
                <c:pt idx="667">
                  <c:v>40.243400000000001</c:v>
                </c:pt>
                <c:pt idx="668">
                  <c:v>40.273699999999998</c:v>
                </c:pt>
                <c:pt idx="669">
                  <c:v>40.304099999999998</c:v>
                </c:pt>
                <c:pt idx="670">
                  <c:v>40.334400000000002</c:v>
                </c:pt>
                <c:pt idx="671">
                  <c:v>40.364800000000002</c:v>
                </c:pt>
                <c:pt idx="672">
                  <c:v>40.395099999999999</c:v>
                </c:pt>
                <c:pt idx="673">
                  <c:v>40.4255</c:v>
                </c:pt>
                <c:pt idx="674">
                  <c:v>40.455800000000004</c:v>
                </c:pt>
                <c:pt idx="675">
                  <c:v>40.4861</c:v>
                </c:pt>
                <c:pt idx="676">
                  <c:v>40.516500000000001</c:v>
                </c:pt>
                <c:pt idx="677">
                  <c:v>40.546799999999998</c:v>
                </c:pt>
                <c:pt idx="678">
                  <c:v>40.577199999999998</c:v>
                </c:pt>
                <c:pt idx="679">
                  <c:v>40.607500000000002</c:v>
                </c:pt>
                <c:pt idx="680">
                  <c:v>40.637900000000002</c:v>
                </c:pt>
                <c:pt idx="681">
                  <c:v>40.668199999999999</c:v>
                </c:pt>
                <c:pt idx="682">
                  <c:v>40.698599999999999</c:v>
                </c:pt>
                <c:pt idx="683">
                  <c:v>40.728900000000003</c:v>
                </c:pt>
                <c:pt idx="684">
                  <c:v>40.759300000000003</c:v>
                </c:pt>
                <c:pt idx="685">
                  <c:v>40.7896</c:v>
                </c:pt>
                <c:pt idx="686">
                  <c:v>40.82</c:v>
                </c:pt>
                <c:pt idx="687">
                  <c:v>40.850299999999997</c:v>
                </c:pt>
                <c:pt idx="688">
                  <c:v>40.880699999999997</c:v>
                </c:pt>
                <c:pt idx="689">
                  <c:v>40.911000000000001</c:v>
                </c:pt>
                <c:pt idx="690">
                  <c:v>40.941400000000002</c:v>
                </c:pt>
                <c:pt idx="691">
                  <c:v>40.971699999999998</c:v>
                </c:pt>
                <c:pt idx="692">
                  <c:v>41.002000000000002</c:v>
                </c:pt>
                <c:pt idx="693">
                  <c:v>41.032400000000003</c:v>
                </c:pt>
                <c:pt idx="694">
                  <c:v>41.0627</c:v>
                </c:pt>
                <c:pt idx="695">
                  <c:v>41.0931</c:v>
                </c:pt>
                <c:pt idx="696">
                  <c:v>41.123399999999997</c:v>
                </c:pt>
                <c:pt idx="697">
                  <c:v>41.153799999999997</c:v>
                </c:pt>
                <c:pt idx="698">
                  <c:v>41.184100000000001</c:v>
                </c:pt>
                <c:pt idx="699">
                  <c:v>41.214500000000001</c:v>
                </c:pt>
                <c:pt idx="700">
                  <c:v>41.244799999999998</c:v>
                </c:pt>
                <c:pt idx="701">
                  <c:v>41.275199999999998</c:v>
                </c:pt>
                <c:pt idx="702">
                  <c:v>41.305500000000002</c:v>
                </c:pt>
                <c:pt idx="703">
                  <c:v>41.335900000000002</c:v>
                </c:pt>
                <c:pt idx="704">
                  <c:v>41.366199999999999</c:v>
                </c:pt>
                <c:pt idx="705">
                  <c:v>41.396599999999999</c:v>
                </c:pt>
                <c:pt idx="706">
                  <c:v>41.426900000000003</c:v>
                </c:pt>
                <c:pt idx="707">
                  <c:v>41.457299999999996</c:v>
                </c:pt>
                <c:pt idx="708">
                  <c:v>41.4876</c:v>
                </c:pt>
                <c:pt idx="709">
                  <c:v>41.518000000000001</c:v>
                </c:pt>
                <c:pt idx="710">
                  <c:v>41.548299999999998</c:v>
                </c:pt>
                <c:pt idx="711">
                  <c:v>41.578600000000002</c:v>
                </c:pt>
                <c:pt idx="712">
                  <c:v>41.609000000000002</c:v>
                </c:pt>
                <c:pt idx="713">
                  <c:v>41.639299999999999</c:v>
                </c:pt>
                <c:pt idx="714">
                  <c:v>41.669699999999999</c:v>
                </c:pt>
                <c:pt idx="715">
                  <c:v>41.7</c:v>
                </c:pt>
                <c:pt idx="716">
                  <c:v>41.730400000000003</c:v>
                </c:pt>
                <c:pt idx="717">
                  <c:v>41.7607</c:v>
                </c:pt>
                <c:pt idx="718">
                  <c:v>41.7911</c:v>
                </c:pt>
                <c:pt idx="719">
                  <c:v>41.821399999999997</c:v>
                </c:pt>
                <c:pt idx="720">
                  <c:v>41.851799999999997</c:v>
                </c:pt>
                <c:pt idx="721">
                  <c:v>41.882100000000001</c:v>
                </c:pt>
                <c:pt idx="722">
                  <c:v>41.912500000000001</c:v>
                </c:pt>
                <c:pt idx="723">
                  <c:v>41.942799999999998</c:v>
                </c:pt>
                <c:pt idx="724">
                  <c:v>41.973199999999999</c:v>
                </c:pt>
                <c:pt idx="725">
                  <c:v>42.003500000000003</c:v>
                </c:pt>
                <c:pt idx="726">
                  <c:v>42.033900000000003</c:v>
                </c:pt>
                <c:pt idx="727">
                  <c:v>42.0642</c:v>
                </c:pt>
                <c:pt idx="728">
                  <c:v>42.0946</c:v>
                </c:pt>
                <c:pt idx="729">
                  <c:v>42.124899999999997</c:v>
                </c:pt>
                <c:pt idx="730">
                  <c:v>42.155200000000001</c:v>
                </c:pt>
                <c:pt idx="731">
                  <c:v>42.185600000000001</c:v>
                </c:pt>
                <c:pt idx="732">
                  <c:v>42.215899999999998</c:v>
                </c:pt>
                <c:pt idx="733">
                  <c:v>42.246299999999998</c:v>
                </c:pt>
                <c:pt idx="734">
                  <c:v>42.276600000000002</c:v>
                </c:pt>
                <c:pt idx="735">
                  <c:v>42.307000000000002</c:v>
                </c:pt>
                <c:pt idx="736">
                  <c:v>42.337299999999999</c:v>
                </c:pt>
                <c:pt idx="737">
                  <c:v>42.367699999999999</c:v>
                </c:pt>
                <c:pt idx="738">
                  <c:v>42.398000000000003</c:v>
                </c:pt>
                <c:pt idx="739">
                  <c:v>42.428400000000003</c:v>
                </c:pt>
                <c:pt idx="740">
                  <c:v>42.4587</c:v>
                </c:pt>
                <c:pt idx="741">
                  <c:v>42.489100000000001</c:v>
                </c:pt>
                <c:pt idx="742">
                  <c:v>42.519399999999997</c:v>
                </c:pt>
                <c:pt idx="743">
                  <c:v>42.549799999999998</c:v>
                </c:pt>
                <c:pt idx="744">
                  <c:v>42.580100000000002</c:v>
                </c:pt>
                <c:pt idx="745">
                  <c:v>42.610500000000002</c:v>
                </c:pt>
                <c:pt idx="746">
                  <c:v>42.640799999999999</c:v>
                </c:pt>
                <c:pt idx="747">
                  <c:v>42.671100000000003</c:v>
                </c:pt>
                <c:pt idx="748">
                  <c:v>42.701500000000003</c:v>
                </c:pt>
                <c:pt idx="749">
                  <c:v>42.7318</c:v>
                </c:pt>
                <c:pt idx="750">
                  <c:v>42.7622</c:v>
                </c:pt>
                <c:pt idx="751">
                  <c:v>42.792499999999997</c:v>
                </c:pt>
                <c:pt idx="752">
                  <c:v>42.822899999999997</c:v>
                </c:pt>
                <c:pt idx="753">
                  <c:v>42.853200000000001</c:v>
                </c:pt>
                <c:pt idx="754">
                  <c:v>42.883600000000001</c:v>
                </c:pt>
                <c:pt idx="755">
                  <c:v>42.913899999999998</c:v>
                </c:pt>
                <c:pt idx="756">
                  <c:v>42.944299999999998</c:v>
                </c:pt>
                <c:pt idx="757">
                  <c:v>42.974600000000002</c:v>
                </c:pt>
                <c:pt idx="758">
                  <c:v>43.005000000000003</c:v>
                </c:pt>
                <c:pt idx="759">
                  <c:v>43.035299999999999</c:v>
                </c:pt>
                <c:pt idx="760">
                  <c:v>43.0657</c:v>
                </c:pt>
                <c:pt idx="761">
                  <c:v>43.095999999999997</c:v>
                </c:pt>
                <c:pt idx="762">
                  <c:v>43.126399999999997</c:v>
                </c:pt>
                <c:pt idx="763">
                  <c:v>43.156700000000001</c:v>
                </c:pt>
                <c:pt idx="764">
                  <c:v>43.187100000000001</c:v>
                </c:pt>
                <c:pt idx="765">
                  <c:v>43.217399999999998</c:v>
                </c:pt>
                <c:pt idx="766">
                  <c:v>43.247700000000002</c:v>
                </c:pt>
                <c:pt idx="767">
                  <c:v>43.278100000000002</c:v>
                </c:pt>
                <c:pt idx="768">
                  <c:v>43.308399999999999</c:v>
                </c:pt>
                <c:pt idx="769">
                  <c:v>43.338799999999999</c:v>
                </c:pt>
                <c:pt idx="770">
                  <c:v>43.369100000000003</c:v>
                </c:pt>
                <c:pt idx="771">
                  <c:v>43.399500000000003</c:v>
                </c:pt>
                <c:pt idx="772">
                  <c:v>43.4298</c:v>
                </c:pt>
                <c:pt idx="773">
                  <c:v>43.4602</c:v>
                </c:pt>
                <c:pt idx="774">
                  <c:v>43.490499999999997</c:v>
                </c:pt>
                <c:pt idx="775">
                  <c:v>43.520899999999997</c:v>
                </c:pt>
                <c:pt idx="776">
                  <c:v>43.551200000000001</c:v>
                </c:pt>
                <c:pt idx="777">
                  <c:v>43.581600000000002</c:v>
                </c:pt>
                <c:pt idx="778">
                  <c:v>43.611899999999999</c:v>
                </c:pt>
                <c:pt idx="779">
                  <c:v>43.642299999999999</c:v>
                </c:pt>
                <c:pt idx="780">
                  <c:v>43.672600000000003</c:v>
                </c:pt>
                <c:pt idx="781">
                  <c:v>43.703000000000003</c:v>
                </c:pt>
                <c:pt idx="782">
                  <c:v>43.7333</c:v>
                </c:pt>
                <c:pt idx="783">
                  <c:v>43.7637</c:v>
                </c:pt>
                <c:pt idx="784">
                  <c:v>43.793999999999997</c:v>
                </c:pt>
                <c:pt idx="785">
                  <c:v>43.824300000000001</c:v>
                </c:pt>
                <c:pt idx="786">
                  <c:v>43.854700000000001</c:v>
                </c:pt>
                <c:pt idx="787">
                  <c:v>43.884999999999998</c:v>
                </c:pt>
                <c:pt idx="788">
                  <c:v>43.915399999999998</c:v>
                </c:pt>
                <c:pt idx="789">
                  <c:v>43.945700000000002</c:v>
                </c:pt>
                <c:pt idx="790">
                  <c:v>43.976100000000002</c:v>
                </c:pt>
                <c:pt idx="791">
                  <c:v>44.006399999999999</c:v>
                </c:pt>
                <c:pt idx="792">
                  <c:v>44.036799999999999</c:v>
                </c:pt>
                <c:pt idx="793">
                  <c:v>44.067100000000003</c:v>
                </c:pt>
                <c:pt idx="794">
                  <c:v>44.097499999999997</c:v>
                </c:pt>
                <c:pt idx="795">
                  <c:v>44.127800000000001</c:v>
                </c:pt>
                <c:pt idx="796">
                  <c:v>44.158200000000001</c:v>
                </c:pt>
                <c:pt idx="797">
                  <c:v>44.188499999999998</c:v>
                </c:pt>
                <c:pt idx="798">
                  <c:v>44.218899999999998</c:v>
                </c:pt>
                <c:pt idx="799">
                  <c:v>44.249200000000002</c:v>
                </c:pt>
                <c:pt idx="800">
                  <c:v>44.279600000000002</c:v>
                </c:pt>
                <c:pt idx="801">
                  <c:v>44.309899999999999</c:v>
                </c:pt>
                <c:pt idx="802">
                  <c:v>44.340200000000003</c:v>
                </c:pt>
                <c:pt idx="803">
                  <c:v>44.370600000000003</c:v>
                </c:pt>
                <c:pt idx="804">
                  <c:v>44.4009</c:v>
                </c:pt>
                <c:pt idx="805">
                  <c:v>44.4313</c:v>
                </c:pt>
                <c:pt idx="806">
                  <c:v>44.461599999999997</c:v>
                </c:pt>
                <c:pt idx="807">
                  <c:v>44.491999999999997</c:v>
                </c:pt>
                <c:pt idx="808">
                  <c:v>44.522300000000001</c:v>
                </c:pt>
                <c:pt idx="809">
                  <c:v>44.552700000000002</c:v>
                </c:pt>
                <c:pt idx="810">
                  <c:v>44.582999999999998</c:v>
                </c:pt>
                <c:pt idx="811">
                  <c:v>44.613399999999999</c:v>
                </c:pt>
                <c:pt idx="812">
                  <c:v>44.643700000000003</c:v>
                </c:pt>
                <c:pt idx="813">
                  <c:v>44.674100000000003</c:v>
                </c:pt>
                <c:pt idx="814">
                  <c:v>44.7044</c:v>
                </c:pt>
                <c:pt idx="815">
                  <c:v>44.7348</c:v>
                </c:pt>
                <c:pt idx="816">
                  <c:v>44.765099999999997</c:v>
                </c:pt>
                <c:pt idx="817">
                  <c:v>44.795499999999997</c:v>
                </c:pt>
                <c:pt idx="818">
                  <c:v>44.825800000000001</c:v>
                </c:pt>
                <c:pt idx="819">
                  <c:v>44.856200000000001</c:v>
                </c:pt>
                <c:pt idx="820">
                  <c:v>44.886499999999998</c:v>
                </c:pt>
                <c:pt idx="821">
                  <c:v>44.916800000000002</c:v>
                </c:pt>
                <c:pt idx="822">
                  <c:v>44.947200000000002</c:v>
                </c:pt>
                <c:pt idx="823">
                  <c:v>44.977499999999999</c:v>
                </c:pt>
                <c:pt idx="824">
                  <c:v>45.007899999999999</c:v>
                </c:pt>
                <c:pt idx="825">
                  <c:v>45.038200000000003</c:v>
                </c:pt>
                <c:pt idx="826">
                  <c:v>45.068600000000004</c:v>
                </c:pt>
                <c:pt idx="827">
                  <c:v>45.0989</c:v>
                </c:pt>
                <c:pt idx="828">
                  <c:v>45.129300000000001</c:v>
                </c:pt>
                <c:pt idx="829">
                  <c:v>45.159599999999998</c:v>
                </c:pt>
                <c:pt idx="830">
                  <c:v>45.19</c:v>
                </c:pt>
                <c:pt idx="831">
                  <c:v>45.220300000000002</c:v>
                </c:pt>
                <c:pt idx="832">
                  <c:v>45.250700000000002</c:v>
                </c:pt>
                <c:pt idx="833">
                  <c:v>45.280999999999999</c:v>
                </c:pt>
                <c:pt idx="834">
                  <c:v>45.311399999999999</c:v>
                </c:pt>
                <c:pt idx="835">
                  <c:v>45.341700000000003</c:v>
                </c:pt>
                <c:pt idx="836">
                  <c:v>45.372100000000003</c:v>
                </c:pt>
                <c:pt idx="837">
                  <c:v>45.4024</c:v>
                </c:pt>
                <c:pt idx="838">
                  <c:v>45.4328</c:v>
                </c:pt>
                <c:pt idx="839">
                  <c:v>45.463099999999997</c:v>
                </c:pt>
                <c:pt idx="840">
                  <c:v>45.493400000000001</c:v>
                </c:pt>
                <c:pt idx="841">
                  <c:v>45.523800000000001</c:v>
                </c:pt>
                <c:pt idx="842">
                  <c:v>45.554099999999998</c:v>
                </c:pt>
                <c:pt idx="843">
                  <c:v>45.584499999999998</c:v>
                </c:pt>
                <c:pt idx="844">
                  <c:v>45.614800000000002</c:v>
                </c:pt>
                <c:pt idx="845">
                  <c:v>45.645200000000003</c:v>
                </c:pt>
                <c:pt idx="846">
                  <c:v>45.6755</c:v>
                </c:pt>
                <c:pt idx="847">
                  <c:v>45.7059</c:v>
                </c:pt>
                <c:pt idx="848">
                  <c:v>45.736199999999997</c:v>
                </c:pt>
                <c:pt idx="849">
                  <c:v>45.766599999999997</c:v>
                </c:pt>
                <c:pt idx="850">
                  <c:v>45.796900000000001</c:v>
                </c:pt>
                <c:pt idx="851">
                  <c:v>45.827300000000001</c:v>
                </c:pt>
                <c:pt idx="852">
                  <c:v>45.857599999999998</c:v>
                </c:pt>
                <c:pt idx="853">
                  <c:v>45.887999999999998</c:v>
                </c:pt>
                <c:pt idx="854">
                  <c:v>45.918300000000002</c:v>
                </c:pt>
                <c:pt idx="855">
                  <c:v>45.948700000000002</c:v>
                </c:pt>
                <c:pt idx="856">
                  <c:v>45.978999999999999</c:v>
                </c:pt>
                <c:pt idx="857">
                  <c:v>46.009300000000003</c:v>
                </c:pt>
                <c:pt idx="858">
                  <c:v>46.039700000000003</c:v>
                </c:pt>
                <c:pt idx="859">
                  <c:v>46.07</c:v>
                </c:pt>
                <c:pt idx="860">
                  <c:v>46.1004</c:v>
                </c:pt>
                <c:pt idx="861">
                  <c:v>46.130699999999997</c:v>
                </c:pt>
                <c:pt idx="862">
                  <c:v>46.161099999999998</c:v>
                </c:pt>
                <c:pt idx="863">
                  <c:v>46.191400000000002</c:v>
                </c:pt>
                <c:pt idx="864">
                  <c:v>46.221800000000002</c:v>
                </c:pt>
                <c:pt idx="865">
                  <c:v>46.252099999999999</c:v>
                </c:pt>
                <c:pt idx="866">
                  <c:v>46.282499999999999</c:v>
                </c:pt>
                <c:pt idx="867">
                  <c:v>46.312800000000003</c:v>
                </c:pt>
                <c:pt idx="868">
                  <c:v>46.343200000000003</c:v>
                </c:pt>
                <c:pt idx="869">
                  <c:v>46.3735</c:v>
                </c:pt>
                <c:pt idx="870">
                  <c:v>46.4039</c:v>
                </c:pt>
                <c:pt idx="871">
                  <c:v>46.434199999999997</c:v>
                </c:pt>
                <c:pt idx="872">
                  <c:v>46.464599999999997</c:v>
                </c:pt>
                <c:pt idx="873">
                  <c:v>46.494900000000001</c:v>
                </c:pt>
                <c:pt idx="874">
                  <c:v>46.525300000000001</c:v>
                </c:pt>
                <c:pt idx="875">
                  <c:v>46.555599999999998</c:v>
                </c:pt>
                <c:pt idx="876">
                  <c:v>46.585900000000002</c:v>
                </c:pt>
                <c:pt idx="877">
                  <c:v>46.616300000000003</c:v>
                </c:pt>
                <c:pt idx="878">
                  <c:v>46.646599999999999</c:v>
                </c:pt>
                <c:pt idx="879">
                  <c:v>46.677</c:v>
                </c:pt>
                <c:pt idx="880">
                  <c:v>46.707299999999996</c:v>
                </c:pt>
                <c:pt idx="881">
                  <c:v>46.737699999999997</c:v>
                </c:pt>
                <c:pt idx="882">
                  <c:v>46.768000000000001</c:v>
                </c:pt>
                <c:pt idx="883">
                  <c:v>46.798400000000001</c:v>
                </c:pt>
                <c:pt idx="884">
                  <c:v>46.828699999999998</c:v>
                </c:pt>
                <c:pt idx="885">
                  <c:v>46.859099999999998</c:v>
                </c:pt>
                <c:pt idx="886">
                  <c:v>46.889400000000002</c:v>
                </c:pt>
                <c:pt idx="887">
                  <c:v>46.919800000000002</c:v>
                </c:pt>
                <c:pt idx="888">
                  <c:v>46.950099999999999</c:v>
                </c:pt>
                <c:pt idx="889">
                  <c:v>46.980499999999999</c:v>
                </c:pt>
                <c:pt idx="890">
                  <c:v>47.010800000000003</c:v>
                </c:pt>
                <c:pt idx="891">
                  <c:v>47.041200000000003</c:v>
                </c:pt>
                <c:pt idx="892">
                  <c:v>47.0715</c:v>
                </c:pt>
                <c:pt idx="893">
                  <c:v>47.101900000000001</c:v>
                </c:pt>
                <c:pt idx="894">
                  <c:v>47.132199999999997</c:v>
                </c:pt>
                <c:pt idx="895">
                  <c:v>47.162500000000001</c:v>
                </c:pt>
                <c:pt idx="896">
                  <c:v>47.192900000000002</c:v>
                </c:pt>
                <c:pt idx="897">
                  <c:v>47.223199999999999</c:v>
                </c:pt>
                <c:pt idx="898">
                  <c:v>47.253599999999999</c:v>
                </c:pt>
                <c:pt idx="899">
                  <c:v>47.283900000000003</c:v>
                </c:pt>
                <c:pt idx="900">
                  <c:v>47.314300000000003</c:v>
                </c:pt>
                <c:pt idx="901">
                  <c:v>47.3446</c:v>
                </c:pt>
                <c:pt idx="902">
                  <c:v>47.375</c:v>
                </c:pt>
                <c:pt idx="903">
                  <c:v>47.405299999999997</c:v>
                </c:pt>
                <c:pt idx="904">
                  <c:v>47.435699999999997</c:v>
                </c:pt>
                <c:pt idx="905">
                  <c:v>47.466000000000001</c:v>
                </c:pt>
                <c:pt idx="906">
                  <c:v>47.496400000000001</c:v>
                </c:pt>
                <c:pt idx="907">
                  <c:v>47.526699999999998</c:v>
                </c:pt>
                <c:pt idx="908">
                  <c:v>47.557099999999998</c:v>
                </c:pt>
                <c:pt idx="909">
                  <c:v>47.587400000000002</c:v>
                </c:pt>
                <c:pt idx="910">
                  <c:v>47.617800000000003</c:v>
                </c:pt>
                <c:pt idx="911">
                  <c:v>47.648099999999999</c:v>
                </c:pt>
                <c:pt idx="912">
                  <c:v>47.6785</c:v>
                </c:pt>
                <c:pt idx="913">
                  <c:v>47.708799999999997</c:v>
                </c:pt>
                <c:pt idx="914">
                  <c:v>47.739100000000001</c:v>
                </c:pt>
                <c:pt idx="915">
                  <c:v>47.769500000000001</c:v>
                </c:pt>
                <c:pt idx="916">
                  <c:v>47.799799999999998</c:v>
                </c:pt>
                <c:pt idx="917">
                  <c:v>47.830199999999998</c:v>
                </c:pt>
                <c:pt idx="918">
                  <c:v>47.860500000000002</c:v>
                </c:pt>
                <c:pt idx="919">
                  <c:v>47.890900000000002</c:v>
                </c:pt>
                <c:pt idx="920">
                  <c:v>47.921199999999999</c:v>
                </c:pt>
                <c:pt idx="921">
                  <c:v>47.951599999999999</c:v>
                </c:pt>
                <c:pt idx="922">
                  <c:v>47.981900000000003</c:v>
                </c:pt>
                <c:pt idx="923">
                  <c:v>48.012300000000003</c:v>
                </c:pt>
                <c:pt idx="924">
                  <c:v>48.0426</c:v>
                </c:pt>
                <c:pt idx="925">
                  <c:v>48.073</c:v>
                </c:pt>
                <c:pt idx="926">
                  <c:v>48.103299999999997</c:v>
                </c:pt>
                <c:pt idx="927">
                  <c:v>48.133699999999997</c:v>
                </c:pt>
                <c:pt idx="928">
                  <c:v>48.164000000000001</c:v>
                </c:pt>
                <c:pt idx="929">
                  <c:v>48.194400000000002</c:v>
                </c:pt>
                <c:pt idx="930">
                  <c:v>48.224699999999999</c:v>
                </c:pt>
                <c:pt idx="931">
                  <c:v>48.255000000000003</c:v>
                </c:pt>
                <c:pt idx="932">
                  <c:v>48.285400000000003</c:v>
                </c:pt>
                <c:pt idx="933">
                  <c:v>48.3157</c:v>
                </c:pt>
                <c:pt idx="934">
                  <c:v>48.3461</c:v>
                </c:pt>
                <c:pt idx="935">
                  <c:v>48.376399999999997</c:v>
                </c:pt>
                <c:pt idx="936">
                  <c:v>48.406799999999997</c:v>
                </c:pt>
                <c:pt idx="937">
                  <c:v>48.437100000000001</c:v>
                </c:pt>
                <c:pt idx="938">
                  <c:v>48.467500000000001</c:v>
                </c:pt>
                <c:pt idx="939">
                  <c:v>48.497799999999998</c:v>
                </c:pt>
                <c:pt idx="940">
                  <c:v>48.528199999999998</c:v>
                </c:pt>
                <c:pt idx="941">
                  <c:v>48.558500000000002</c:v>
                </c:pt>
                <c:pt idx="942">
                  <c:v>48.588900000000002</c:v>
                </c:pt>
                <c:pt idx="943">
                  <c:v>48.619199999999999</c:v>
                </c:pt>
                <c:pt idx="944">
                  <c:v>48.6496</c:v>
                </c:pt>
                <c:pt idx="945">
                  <c:v>48.679900000000004</c:v>
                </c:pt>
                <c:pt idx="946">
                  <c:v>48.710299999999997</c:v>
                </c:pt>
                <c:pt idx="947">
                  <c:v>48.740600000000001</c:v>
                </c:pt>
                <c:pt idx="948">
                  <c:v>48.771000000000001</c:v>
                </c:pt>
                <c:pt idx="949">
                  <c:v>48.801299999999998</c:v>
                </c:pt>
                <c:pt idx="950">
                  <c:v>48.831600000000002</c:v>
                </c:pt>
                <c:pt idx="951">
                  <c:v>48.862000000000002</c:v>
                </c:pt>
                <c:pt idx="952">
                  <c:v>48.892299999999999</c:v>
                </c:pt>
                <c:pt idx="953">
                  <c:v>48.922699999999999</c:v>
                </c:pt>
                <c:pt idx="954">
                  <c:v>48.953000000000003</c:v>
                </c:pt>
                <c:pt idx="955">
                  <c:v>48.983400000000003</c:v>
                </c:pt>
                <c:pt idx="956">
                  <c:v>49.0137</c:v>
                </c:pt>
                <c:pt idx="957">
                  <c:v>49.0441</c:v>
                </c:pt>
                <c:pt idx="958">
                  <c:v>49.074399999999997</c:v>
                </c:pt>
                <c:pt idx="959">
                  <c:v>49.104799999999997</c:v>
                </c:pt>
                <c:pt idx="960">
                  <c:v>49.135100000000001</c:v>
                </c:pt>
                <c:pt idx="961">
                  <c:v>49.165500000000002</c:v>
                </c:pt>
                <c:pt idx="962">
                  <c:v>49.195799999999998</c:v>
                </c:pt>
                <c:pt idx="963">
                  <c:v>49.226199999999999</c:v>
                </c:pt>
                <c:pt idx="964">
                  <c:v>49.256500000000003</c:v>
                </c:pt>
                <c:pt idx="965">
                  <c:v>49.286900000000003</c:v>
                </c:pt>
                <c:pt idx="966">
                  <c:v>49.3172</c:v>
                </c:pt>
                <c:pt idx="967">
                  <c:v>49.3476</c:v>
                </c:pt>
                <c:pt idx="968">
                  <c:v>49.377899999999997</c:v>
                </c:pt>
                <c:pt idx="969">
                  <c:v>49.408200000000001</c:v>
                </c:pt>
                <c:pt idx="970">
                  <c:v>49.438600000000001</c:v>
                </c:pt>
                <c:pt idx="971">
                  <c:v>49.468899999999998</c:v>
                </c:pt>
                <c:pt idx="972">
                  <c:v>49.499299999999998</c:v>
                </c:pt>
                <c:pt idx="973">
                  <c:v>49.529600000000002</c:v>
                </c:pt>
                <c:pt idx="974">
                  <c:v>49.56</c:v>
                </c:pt>
                <c:pt idx="975">
                  <c:v>49.590299999999999</c:v>
                </c:pt>
                <c:pt idx="976">
                  <c:v>49.620699999999999</c:v>
                </c:pt>
                <c:pt idx="977">
                  <c:v>49.651000000000003</c:v>
                </c:pt>
                <c:pt idx="978">
                  <c:v>49.681399999999996</c:v>
                </c:pt>
                <c:pt idx="979">
                  <c:v>49.7117</c:v>
                </c:pt>
                <c:pt idx="980">
                  <c:v>49.742100000000001</c:v>
                </c:pt>
                <c:pt idx="981">
                  <c:v>49.772399999999998</c:v>
                </c:pt>
                <c:pt idx="982">
                  <c:v>49.802799999999998</c:v>
                </c:pt>
                <c:pt idx="983">
                  <c:v>49.833100000000002</c:v>
                </c:pt>
                <c:pt idx="984">
                  <c:v>49.863500000000002</c:v>
                </c:pt>
                <c:pt idx="985">
                  <c:v>49.893799999999999</c:v>
                </c:pt>
                <c:pt idx="986">
                  <c:v>49.924100000000003</c:v>
                </c:pt>
                <c:pt idx="987">
                  <c:v>49.954500000000003</c:v>
                </c:pt>
                <c:pt idx="988">
                  <c:v>49.9848</c:v>
                </c:pt>
                <c:pt idx="989">
                  <c:v>50.0152</c:v>
                </c:pt>
                <c:pt idx="990">
                  <c:v>50.045499999999997</c:v>
                </c:pt>
                <c:pt idx="991">
                  <c:v>50.075899999999997</c:v>
                </c:pt>
                <c:pt idx="992">
                  <c:v>50.106200000000001</c:v>
                </c:pt>
                <c:pt idx="993">
                  <c:v>50.136600000000001</c:v>
                </c:pt>
                <c:pt idx="994">
                  <c:v>50.166899999999998</c:v>
                </c:pt>
                <c:pt idx="995">
                  <c:v>50.197299999999998</c:v>
                </c:pt>
                <c:pt idx="996">
                  <c:v>50.227600000000002</c:v>
                </c:pt>
                <c:pt idx="997">
                  <c:v>50.258000000000003</c:v>
                </c:pt>
                <c:pt idx="998">
                  <c:v>50.2883</c:v>
                </c:pt>
                <c:pt idx="999">
                  <c:v>50.3187</c:v>
                </c:pt>
                <c:pt idx="1000">
                  <c:v>50.348999999999997</c:v>
                </c:pt>
                <c:pt idx="1001">
                  <c:v>50.379399999999997</c:v>
                </c:pt>
                <c:pt idx="1002">
                  <c:v>50.409700000000001</c:v>
                </c:pt>
                <c:pt idx="1003">
                  <c:v>50.440100000000001</c:v>
                </c:pt>
                <c:pt idx="1004">
                  <c:v>50.470399999999998</c:v>
                </c:pt>
                <c:pt idx="1005">
                  <c:v>50.500700000000002</c:v>
                </c:pt>
                <c:pt idx="1006">
                  <c:v>50.531100000000002</c:v>
                </c:pt>
                <c:pt idx="1007">
                  <c:v>50.561399999999999</c:v>
                </c:pt>
                <c:pt idx="1008">
                  <c:v>50.591799999999999</c:v>
                </c:pt>
                <c:pt idx="1009">
                  <c:v>50.622100000000003</c:v>
                </c:pt>
                <c:pt idx="1010">
                  <c:v>50.652500000000003</c:v>
                </c:pt>
                <c:pt idx="1011">
                  <c:v>50.6828</c:v>
                </c:pt>
                <c:pt idx="1012">
                  <c:v>50.713200000000001</c:v>
                </c:pt>
                <c:pt idx="1013">
                  <c:v>50.743499999999997</c:v>
                </c:pt>
                <c:pt idx="1014">
                  <c:v>50.773899999999998</c:v>
                </c:pt>
                <c:pt idx="1015">
                  <c:v>50.804200000000002</c:v>
                </c:pt>
                <c:pt idx="1016">
                  <c:v>50.834600000000002</c:v>
                </c:pt>
                <c:pt idx="1017">
                  <c:v>50.864899999999999</c:v>
                </c:pt>
                <c:pt idx="1018">
                  <c:v>50.895299999999999</c:v>
                </c:pt>
                <c:pt idx="1019">
                  <c:v>50.925600000000003</c:v>
                </c:pt>
                <c:pt idx="1020">
                  <c:v>50.956000000000003</c:v>
                </c:pt>
                <c:pt idx="1021">
                  <c:v>50.9863</c:v>
                </c:pt>
                <c:pt idx="1022">
                  <c:v>51.0167</c:v>
                </c:pt>
                <c:pt idx="1023">
                  <c:v>51.046999999999997</c:v>
                </c:pt>
                <c:pt idx="1024">
                  <c:v>51.077300000000001</c:v>
                </c:pt>
                <c:pt idx="1025">
                  <c:v>51.107700000000001</c:v>
                </c:pt>
                <c:pt idx="1026">
                  <c:v>51.137999999999998</c:v>
                </c:pt>
                <c:pt idx="1027">
                  <c:v>51.168399999999998</c:v>
                </c:pt>
                <c:pt idx="1028">
                  <c:v>51.198700000000002</c:v>
                </c:pt>
                <c:pt idx="1029">
                  <c:v>51.229100000000003</c:v>
                </c:pt>
                <c:pt idx="1030">
                  <c:v>51.259399999999999</c:v>
                </c:pt>
                <c:pt idx="1031">
                  <c:v>51.2898</c:v>
                </c:pt>
                <c:pt idx="1032">
                  <c:v>51.320099999999996</c:v>
                </c:pt>
                <c:pt idx="1033">
                  <c:v>51.350499999999997</c:v>
                </c:pt>
                <c:pt idx="1034">
                  <c:v>51.380800000000001</c:v>
                </c:pt>
                <c:pt idx="1035">
                  <c:v>51.411200000000001</c:v>
                </c:pt>
                <c:pt idx="1036">
                  <c:v>51.441499999999998</c:v>
                </c:pt>
                <c:pt idx="1037">
                  <c:v>51.471899999999998</c:v>
                </c:pt>
                <c:pt idx="1038">
                  <c:v>51.502200000000002</c:v>
                </c:pt>
                <c:pt idx="1039">
                  <c:v>51.532600000000002</c:v>
                </c:pt>
                <c:pt idx="1040">
                  <c:v>51.562899999999999</c:v>
                </c:pt>
                <c:pt idx="1041">
                  <c:v>51.593200000000003</c:v>
                </c:pt>
                <c:pt idx="1042">
                  <c:v>51.623600000000003</c:v>
                </c:pt>
                <c:pt idx="1043">
                  <c:v>51.6539</c:v>
                </c:pt>
                <c:pt idx="1044">
                  <c:v>51.6843</c:v>
                </c:pt>
                <c:pt idx="1045">
                  <c:v>51.714599999999997</c:v>
                </c:pt>
                <c:pt idx="1046">
                  <c:v>51.744999999999997</c:v>
                </c:pt>
                <c:pt idx="1047">
                  <c:v>51.775300000000001</c:v>
                </c:pt>
                <c:pt idx="1048">
                  <c:v>51.805700000000002</c:v>
                </c:pt>
                <c:pt idx="1049">
                  <c:v>51.835999999999999</c:v>
                </c:pt>
                <c:pt idx="1050">
                  <c:v>51.866399999999999</c:v>
                </c:pt>
                <c:pt idx="1051">
                  <c:v>51.896700000000003</c:v>
                </c:pt>
                <c:pt idx="1052">
                  <c:v>51.927100000000003</c:v>
                </c:pt>
                <c:pt idx="1053">
                  <c:v>51.9574</c:v>
                </c:pt>
                <c:pt idx="1054">
                  <c:v>51.9878</c:v>
                </c:pt>
                <c:pt idx="1055">
                  <c:v>52.018099999999997</c:v>
                </c:pt>
                <c:pt idx="1056">
                  <c:v>52.048499999999997</c:v>
                </c:pt>
                <c:pt idx="1057">
                  <c:v>52.078800000000001</c:v>
                </c:pt>
                <c:pt idx="1058">
                  <c:v>52.109200000000001</c:v>
                </c:pt>
                <c:pt idx="1059">
                  <c:v>52.139499999999998</c:v>
                </c:pt>
                <c:pt idx="1060">
                  <c:v>52.169800000000002</c:v>
                </c:pt>
                <c:pt idx="1061">
                  <c:v>52.200200000000002</c:v>
                </c:pt>
                <c:pt idx="1062">
                  <c:v>52.230499999999999</c:v>
                </c:pt>
                <c:pt idx="1063">
                  <c:v>52.260899999999999</c:v>
                </c:pt>
                <c:pt idx="1064">
                  <c:v>52.291200000000003</c:v>
                </c:pt>
                <c:pt idx="1065">
                  <c:v>52.321599999999997</c:v>
                </c:pt>
                <c:pt idx="1066">
                  <c:v>52.351900000000001</c:v>
                </c:pt>
                <c:pt idx="1067">
                  <c:v>52.382300000000001</c:v>
                </c:pt>
                <c:pt idx="1068">
                  <c:v>52.412599999999998</c:v>
                </c:pt>
                <c:pt idx="1069">
                  <c:v>52.442999999999998</c:v>
                </c:pt>
                <c:pt idx="1070">
                  <c:v>52.473300000000002</c:v>
                </c:pt>
                <c:pt idx="1071">
                  <c:v>52.503700000000002</c:v>
                </c:pt>
                <c:pt idx="1072">
                  <c:v>52.533999999999999</c:v>
                </c:pt>
                <c:pt idx="1073">
                  <c:v>52.564399999999999</c:v>
                </c:pt>
                <c:pt idx="1074">
                  <c:v>52.594700000000003</c:v>
                </c:pt>
                <c:pt idx="1075">
                  <c:v>52.625100000000003</c:v>
                </c:pt>
                <c:pt idx="1076">
                  <c:v>52.6554</c:v>
                </c:pt>
                <c:pt idx="1077">
                  <c:v>52.6858</c:v>
                </c:pt>
                <c:pt idx="1078">
                  <c:v>52.716099999999997</c:v>
                </c:pt>
                <c:pt idx="1079">
                  <c:v>52.746400000000001</c:v>
                </c:pt>
                <c:pt idx="1080">
                  <c:v>52.776800000000001</c:v>
                </c:pt>
                <c:pt idx="1081">
                  <c:v>52.807099999999998</c:v>
                </c:pt>
                <c:pt idx="1082">
                  <c:v>52.837499999999999</c:v>
                </c:pt>
                <c:pt idx="1083">
                  <c:v>52.867800000000003</c:v>
                </c:pt>
                <c:pt idx="1084">
                  <c:v>52.898200000000003</c:v>
                </c:pt>
                <c:pt idx="1085">
                  <c:v>52.9285</c:v>
                </c:pt>
                <c:pt idx="1086">
                  <c:v>52.9589</c:v>
                </c:pt>
                <c:pt idx="1087">
                  <c:v>52.989199999999997</c:v>
                </c:pt>
                <c:pt idx="1088">
                  <c:v>53.019599999999997</c:v>
                </c:pt>
                <c:pt idx="1089">
                  <c:v>53.049900000000001</c:v>
                </c:pt>
                <c:pt idx="1090">
                  <c:v>53.080300000000001</c:v>
                </c:pt>
                <c:pt idx="1091">
                  <c:v>53.110599999999998</c:v>
                </c:pt>
                <c:pt idx="1092">
                  <c:v>53.140999999999998</c:v>
                </c:pt>
                <c:pt idx="1093">
                  <c:v>53.171300000000002</c:v>
                </c:pt>
                <c:pt idx="1094">
                  <c:v>53.201700000000002</c:v>
                </c:pt>
                <c:pt idx="1095">
                  <c:v>53.231999999999999</c:v>
                </c:pt>
                <c:pt idx="1096">
                  <c:v>53.262300000000003</c:v>
                </c:pt>
                <c:pt idx="1097">
                  <c:v>53.292700000000004</c:v>
                </c:pt>
                <c:pt idx="1098">
                  <c:v>53.323</c:v>
                </c:pt>
                <c:pt idx="1099">
                  <c:v>53.353400000000001</c:v>
                </c:pt>
                <c:pt idx="1100">
                  <c:v>53.383699999999997</c:v>
                </c:pt>
                <c:pt idx="1101">
                  <c:v>53.414099999999998</c:v>
                </c:pt>
                <c:pt idx="1102">
                  <c:v>53.444400000000002</c:v>
                </c:pt>
                <c:pt idx="1103">
                  <c:v>53.474800000000002</c:v>
                </c:pt>
                <c:pt idx="1104">
                  <c:v>53.505099999999999</c:v>
                </c:pt>
                <c:pt idx="1105">
                  <c:v>53.535499999999999</c:v>
                </c:pt>
                <c:pt idx="1106">
                  <c:v>53.565800000000003</c:v>
                </c:pt>
                <c:pt idx="1107">
                  <c:v>53.596200000000003</c:v>
                </c:pt>
                <c:pt idx="1108">
                  <c:v>53.6265</c:v>
                </c:pt>
                <c:pt idx="1109">
                  <c:v>53.6569</c:v>
                </c:pt>
                <c:pt idx="1110">
                  <c:v>53.687199999999997</c:v>
                </c:pt>
                <c:pt idx="1111">
                  <c:v>53.717599999999997</c:v>
                </c:pt>
                <c:pt idx="1112">
                  <c:v>53.747900000000001</c:v>
                </c:pt>
                <c:pt idx="1113">
                  <c:v>53.778300000000002</c:v>
                </c:pt>
                <c:pt idx="1114">
                  <c:v>53.808599999999998</c:v>
                </c:pt>
                <c:pt idx="1115">
                  <c:v>53.838900000000002</c:v>
                </c:pt>
                <c:pt idx="1116">
                  <c:v>53.869300000000003</c:v>
                </c:pt>
                <c:pt idx="1117">
                  <c:v>53.8996</c:v>
                </c:pt>
                <c:pt idx="1118">
                  <c:v>53.93</c:v>
                </c:pt>
                <c:pt idx="1119">
                  <c:v>53.960299999999997</c:v>
                </c:pt>
                <c:pt idx="1120">
                  <c:v>53.990699999999997</c:v>
                </c:pt>
                <c:pt idx="1121">
                  <c:v>54.021000000000001</c:v>
                </c:pt>
                <c:pt idx="1122">
                  <c:v>54.051400000000001</c:v>
                </c:pt>
                <c:pt idx="1123">
                  <c:v>54.081699999999998</c:v>
                </c:pt>
                <c:pt idx="1124">
                  <c:v>54.112099999999998</c:v>
                </c:pt>
                <c:pt idx="1125">
                  <c:v>54.142400000000002</c:v>
                </c:pt>
                <c:pt idx="1126">
                  <c:v>54.172800000000002</c:v>
                </c:pt>
                <c:pt idx="1127">
                  <c:v>54.203099999999999</c:v>
                </c:pt>
                <c:pt idx="1128">
                  <c:v>54.233499999999999</c:v>
                </c:pt>
                <c:pt idx="1129">
                  <c:v>54.263800000000003</c:v>
                </c:pt>
                <c:pt idx="1130">
                  <c:v>54.294199999999996</c:v>
                </c:pt>
                <c:pt idx="1131">
                  <c:v>54.3245</c:v>
                </c:pt>
                <c:pt idx="1132">
                  <c:v>54.354900000000001</c:v>
                </c:pt>
                <c:pt idx="1133">
                  <c:v>54.385199999999998</c:v>
                </c:pt>
                <c:pt idx="1134">
                  <c:v>54.415500000000002</c:v>
                </c:pt>
                <c:pt idx="1135">
                  <c:v>54.445900000000002</c:v>
                </c:pt>
                <c:pt idx="1136">
                  <c:v>54.476199999999999</c:v>
                </c:pt>
                <c:pt idx="1137">
                  <c:v>54.506599999999999</c:v>
                </c:pt>
                <c:pt idx="1138">
                  <c:v>54.536900000000003</c:v>
                </c:pt>
                <c:pt idx="1139">
                  <c:v>54.567300000000003</c:v>
                </c:pt>
                <c:pt idx="1140">
                  <c:v>54.5976</c:v>
                </c:pt>
                <c:pt idx="1141">
                  <c:v>54.628</c:v>
                </c:pt>
                <c:pt idx="1142">
                  <c:v>54.658299999999997</c:v>
                </c:pt>
                <c:pt idx="1143">
                  <c:v>54.688699999999997</c:v>
                </c:pt>
                <c:pt idx="1144">
                  <c:v>54.719000000000001</c:v>
                </c:pt>
                <c:pt idx="1145">
                  <c:v>54.749400000000001</c:v>
                </c:pt>
                <c:pt idx="1146">
                  <c:v>54.779699999999998</c:v>
                </c:pt>
                <c:pt idx="1147">
                  <c:v>54.810099999999998</c:v>
                </c:pt>
                <c:pt idx="1148">
                  <c:v>54.840400000000002</c:v>
                </c:pt>
                <c:pt idx="1149">
                  <c:v>54.870800000000003</c:v>
                </c:pt>
                <c:pt idx="1150">
                  <c:v>54.9011</c:v>
                </c:pt>
                <c:pt idx="1151">
                  <c:v>54.931399999999996</c:v>
                </c:pt>
                <c:pt idx="1152">
                  <c:v>54.961799999999997</c:v>
                </c:pt>
                <c:pt idx="1153">
                  <c:v>54.992100000000001</c:v>
                </c:pt>
                <c:pt idx="1154">
                  <c:v>55.022500000000001</c:v>
                </c:pt>
                <c:pt idx="1155">
                  <c:v>55.052799999999998</c:v>
                </c:pt>
                <c:pt idx="1156">
                  <c:v>55.083199999999998</c:v>
                </c:pt>
                <c:pt idx="1157">
                  <c:v>55.113500000000002</c:v>
                </c:pt>
                <c:pt idx="1158">
                  <c:v>55.143900000000002</c:v>
                </c:pt>
                <c:pt idx="1159">
                  <c:v>55.174199999999999</c:v>
                </c:pt>
                <c:pt idx="1160">
                  <c:v>55.204599999999999</c:v>
                </c:pt>
                <c:pt idx="1161">
                  <c:v>55.234900000000003</c:v>
                </c:pt>
                <c:pt idx="1162">
                  <c:v>55.265300000000003</c:v>
                </c:pt>
                <c:pt idx="1163">
                  <c:v>55.2956</c:v>
                </c:pt>
                <c:pt idx="1164">
                  <c:v>55.326000000000001</c:v>
                </c:pt>
                <c:pt idx="1165">
                  <c:v>55.356299999999997</c:v>
                </c:pt>
                <c:pt idx="1166">
                  <c:v>55.386699999999998</c:v>
                </c:pt>
                <c:pt idx="1167">
                  <c:v>55.417000000000002</c:v>
                </c:pt>
                <c:pt idx="1168">
                  <c:v>55.447400000000002</c:v>
                </c:pt>
                <c:pt idx="1169">
                  <c:v>55.477699999999999</c:v>
                </c:pt>
                <c:pt idx="1170">
                  <c:v>55.508000000000003</c:v>
                </c:pt>
                <c:pt idx="1171">
                  <c:v>55.538400000000003</c:v>
                </c:pt>
                <c:pt idx="1172">
                  <c:v>55.5687</c:v>
                </c:pt>
                <c:pt idx="1173">
                  <c:v>55.5991</c:v>
                </c:pt>
                <c:pt idx="1174">
                  <c:v>55.629399999999997</c:v>
                </c:pt>
                <c:pt idx="1175">
                  <c:v>55.659799999999997</c:v>
                </c:pt>
                <c:pt idx="1176">
                  <c:v>55.690100000000001</c:v>
                </c:pt>
                <c:pt idx="1177">
                  <c:v>55.720500000000001</c:v>
                </c:pt>
                <c:pt idx="1178">
                  <c:v>55.750799999999998</c:v>
                </c:pt>
                <c:pt idx="1179">
                  <c:v>55.781199999999998</c:v>
                </c:pt>
                <c:pt idx="1180">
                  <c:v>55.811500000000002</c:v>
                </c:pt>
                <c:pt idx="1181">
                  <c:v>55.841900000000003</c:v>
                </c:pt>
                <c:pt idx="1182">
                  <c:v>55.872199999999999</c:v>
                </c:pt>
                <c:pt idx="1183">
                  <c:v>55.9026</c:v>
                </c:pt>
                <c:pt idx="1184">
                  <c:v>55.932899999999997</c:v>
                </c:pt>
                <c:pt idx="1185">
                  <c:v>55.963299999999997</c:v>
                </c:pt>
                <c:pt idx="1186">
                  <c:v>55.993600000000001</c:v>
                </c:pt>
                <c:pt idx="1187">
                  <c:v>56.024000000000001</c:v>
                </c:pt>
                <c:pt idx="1188">
                  <c:v>56.054299999999998</c:v>
                </c:pt>
                <c:pt idx="1189">
                  <c:v>56.084600000000002</c:v>
                </c:pt>
                <c:pt idx="1190">
                  <c:v>56.115000000000002</c:v>
                </c:pt>
                <c:pt idx="1191">
                  <c:v>56.145299999999999</c:v>
                </c:pt>
                <c:pt idx="1192">
                  <c:v>56.175699999999999</c:v>
                </c:pt>
                <c:pt idx="1193">
                  <c:v>56.206000000000003</c:v>
                </c:pt>
                <c:pt idx="1194">
                  <c:v>56.236400000000003</c:v>
                </c:pt>
                <c:pt idx="1195">
                  <c:v>56.2667</c:v>
                </c:pt>
                <c:pt idx="1196">
                  <c:v>56.2971</c:v>
                </c:pt>
                <c:pt idx="1197">
                  <c:v>56.327399999999997</c:v>
                </c:pt>
                <c:pt idx="1198">
                  <c:v>56.357799999999997</c:v>
                </c:pt>
                <c:pt idx="1199">
                  <c:v>56.388100000000001</c:v>
                </c:pt>
                <c:pt idx="1200">
                  <c:v>56.418500000000002</c:v>
                </c:pt>
                <c:pt idx="1201">
                  <c:v>56.448799999999999</c:v>
                </c:pt>
                <c:pt idx="1202">
                  <c:v>56.479199999999999</c:v>
                </c:pt>
                <c:pt idx="1203">
                  <c:v>56.509500000000003</c:v>
                </c:pt>
                <c:pt idx="1204">
                  <c:v>56.539900000000003</c:v>
                </c:pt>
                <c:pt idx="1205">
                  <c:v>56.5702</c:v>
                </c:pt>
                <c:pt idx="1206">
                  <c:v>56.600499999999997</c:v>
                </c:pt>
                <c:pt idx="1207">
                  <c:v>56.630899999999997</c:v>
                </c:pt>
                <c:pt idx="1208">
                  <c:v>56.661200000000001</c:v>
                </c:pt>
                <c:pt idx="1209">
                  <c:v>56.691600000000001</c:v>
                </c:pt>
                <c:pt idx="1210">
                  <c:v>56.721899999999998</c:v>
                </c:pt>
                <c:pt idx="1211">
                  <c:v>56.752299999999998</c:v>
                </c:pt>
                <c:pt idx="1212">
                  <c:v>56.782600000000002</c:v>
                </c:pt>
                <c:pt idx="1213">
                  <c:v>56.813000000000002</c:v>
                </c:pt>
                <c:pt idx="1214">
                  <c:v>56.843299999999999</c:v>
                </c:pt>
                <c:pt idx="1215">
                  <c:v>56.873699999999999</c:v>
                </c:pt>
                <c:pt idx="1216">
                  <c:v>56.904000000000003</c:v>
                </c:pt>
                <c:pt idx="1217">
                  <c:v>56.934399999999997</c:v>
                </c:pt>
                <c:pt idx="1218">
                  <c:v>56.964700000000001</c:v>
                </c:pt>
                <c:pt idx="1219">
                  <c:v>56.995100000000001</c:v>
                </c:pt>
                <c:pt idx="1220">
                  <c:v>57.025399999999998</c:v>
                </c:pt>
                <c:pt idx="1221">
                  <c:v>57.055799999999998</c:v>
                </c:pt>
                <c:pt idx="1222">
                  <c:v>57.086100000000002</c:v>
                </c:pt>
                <c:pt idx="1223">
                  <c:v>57.116500000000002</c:v>
                </c:pt>
                <c:pt idx="1224">
                  <c:v>57.146799999999999</c:v>
                </c:pt>
                <c:pt idx="1225">
                  <c:v>57.177100000000003</c:v>
                </c:pt>
                <c:pt idx="1226">
                  <c:v>57.207500000000003</c:v>
                </c:pt>
                <c:pt idx="1227">
                  <c:v>57.2378</c:v>
                </c:pt>
                <c:pt idx="1228">
                  <c:v>57.2682</c:v>
                </c:pt>
                <c:pt idx="1229">
                  <c:v>57.298499999999997</c:v>
                </c:pt>
                <c:pt idx="1230">
                  <c:v>57.328899999999997</c:v>
                </c:pt>
                <c:pt idx="1231">
                  <c:v>57.359200000000001</c:v>
                </c:pt>
                <c:pt idx="1232">
                  <c:v>57.389600000000002</c:v>
                </c:pt>
                <c:pt idx="1233">
                  <c:v>57.419899999999998</c:v>
                </c:pt>
                <c:pt idx="1234">
                  <c:v>57.450299999999999</c:v>
                </c:pt>
                <c:pt idx="1235">
                  <c:v>57.480600000000003</c:v>
                </c:pt>
                <c:pt idx="1236">
                  <c:v>57.511000000000003</c:v>
                </c:pt>
                <c:pt idx="1237">
                  <c:v>57.5413</c:v>
                </c:pt>
                <c:pt idx="1238">
                  <c:v>57.5717</c:v>
                </c:pt>
                <c:pt idx="1239">
                  <c:v>57.601999999999997</c:v>
                </c:pt>
                <c:pt idx="1240">
                  <c:v>57.632399999999997</c:v>
                </c:pt>
                <c:pt idx="1241">
                  <c:v>57.662700000000001</c:v>
                </c:pt>
                <c:pt idx="1242">
                  <c:v>57.693100000000001</c:v>
                </c:pt>
                <c:pt idx="1243">
                  <c:v>57.723399999999998</c:v>
                </c:pt>
                <c:pt idx="1244">
                  <c:v>57.753700000000002</c:v>
                </c:pt>
                <c:pt idx="1245">
                  <c:v>57.784100000000002</c:v>
                </c:pt>
                <c:pt idx="1246">
                  <c:v>57.814399999999999</c:v>
                </c:pt>
                <c:pt idx="1247">
                  <c:v>57.844799999999999</c:v>
                </c:pt>
                <c:pt idx="1248">
                  <c:v>57.875100000000003</c:v>
                </c:pt>
                <c:pt idx="1249">
                  <c:v>57.905500000000004</c:v>
                </c:pt>
                <c:pt idx="1250">
                  <c:v>57.9358</c:v>
                </c:pt>
                <c:pt idx="1251">
                  <c:v>57.966200000000001</c:v>
                </c:pt>
                <c:pt idx="1252">
                  <c:v>57.996499999999997</c:v>
                </c:pt>
                <c:pt idx="1253">
                  <c:v>58.026899999999998</c:v>
                </c:pt>
                <c:pt idx="1254">
                  <c:v>58.057200000000002</c:v>
                </c:pt>
                <c:pt idx="1255">
                  <c:v>58.087600000000002</c:v>
                </c:pt>
                <c:pt idx="1256">
                  <c:v>58.117899999999999</c:v>
                </c:pt>
                <c:pt idx="1257">
                  <c:v>58.148299999999999</c:v>
                </c:pt>
                <c:pt idx="1258">
                  <c:v>58.178600000000003</c:v>
                </c:pt>
                <c:pt idx="1259">
                  <c:v>58.209000000000003</c:v>
                </c:pt>
                <c:pt idx="1260">
                  <c:v>58.2393</c:v>
                </c:pt>
                <c:pt idx="1261">
                  <c:v>58.269599999999997</c:v>
                </c:pt>
                <c:pt idx="1262">
                  <c:v>58.3</c:v>
                </c:pt>
                <c:pt idx="1263">
                  <c:v>58.330300000000001</c:v>
                </c:pt>
                <c:pt idx="1264">
                  <c:v>58.360700000000001</c:v>
                </c:pt>
                <c:pt idx="1265">
                  <c:v>58.390999999999998</c:v>
                </c:pt>
                <c:pt idx="1266">
                  <c:v>58.421399999999998</c:v>
                </c:pt>
                <c:pt idx="1267">
                  <c:v>58.451700000000002</c:v>
                </c:pt>
                <c:pt idx="1268">
                  <c:v>58.482100000000003</c:v>
                </c:pt>
                <c:pt idx="1269">
                  <c:v>58.5124</c:v>
                </c:pt>
                <c:pt idx="1270">
                  <c:v>58.5428</c:v>
                </c:pt>
                <c:pt idx="1271">
                  <c:v>58.573099999999997</c:v>
                </c:pt>
                <c:pt idx="1272">
                  <c:v>58.603499999999997</c:v>
                </c:pt>
                <c:pt idx="1273">
                  <c:v>58.633800000000001</c:v>
                </c:pt>
                <c:pt idx="1274">
                  <c:v>58.664200000000001</c:v>
                </c:pt>
                <c:pt idx="1275">
                  <c:v>58.694499999999998</c:v>
                </c:pt>
                <c:pt idx="1276">
                  <c:v>58.724899999999998</c:v>
                </c:pt>
                <c:pt idx="1277">
                  <c:v>58.755200000000002</c:v>
                </c:pt>
                <c:pt idx="1278">
                  <c:v>58.785600000000002</c:v>
                </c:pt>
                <c:pt idx="1279">
                  <c:v>58.815899999999999</c:v>
                </c:pt>
                <c:pt idx="1280">
                  <c:v>58.846200000000003</c:v>
                </c:pt>
                <c:pt idx="1281">
                  <c:v>58.876600000000003</c:v>
                </c:pt>
                <c:pt idx="1282">
                  <c:v>58.9069</c:v>
                </c:pt>
                <c:pt idx="1283">
                  <c:v>58.9373</c:v>
                </c:pt>
                <c:pt idx="1284">
                  <c:v>58.967599999999997</c:v>
                </c:pt>
                <c:pt idx="1285">
                  <c:v>58.997999999999998</c:v>
                </c:pt>
                <c:pt idx="1286">
                  <c:v>59.028300000000002</c:v>
                </c:pt>
                <c:pt idx="1287">
                  <c:v>59.058700000000002</c:v>
                </c:pt>
                <c:pt idx="1288">
                  <c:v>59.088999999999999</c:v>
                </c:pt>
                <c:pt idx="1289">
                  <c:v>59.119399999999999</c:v>
                </c:pt>
                <c:pt idx="1290">
                  <c:v>59.149700000000003</c:v>
                </c:pt>
                <c:pt idx="1291">
                  <c:v>59.180100000000003</c:v>
                </c:pt>
                <c:pt idx="1292">
                  <c:v>59.2104</c:v>
                </c:pt>
                <c:pt idx="1293">
                  <c:v>59.2408</c:v>
                </c:pt>
                <c:pt idx="1294">
                  <c:v>59.271099999999997</c:v>
                </c:pt>
                <c:pt idx="1295">
                  <c:v>59.301499999999997</c:v>
                </c:pt>
                <c:pt idx="1296">
                  <c:v>59.331800000000001</c:v>
                </c:pt>
                <c:pt idx="1297">
                  <c:v>59.362200000000001</c:v>
                </c:pt>
                <c:pt idx="1298">
                  <c:v>59.392499999999998</c:v>
                </c:pt>
                <c:pt idx="1299">
                  <c:v>59.422800000000002</c:v>
                </c:pt>
                <c:pt idx="1300">
                  <c:v>59.453200000000002</c:v>
                </c:pt>
                <c:pt idx="1301">
                  <c:v>59.483499999999999</c:v>
                </c:pt>
                <c:pt idx="1302">
                  <c:v>59.5139</c:v>
                </c:pt>
                <c:pt idx="1303">
                  <c:v>59.544199999999996</c:v>
                </c:pt>
                <c:pt idx="1304">
                  <c:v>59.574599999999997</c:v>
                </c:pt>
                <c:pt idx="1305">
                  <c:v>59.604900000000001</c:v>
                </c:pt>
                <c:pt idx="1306">
                  <c:v>59.635300000000001</c:v>
                </c:pt>
                <c:pt idx="1307">
                  <c:v>59.665599999999998</c:v>
                </c:pt>
                <c:pt idx="1308">
                  <c:v>59.695999999999998</c:v>
                </c:pt>
                <c:pt idx="1309">
                  <c:v>59.726300000000002</c:v>
                </c:pt>
                <c:pt idx="1310">
                  <c:v>59.756700000000002</c:v>
                </c:pt>
                <c:pt idx="1311">
                  <c:v>59.786999999999999</c:v>
                </c:pt>
                <c:pt idx="1312">
                  <c:v>59.817399999999999</c:v>
                </c:pt>
                <c:pt idx="1313">
                  <c:v>59.847700000000003</c:v>
                </c:pt>
                <c:pt idx="1314">
                  <c:v>59.878100000000003</c:v>
                </c:pt>
                <c:pt idx="1315">
                  <c:v>59.9084</c:v>
                </c:pt>
                <c:pt idx="1316">
                  <c:v>59.938699999999997</c:v>
                </c:pt>
                <c:pt idx="1317">
                  <c:v>59.969099999999997</c:v>
                </c:pt>
                <c:pt idx="1318">
                  <c:v>59.999400000000001</c:v>
                </c:pt>
                <c:pt idx="1319">
                  <c:v>60.029800000000002</c:v>
                </c:pt>
                <c:pt idx="1320">
                  <c:v>60.060099999999998</c:v>
                </c:pt>
                <c:pt idx="1321">
                  <c:v>60.090499999999999</c:v>
                </c:pt>
                <c:pt idx="1322">
                  <c:v>60.120800000000003</c:v>
                </c:pt>
                <c:pt idx="1323">
                  <c:v>60.151200000000003</c:v>
                </c:pt>
                <c:pt idx="1324">
                  <c:v>60.1815</c:v>
                </c:pt>
                <c:pt idx="1325">
                  <c:v>60.2119</c:v>
                </c:pt>
                <c:pt idx="1326">
                  <c:v>60.242199999999997</c:v>
                </c:pt>
                <c:pt idx="1327">
                  <c:v>60.272599999999997</c:v>
                </c:pt>
                <c:pt idx="1328">
                  <c:v>60.302900000000001</c:v>
                </c:pt>
                <c:pt idx="1329">
                  <c:v>60.333300000000001</c:v>
                </c:pt>
                <c:pt idx="1330">
                  <c:v>60.363599999999998</c:v>
                </c:pt>
                <c:pt idx="1331">
                  <c:v>60.393999999999998</c:v>
                </c:pt>
                <c:pt idx="1332">
                  <c:v>60.424300000000002</c:v>
                </c:pt>
                <c:pt idx="1333">
                  <c:v>60.454700000000003</c:v>
                </c:pt>
                <c:pt idx="1334">
                  <c:v>60.484999999999999</c:v>
                </c:pt>
                <c:pt idx="1335">
                  <c:v>60.515300000000003</c:v>
                </c:pt>
                <c:pt idx="1336">
                  <c:v>60.545699999999997</c:v>
                </c:pt>
                <c:pt idx="1337">
                  <c:v>60.576000000000001</c:v>
                </c:pt>
                <c:pt idx="1338">
                  <c:v>60.606400000000001</c:v>
                </c:pt>
                <c:pt idx="1339">
                  <c:v>60.636699999999998</c:v>
                </c:pt>
                <c:pt idx="1340">
                  <c:v>60.667099999999998</c:v>
                </c:pt>
                <c:pt idx="1341">
                  <c:v>60.697400000000002</c:v>
                </c:pt>
                <c:pt idx="1342">
                  <c:v>60.727800000000002</c:v>
                </c:pt>
                <c:pt idx="1343">
                  <c:v>60.758099999999999</c:v>
                </c:pt>
                <c:pt idx="1344">
                  <c:v>60.788499999999999</c:v>
                </c:pt>
                <c:pt idx="1345">
                  <c:v>60.818800000000003</c:v>
                </c:pt>
                <c:pt idx="1346">
                  <c:v>60.849200000000003</c:v>
                </c:pt>
                <c:pt idx="1347">
                  <c:v>60.8795</c:v>
                </c:pt>
                <c:pt idx="1348">
                  <c:v>60.9099</c:v>
                </c:pt>
                <c:pt idx="1349">
                  <c:v>60.940199999999997</c:v>
                </c:pt>
                <c:pt idx="1350">
                  <c:v>60.970599999999997</c:v>
                </c:pt>
                <c:pt idx="1351">
                  <c:v>61.000900000000001</c:v>
                </c:pt>
                <c:pt idx="1352">
                  <c:v>61.031300000000002</c:v>
                </c:pt>
                <c:pt idx="1353">
                  <c:v>61.061599999999999</c:v>
                </c:pt>
                <c:pt idx="1354">
                  <c:v>61.091900000000003</c:v>
                </c:pt>
                <c:pt idx="1355">
                  <c:v>61.122300000000003</c:v>
                </c:pt>
                <c:pt idx="1356">
                  <c:v>61.1526</c:v>
                </c:pt>
                <c:pt idx="1357">
                  <c:v>61.183</c:v>
                </c:pt>
                <c:pt idx="1358">
                  <c:v>61.213299999999997</c:v>
                </c:pt>
                <c:pt idx="1359">
                  <c:v>61.243699999999997</c:v>
                </c:pt>
                <c:pt idx="1360">
                  <c:v>61.274000000000001</c:v>
                </c:pt>
                <c:pt idx="1361">
                  <c:v>61.304400000000001</c:v>
                </c:pt>
                <c:pt idx="1362">
                  <c:v>61.334699999999998</c:v>
                </c:pt>
                <c:pt idx="1363">
                  <c:v>61.365099999999998</c:v>
                </c:pt>
                <c:pt idx="1364">
                  <c:v>61.395400000000002</c:v>
                </c:pt>
                <c:pt idx="1365">
                  <c:v>61.425800000000002</c:v>
                </c:pt>
                <c:pt idx="1366">
                  <c:v>61.456099999999999</c:v>
                </c:pt>
                <c:pt idx="1367">
                  <c:v>61.486499999999999</c:v>
                </c:pt>
                <c:pt idx="1368">
                  <c:v>61.516800000000003</c:v>
                </c:pt>
                <c:pt idx="1369">
                  <c:v>61.547199999999997</c:v>
                </c:pt>
                <c:pt idx="1370">
                  <c:v>61.577500000000001</c:v>
                </c:pt>
                <c:pt idx="1371">
                  <c:v>61.607900000000001</c:v>
                </c:pt>
                <c:pt idx="1372">
                  <c:v>61.638199999999998</c:v>
                </c:pt>
                <c:pt idx="1373">
                  <c:v>61.668500000000002</c:v>
                </c:pt>
                <c:pt idx="1374">
                  <c:v>61.698900000000002</c:v>
                </c:pt>
                <c:pt idx="1375">
                  <c:v>61.729199999999999</c:v>
                </c:pt>
                <c:pt idx="1376">
                  <c:v>61.759599999999999</c:v>
                </c:pt>
                <c:pt idx="1377">
                  <c:v>61.789900000000003</c:v>
                </c:pt>
                <c:pt idx="1378">
                  <c:v>61.820300000000003</c:v>
                </c:pt>
                <c:pt idx="1379">
                  <c:v>61.8506</c:v>
                </c:pt>
                <c:pt idx="1380">
                  <c:v>61.881</c:v>
                </c:pt>
                <c:pt idx="1381">
                  <c:v>61.911299999999997</c:v>
                </c:pt>
                <c:pt idx="1382">
                  <c:v>61.941699999999997</c:v>
                </c:pt>
                <c:pt idx="1383">
                  <c:v>61.972000000000001</c:v>
                </c:pt>
                <c:pt idx="1384">
                  <c:v>62.002400000000002</c:v>
                </c:pt>
                <c:pt idx="1385">
                  <c:v>62.032699999999998</c:v>
                </c:pt>
                <c:pt idx="1386">
                  <c:v>62.063099999999999</c:v>
                </c:pt>
                <c:pt idx="1387">
                  <c:v>62.093400000000003</c:v>
                </c:pt>
                <c:pt idx="1388">
                  <c:v>62.123800000000003</c:v>
                </c:pt>
                <c:pt idx="1389">
                  <c:v>62.1541</c:v>
                </c:pt>
                <c:pt idx="1390">
                  <c:v>62.184399999999997</c:v>
                </c:pt>
                <c:pt idx="1391">
                  <c:v>62.214799999999997</c:v>
                </c:pt>
                <c:pt idx="1392">
                  <c:v>62.245100000000001</c:v>
                </c:pt>
                <c:pt idx="1393">
                  <c:v>62.275500000000001</c:v>
                </c:pt>
                <c:pt idx="1394">
                  <c:v>62.305799999999998</c:v>
                </c:pt>
                <c:pt idx="1395">
                  <c:v>62.336199999999998</c:v>
                </c:pt>
                <c:pt idx="1396">
                  <c:v>62.366500000000002</c:v>
                </c:pt>
                <c:pt idx="1397">
                  <c:v>62.396900000000002</c:v>
                </c:pt>
                <c:pt idx="1398">
                  <c:v>62.427199999999999</c:v>
                </c:pt>
                <c:pt idx="1399">
                  <c:v>62.457599999999999</c:v>
                </c:pt>
                <c:pt idx="1400">
                  <c:v>62.487900000000003</c:v>
                </c:pt>
                <c:pt idx="1401">
                  <c:v>62.518300000000004</c:v>
                </c:pt>
                <c:pt idx="1402">
                  <c:v>62.5486</c:v>
                </c:pt>
                <c:pt idx="1403">
                  <c:v>62.579000000000001</c:v>
                </c:pt>
                <c:pt idx="1404">
                  <c:v>62.609299999999998</c:v>
                </c:pt>
                <c:pt idx="1405">
                  <c:v>62.639699999999998</c:v>
                </c:pt>
                <c:pt idx="1406">
                  <c:v>62.67</c:v>
                </c:pt>
                <c:pt idx="1407">
                  <c:v>62.700400000000002</c:v>
                </c:pt>
                <c:pt idx="1408">
                  <c:v>62.730699999999999</c:v>
                </c:pt>
                <c:pt idx="1409">
                  <c:v>62.761000000000003</c:v>
                </c:pt>
                <c:pt idx="1410">
                  <c:v>62.791400000000003</c:v>
                </c:pt>
                <c:pt idx="1411">
                  <c:v>62.8217</c:v>
                </c:pt>
                <c:pt idx="1412">
                  <c:v>62.8521</c:v>
                </c:pt>
                <c:pt idx="1413">
                  <c:v>62.882399999999997</c:v>
                </c:pt>
                <c:pt idx="1414">
                  <c:v>62.912799999999997</c:v>
                </c:pt>
                <c:pt idx="1415">
                  <c:v>62.943100000000001</c:v>
                </c:pt>
                <c:pt idx="1416">
                  <c:v>62.973500000000001</c:v>
                </c:pt>
                <c:pt idx="1417">
                  <c:v>63.003799999999998</c:v>
                </c:pt>
                <c:pt idx="1418">
                  <c:v>63.034199999999998</c:v>
                </c:pt>
                <c:pt idx="1419">
                  <c:v>63.064500000000002</c:v>
                </c:pt>
                <c:pt idx="1420">
                  <c:v>63.094900000000003</c:v>
                </c:pt>
                <c:pt idx="1421">
                  <c:v>63.1252</c:v>
                </c:pt>
                <c:pt idx="1422">
                  <c:v>63.1556</c:v>
                </c:pt>
                <c:pt idx="1423">
                  <c:v>63.185899999999997</c:v>
                </c:pt>
                <c:pt idx="1424">
                  <c:v>63.216299999999997</c:v>
                </c:pt>
                <c:pt idx="1425">
                  <c:v>63.246600000000001</c:v>
                </c:pt>
                <c:pt idx="1426">
                  <c:v>63.277000000000001</c:v>
                </c:pt>
                <c:pt idx="1427">
                  <c:v>63.307299999999998</c:v>
                </c:pt>
                <c:pt idx="1428">
                  <c:v>63.337600000000002</c:v>
                </c:pt>
                <c:pt idx="1429">
                  <c:v>63.368000000000002</c:v>
                </c:pt>
                <c:pt idx="1430">
                  <c:v>63.398299999999999</c:v>
                </c:pt>
                <c:pt idx="1431">
                  <c:v>63.428699999999999</c:v>
                </c:pt>
                <c:pt idx="1432">
                  <c:v>63.459000000000003</c:v>
                </c:pt>
                <c:pt idx="1433">
                  <c:v>63.489400000000003</c:v>
                </c:pt>
                <c:pt idx="1434">
                  <c:v>63.5197</c:v>
                </c:pt>
                <c:pt idx="1435">
                  <c:v>63.5501</c:v>
                </c:pt>
                <c:pt idx="1436">
                  <c:v>63.580399999999997</c:v>
                </c:pt>
                <c:pt idx="1437">
                  <c:v>63.610799999999998</c:v>
                </c:pt>
                <c:pt idx="1438">
                  <c:v>63.641100000000002</c:v>
                </c:pt>
                <c:pt idx="1439">
                  <c:v>63.671500000000002</c:v>
                </c:pt>
                <c:pt idx="1440">
                  <c:v>63.701799999999999</c:v>
                </c:pt>
                <c:pt idx="1441">
                  <c:v>63.732199999999999</c:v>
                </c:pt>
                <c:pt idx="1442">
                  <c:v>63.762500000000003</c:v>
                </c:pt>
                <c:pt idx="1443">
                  <c:v>63.792900000000003</c:v>
                </c:pt>
                <c:pt idx="1444">
                  <c:v>63.8232</c:v>
                </c:pt>
                <c:pt idx="1445">
                  <c:v>63.853499999999997</c:v>
                </c:pt>
                <c:pt idx="1446">
                  <c:v>63.883899999999997</c:v>
                </c:pt>
                <c:pt idx="1447">
                  <c:v>63.914200000000001</c:v>
                </c:pt>
                <c:pt idx="1448">
                  <c:v>63.944600000000001</c:v>
                </c:pt>
                <c:pt idx="1449">
                  <c:v>63.974899999999998</c:v>
                </c:pt>
                <c:pt idx="1450">
                  <c:v>64.005300000000005</c:v>
                </c:pt>
                <c:pt idx="1451">
                  <c:v>64.035600000000002</c:v>
                </c:pt>
                <c:pt idx="1452">
                  <c:v>64.066000000000003</c:v>
                </c:pt>
                <c:pt idx="1453">
                  <c:v>64.096299999999999</c:v>
                </c:pt>
                <c:pt idx="1454">
                  <c:v>64.1267</c:v>
                </c:pt>
                <c:pt idx="1455">
                  <c:v>64.156999999999996</c:v>
                </c:pt>
                <c:pt idx="1456">
                  <c:v>64.187399999999997</c:v>
                </c:pt>
                <c:pt idx="1457">
                  <c:v>64.217699999999994</c:v>
                </c:pt>
                <c:pt idx="1458">
                  <c:v>64.248099999999994</c:v>
                </c:pt>
                <c:pt idx="1459">
                  <c:v>64.278400000000005</c:v>
                </c:pt>
                <c:pt idx="1460">
                  <c:v>64.308800000000005</c:v>
                </c:pt>
                <c:pt idx="1461">
                  <c:v>64.339100000000002</c:v>
                </c:pt>
                <c:pt idx="1462">
                  <c:v>64.369500000000002</c:v>
                </c:pt>
                <c:pt idx="1463">
                  <c:v>64.399799999999999</c:v>
                </c:pt>
                <c:pt idx="1464">
                  <c:v>64.430099999999996</c:v>
                </c:pt>
                <c:pt idx="1465">
                  <c:v>64.460499999999996</c:v>
                </c:pt>
                <c:pt idx="1466">
                  <c:v>64.490799999999993</c:v>
                </c:pt>
                <c:pt idx="1467">
                  <c:v>64.521199999999993</c:v>
                </c:pt>
                <c:pt idx="1468">
                  <c:v>64.551500000000004</c:v>
                </c:pt>
                <c:pt idx="1469">
                  <c:v>64.581900000000005</c:v>
                </c:pt>
                <c:pt idx="1470">
                  <c:v>64.612200000000001</c:v>
                </c:pt>
                <c:pt idx="1471">
                  <c:v>64.642600000000002</c:v>
                </c:pt>
                <c:pt idx="1472">
                  <c:v>64.672899999999998</c:v>
                </c:pt>
                <c:pt idx="1473">
                  <c:v>64.703299999999999</c:v>
                </c:pt>
                <c:pt idx="1474">
                  <c:v>64.733599999999996</c:v>
                </c:pt>
                <c:pt idx="1475">
                  <c:v>64.763999999999996</c:v>
                </c:pt>
                <c:pt idx="1476">
                  <c:v>64.794300000000007</c:v>
                </c:pt>
                <c:pt idx="1477">
                  <c:v>64.824700000000007</c:v>
                </c:pt>
                <c:pt idx="1478">
                  <c:v>64.855000000000004</c:v>
                </c:pt>
                <c:pt idx="1479">
                  <c:v>64.885400000000004</c:v>
                </c:pt>
                <c:pt idx="1480">
                  <c:v>64.915700000000001</c:v>
                </c:pt>
                <c:pt idx="1481">
                  <c:v>64.946100000000001</c:v>
                </c:pt>
                <c:pt idx="1482">
                  <c:v>64.976399999999998</c:v>
                </c:pt>
                <c:pt idx="1483">
                  <c:v>65.006699999999995</c:v>
                </c:pt>
                <c:pt idx="1484">
                  <c:v>65.037099999999995</c:v>
                </c:pt>
                <c:pt idx="1485">
                  <c:v>65.067400000000006</c:v>
                </c:pt>
                <c:pt idx="1486">
                  <c:v>65.097800000000007</c:v>
                </c:pt>
                <c:pt idx="1487">
                  <c:v>65.128100000000003</c:v>
                </c:pt>
                <c:pt idx="1488">
                  <c:v>65.158500000000004</c:v>
                </c:pt>
                <c:pt idx="1489">
                  <c:v>65.188800000000001</c:v>
                </c:pt>
                <c:pt idx="1490">
                  <c:v>65.219200000000001</c:v>
                </c:pt>
                <c:pt idx="1491">
                  <c:v>65.249499999999998</c:v>
                </c:pt>
                <c:pt idx="1492">
                  <c:v>65.279899999999998</c:v>
                </c:pt>
                <c:pt idx="1493">
                  <c:v>65.310199999999995</c:v>
                </c:pt>
                <c:pt idx="1494">
                  <c:v>65.340599999999995</c:v>
                </c:pt>
                <c:pt idx="1495">
                  <c:v>65.370900000000006</c:v>
                </c:pt>
                <c:pt idx="1496">
                  <c:v>65.401300000000006</c:v>
                </c:pt>
                <c:pt idx="1497">
                  <c:v>65.431600000000003</c:v>
                </c:pt>
                <c:pt idx="1498">
                  <c:v>65.462000000000003</c:v>
                </c:pt>
                <c:pt idx="1499">
                  <c:v>65.4923</c:v>
                </c:pt>
                <c:pt idx="1500">
                  <c:v>65.522599999999997</c:v>
                </c:pt>
                <c:pt idx="1501">
                  <c:v>65.552999999999997</c:v>
                </c:pt>
                <c:pt idx="1502">
                  <c:v>65.583299999999994</c:v>
                </c:pt>
                <c:pt idx="1503">
                  <c:v>65.613699999999994</c:v>
                </c:pt>
                <c:pt idx="1504">
                  <c:v>65.644000000000005</c:v>
                </c:pt>
                <c:pt idx="1505">
                  <c:v>65.674400000000006</c:v>
                </c:pt>
                <c:pt idx="1506">
                  <c:v>65.704700000000003</c:v>
                </c:pt>
                <c:pt idx="1507">
                  <c:v>65.735100000000003</c:v>
                </c:pt>
                <c:pt idx="1508">
                  <c:v>65.7654</c:v>
                </c:pt>
                <c:pt idx="1509">
                  <c:v>65.7958</c:v>
                </c:pt>
                <c:pt idx="1510">
                  <c:v>65.826099999999997</c:v>
                </c:pt>
                <c:pt idx="1511">
                  <c:v>65.856499999999997</c:v>
                </c:pt>
                <c:pt idx="1512">
                  <c:v>65.886799999999994</c:v>
                </c:pt>
                <c:pt idx="1513">
                  <c:v>65.917199999999994</c:v>
                </c:pt>
                <c:pt idx="1514">
                  <c:v>65.947500000000005</c:v>
                </c:pt>
                <c:pt idx="1515">
                  <c:v>65.977900000000005</c:v>
                </c:pt>
                <c:pt idx="1516">
                  <c:v>66.008200000000002</c:v>
                </c:pt>
                <c:pt idx="1517">
                  <c:v>66.038600000000002</c:v>
                </c:pt>
                <c:pt idx="1518">
                  <c:v>66.068899999999999</c:v>
                </c:pt>
                <c:pt idx="1519">
                  <c:v>66.099199999999996</c:v>
                </c:pt>
                <c:pt idx="1520">
                  <c:v>66.129599999999996</c:v>
                </c:pt>
                <c:pt idx="1521">
                  <c:v>66.159899999999993</c:v>
                </c:pt>
                <c:pt idx="1522">
                  <c:v>66.190299999999993</c:v>
                </c:pt>
                <c:pt idx="1523">
                  <c:v>66.220600000000005</c:v>
                </c:pt>
                <c:pt idx="1524">
                  <c:v>66.251000000000005</c:v>
                </c:pt>
                <c:pt idx="1525">
                  <c:v>66.281300000000002</c:v>
                </c:pt>
                <c:pt idx="1526">
                  <c:v>66.311700000000002</c:v>
                </c:pt>
                <c:pt idx="1527">
                  <c:v>66.341999999999999</c:v>
                </c:pt>
                <c:pt idx="1528">
                  <c:v>66.372399999999999</c:v>
                </c:pt>
                <c:pt idx="1529">
                  <c:v>66.402699999999996</c:v>
                </c:pt>
                <c:pt idx="1530">
                  <c:v>66.433099999999996</c:v>
                </c:pt>
                <c:pt idx="1531">
                  <c:v>66.463399999999993</c:v>
                </c:pt>
                <c:pt idx="1532">
                  <c:v>66.493799999999993</c:v>
                </c:pt>
                <c:pt idx="1533">
                  <c:v>66.524100000000004</c:v>
                </c:pt>
                <c:pt idx="1534">
                  <c:v>66.554500000000004</c:v>
                </c:pt>
                <c:pt idx="1535">
                  <c:v>66.584800000000001</c:v>
                </c:pt>
                <c:pt idx="1536">
                  <c:v>66.615200000000002</c:v>
                </c:pt>
                <c:pt idx="1537">
                  <c:v>66.645499999999998</c:v>
                </c:pt>
                <c:pt idx="1538">
                  <c:v>66.675799999999995</c:v>
                </c:pt>
                <c:pt idx="1539">
                  <c:v>66.706199999999995</c:v>
                </c:pt>
                <c:pt idx="1540">
                  <c:v>66.736500000000007</c:v>
                </c:pt>
                <c:pt idx="1541">
                  <c:v>66.766900000000007</c:v>
                </c:pt>
                <c:pt idx="1542">
                  <c:v>66.797200000000004</c:v>
                </c:pt>
                <c:pt idx="1543">
                  <c:v>66.827600000000004</c:v>
                </c:pt>
                <c:pt idx="1544">
                  <c:v>66.857900000000001</c:v>
                </c:pt>
                <c:pt idx="1545">
                  <c:v>66.888300000000001</c:v>
                </c:pt>
                <c:pt idx="1546">
                  <c:v>66.918599999999998</c:v>
                </c:pt>
                <c:pt idx="1547">
                  <c:v>66.948999999999998</c:v>
                </c:pt>
                <c:pt idx="1548">
                  <c:v>66.979299999999995</c:v>
                </c:pt>
                <c:pt idx="1549">
                  <c:v>67.009699999999995</c:v>
                </c:pt>
                <c:pt idx="1550">
                  <c:v>67.040000000000006</c:v>
                </c:pt>
                <c:pt idx="1551">
                  <c:v>67.070400000000006</c:v>
                </c:pt>
                <c:pt idx="1552">
                  <c:v>67.100700000000003</c:v>
                </c:pt>
                <c:pt idx="1553">
                  <c:v>67.131100000000004</c:v>
                </c:pt>
                <c:pt idx="1554">
                  <c:v>67.1614</c:v>
                </c:pt>
                <c:pt idx="1555">
                  <c:v>67.191699999999997</c:v>
                </c:pt>
                <c:pt idx="1556">
                  <c:v>67.222099999999998</c:v>
                </c:pt>
                <c:pt idx="1557">
                  <c:v>67.252399999999994</c:v>
                </c:pt>
                <c:pt idx="1558">
                  <c:v>67.282799999999995</c:v>
                </c:pt>
                <c:pt idx="1559">
                  <c:v>67.313100000000006</c:v>
                </c:pt>
                <c:pt idx="1560">
                  <c:v>67.343500000000006</c:v>
                </c:pt>
                <c:pt idx="1561">
                  <c:v>67.373800000000003</c:v>
                </c:pt>
                <c:pt idx="1562">
                  <c:v>67.404200000000003</c:v>
                </c:pt>
                <c:pt idx="1563">
                  <c:v>67.4345</c:v>
                </c:pt>
                <c:pt idx="1564">
                  <c:v>67.4649</c:v>
                </c:pt>
                <c:pt idx="1565">
                  <c:v>67.495199999999997</c:v>
                </c:pt>
                <c:pt idx="1566">
                  <c:v>67.525599999999997</c:v>
                </c:pt>
                <c:pt idx="1567">
                  <c:v>67.555899999999994</c:v>
                </c:pt>
                <c:pt idx="1568">
                  <c:v>67.586299999999994</c:v>
                </c:pt>
                <c:pt idx="1569">
                  <c:v>67.616600000000005</c:v>
                </c:pt>
                <c:pt idx="1570">
                  <c:v>67.647000000000006</c:v>
                </c:pt>
                <c:pt idx="1571">
                  <c:v>67.677300000000002</c:v>
                </c:pt>
                <c:pt idx="1572">
                  <c:v>67.707700000000003</c:v>
                </c:pt>
                <c:pt idx="1573">
                  <c:v>67.738</c:v>
                </c:pt>
                <c:pt idx="1574">
                  <c:v>67.768299999999996</c:v>
                </c:pt>
                <c:pt idx="1575">
                  <c:v>67.798699999999997</c:v>
                </c:pt>
                <c:pt idx="1576">
                  <c:v>67.828999999999994</c:v>
                </c:pt>
                <c:pt idx="1577">
                  <c:v>67.859399999999994</c:v>
                </c:pt>
                <c:pt idx="1578">
                  <c:v>67.889700000000005</c:v>
                </c:pt>
                <c:pt idx="1579">
                  <c:v>67.920100000000005</c:v>
                </c:pt>
                <c:pt idx="1580">
                  <c:v>67.950400000000002</c:v>
                </c:pt>
                <c:pt idx="1581">
                  <c:v>67.980800000000002</c:v>
                </c:pt>
                <c:pt idx="1582">
                  <c:v>68.011099999999999</c:v>
                </c:pt>
                <c:pt idx="1583">
                  <c:v>68.041499999999999</c:v>
                </c:pt>
                <c:pt idx="1584">
                  <c:v>68.071799999999996</c:v>
                </c:pt>
                <c:pt idx="1585">
                  <c:v>68.102199999999996</c:v>
                </c:pt>
                <c:pt idx="1586">
                  <c:v>68.132499999999993</c:v>
                </c:pt>
                <c:pt idx="1587">
                  <c:v>68.162899999999993</c:v>
                </c:pt>
                <c:pt idx="1588">
                  <c:v>68.193200000000004</c:v>
                </c:pt>
                <c:pt idx="1589">
                  <c:v>68.223600000000005</c:v>
                </c:pt>
                <c:pt idx="1590">
                  <c:v>68.253900000000002</c:v>
                </c:pt>
                <c:pt idx="1591">
                  <c:v>68.284300000000002</c:v>
                </c:pt>
                <c:pt idx="1592">
                  <c:v>68.314599999999999</c:v>
                </c:pt>
                <c:pt idx="1593">
                  <c:v>68.344899999999996</c:v>
                </c:pt>
                <c:pt idx="1594">
                  <c:v>68.375299999999996</c:v>
                </c:pt>
                <c:pt idx="1595">
                  <c:v>68.405600000000007</c:v>
                </c:pt>
                <c:pt idx="1596">
                  <c:v>68.436000000000007</c:v>
                </c:pt>
                <c:pt idx="1597">
                  <c:v>68.466300000000004</c:v>
                </c:pt>
                <c:pt idx="1598">
                  <c:v>68.496700000000004</c:v>
                </c:pt>
                <c:pt idx="1599">
                  <c:v>68.527000000000001</c:v>
                </c:pt>
                <c:pt idx="1600">
                  <c:v>68.557400000000001</c:v>
                </c:pt>
                <c:pt idx="1601">
                  <c:v>68.587699999999998</c:v>
                </c:pt>
                <c:pt idx="1602">
                  <c:v>68.618099999999998</c:v>
                </c:pt>
                <c:pt idx="1603">
                  <c:v>68.648399999999995</c:v>
                </c:pt>
                <c:pt idx="1604">
                  <c:v>68.678799999999995</c:v>
                </c:pt>
                <c:pt idx="1605">
                  <c:v>68.709100000000007</c:v>
                </c:pt>
                <c:pt idx="1606">
                  <c:v>68.739500000000007</c:v>
                </c:pt>
                <c:pt idx="1607">
                  <c:v>68.769800000000004</c:v>
                </c:pt>
                <c:pt idx="1608">
                  <c:v>68.800200000000004</c:v>
                </c:pt>
                <c:pt idx="1609">
                  <c:v>68.830500000000001</c:v>
                </c:pt>
                <c:pt idx="1610">
                  <c:v>68.860799999999998</c:v>
                </c:pt>
                <c:pt idx="1611">
                  <c:v>68.891199999999998</c:v>
                </c:pt>
                <c:pt idx="1612">
                  <c:v>68.921499999999995</c:v>
                </c:pt>
                <c:pt idx="1613">
                  <c:v>68.951899999999995</c:v>
                </c:pt>
                <c:pt idx="1614">
                  <c:v>68.982200000000006</c:v>
                </c:pt>
                <c:pt idx="1615">
                  <c:v>69.012600000000006</c:v>
                </c:pt>
                <c:pt idx="1616">
                  <c:v>69.042900000000003</c:v>
                </c:pt>
                <c:pt idx="1617">
                  <c:v>69.073300000000003</c:v>
                </c:pt>
                <c:pt idx="1618">
                  <c:v>69.1036</c:v>
                </c:pt>
                <c:pt idx="1619">
                  <c:v>69.134</c:v>
                </c:pt>
                <c:pt idx="1620">
                  <c:v>69.164299999999997</c:v>
                </c:pt>
                <c:pt idx="1621">
                  <c:v>69.194699999999997</c:v>
                </c:pt>
                <c:pt idx="1622">
                  <c:v>69.224999999999994</c:v>
                </c:pt>
                <c:pt idx="1623">
                  <c:v>69.255399999999995</c:v>
                </c:pt>
                <c:pt idx="1624">
                  <c:v>69.285700000000006</c:v>
                </c:pt>
                <c:pt idx="1625">
                  <c:v>69.316100000000006</c:v>
                </c:pt>
                <c:pt idx="1626">
                  <c:v>69.346400000000003</c:v>
                </c:pt>
                <c:pt idx="1627">
                  <c:v>69.376800000000003</c:v>
                </c:pt>
                <c:pt idx="1628">
                  <c:v>69.4071</c:v>
                </c:pt>
                <c:pt idx="1629">
                  <c:v>69.437399999999997</c:v>
                </c:pt>
                <c:pt idx="1630">
                  <c:v>69.467799999999997</c:v>
                </c:pt>
                <c:pt idx="1631">
                  <c:v>69.498099999999994</c:v>
                </c:pt>
                <c:pt idx="1632">
                  <c:v>69.528499999999994</c:v>
                </c:pt>
                <c:pt idx="1633">
                  <c:v>69.558800000000005</c:v>
                </c:pt>
                <c:pt idx="1634">
                  <c:v>69.589200000000005</c:v>
                </c:pt>
                <c:pt idx="1635">
                  <c:v>69.619500000000002</c:v>
                </c:pt>
                <c:pt idx="1636">
                  <c:v>69.649900000000002</c:v>
                </c:pt>
                <c:pt idx="1637">
                  <c:v>69.680199999999999</c:v>
                </c:pt>
                <c:pt idx="1638">
                  <c:v>69.710599999999999</c:v>
                </c:pt>
                <c:pt idx="1639">
                  <c:v>69.740899999999996</c:v>
                </c:pt>
                <c:pt idx="1640">
                  <c:v>69.771299999999997</c:v>
                </c:pt>
                <c:pt idx="1641">
                  <c:v>69.801599999999993</c:v>
                </c:pt>
                <c:pt idx="1642">
                  <c:v>69.831999999999994</c:v>
                </c:pt>
                <c:pt idx="1643">
                  <c:v>69.862300000000005</c:v>
                </c:pt>
                <c:pt idx="1644">
                  <c:v>69.892700000000005</c:v>
                </c:pt>
                <c:pt idx="1645">
                  <c:v>69.923000000000002</c:v>
                </c:pt>
                <c:pt idx="1646">
                  <c:v>69.953400000000002</c:v>
                </c:pt>
                <c:pt idx="1647">
                  <c:v>69.983699999999999</c:v>
                </c:pt>
                <c:pt idx="1648">
                  <c:v>70.013999999999996</c:v>
                </c:pt>
                <c:pt idx="1649">
                  <c:v>70.044399999999996</c:v>
                </c:pt>
                <c:pt idx="1650">
                  <c:v>70.074700000000007</c:v>
                </c:pt>
                <c:pt idx="1651">
                  <c:v>70.105099999999993</c:v>
                </c:pt>
                <c:pt idx="1652">
                  <c:v>70.135400000000004</c:v>
                </c:pt>
                <c:pt idx="1653">
                  <c:v>70.165800000000004</c:v>
                </c:pt>
                <c:pt idx="1654">
                  <c:v>70.196100000000001</c:v>
                </c:pt>
                <c:pt idx="1655">
                  <c:v>70.226500000000001</c:v>
                </c:pt>
                <c:pt idx="1656">
                  <c:v>70.256799999999998</c:v>
                </c:pt>
                <c:pt idx="1657">
                  <c:v>70.287199999999999</c:v>
                </c:pt>
                <c:pt idx="1658">
                  <c:v>70.317499999999995</c:v>
                </c:pt>
                <c:pt idx="1659">
                  <c:v>70.347899999999996</c:v>
                </c:pt>
                <c:pt idx="1660">
                  <c:v>70.378200000000007</c:v>
                </c:pt>
                <c:pt idx="1661">
                  <c:v>70.408600000000007</c:v>
                </c:pt>
                <c:pt idx="1662">
                  <c:v>70.438900000000004</c:v>
                </c:pt>
                <c:pt idx="1663">
                  <c:v>70.469300000000004</c:v>
                </c:pt>
                <c:pt idx="1664">
                  <c:v>70.499600000000001</c:v>
                </c:pt>
                <c:pt idx="1665">
                  <c:v>70.529899999999998</c:v>
                </c:pt>
                <c:pt idx="1666">
                  <c:v>70.560299999999998</c:v>
                </c:pt>
                <c:pt idx="1667">
                  <c:v>70.590599999999995</c:v>
                </c:pt>
                <c:pt idx="1668">
                  <c:v>70.620999999999995</c:v>
                </c:pt>
                <c:pt idx="1669">
                  <c:v>70.651300000000006</c:v>
                </c:pt>
                <c:pt idx="1670">
                  <c:v>70.681700000000006</c:v>
                </c:pt>
                <c:pt idx="1671">
                  <c:v>70.712000000000003</c:v>
                </c:pt>
                <c:pt idx="1672">
                  <c:v>70.742400000000004</c:v>
                </c:pt>
                <c:pt idx="1673">
                  <c:v>70.7727</c:v>
                </c:pt>
                <c:pt idx="1674">
                  <c:v>70.803100000000001</c:v>
                </c:pt>
                <c:pt idx="1675">
                  <c:v>70.833399999999997</c:v>
                </c:pt>
                <c:pt idx="1676">
                  <c:v>70.863799999999998</c:v>
                </c:pt>
                <c:pt idx="1677">
                  <c:v>70.894099999999995</c:v>
                </c:pt>
                <c:pt idx="1678">
                  <c:v>70.924499999999995</c:v>
                </c:pt>
                <c:pt idx="1679">
                  <c:v>70.954800000000006</c:v>
                </c:pt>
                <c:pt idx="1680">
                  <c:v>70.985200000000006</c:v>
                </c:pt>
                <c:pt idx="1681">
                  <c:v>71.015500000000003</c:v>
                </c:pt>
                <c:pt idx="1682">
                  <c:v>71.045900000000003</c:v>
                </c:pt>
                <c:pt idx="1683">
                  <c:v>71.0762</c:v>
                </c:pt>
                <c:pt idx="1684">
                  <c:v>71.106499999999997</c:v>
                </c:pt>
                <c:pt idx="1685">
                  <c:v>71.136899999999997</c:v>
                </c:pt>
                <c:pt idx="1686">
                  <c:v>71.167199999999994</c:v>
                </c:pt>
                <c:pt idx="1687">
                  <c:v>71.197599999999994</c:v>
                </c:pt>
                <c:pt idx="1688">
                  <c:v>71.227900000000005</c:v>
                </c:pt>
                <c:pt idx="1689">
                  <c:v>71.258300000000006</c:v>
                </c:pt>
                <c:pt idx="1690">
                  <c:v>71.288600000000002</c:v>
                </c:pt>
                <c:pt idx="1691">
                  <c:v>71.319000000000003</c:v>
                </c:pt>
                <c:pt idx="1692">
                  <c:v>71.349299999999999</c:v>
                </c:pt>
                <c:pt idx="1693">
                  <c:v>71.3797</c:v>
                </c:pt>
                <c:pt idx="1694">
                  <c:v>71.41</c:v>
                </c:pt>
                <c:pt idx="1695">
                  <c:v>71.440399999999997</c:v>
                </c:pt>
                <c:pt idx="1696">
                  <c:v>71.470699999999994</c:v>
                </c:pt>
                <c:pt idx="1697">
                  <c:v>71.501099999999994</c:v>
                </c:pt>
                <c:pt idx="1698">
                  <c:v>71.531400000000005</c:v>
                </c:pt>
                <c:pt idx="1699">
                  <c:v>71.561800000000005</c:v>
                </c:pt>
                <c:pt idx="1700">
                  <c:v>71.592100000000002</c:v>
                </c:pt>
                <c:pt idx="1701">
                  <c:v>71.622500000000002</c:v>
                </c:pt>
                <c:pt idx="1702">
                  <c:v>71.652799999999999</c:v>
                </c:pt>
                <c:pt idx="1703">
                  <c:v>71.683099999999996</c:v>
                </c:pt>
                <c:pt idx="1704">
                  <c:v>71.713499999999996</c:v>
                </c:pt>
                <c:pt idx="1705">
                  <c:v>71.743799999999993</c:v>
                </c:pt>
                <c:pt idx="1706">
                  <c:v>71.774199999999993</c:v>
                </c:pt>
                <c:pt idx="1707">
                  <c:v>71.804500000000004</c:v>
                </c:pt>
                <c:pt idx="1708">
                  <c:v>71.834900000000005</c:v>
                </c:pt>
                <c:pt idx="1709">
                  <c:v>71.865200000000002</c:v>
                </c:pt>
                <c:pt idx="1710">
                  <c:v>71.895600000000002</c:v>
                </c:pt>
                <c:pt idx="1711">
                  <c:v>71.925899999999999</c:v>
                </c:pt>
                <c:pt idx="1712">
                  <c:v>71.956299999999999</c:v>
                </c:pt>
                <c:pt idx="1713">
                  <c:v>71.986599999999996</c:v>
                </c:pt>
                <c:pt idx="1714">
                  <c:v>72.016999999999996</c:v>
                </c:pt>
                <c:pt idx="1715">
                  <c:v>72.047300000000007</c:v>
                </c:pt>
                <c:pt idx="1716">
                  <c:v>72.077699999999993</c:v>
                </c:pt>
                <c:pt idx="1717">
                  <c:v>72.108000000000004</c:v>
                </c:pt>
                <c:pt idx="1718">
                  <c:v>72.138400000000004</c:v>
                </c:pt>
                <c:pt idx="1719">
                  <c:v>72.168700000000001</c:v>
                </c:pt>
                <c:pt idx="1720">
                  <c:v>72.198999999999998</c:v>
                </c:pt>
                <c:pt idx="1721">
                  <c:v>72.229399999999998</c:v>
                </c:pt>
                <c:pt idx="1722">
                  <c:v>72.259699999999995</c:v>
                </c:pt>
                <c:pt idx="1723">
                  <c:v>72.290099999999995</c:v>
                </c:pt>
                <c:pt idx="1724">
                  <c:v>72.320400000000006</c:v>
                </c:pt>
                <c:pt idx="1725">
                  <c:v>72.350800000000007</c:v>
                </c:pt>
                <c:pt idx="1726">
                  <c:v>72.381100000000004</c:v>
                </c:pt>
                <c:pt idx="1727">
                  <c:v>72.411500000000004</c:v>
                </c:pt>
                <c:pt idx="1728">
                  <c:v>72.441800000000001</c:v>
                </c:pt>
                <c:pt idx="1729">
                  <c:v>72.472200000000001</c:v>
                </c:pt>
                <c:pt idx="1730">
                  <c:v>72.502499999999998</c:v>
                </c:pt>
                <c:pt idx="1731">
                  <c:v>72.532899999999998</c:v>
                </c:pt>
                <c:pt idx="1732">
                  <c:v>72.563199999999995</c:v>
                </c:pt>
                <c:pt idx="1733">
                  <c:v>72.593599999999995</c:v>
                </c:pt>
                <c:pt idx="1734">
                  <c:v>72.623900000000006</c:v>
                </c:pt>
                <c:pt idx="1735">
                  <c:v>72.654300000000006</c:v>
                </c:pt>
                <c:pt idx="1736">
                  <c:v>72.684600000000003</c:v>
                </c:pt>
                <c:pt idx="1737">
                  <c:v>72.715000000000003</c:v>
                </c:pt>
                <c:pt idx="1738">
                  <c:v>72.7453</c:v>
                </c:pt>
                <c:pt idx="1739">
                  <c:v>72.775599999999997</c:v>
                </c:pt>
                <c:pt idx="1740">
                  <c:v>72.805999999999997</c:v>
                </c:pt>
                <c:pt idx="1741">
                  <c:v>72.836299999999994</c:v>
                </c:pt>
                <c:pt idx="1742">
                  <c:v>72.866699999999994</c:v>
                </c:pt>
                <c:pt idx="1743">
                  <c:v>72.897000000000006</c:v>
                </c:pt>
                <c:pt idx="1744">
                  <c:v>72.927400000000006</c:v>
                </c:pt>
                <c:pt idx="1745">
                  <c:v>72.957700000000003</c:v>
                </c:pt>
                <c:pt idx="1746">
                  <c:v>72.988100000000003</c:v>
                </c:pt>
                <c:pt idx="1747">
                  <c:v>73.0184</c:v>
                </c:pt>
                <c:pt idx="1748">
                  <c:v>73.0488</c:v>
                </c:pt>
                <c:pt idx="1749">
                  <c:v>73.079099999999997</c:v>
                </c:pt>
                <c:pt idx="1750">
                  <c:v>73.109499999999997</c:v>
                </c:pt>
                <c:pt idx="1751">
                  <c:v>73.139799999999994</c:v>
                </c:pt>
                <c:pt idx="1752">
                  <c:v>73.170199999999994</c:v>
                </c:pt>
                <c:pt idx="1753">
                  <c:v>73.200500000000005</c:v>
                </c:pt>
                <c:pt idx="1754">
                  <c:v>73.230900000000005</c:v>
                </c:pt>
                <c:pt idx="1755">
                  <c:v>73.261200000000002</c:v>
                </c:pt>
                <c:pt idx="1756">
                  <c:v>73.291600000000003</c:v>
                </c:pt>
                <c:pt idx="1757">
                  <c:v>73.321899999999999</c:v>
                </c:pt>
                <c:pt idx="1758">
                  <c:v>73.352199999999996</c:v>
                </c:pt>
                <c:pt idx="1759">
                  <c:v>73.382599999999996</c:v>
                </c:pt>
                <c:pt idx="1760">
                  <c:v>73.412899999999993</c:v>
                </c:pt>
                <c:pt idx="1761">
                  <c:v>73.443299999999994</c:v>
                </c:pt>
                <c:pt idx="1762">
                  <c:v>73.473600000000005</c:v>
                </c:pt>
                <c:pt idx="1763">
                  <c:v>73.504000000000005</c:v>
                </c:pt>
                <c:pt idx="1764">
                  <c:v>73.534300000000002</c:v>
                </c:pt>
                <c:pt idx="1765">
                  <c:v>73.564700000000002</c:v>
                </c:pt>
                <c:pt idx="1766">
                  <c:v>73.594999999999999</c:v>
                </c:pt>
                <c:pt idx="1767">
                  <c:v>73.625399999999999</c:v>
                </c:pt>
                <c:pt idx="1768">
                  <c:v>73.655699999999996</c:v>
                </c:pt>
                <c:pt idx="1769">
                  <c:v>73.686099999999996</c:v>
                </c:pt>
                <c:pt idx="1770">
                  <c:v>73.716399999999993</c:v>
                </c:pt>
                <c:pt idx="1771">
                  <c:v>73.746799999999993</c:v>
                </c:pt>
                <c:pt idx="1772">
                  <c:v>73.777100000000004</c:v>
                </c:pt>
                <c:pt idx="1773">
                  <c:v>73.807500000000005</c:v>
                </c:pt>
                <c:pt idx="1774">
                  <c:v>73.837800000000001</c:v>
                </c:pt>
                <c:pt idx="1775">
                  <c:v>73.868099999999998</c:v>
                </c:pt>
                <c:pt idx="1776">
                  <c:v>73.898499999999999</c:v>
                </c:pt>
                <c:pt idx="1777">
                  <c:v>73.928799999999995</c:v>
                </c:pt>
                <c:pt idx="1778">
                  <c:v>73.959199999999996</c:v>
                </c:pt>
                <c:pt idx="1779">
                  <c:v>73.989500000000007</c:v>
                </c:pt>
                <c:pt idx="1780">
                  <c:v>74.019900000000007</c:v>
                </c:pt>
                <c:pt idx="1781">
                  <c:v>74.050200000000004</c:v>
                </c:pt>
                <c:pt idx="1782">
                  <c:v>74.080600000000004</c:v>
                </c:pt>
                <c:pt idx="1783">
                  <c:v>74.110900000000001</c:v>
                </c:pt>
                <c:pt idx="1784">
                  <c:v>74.141300000000001</c:v>
                </c:pt>
                <c:pt idx="1785">
                  <c:v>74.171599999999998</c:v>
                </c:pt>
                <c:pt idx="1786">
                  <c:v>74.201999999999998</c:v>
                </c:pt>
                <c:pt idx="1787">
                  <c:v>74.232299999999995</c:v>
                </c:pt>
                <c:pt idx="1788">
                  <c:v>74.262699999999995</c:v>
                </c:pt>
                <c:pt idx="1789">
                  <c:v>74.293000000000006</c:v>
                </c:pt>
                <c:pt idx="1790">
                  <c:v>74.323400000000007</c:v>
                </c:pt>
                <c:pt idx="1791">
                  <c:v>74.353700000000003</c:v>
                </c:pt>
                <c:pt idx="1792">
                  <c:v>74.384100000000004</c:v>
                </c:pt>
                <c:pt idx="1793">
                  <c:v>74.414400000000001</c:v>
                </c:pt>
                <c:pt idx="1794">
                  <c:v>74.444699999999997</c:v>
                </c:pt>
                <c:pt idx="1795">
                  <c:v>74.475099999999998</c:v>
                </c:pt>
                <c:pt idx="1796">
                  <c:v>74.505399999999995</c:v>
                </c:pt>
                <c:pt idx="1797">
                  <c:v>74.535799999999995</c:v>
                </c:pt>
                <c:pt idx="1798">
                  <c:v>74.566100000000006</c:v>
                </c:pt>
                <c:pt idx="1799">
                  <c:v>74.596500000000006</c:v>
                </c:pt>
                <c:pt idx="1800">
                  <c:v>74.626800000000003</c:v>
                </c:pt>
                <c:pt idx="1801">
                  <c:v>74.657200000000003</c:v>
                </c:pt>
                <c:pt idx="1802">
                  <c:v>74.6875</c:v>
                </c:pt>
                <c:pt idx="1803">
                  <c:v>74.7179</c:v>
                </c:pt>
                <c:pt idx="1804">
                  <c:v>74.748199999999997</c:v>
                </c:pt>
                <c:pt idx="1805">
                  <c:v>74.778599999999997</c:v>
                </c:pt>
                <c:pt idx="1806">
                  <c:v>74.808899999999994</c:v>
                </c:pt>
                <c:pt idx="1807">
                  <c:v>74.839299999999994</c:v>
                </c:pt>
                <c:pt idx="1808">
                  <c:v>74.869600000000005</c:v>
                </c:pt>
                <c:pt idx="1809">
                  <c:v>74.900000000000006</c:v>
                </c:pt>
                <c:pt idx="1810">
                  <c:v>74.930300000000003</c:v>
                </c:pt>
                <c:pt idx="1811">
                  <c:v>74.960700000000003</c:v>
                </c:pt>
                <c:pt idx="1812">
                  <c:v>74.991</c:v>
                </c:pt>
                <c:pt idx="1813">
                  <c:v>75.021299999999997</c:v>
                </c:pt>
                <c:pt idx="1814">
                  <c:v>75.051699999999997</c:v>
                </c:pt>
                <c:pt idx="1815">
                  <c:v>75.081999999999994</c:v>
                </c:pt>
                <c:pt idx="1816">
                  <c:v>75.112399999999994</c:v>
                </c:pt>
                <c:pt idx="1817">
                  <c:v>75.142700000000005</c:v>
                </c:pt>
                <c:pt idx="1818">
                  <c:v>75.173100000000005</c:v>
                </c:pt>
                <c:pt idx="1819">
                  <c:v>75.203400000000002</c:v>
                </c:pt>
                <c:pt idx="1820">
                  <c:v>75.233800000000002</c:v>
                </c:pt>
                <c:pt idx="1821">
                  <c:v>75.264099999999999</c:v>
                </c:pt>
                <c:pt idx="1822">
                  <c:v>75.294499999999999</c:v>
                </c:pt>
                <c:pt idx="1823">
                  <c:v>75.324799999999996</c:v>
                </c:pt>
                <c:pt idx="1824">
                  <c:v>75.355199999999996</c:v>
                </c:pt>
                <c:pt idx="1825">
                  <c:v>75.385499999999993</c:v>
                </c:pt>
                <c:pt idx="1826">
                  <c:v>75.415899999999993</c:v>
                </c:pt>
                <c:pt idx="1827">
                  <c:v>75.446200000000005</c:v>
                </c:pt>
                <c:pt idx="1828">
                  <c:v>75.476600000000005</c:v>
                </c:pt>
                <c:pt idx="1829">
                  <c:v>75.506900000000002</c:v>
                </c:pt>
                <c:pt idx="1830">
                  <c:v>75.537300000000002</c:v>
                </c:pt>
                <c:pt idx="1831">
                  <c:v>75.567599999999999</c:v>
                </c:pt>
                <c:pt idx="1832">
                  <c:v>75.597899999999996</c:v>
                </c:pt>
                <c:pt idx="1833">
                  <c:v>75.628299999999996</c:v>
                </c:pt>
                <c:pt idx="1834">
                  <c:v>75.658600000000007</c:v>
                </c:pt>
                <c:pt idx="1835">
                  <c:v>75.688999999999993</c:v>
                </c:pt>
                <c:pt idx="1836">
                  <c:v>75.719300000000004</c:v>
                </c:pt>
                <c:pt idx="1837">
                  <c:v>75.749700000000004</c:v>
                </c:pt>
                <c:pt idx="1838">
                  <c:v>75.78</c:v>
                </c:pt>
                <c:pt idx="1839">
                  <c:v>75.810400000000001</c:v>
                </c:pt>
                <c:pt idx="1840">
                  <c:v>75.840699999999998</c:v>
                </c:pt>
                <c:pt idx="1841">
                  <c:v>75.871099999999998</c:v>
                </c:pt>
                <c:pt idx="1842">
                  <c:v>75.901399999999995</c:v>
                </c:pt>
                <c:pt idx="1843">
                  <c:v>75.931799999999996</c:v>
                </c:pt>
                <c:pt idx="1844">
                  <c:v>75.962100000000007</c:v>
                </c:pt>
                <c:pt idx="1845">
                  <c:v>75.992500000000007</c:v>
                </c:pt>
                <c:pt idx="1846">
                  <c:v>76.022800000000004</c:v>
                </c:pt>
                <c:pt idx="1847">
                  <c:v>76.053200000000004</c:v>
                </c:pt>
                <c:pt idx="1848">
                  <c:v>76.083500000000001</c:v>
                </c:pt>
                <c:pt idx="1849">
                  <c:v>76.113799999999998</c:v>
                </c:pt>
                <c:pt idx="1850">
                  <c:v>76.144199999999998</c:v>
                </c:pt>
                <c:pt idx="1851">
                  <c:v>76.174499999999995</c:v>
                </c:pt>
                <c:pt idx="1852">
                  <c:v>76.204899999999995</c:v>
                </c:pt>
                <c:pt idx="1853">
                  <c:v>76.235200000000006</c:v>
                </c:pt>
                <c:pt idx="1854">
                  <c:v>76.265600000000006</c:v>
                </c:pt>
                <c:pt idx="1855">
                  <c:v>76.295900000000003</c:v>
                </c:pt>
                <c:pt idx="1856">
                  <c:v>76.326300000000003</c:v>
                </c:pt>
                <c:pt idx="1857">
                  <c:v>76.3566</c:v>
                </c:pt>
                <c:pt idx="1858">
                  <c:v>76.387</c:v>
                </c:pt>
                <c:pt idx="1859">
                  <c:v>76.417299999999997</c:v>
                </c:pt>
                <c:pt idx="1860">
                  <c:v>76.447699999999998</c:v>
                </c:pt>
                <c:pt idx="1861">
                  <c:v>76.477999999999994</c:v>
                </c:pt>
                <c:pt idx="1862">
                  <c:v>76.508399999999995</c:v>
                </c:pt>
                <c:pt idx="1863">
                  <c:v>76.538700000000006</c:v>
                </c:pt>
                <c:pt idx="1864">
                  <c:v>76.569100000000006</c:v>
                </c:pt>
                <c:pt idx="1865">
                  <c:v>76.599400000000003</c:v>
                </c:pt>
                <c:pt idx="1866">
                  <c:v>76.629800000000003</c:v>
                </c:pt>
                <c:pt idx="1867">
                  <c:v>76.6601</c:v>
                </c:pt>
                <c:pt idx="1868">
                  <c:v>76.690399999999997</c:v>
                </c:pt>
                <c:pt idx="1869">
                  <c:v>76.720799999999997</c:v>
                </c:pt>
                <c:pt idx="1870">
                  <c:v>76.751099999999994</c:v>
                </c:pt>
                <c:pt idx="1871">
                  <c:v>76.781499999999994</c:v>
                </c:pt>
                <c:pt idx="1872">
                  <c:v>76.811800000000005</c:v>
                </c:pt>
                <c:pt idx="1873">
                  <c:v>76.842200000000005</c:v>
                </c:pt>
                <c:pt idx="1874">
                  <c:v>76.872500000000002</c:v>
                </c:pt>
                <c:pt idx="1875">
                  <c:v>76.902900000000002</c:v>
                </c:pt>
                <c:pt idx="1876">
                  <c:v>76.933199999999999</c:v>
                </c:pt>
                <c:pt idx="1877">
                  <c:v>76.9636</c:v>
                </c:pt>
                <c:pt idx="1878">
                  <c:v>76.993899999999996</c:v>
                </c:pt>
                <c:pt idx="1879">
                  <c:v>77.024299999999997</c:v>
                </c:pt>
                <c:pt idx="1880">
                  <c:v>77.054599999999994</c:v>
                </c:pt>
                <c:pt idx="1881">
                  <c:v>77.084999999999994</c:v>
                </c:pt>
                <c:pt idx="1882">
                  <c:v>77.115300000000005</c:v>
                </c:pt>
                <c:pt idx="1883">
                  <c:v>77.145700000000005</c:v>
                </c:pt>
                <c:pt idx="1884">
                  <c:v>77.176000000000002</c:v>
                </c:pt>
                <c:pt idx="1885">
                  <c:v>77.206400000000002</c:v>
                </c:pt>
                <c:pt idx="1886">
                  <c:v>77.236699999999999</c:v>
                </c:pt>
                <c:pt idx="1887">
                  <c:v>77.266999999999996</c:v>
                </c:pt>
                <c:pt idx="1888">
                  <c:v>77.297399999999996</c:v>
                </c:pt>
                <c:pt idx="1889">
                  <c:v>77.327699999999993</c:v>
                </c:pt>
                <c:pt idx="1890">
                  <c:v>77.358099999999993</c:v>
                </c:pt>
                <c:pt idx="1891">
                  <c:v>77.388400000000004</c:v>
                </c:pt>
                <c:pt idx="1892">
                  <c:v>77.418800000000005</c:v>
                </c:pt>
                <c:pt idx="1893">
                  <c:v>77.449100000000001</c:v>
                </c:pt>
                <c:pt idx="1894">
                  <c:v>77.479500000000002</c:v>
                </c:pt>
                <c:pt idx="1895">
                  <c:v>77.509799999999998</c:v>
                </c:pt>
                <c:pt idx="1896">
                  <c:v>77.540199999999999</c:v>
                </c:pt>
                <c:pt idx="1897">
                  <c:v>77.570499999999996</c:v>
                </c:pt>
                <c:pt idx="1898">
                  <c:v>77.600899999999996</c:v>
                </c:pt>
                <c:pt idx="1899">
                  <c:v>77.631200000000007</c:v>
                </c:pt>
                <c:pt idx="1900">
                  <c:v>77.661600000000007</c:v>
                </c:pt>
                <c:pt idx="1901">
                  <c:v>77.691900000000004</c:v>
                </c:pt>
                <c:pt idx="1902">
                  <c:v>77.722300000000004</c:v>
                </c:pt>
                <c:pt idx="1903">
                  <c:v>77.752600000000001</c:v>
                </c:pt>
                <c:pt idx="1904">
                  <c:v>77.782899999999998</c:v>
                </c:pt>
                <c:pt idx="1905">
                  <c:v>77.813299999999998</c:v>
                </c:pt>
                <c:pt idx="1906">
                  <c:v>77.843599999999995</c:v>
                </c:pt>
                <c:pt idx="1907">
                  <c:v>77.873999999999995</c:v>
                </c:pt>
                <c:pt idx="1908">
                  <c:v>77.904300000000006</c:v>
                </c:pt>
                <c:pt idx="1909">
                  <c:v>77.934700000000007</c:v>
                </c:pt>
                <c:pt idx="1910">
                  <c:v>77.965000000000003</c:v>
                </c:pt>
                <c:pt idx="1911">
                  <c:v>77.995400000000004</c:v>
                </c:pt>
                <c:pt idx="1912">
                  <c:v>78.025700000000001</c:v>
                </c:pt>
                <c:pt idx="1913">
                  <c:v>78.056100000000001</c:v>
                </c:pt>
                <c:pt idx="1914">
                  <c:v>78.086399999999998</c:v>
                </c:pt>
                <c:pt idx="1915">
                  <c:v>78.116799999999998</c:v>
                </c:pt>
                <c:pt idx="1916">
                  <c:v>78.147099999999995</c:v>
                </c:pt>
                <c:pt idx="1917">
                  <c:v>78.177499999999995</c:v>
                </c:pt>
                <c:pt idx="1918">
                  <c:v>78.207800000000006</c:v>
                </c:pt>
                <c:pt idx="1919">
                  <c:v>78.238200000000006</c:v>
                </c:pt>
                <c:pt idx="1920">
                  <c:v>78.268500000000003</c:v>
                </c:pt>
                <c:pt idx="1921">
                  <c:v>78.298900000000003</c:v>
                </c:pt>
                <c:pt idx="1922">
                  <c:v>78.3292</c:v>
                </c:pt>
                <c:pt idx="1923">
                  <c:v>78.359499999999997</c:v>
                </c:pt>
                <c:pt idx="1924">
                  <c:v>78.389899999999997</c:v>
                </c:pt>
                <c:pt idx="1925">
                  <c:v>78.420199999999994</c:v>
                </c:pt>
                <c:pt idx="1926">
                  <c:v>78.450599999999994</c:v>
                </c:pt>
                <c:pt idx="1927">
                  <c:v>78.480900000000005</c:v>
                </c:pt>
                <c:pt idx="1928">
                  <c:v>78.511300000000006</c:v>
                </c:pt>
                <c:pt idx="1929">
                  <c:v>78.541600000000003</c:v>
                </c:pt>
                <c:pt idx="1930">
                  <c:v>78.572000000000003</c:v>
                </c:pt>
                <c:pt idx="1931">
                  <c:v>78.6023</c:v>
                </c:pt>
                <c:pt idx="1932">
                  <c:v>78.6327</c:v>
                </c:pt>
                <c:pt idx="1933">
                  <c:v>78.662999999999997</c:v>
                </c:pt>
                <c:pt idx="1934">
                  <c:v>78.693399999999997</c:v>
                </c:pt>
                <c:pt idx="1935">
                  <c:v>78.723699999999994</c:v>
                </c:pt>
                <c:pt idx="1936">
                  <c:v>78.754099999999994</c:v>
                </c:pt>
                <c:pt idx="1937">
                  <c:v>78.784400000000005</c:v>
                </c:pt>
                <c:pt idx="1938">
                  <c:v>78.814800000000005</c:v>
                </c:pt>
                <c:pt idx="1939">
                  <c:v>78.845100000000002</c:v>
                </c:pt>
                <c:pt idx="1940">
                  <c:v>78.875500000000002</c:v>
                </c:pt>
                <c:pt idx="1941">
                  <c:v>78.905799999999999</c:v>
                </c:pt>
                <c:pt idx="1942">
                  <c:v>78.936099999999996</c:v>
                </c:pt>
                <c:pt idx="1943">
                  <c:v>78.966499999999996</c:v>
                </c:pt>
                <c:pt idx="1944">
                  <c:v>78.996799999999993</c:v>
                </c:pt>
                <c:pt idx="1945">
                  <c:v>79.027199999999993</c:v>
                </c:pt>
                <c:pt idx="1946">
                  <c:v>79.057500000000005</c:v>
                </c:pt>
                <c:pt idx="1947">
                  <c:v>79.087900000000005</c:v>
                </c:pt>
                <c:pt idx="1948">
                  <c:v>79.118200000000002</c:v>
                </c:pt>
                <c:pt idx="1949">
                  <c:v>79.148600000000002</c:v>
                </c:pt>
                <c:pt idx="1950">
                  <c:v>79.178899999999999</c:v>
                </c:pt>
                <c:pt idx="1951">
                  <c:v>79.209299999999999</c:v>
                </c:pt>
                <c:pt idx="1952">
                  <c:v>79.239599999999996</c:v>
                </c:pt>
                <c:pt idx="1953">
                  <c:v>79.27</c:v>
                </c:pt>
                <c:pt idx="1954">
                  <c:v>79.300299999999993</c:v>
                </c:pt>
                <c:pt idx="1955">
                  <c:v>79.330699999999993</c:v>
                </c:pt>
                <c:pt idx="1956">
                  <c:v>79.361000000000004</c:v>
                </c:pt>
                <c:pt idx="1957">
                  <c:v>79.391400000000004</c:v>
                </c:pt>
                <c:pt idx="1958">
                  <c:v>79.421700000000001</c:v>
                </c:pt>
                <c:pt idx="1959">
                  <c:v>79.451999999999998</c:v>
                </c:pt>
                <c:pt idx="1960">
                  <c:v>79.482399999999998</c:v>
                </c:pt>
                <c:pt idx="1961">
                  <c:v>79.512699999999995</c:v>
                </c:pt>
                <c:pt idx="1962">
                  <c:v>79.543099999999995</c:v>
                </c:pt>
                <c:pt idx="1963">
                  <c:v>79.573400000000007</c:v>
                </c:pt>
                <c:pt idx="1964">
                  <c:v>79.603800000000007</c:v>
                </c:pt>
                <c:pt idx="1965">
                  <c:v>79.634100000000004</c:v>
                </c:pt>
                <c:pt idx="1966">
                  <c:v>79.664500000000004</c:v>
                </c:pt>
                <c:pt idx="1967">
                  <c:v>79.694800000000001</c:v>
                </c:pt>
                <c:pt idx="1968">
                  <c:v>79.725200000000001</c:v>
                </c:pt>
                <c:pt idx="1969">
                  <c:v>79.755499999999998</c:v>
                </c:pt>
                <c:pt idx="1970">
                  <c:v>79.785899999999998</c:v>
                </c:pt>
                <c:pt idx="1971">
                  <c:v>79.816199999999995</c:v>
                </c:pt>
                <c:pt idx="1972">
                  <c:v>79.846599999999995</c:v>
                </c:pt>
                <c:pt idx="1973">
                  <c:v>79.876900000000006</c:v>
                </c:pt>
                <c:pt idx="1974">
                  <c:v>79.907300000000006</c:v>
                </c:pt>
                <c:pt idx="1975">
                  <c:v>79.937600000000003</c:v>
                </c:pt>
                <c:pt idx="1976">
                  <c:v>79.968000000000004</c:v>
                </c:pt>
                <c:pt idx="1977">
                  <c:v>79.9983</c:v>
                </c:pt>
              </c:numCache>
            </c:numRef>
          </c:xVal>
          <c:yVal>
            <c:numRef>
              <c:f>Foglio1!$L:$L</c:f>
              <c:numCache>
                <c:formatCode>General</c:formatCode>
                <c:ptCount val="1048576"/>
                <c:pt idx="0">
                  <c:v>7528</c:v>
                </c:pt>
                <c:pt idx="1">
                  <c:v>7532</c:v>
                </c:pt>
                <c:pt idx="2">
                  <c:v>7528</c:v>
                </c:pt>
                <c:pt idx="3">
                  <c:v>7528</c:v>
                </c:pt>
                <c:pt idx="4">
                  <c:v>7519</c:v>
                </c:pt>
                <c:pt idx="5">
                  <c:v>7536</c:v>
                </c:pt>
                <c:pt idx="6">
                  <c:v>7527</c:v>
                </c:pt>
                <c:pt idx="7">
                  <c:v>7529</c:v>
                </c:pt>
                <c:pt idx="8">
                  <c:v>7520</c:v>
                </c:pt>
                <c:pt idx="9">
                  <c:v>7536</c:v>
                </c:pt>
                <c:pt idx="10">
                  <c:v>7532</c:v>
                </c:pt>
                <c:pt idx="11">
                  <c:v>7538</c:v>
                </c:pt>
                <c:pt idx="12">
                  <c:v>7537</c:v>
                </c:pt>
                <c:pt idx="13">
                  <c:v>7532</c:v>
                </c:pt>
                <c:pt idx="14">
                  <c:v>7535</c:v>
                </c:pt>
                <c:pt idx="15">
                  <c:v>7528</c:v>
                </c:pt>
                <c:pt idx="16">
                  <c:v>7530</c:v>
                </c:pt>
                <c:pt idx="17">
                  <c:v>7538</c:v>
                </c:pt>
                <c:pt idx="18">
                  <c:v>7533</c:v>
                </c:pt>
                <c:pt idx="19">
                  <c:v>7526</c:v>
                </c:pt>
                <c:pt idx="20">
                  <c:v>7539</c:v>
                </c:pt>
                <c:pt idx="21">
                  <c:v>7532</c:v>
                </c:pt>
                <c:pt idx="22">
                  <c:v>7530</c:v>
                </c:pt>
                <c:pt idx="23">
                  <c:v>7536</c:v>
                </c:pt>
                <c:pt idx="24">
                  <c:v>7532</c:v>
                </c:pt>
                <c:pt idx="25">
                  <c:v>7528</c:v>
                </c:pt>
                <c:pt idx="26">
                  <c:v>7520</c:v>
                </c:pt>
                <c:pt idx="27">
                  <c:v>7526</c:v>
                </c:pt>
                <c:pt idx="28">
                  <c:v>7528</c:v>
                </c:pt>
                <c:pt idx="29">
                  <c:v>7531</c:v>
                </c:pt>
                <c:pt idx="30">
                  <c:v>7528</c:v>
                </c:pt>
                <c:pt idx="31">
                  <c:v>7535</c:v>
                </c:pt>
                <c:pt idx="32">
                  <c:v>7544</c:v>
                </c:pt>
                <c:pt idx="33">
                  <c:v>7529</c:v>
                </c:pt>
                <c:pt idx="34">
                  <c:v>7545</c:v>
                </c:pt>
                <c:pt idx="35">
                  <c:v>7521</c:v>
                </c:pt>
                <c:pt idx="36">
                  <c:v>7534</c:v>
                </c:pt>
                <c:pt idx="37">
                  <c:v>7534</c:v>
                </c:pt>
                <c:pt idx="38">
                  <c:v>7529</c:v>
                </c:pt>
                <c:pt idx="39">
                  <c:v>7536</c:v>
                </c:pt>
                <c:pt idx="40">
                  <c:v>7530</c:v>
                </c:pt>
                <c:pt idx="41">
                  <c:v>7528</c:v>
                </c:pt>
                <c:pt idx="42">
                  <c:v>7529</c:v>
                </c:pt>
                <c:pt idx="43">
                  <c:v>7539</c:v>
                </c:pt>
                <c:pt idx="44">
                  <c:v>7523</c:v>
                </c:pt>
                <c:pt idx="45">
                  <c:v>7548</c:v>
                </c:pt>
                <c:pt idx="46">
                  <c:v>7537</c:v>
                </c:pt>
                <c:pt idx="47">
                  <c:v>7526</c:v>
                </c:pt>
                <c:pt idx="48">
                  <c:v>7539</c:v>
                </c:pt>
                <c:pt idx="49">
                  <c:v>7528</c:v>
                </c:pt>
                <c:pt idx="50">
                  <c:v>7533</c:v>
                </c:pt>
                <c:pt idx="51">
                  <c:v>7534</c:v>
                </c:pt>
                <c:pt idx="52">
                  <c:v>7540</c:v>
                </c:pt>
                <c:pt idx="53">
                  <c:v>7534</c:v>
                </c:pt>
                <c:pt idx="54">
                  <c:v>7543</c:v>
                </c:pt>
                <c:pt idx="55">
                  <c:v>7540</c:v>
                </c:pt>
                <c:pt idx="56">
                  <c:v>7532</c:v>
                </c:pt>
                <c:pt idx="57">
                  <c:v>7538</c:v>
                </c:pt>
                <c:pt idx="58">
                  <c:v>7541</c:v>
                </c:pt>
                <c:pt idx="59">
                  <c:v>7527</c:v>
                </c:pt>
                <c:pt idx="60">
                  <c:v>7536</c:v>
                </c:pt>
                <c:pt idx="61">
                  <c:v>7522</c:v>
                </c:pt>
                <c:pt idx="62">
                  <c:v>7535</c:v>
                </c:pt>
                <c:pt idx="63">
                  <c:v>7533</c:v>
                </c:pt>
                <c:pt idx="64">
                  <c:v>7527</c:v>
                </c:pt>
                <c:pt idx="65">
                  <c:v>7530</c:v>
                </c:pt>
                <c:pt idx="66">
                  <c:v>7533</c:v>
                </c:pt>
                <c:pt idx="67">
                  <c:v>7532</c:v>
                </c:pt>
                <c:pt idx="68">
                  <c:v>7524</c:v>
                </c:pt>
                <c:pt idx="69">
                  <c:v>7527</c:v>
                </c:pt>
                <c:pt idx="70">
                  <c:v>7548</c:v>
                </c:pt>
                <c:pt idx="71">
                  <c:v>7527</c:v>
                </c:pt>
                <c:pt idx="72">
                  <c:v>7533</c:v>
                </c:pt>
                <c:pt idx="73">
                  <c:v>7549</c:v>
                </c:pt>
                <c:pt idx="74">
                  <c:v>7543</c:v>
                </c:pt>
                <c:pt idx="75">
                  <c:v>7565</c:v>
                </c:pt>
                <c:pt idx="76">
                  <c:v>7538</c:v>
                </c:pt>
                <c:pt idx="77">
                  <c:v>7538</c:v>
                </c:pt>
                <c:pt idx="78">
                  <c:v>7532</c:v>
                </c:pt>
                <c:pt idx="79">
                  <c:v>7542</c:v>
                </c:pt>
                <c:pt idx="80">
                  <c:v>7538</c:v>
                </c:pt>
                <c:pt idx="81">
                  <c:v>7543</c:v>
                </c:pt>
                <c:pt idx="82">
                  <c:v>7543</c:v>
                </c:pt>
                <c:pt idx="83">
                  <c:v>7536</c:v>
                </c:pt>
                <c:pt idx="84">
                  <c:v>7537</c:v>
                </c:pt>
                <c:pt idx="85">
                  <c:v>7548</c:v>
                </c:pt>
                <c:pt idx="86">
                  <c:v>7534</c:v>
                </c:pt>
                <c:pt idx="87">
                  <c:v>7543</c:v>
                </c:pt>
                <c:pt idx="88">
                  <c:v>7529</c:v>
                </c:pt>
                <c:pt idx="89">
                  <c:v>7539</c:v>
                </c:pt>
                <c:pt idx="90">
                  <c:v>7537</c:v>
                </c:pt>
                <c:pt idx="91">
                  <c:v>7538</c:v>
                </c:pt>
                <c:pt idx="92">
                  <c:v>7538</c:v>
                </c:pt>
                <c:pt idx="93">
                  <c:v>7540</c:v>
                </c:pt>
                <c:pt idx="94">
                  <c:v>7538</c:v>
                </c:pt>
                <c:pt idx="95">
                  <c:v>7542</c:v>
                </c:pt>
                <c:pt idx="96">
                  <c:v>7542</c:v>
                </c:pt>
                <c:pt idx="97">
                  <c:v>7541</c:v>
                </c:pt>
                <c:pt idx="98">
                  <c:v>7533</c:v>
                </c:pt>
                <c:pt idx="99">
                  <c:v>7530</c:v>
                </c:pt>
                <c:pt idx="100">
                  <c:v>7541</c:v>
                </c:pt>
                <c:pt idx="101">
                  <c:v>7529</c:v>
                </c:pt>
                <c:pt idx="102">
                  <c:v>7528</c:v>
                </c:pt>
                <c:pt idx="103">
                  <c:v>7529</c:v>
                </c:pt>
                <c:pt idx="104">
                  <c:v>7543</c:v>
                </c:pt>
                <c:pt idx="105">
                  <c:v>7548</c:v>
                </c:pt>
                <c:pt idx="106">
                  <c:v>7541</c:v>
                </c:pt>
                <c:pt idx="107">
                  <c:v>7547</c:v>
                </c:pt>
                <c:pt idx="108">
                  <c:v>7539</c:v>
                </c:pt>
                <c:pt idx="109">
                  <c:v>7534</c:v>
                </c:pt>
                <c:pt idx="110">
                  <c:v>7533</c:v>
                </c:pt>
                <c:pt idx="111">
                  <c:v>7551</c:v>
                </c:pt>
                <c:pt idx="112">
                  <c:v>7532</c:v>
                </c:pt>
                <c:pt idx="113">
                  <c:v>7543</c:v>
                </c:pt>
                <c:pt idx="114">
                  <c:v>7529</c:v>
                </c:pt>
                <c:pt idx="115">
                  <c:v>7534</c:v>
                </c:pt>
                <c:pt idx="116">
                  <c:v>7542</c:v>
                </c:pt>
                <c:pt idx="117">
                  <c:v>7542</c:v>
                </c:pt>
                <c:pt idx="118">
                  <c:v>7537</c:v>
                </c:pt>
                <c:pt idx="119">
                  <c:v>7540</c:v>
                </c:pt>
                <c:pt idx="120">
                  <c:v>7536</c:v>
                </c:pt>
                <c:pt idx="121">
                  <c:v>7537</c:v>
                </c:pt>
                <c:pt idx="122">
                  <c:v>7537</c:v>
                </c:pt>
                <c:pt idx="123">
                  <c:v>7530</c:v>
                </c:pt>
                <c:pt idx="124">
                  <c:v>7542</c:v>
                </c:pt>
                <c:pt idx="125">
                  <c:v>7539</c:v>
                </c:pt>
                <c:pt idx="126">
                  <c:v>7538</c:v>
                </c:pt>
                <c:pt idx="127">
                  <c:v>7541</c:v>
                </c:pt>
                <c:pt idx="128">
                  <c:v>7549</c:v>
                </c:pt>
                <c:pt idx="129">
                  <c:v>7539</c:v>
                </c:pt>
                <c:pt idx="130">
                  <c:v>7538</c:v>
                </c:pt>
                <c:pt idx="131">
                  <c:v>7526</c:v>
                </c:pt>
                <c:pt idx="132">
                  <c:v>7528</c:v>
                </c:pt>
                <c:pt idx="133">
                  <c:v>7532</c:v>
                </c:pt>
                <c:pt idx="134">
                  <c:v>7538</c:v>
                </c:pt>
                <c:pt idx="135">
                  <c:v>7543</c:v>
                </c:pt>
                <c:pt idx="136">
                  <c:v>7544</c:v>
                </c:pt>
                <c:pt idx="137">
                  <c:v>7543</c:v>
                </c:pt>
                <c:pt idx="138">
                  <c:v>7546</c:v>
                </c:pt>
                <c:pt idx="139">
                  <c:v>7540</c:v>
                </c:pt>
                <c:pt idx="140">
                  <c:v>7549</c:v>
                </c:pt>
                <c:pt idx="141">
                  <c:v>7543</c:v>
                </c:pt>
                <c:pt idx="142">
                  <c:v>7550</c:v>
                </c:pt>
                <c:pt idx="143">
                  <c:v>7540</c:v>
                </c:pt>
                <c:pt idx="144">
                  <c:v>7544</c:v>
                </c:pt>
                <c:pt idx="145">
                  <c:v>7541</c:v>
                </c:pt>
                <c:pt idx="146">
                  <c:v>7535</c:v>
                </c:pt>
                <c:pt idx="147">
                  <c:v>7541</c:v>
                </c:pt>
                <c:pt idx="148">
                  <c:v>7552</c:v>
                </c:pt>
                <c:pt idx="149">
                  <c:v>7536</c:v>
                </c:pt>
                <c:pt idx="150">
                  <c:v>7538</c:v>
                </c:pt>
                <c:pt idx="151">
                  <c:v>7542</c:v>
                </c:pt>
                <c:pt idx="152">
                  <c:v>7541</c:v>
                </c:pt>
                <c:pt idx="153">
                  <c:v>7546</c:v>
                </c:pt>
                <c:pt idx="154">
                  <c:v>7538</c:v>
                </c:pt>
                <c:pt idx="155">
                  <c:v>7544</c:v>
                </c:pt>
                <c:pt idx="156">
                  <c:v>7527</c:v>
                </c:pt>
                <c:pt idx="157">
                  <c:v>7539</c:v>
                </c:pt>
                <c:pt idx="158">
                  <c:v>7541</c:v>
                </c:pt>
                <c:pt idx="159">
                  <c:v>7543</c:v>
                </c:pt>
                <c:pt idx="160">
                  <c:v>7546</c:v>
                </c:pt>
                <c:pt idx="161">
                  <c:v>7538</c:v>
                </c:pt>
                <c:pt idx="162">
                  <c:v>7540</c:v>
                </c:pt>
                <c:pt idx="163">
                  <c:v>7532</c:v>
                </c:pt>
                <c:pt idx="164">
                  <c:v>7539</c:v>
                </c:pt>
                <c:pt idx="165">
                  <c:v>7545</c:v>
                </c:pt>
                <c:pt idx="166">
                  <c:v>7542</c:v>
                </c:pt>
                <c:pt idx="167">
                  <c:v>7532</c:v>
                </c:pt>
                <c:pt idx="168">
                  <c:v>7535</c:v>
                </c:pt>
                <c:pt idx="169">
                  <c:v>7542</c:v>
                </c:pt>
                <c:pt idx="170">
                  <c:v>7534</c:v>
                </c:pt>
                <c:pt idx="171">
                  <c:v>7542</c:v>
                </c:pt>
                <c:pt idx="172">
                  <c:v>7535</c:v>
                </c:pt>
                <c:pt idx="173">
                  <c:v>7547</c:v>
                </c:pt>
                <c:pt idx="174">
                  <c:v>7549</c:v>
                </c:pt>
                <c:pt idx="175">
                  <c:v>7550</c:v>
                </c:pt>
                <c:pt idx="176">
                  <c:v>7545</c:v>
                </c:pt>
                <c:pt idx="177">
                  <c:v>7550</c:v>
                </c:pt>
                <c:pt idx="178">
                  <c:v>7547</c:v>
                </c:pt>
                <c:pt idx="179">
                  <c:v>7541</c:v>
                </c:pt>
                <c:pt idx="180">
                  <c:v>7543</c:v>
                </c:pt>
                <c:pt idx="181">
                  <c:v>7551</c:v>
                </c:pt>
                <c:pt idx="182">
                  <c:v>7549</c:v>
                </c:pt>
                <c:pt idx="183">
                  <c:v>7541</c:v>
                </c:pt>
                <c:pt idx="184">
                  <c:v>7541</c:v>
                </c:pt>
                <c:pt idx="185">
                  <c:v>7554</c:v>
                </c:pt>
                <c:pt idx="186">
                  <c:v>7542</c:v>
                </c:pt>
                <c:pt idx="187">
                  <c:v>7537</c:v>
                </c:pt>
                <c:pt idx="188">
                  <c:v>7560</c:v>
                </c:pt>
                <c:pt idx="189">
                  <c:v>7546</c:v>
                </c:pt>
                <c:pt idx="190">
                  <c:v>7544</c:v>
                </c:pt>
                <c:pt idx="191">
                  <c:v>7564</c:v>
                </c:pt>
                <c:pt idx="192">
                  <c:v>7563</c:v>
                </c:pt>
                <c:pt idx="193">
                  <c:v>7553</c:v>
                </c:pt>
                <c:pt idx="194">
                  <c:v>7559</c:v>
                </c:pt>
                <c:pt idx="195">
                  <c:v>7550</c:v>
                </c:pt>
                <c:pt idx="196">
                  <c:v>7558</c:v>
                </c:pt>
                <c:pt idx="197">
                  <c:v>7564</c:v>
                </c:pt>
                <c:pt idx="198">
                  <c:v>7570</c:v>
                </c:pt>
                <c:pt idx="199">
                  <c:v>7556</c:v>
                </c:pt>
                <c:pt idx="200">
                  <c:v>7556</c:v>
                </c:pt>
                <c:pt idx="201">
                  <c:v>7551</c:v>
                </c:pt>
                <c:pt idx="202">
                  <c:v>7544</c:v>
                </c:pt>
                <c:pt idx="203">
                  <c:v>7550</c:v>
                </c:pt>
                <c:pt idx="204">
                  <c:v>7554</c:v>
                </c:pt>
                <c:pt idx="205">
                  <c:v>7549</c:v>
                </c:pt>
                <c:pt idx="206">
                  <c:v>7561</c:v>
                </c:pt>
                <c:pt idx="207">
                  <c:v>7571</c:v>
                </c:pt>
                <c:pt idx="208">
                  <c:v>7544</c:v>
                </c:pt>
                <c:pt idx="209">
                  <c:v>7577</c:v>
                </c:pt>
                <c:pt idx="210">
                  <c:v>7546</c:v>
                </c:pt>
                <c:pt idx="211">
                  <c:v>7568</c:v>
                </c:pt>
                <c:pt idx="212">
                  <c:v>7556</c:v>
                </c:pt>
                <c:pt idx="213">
                  <c:v>7562</c:v>
                </c:pt>
                <c:pt idx="214">
                  <c:v>7558</c:v>
                </c:pt>
                <c:pt idx="215">
                  <c:v>7559</c:v>
                </c:pt>
                <c:pt idx="216">
                  <c:v>7546</c:v>
                </c:pt>
                <c:pt idx="217">
                  <c:v>7569</c:v>
                </c:pt>
                <c:pt idx="218">
                  <c:v>7554</c:v>
                </c:pt>
                <c:pt idx="219">
                  <c:v>7556</c:v>
                </c:pt>
                <c:pt idx="220">
                  <c:v>7563</c:v>
                </c:pt>
                <c:pt idx="221">
                  <c:v>7564</c:v>
                </c:pt>
                <c:pt idx="222">
                  <c:v>7569</c:v>
                </c:pt>
                <c:pt idx="223">
                  <c:v>7566</c:v>
                </c:pt>
                <c:pt idx="224">
                  <c:v>7572</c:v>
                </c:pt>
                <c:pt idx="225">
                  <c:v>7571</c:v>
                </c:pt>
                <c:pt idx="226">
                  <c:v>7597</c:v>
                </c:pt>
                <c:pt idx="227">
                  <c:v>7598</c:v>
                </c:pt>
                <c:pt idx="228">
                  <c:v>7595</c:v>
                </c:pt>
                <c:pt idx="229">
                  <c:v>7612</c:v>
                </c:pt>
                <c:pt idx="230">
                  <c:v>7632</c:v>
                </c:pt>
                <c:pt idx="231">
                  <c:v>7623</c:v>
                </c:pt>
                <c:pt idx="232">
                  <c:v>7668</c:v>
                </c:pt>
                <c:pt idx="233">
                  <c:v>7687</c:v>
                </c:pt>
                <c:pt idx="234">
                  <c:v>7674</c:v>
                </c:pt>
                <c:pt idx="235">
                  <c:v>7720</c:v>
                </c:pt>
                <c:pt idx="236">
                  <c:v>7741</c:v>
                </c:pt>
                <c:pt idx="237">
                  <c:v>7730</c:v>
                </c:pt>
                <c:pt idx="238">
                  <c:v>7736</c:v>
                </c:pt>
                <c:pt idx="239">
                  <c:v>7741</c:v>
                </c:pt>
                <c:pt idx="240">
                  <c:v>7753</c:v>
                </c:pt>
                <c:pt idx="241">
                  <c:v>7741</c:v>
                </c:pt>
                <c:pt idx="242">
                  <c:v>7744</c:v>
                </c:pt>
                <c:pt idx="243">
                  <c:v>7722</c:v>
                </c:pt>
                <c:pt idx="244">
                  <c:v>7713</c:v>
                </c:pt>
                <c:pt idx="245">
                  <c:v>7691</c:v>
                </c:pt>
                <c:pt idx="246">
                  <c:v>7707</c:v>
                </c:pt>
                <c:pt idx="247">
                  <c:v>7710</c:v>
                </c:pt>
                <c:pt idx="248">
                  <c:v>7692</c:v>
                </c:pt>
                <c:pt idx="249">
                  <c:v>7693</c:v>
                </c:pt>
                <c:pt idx="250">
                  <c:v>7703</c:v>
                </c:pt>
                <c:pt idx="251">
                  <c:v>7668</c:v>
                </c:pt>
                <c:pt idx="252">
                  <c:v>7670</c:v>
                </c:pt>
                <c:pt idx="253">
                  <c:v>7693</c:v>
                </c:pt>
                <c:pt idx="254">
                  <c:v>7707</c:v>
                </c:pt>
                <c:pt idx="255">
                  <c:v>7672</c:v>
                </c:pt>
                <c:pt idx="256">
                  <c:v>7700</c:v>
                </c:pt>
                <c:pt idx="257">
                  <c:v>7676</c:v>
                </c:pt>
                <c:pt idx="258">
                  <c:v>7703</c:v>
                </c:pt>
                <c:pt idx="259">
                  <c:v>7689</c:v>
                </c:pt>
                <c:pt idx="260">
                  <c:v>7721</c:v>
                </c:pt>
                <c:pt idx="261">
                  <c:v>7708</c:v>
                </c:pt>
                <c:pt idx="262">
                  <c:v>7708</c:v>
                </c:pt>
                <c:pt idx="263">
                  <c:v>7734</c:v>
                </c:pt>
                <c:pt idx="264">
                  <c:v>7734</c:v>
                </c:pt>
                <c:pt idx="265">
                  <c:v>7738</c:v>
                </c:pt>
                <c:pt idx="266">
                  <c:v>7719</c:v>
                </c:pt>
                <c:pt idx="267">
                  <c:v>7741</c:v>
                </c:pt>
                <c:pt idx="268">
                  <c:v>7743</c:v>
                </c:pt>
                <c:pt idx="269">
                  <c:v>7767</c:v>
                </c:pt>
                <c:pt idx="270">
                  <c:v>7734</c:v>
                </c:pt>
                <c:pt idx="271">
                  <c:v>7751</c:v>
                </c:pt>
                <c:pt idx="272">
                  <c:v>7761</c:v>
                </c:pt>
                <c:pt idx="273">
                  <c:v>7814</c:v>
                </c:pt>
                <c:pt idx="274">
                  <c:v>7815</c:v>
                </c:pt>
                <c:pt idx="275">
                  <c:v>7837</c:v>
                </c:pt>
                <c:pt idx="276">
                  <c:v>7827</c:v>
                </c:pt>
                <c:pt idx="277">
                  <c:v>7865</c:v>
                </c:pt>
                <c:pt idx="278">
                  <c:v>7894</c:v>
                </c:pt>
                <c:pt idx="279">
                  <c:v>7942</c:v>
                </c:pt>
                <c:pt idx="280">
                  <c:v>8013</c:v>
                </c:pt>
                <c:pt idx="281">
                  <c:v>8041</c:v>
                </c:pt>
                <c:pt idx="282">
                  <c:v>8047</c:v>
                </c:pt>
                <c:pt idx="283">
                  <c:v>8146</c:v>
                </c:pt>
                <c:pt idx="284">
                  <c:v>8190</c:v>
                </c:pt>
                <c:pt idx="285">
                  <c:v>8359</c:v>
                </c:pt>
                <c:pt idx="286">
                  <c:v>8430</c:v>
                </c:pt>
                <c:pt idx="287">
                  <c:v>8461</c:v>
                </c:pt>
                <c:pt idx="288">
                  <c:v>8615</c:v>
                </c:pt>
                <c:pt idx="289">
                  <c:v>8702</c:v>
                </c:pt>
                <c:pt idx="290">
                  <c:v>8729</c:v>
                </c:pt>
                <c:pt idx="291">
                  <c:v>8769</c:v>
                </c:pt>
                <c:pt idx="292">
                  <c:v>8652</c:v>
                </c:pt>
                <c:pt idx="293">
                  <c:v>8579</c:v>
                </c:pt>
                <c:pt idx="294">
                  <c:v>8452</c:v>
                </c:pt>
                <c:pt idx="295">
                  <c:v>8400</c:v>
                </c:pt>
                <c:pt idx="296">
                  <c:v>8290</c:v>
                </c:pt>
                <c:pt idx="297">
                  <c:v>8184</c:v>
                </c:pt>
                <c:pt idx="298">
                  <c:v>8153</c:v>
                </c:pt>
                <c:pt idx="299">
                  <c:v>8076</c:v>
                </c:pt>
                <c:pt idx="300">
                  <c:v>8012</c:v>
                </c:pt>
                <c:pt idx="301">
                  <c:v>7965</c:v>
                </c:pt>
                <c:pt idx="302">
                  <c:v>7957</c:v>
                </c:pt>
                <c:pt idx="303">
                  <c:v>7895</c:v>
                </c:pt>
                <c:pt idx="304">
                  <c:v>7910</c:v>
                </c:pt>
                <c:pt idx="305">
                  <c:v>7852</c:v>
                </c:pt>
                <c:pt idx="306">
                  <c:v>7848</c:v>
                </c:pt>
                <c:pt idx="307">
                  <c:v>7867</c:v>
                </c:pt>
                <c:pt idx="308">
                  <c:v>7805</c:v>
                </c:pt>
                <c:pt idx="309">
                  <c:v>7806</c:v>
                </c:pt>
                <c:pt idx="310">
                  <c:v>7768</c:v>
                </c:pt>
                <c:pt idx="311">
                  <c:v>7775</c:v>
                </c:pt>
                <c:pt idx="312">
                  <c:v>7722</c:v>
                </c:pt>
                <c:pt idx="313">
                  <c:v>7768</c:v>
                </c:pt>
                <c:pt idx="314">
                  <c:v>7769</c:v>
                </c:pt>
                <c:pt idx="315">
                  <c:v>7768</c:v>
                </c:pt>
                <c:pt idx="316">
                  <c:v>7734</c:v>
                </c:pt>
                <c:pt idx="317">
                  <c:v>7711</c:v>
                </c:pt>
                <c:pt idx="318">
                  <c:v>7718</c:v>
                </c:pt>
                <c:pt idx="319">
                  <c:v>7724</c:v>
                </c:pt>
                <c:pt idx="320">
                  <c:v>7715</c:v>
                </c:pt>
                <c:pt idx="321">
                  <c:v>7706</c:v>
                </c:pt>
                <c:pt idx="322">
                  <c:v>7697</c:v>
                </c:pt>
                <c:pt idx="323">
                  <c:v>7722</c:v>
                </c:pt>
                <c:pt idx="324">
                  <c:v>7701</c:v>
                </c:pt>
                <c:pt idx="325">
                  <c:v>7658</c:v>
                </c:pt>
                <c:pt idx="326">
                  <c:v>7694</c:v>
                </c:pt>
                <c:pt idx="327">
                  <c:v>7693</c:v>
                </c:pt>
                <c:pt idx="328">
                  <c:v>7668</c:v>
                </c:pt>
                <c:pt idx="329">
                  <c:v>7672</c:v>
                </c:pt>
                <c:pt idx="330">
                  <c:v>7685</c:v>
                </c:pt>
                <c:pt idx="331">
                  <c:v>7674</c:v>
                </c:pt>
                <c:pt idx="332">
                  <c:v>7679</c:v>
                </c:pt>
                <c:pt idx="333">
                  <c:v>7670</c:v>
                </c:pt>
                <c:pt idx="334">
                  <c:v>7694</c:v>
                </c:pt>
                <c:pt idx="335">
                  <c:v>7637</c:v>
                </c:pt>
                <c:pt idx="336">
                  <c:v>7681</c:v>
                </c:pt>
                <c:pt idx="337">
                  <c:v>7680</c:v>
                </c:pt>
                <c:pt idx="338">
                  <c:v>7681</c:v>
                </c:pt>
                <c:pt idx="339">
                  <c:v>7658</c:v>
                </c:pt>
                <c:pt idx="340">
                  <c:v>7645</c:v>
                </c:pt>
                <c:pt idx="341">
                  <c:v>7657</c:v>
                </c:pt>
                <c:pt idx="342">
                  <c:v>7646</c:v>
                </c:pt>
                <c:pt idx="343">
                  <c:v>7630</c:v>
                </c:pt>
                <c:pt idx="344">
                  <c:v>7636</c:v>
                </c:pt>
                <c:pt idx="345">
                  <c:v>7643</c:v>
                </c:pt>
                <c:pt idx="346">
                  <c:v>7637</c:v>
                </c:pt>
                <c:pt idx="347">
                  <c:v>7678</c:v>
                </c:pt>
                <c:pt idx="348">
                  <c:v>7645</c:v>
                </c:pt>
                <c:pt idx="349">
                  <c:v>7631</c:v>
                </c:pt>
                <c:pt idx="350">
                  <c:v>7673</c:v>
                </c:pt>
                <c:pt idx="351">
                  <c:v>7645</c:v>
                </c:pt>
                <c:pt idx="352">
                  <c:v>7636</c:v>
                </c:pt>
                <c:pt idx="353">
                  <c:v>7649</c:v>
                </c:pt>
                <c:pt idx="354">
                  <c:v>7647</c:v>
                </c:pt>
                <c:pt idx="355">
                  <c:v>7659</c:v>
                </c:pt>
                <c:pt idx="356">
                  <c:v>7619</c:v>
                </c:pt>
                <c:pt idx="357">
                  <c:v>7634</c:v>
                </c:pt>
                <c:pt idx="358">
                  <c:v>7646</c:v>
                </c:pt>
                <c:pt idx="359">
                  <c:v>7629</c:v>
                </c:pt>
                <c:pt idx="360">
                  <c:v>7612</c:v>
                </c:pt>
                <c:pt idx="361">
                  <c:v>7615</c:v>
                </c:pt>
                <c:pt idx="362">
                  <c:v>7618</c:v>
                </c:pt>
                <c:pt idx="363">
                  <c:v>7612</c:v>
                </c:pt>
                <c:pt idx="364">
                  <c:v>7606</c:v>
                </c:pt>
                <c:pt idx="365">
                  <c:v>7622</c:v>
                </c:pt>
                <c:pt idx="366">
                  <c:v>7618</c:v>
                </c:pt>
                <c:pt idx="367">
                  <c:v>7607</c:v>
                </c:pt>
                <c:pt idx="368">
                  <c:v>7631</c:v>
                </c:pt>
                <c:pt idx="369">
                  <c:v>7593</c:v>
                </c:pt>
                <c:pt idx="370">
                  <c:v>7616</c:v>
                </c:pt>
                <c:pt idx="371">
                  <c:v>7611</c:v>
                </c:pt>
                <c:pt idx="372">
                  <c:v>7599</c:v>
                </c:pt>
                <c:pt idx="373">
                  <c:v>7598</c:v>
                </c:pt>
                <c:pt idx="374">
                  <c:v>7585</c:v>
                </c:pt>
                <c:pt idx="375">
                  <c:v>7603</c:v>
                </c:pt>
                <c:pt idx="376">
                  <c:v>7581</c:v>
                </c:pt>
                <c:pt idx="377">
                  <c:v>7585</c:v>
                </c:pt>
                <c:pt idx="378">
                  <c:v>7589</c:v>
                </c:pt>
                <c:pt idx="379">
                  <c:v>7605</c:v>
                </c:pt>
                <c:pt idx="380">
                  <c:v>7601</c:v>
                </c:pt>
                <c:pt idx="381">
                  <c:v>7605</c:v>
                </c:pt>
                <c:pt idx="382">
                  <c:v>7581</c:v>
                </c:pt>
                <c:pt idx="383">
                  <c:v>7585</c:v>
                </c:pt>
                <c:pt idx="384">
                  <c:v>7602</c:v>
                </c:pt>
                <c:pt idx="385">
                  <c:v>7585</c:v>
                </c:pt>
                <c:pt idx="386">
                  <c:v>7597</c:v>
                </c:pt>
                <c:pt idx="387">
                  <c:v>7596</c:v>
                </c:pt>
                <c:pt idx="388">
                  <c:v>7588</c:v>
                </c:pt>
                <c:pt idx="389">
                  <c:v>7597</c:v>
                </c:pt>
                <c:pt idx="390">
                  <c:v>7602</c:v>
                </c:pt>
                <c:pt idx="391">
                  <c:v>7607</c:v>
                </c:pt>
                <c:pt idx="392">
                  <c:v>7598</c:v>
                </c:pt>
                <c:pt idx="393">
                  <c:v>7606</c:v>
                </c:pt>
                <c:pt idx="394">
                  <c:v>7601</c:v>
                </c:pt>
                <c:pt idx="395">
                  <c:v>7599</c:v>
                </c:pt>
                <c:pt idx="396">
                  <c:v>7594</c:v>
                </c:pt>
                <c:pt idx="397">
                  <c:v>7610</c:v>
                </c:pt>
                <c:pt idx="398">
                  <c:v>7608</c:v>
                </c:pt>
                <c:pt idx="399">
                  <c:v>7587</c:v>
                </c:pt>
                <c:pt idx="400">
                  <c:v>7594</c:v>
                </c:pt>
                <c:pt idx="401">
                  <c:v>7592</c:v>
                </c:pt>
                <c:pt idx="402">
                  <c:v>7581</c:v>
                </c:pt>
                <c:pt idx="403">
                  <c:v>7583</c:v>
                </c:pt>
                <c:pt idx="404">
                  <c:v>7584</c:v>
                </c:pt>
                <c:pt idx="405">
                  <c:v>7570</c:v>
                </c:pt>
                <c:pt idx="406">
                  <c:v>7569</c:v>
                </c:pt>
                <c:pt idx="407">
                  <c:v>7587</c:v>
                </c:pt>
                <c:pt idx="408">
                  <c:v>7586</c:v>
                </c:pt>
                <c:pt idx="409">
                  <c:v>7584</c:v>
                </c:pt>
                <c:pt idx="410">
                  <c:v>7566</c:v>
                </c:pt>
                <c:pt idx="411">
                  <c:v>7572</c:v>
                </c:pt>
                <c:pt idx="412">
                  <c:v>7570</c:v>
                </c:pt>
                <c:pt idx="413">
                  <c:v>7579</c:v>
                </c:pt>
                <c:pt idx="414">
                  <c:v>7582</c:v>
                </c:pt>
                <c:pt idx="415">
                  <c:v>7576</c:v>
                </c:pt>
                <c:pt idx="416">
                  <c:v>7594</c:v>
                </c:pt>
                <c:pt idx="417">
                  <c:v>7569</c:v>
                </c:pt>
                <c:pt idx="418">
                  <c:v>7588</c:v>
                </c:pt>
                <c:pt idx="419">
                  <c:v>7581</c:v>
                </c:pt>
                <c:pt idx="420">
                  <c:v>7578</c:v>
                </c:pt>
                <c:pt idx="421">
                  <c:v>7575</c:v>
                </c:pt>
                <c:pt idx="422">
                  <c:v>7586</c:v>
                </c:pt>
                <c:pt idx="423">
                  <c:v>7585</c:v>
                </c:pt>
                <c:pt idx="424">
                  <c:v>7581</c:v>
                </c:pt>
                <c:pt idx="425">
                  <c:v>7602</c:v>
                </c:pt>
                <c:pt idx="426">
                  <c:v>7579</c:v>
                </c:pt>
                <c:pt idx="427">
                  <c:v>7584</c:v>
                </c:pt>
                <c:pt idx="428">
                  <c:v>7567</c:v>
                </c:pt>
                <c:pt idx="429">
                  <c:v>7607</c:v>
                </c:pt>
                <c:pt idx="430">
                  <c:v>7583</c:v>
                </c:pt>
                <c:pt idx="431">
                  <c:v>7602</c:v>
                </c:pt>
                <c:pt idx="432">
                  <c:v>7602</c:v>
                </c:pt>
                <c:pt idx="433">
                  <c:v>7602</c:v>
                </c:pt>
                <c:pt idx="434">
                  <c:v>7587</c:v>
                </c:pt>
                <c:pt idx="435">
                  <c:v>7588</c:v>
                </c:pt>
                <c:pt idx="436">
                  <c:v>7608</c:v>
                </c:pt>
                <c:pt idx="437">
                  <c:v>7598</c:v>
                </c:pt>
                <c:pt idx="438">
                  <c:v>7590</c:v>
                </c:pt>
                <c:pt idx="439">
                  <c:v>7607</c:v>
                </c:pt>
                <c:pt idx="440">
                  <c:v>7612</c:v>
                </c:pt>
                <c:pt idx="441">
                  <c:v>7608</c:v>
                </c:pt>
                <c:pt idx="442">
                  <c:v>7613</c:v>
                </c:pt>
                <c:pt idx="443">
                  <c:v>7587</c:v>
                </c:pt>
                <c:pt idx="444">
                  <c:v>7596</c:v>
                </c:pt>
                <c:pt idx="445">
                  <c:v>7598</c:v>
                </c:pt>
                <c:pt idx="446">
                  <c:v>7591</c:v>
                </c:pt>
                <c:pt idx="447">
                  <c:v>7581</c:v>
                </c:pt>
                <c:pt idx="448">
                  <c:v>7587</c:v>
                </c:pt>
                <c:pt idx="449">
                  <c:v>7579</c:v>
                </c:pt>
                <c:pt idx="450">
                  <c:v>7571</c:v>
                </c:pt>
                <c:pt idx="451">
                  <c:v>7570</c:v>
                </c:pt>
                <c:pt idx="452">
                  <c:v>7575</c:v>
                </c:pt>
                <c:pt idx="453">
                  <c:v>7578</c:v>
                </c:pt>
                <c:pt idx="454">
                  <c:v>7567</c:v>
                </c:pt>
                <c:pt idx="455">
                  <c:v>7572</c:v>
                </c:pt>
                <c:pt idx="456">
                  <c:v>7563</c:v>
                </c:pt>
                <c:pt idx="457">
                  <c:v>7564</c:v>
                </c:pt>
                <c:pt idx="458">
                  <c:v>7553</c:v>
                </c:pt>
                <c:pt idx="459">
                  <c:v>7558</c:v>
                </c:pt>
                <c:pt idx="460">
                  <c:v>7574</c:v>
                </c:pt>
                <c:pt idx="461">
                  <c:v>7569</c:v>
                </c:pt>
                <c:pt idx="462">
                  <c:v>7566</c:v>
                </c:pt>
                <c:pt idx="463">
                  <c:v>7569</c:v>
                </c:pt>
                <c:pt idx="464">
                  <c:v>7556</c:v>
                </c:pt>
                <c:pt idx="465">
                  <c:v>7558</c:v>
                </c:pt>
                <c:pt idx="466">
                  <c:v>7555</c:v>
                </c:pt>
                <c:pt idx="467">
                  <c:v>7561</c:v>
                </c:pt>
                <c:pt idx="468">
                  <c:v>7553</c:v>
                </c:pt>
                <c:pt idx="469">
                  <c:v>7561</c:v>
                </c:pt>
                <c:pt idx="470">
                  <c:v>7557</c:v>
                </c:pt>
                <c:pt idx="471">
                  <c:v>7562</c:v>
                </c:pt>
                <c:pt idx="472">
                  <c:v>7568</c:v>
                </c:pt>
                <c:pt idx="473">
                  <c:v>7555</c:v>
                </c:pt>
                <c:pt idx="474">
                  <c:v>7557</c:v>
                </c:pt>
                <c:pt idx="475">
                  <c:v>7549</c:v>
                </c:pt>
                <c:pt idx="476">
                  <c:v>7559</c:v>
                </c:pt>
                <c:pt idx="477">
                  <c:v>7543</c:v>
                </c:pt>
                <c:pt idx="478">
                  <c:v>7557</c:v>
                </c:pt>
                <c:pt idx="479">
                  <c:v>7553</c:v>
                </c:pt>
                <c:pt idx="480">
                  <c:v>7557</c:v>
                </c:pt>
                <c:pt idx="481">
                  <c:v>7545</c:v>
                </c:pt>
                <c:pt idx="482">
                  <c:v>7554</c:v>
                </c:pt>
                <c:pt idx="483">
                  <c:v>7543</c:v>
                </c:pt>
                <c:pt idx="484">
                  <c:v>7553</c:v>
                </c:pt>
                <c:pt idx="485">
                  <c:v>7548</c:v>
                </c:pt>
                <c:pt idx="486">
                  <c:v>7560</c:v>
                </c:pt>
                <c:pt idx="487">
                  <c:v>7554</c:v>
                </c:pt>
                <c:pt idx="488">
                  <c:v>7547</c:v>
                </c:pt>
                <c:pt idx="489">
                  <c:v>7564</c:v>
                </c:pt>
                <c:pt idx="490">
                  <c:v>7561</c:v>
                </c:pt>
                <c:pt idx="491">
                  <c:v>7541</c:v>
                </c:pt>
                <c:pt idx="492">
                  <c:v>7556</c:v>
                </c:pt>
                <c:pt idx="493">
                  <c:v>7551</c:v>
                </c:pt>
                <c:pt idx="494">
                  <c:v>7556</c:v>
                </c:pt>
                <c:pt idx="495">
                  <c:v>7550</c:v>
                </c:pt>
                <c:pt idx="496">
                  <c:v>7548</c:v>
                </c:pt>
                <c:pt idx="497">
                  <c:v>7544</c:v>
                </c:pt>
                <c:pt idx="498">
                  <c:v>7538</c:v>
                </c:pt>
                <c:pt idx="499">
                  <c:v>7550</c:v>
                </c:pt>
                <c:pt idx="500">
                  <c:v>7547</c:v>
                </c:pt>
                <c:pt idx="501">
                  <c:v>7542</c:v>
                </c:pt>
                <c:pt idx="502">
                  <c:v>7552</c:v>
                </c:pt>
                <c:pt idx="503">
                  <c:v>7540</c:v>
                </c:pt>
                <c:pt idx="504">
                  <c:v>7526</c:v>
                </c:pt>
                <c:pt idx="505">
                  <c:v>7551</c:v>
                </c:pt>
                <c:pt idx="506">
                  <c:v>7542</c:v>
                </c:pt>
                <c:pt idx="507">
                  <c:v>7558</c:v>
                </c:pt>
                <c:pt idx="508">
                  <c:v>7547</c:v>
                </c:pt>
                <c:pt idx="509">
                  <c:v>7542</c:v>
                </c:pt>
                <c:pt idx="510">
                  <c:v>7543</c:v>
                </c:pt>
                <c:pt idx="511">
                  <c:v>7547</c:v>
                </c:pt>
                <c:pt idx="512">
                  <c:v>7547</c:v>
                </c:pt>
                <c:pt idx="513">
                  <c:v>7546</c:v>
                </c:pt>
                <c:pt idx="514">
                  <c:v>7558</c:v>
                </c:pt>
                <c:pt idx="515">
                  <c:v>7559</c:v>
                </c:pt>
                <c:pt idx="516">
                  <c:v>7537</c:v>
                </c:pt>
                <c:pt idx="517">
                  <c:v>7542</c:v>
                </c:pt>
                <c:pt idx="518">
                  <c:v>7556</c:v>
                </c:pt>
                <c:pt idx="519">
                  <c:v>7542</c:v>
                </c:pt>
                <c:pt idx="520">
                  <c:v>7546</c:v>
                </c:pt>
                <c:pt idx="521">
                  <c:v>7544</c:v>
                </c:pt>
                <c:pt idx="522">
                  <c:v>7544</c:v>
                </c:pt>
                <c:pt idx="523">
                  <c:v>7551</c:v>
                </c:pt>
                <c:pt idx="524">
                  <c:v>7552</c:v>
                </c:pt>
                <c:pt idx="525">
                  <c:v>7546</c:v>
                </c:pt>
                <c:pt idx="526">
                  <c:v>7548</c:v>
                </c:pt>
                <c:pt idx="527">
                  <c:v>7548</c:v>
                </c:pt>
                <c:pt idx="528">
                  <c:v>7547</c:v>
                </c:pt>
                <c:pt idx="529">
                  <c:v>7544</c:v>
                </c:pt>
                <c:pt idx="530">
                  <c:v>7548</c:v>
                </c:pt>
                <c:pt idx="531">
                  <c:v>7551</c:v>
                </c:pt>
                <c:pt idx="532">
                  <c:v>7541</c:v>
                </c:pt>
                <c:pt idx="533">
                  <c:v>7539</c:v>
                </c:pt>
                <c:pt idx="534">
                  <c:v>7539</c:v>
                </c:pt>
                <c:pt idx="535">
                  <c:v>7543</c:v>
                </c:pt>
                <c:pt idx="536">
                  <c:v>7553</c:v>
                </c:pt>
                <c:pt idx="537">
                  <c:v>7552</c:v>
                </c:pt>
                <c:pt idx="538">
                  <c:v>7547</c:v>
                </c:pt>
                <c:pt idx="539">
                  <c:v>7545</c:v>
                </c:pt>
                <c:pt idx="540">
                  <c:v>7548</c:v>
                </c:pt>
                <c:pt idx="541">
                  <c:v>7551</c:v>
                </c:pt>
                <c:pt idx="542">
                  <c:v>7551</c:v>
                </c:pt>
                <c:pt idx="543">
                  <c:v>7556</c:v>
                </c:pt>
                <c:pt idx="544">
                  <c:v>7553</c:v>
                </c:pt>
                <c:pt idx="545">
                  <c:v>7545</c:v>
                </c:pt>
                <c:pt idx="546">
                  <c:v>7543</c:v>
                </c:pt>
                <c:pt idx="547">
                  <c:v>7537</c:v>
                </c:pt>
                <c:pt idx="548">
                  <c:v>7541</c:v>
                </c:pt>
                <c:pt idx="549">
                  <c:v>7548</c:v>
                </c:pt>
                <c:pt idx="550">
                  <c:v>7545</c:v>
                </c:pt>
                <c:pt idx="551">
                  <c:v>7548</c:v>
                </c:pt>
                <c:pt idx="552">
                  <c:v>7545</c:v>
                </c:pt>
                <c:pt idx="553">
                  <c:v>7544</c:v>
                </c:pt>
                <c:pt idx="554">
                  <c:v>7542</c:v>
                </c:pt>
                <c:pt idx="555">
                  <c:v>7535</c:v>
                </c:pt>
                <c:pt idx="556">
                  <c:v>7542</c:v>
                </c:pt>
                <c:pt idx="557">
                  <c:v>7545</c:v>
                </c:pt>
                <c:pt idx="558">
                  <c:v>7537</c:v>
                </c:pt>
                <c:pt idx="559">
                  <c:v>7538</c:v>
                </c:pt>
                <c:pt idx="560">
                  <c:v>7537</c:v>
                </c:pt>
                <c:pt idx="561">
                  <c:v>7551</c:v>
                </c:pt>
                <c:pt idx="562">
                  <c:v>7534</c:v>
                </c:pt>
                <c:pt idx="563">
                  <c:v>7547</c:v>
                </c:pt>
                <c:pt idx="564">
                  <c:v>7543</c:v>
                </c:pt>
                <c:pt idx="565">
                  <c:v>7546</c:v>
                </c:pt>
                <c:pt idx="566">
                  <c:v>7542</c:v>
                </c:pt>
                <c:pt idx="567">
                  <c:v>7542</c:v>
                </c:pt>
                <c:pt idx="568">
                  <c:v>7539</c:v>
                </c:pt>
                <c:pt idx="569">
                  <c:v>7534</c:v>
                </c:pt>
                <c:pt idx="570">
                  <c:v>7527</c:v>
                </c:pt>
                <c:pt idx="571">
                  <c:v>7541</c:v>
                </c:pt>
                <c:pt idx="572">
                  <c:v>7548</c:v>
                </c:pt>
                <c:pt idx="573">
                  <c:v>7544</c:v>
                </c:pt>
                <c:pt idx="574">
                  <c:v>7549</c:v>
                </c:pt>
                <c:pt idx="575">
                  <c:v>7533</c:v>
                </c:pt>
                <c:pt idx="576">
                  <c:v>7537</c:v>
                </c:pt>
                <c:pt idx="577">
                  <c:v>7539</c:v>
                </c:pt>
                <c:pt idx="578">
                  <c:v>7549</c:v>
                </c:pt>
                <c:pt idx="579">
                  <c:v>7537</c:v>
                </c:pt>
                <c:pt idx="580">
                  <c:v>7543</c:v>
                </c:pt>
                <c:pt idx="581">
                  <c:v>7551</c:v>
                </c:pt>
                <c:pt idx="582">
                  <c:v>7545</c:v>
                </c:pt>
                <c:pt idx="583">
                  <c:v>7539</c:v>
                </c:pt>
                <c:pt idx="584">
                  <c:v>7545</c:v>
                </c:pt>
                <c:pt idx="585">
                  <c:v>7549</c:v>
                </c:pt>
                <c:pt idx="586">
                  <c:v>7542</c:v>
                </c:pt>
                <c:pt idx="587">
                  <c:v>7543</c:v>
                </c:pt>
                <c:pt idx="588">
                  <c:v>7540</c:v>
                </c:pt>
                <c:pt idx="589">
                  <c:v>7539</c:v>
                </c:pt>
                <c:pt idx="590">
                  <c:v>7544</c:v>
                </c:pt>
                <c:pt idx="591">
                  <c:v>7560</c:v>
                </c:pt>
                <c:pt idx="592">
                  <c:v>7540</c:v>
                </c:pt>
                <c:pt idx="593">
                  <c:v>7528</c:v>
                </c:pt>
                <c:pt idx="594">
                  <c:v>7538</c:v>
                </c:pt>
                <c:pt idx="595">
                  <c:v>7551</c:v>
                </c:pt>
                <c:pt idx="596">
                  <c:v>7546</c:v>
                </c:pt>
                <c:pt idx="597">
                  <c:v>7536</c:v>
                </c:pt>
                <c:pt idx="598">
                  <c:v>7536</c:v>
                </c:pt>
                <c:pt idx="599">
                  <c:v>7534</c:v>
                </c:pt>
                <c:pt idx="600">
                  <c:v>7533</c:v>
                </c:pt>
                <c:pt idx="601">
                  <c:v>7535</c:v>
                </c:pt>
                <c:pt idx="602">
                  <c:v>7556</c:v>
                </c:pt>
                <c:pt idx="603">
                  <c:v>7545</c:v>
                </c:pt>
                <c:pt idx="604">
                  <c:v>7542</c:v>
                </c:pt>
                <c:pt idx="605">
                  <c:v>7548</c:v>
                </c:pt>
                <c:pt idx="606">
                  <c:v>7540</c:v>
                </c:pt>
                <c:pt idx="607">
                  <c:v>7542</c:v>
                </c:pt>
                <c:pt idx="608">
                  <c:v>7545</c:v>
                </c:pt>
                <c:pt idx="609">
                  <c:v>7546</c:v>
                </c:pt>
                <c:pt idx="610">
                  <c:v>7532</c:v>
                </c:pt>
                <c:pt idx="611">
                  <c:v>7536</c:v>
                </c:pt>
                <c:pt idx="612">
                  <c:v>7547</c:v>
                </c:pt>
                <c:pt idx="613">
                  <c:v>7542</c:v>
                </c:pt>
                <c:pt idx="614">
                  <c:v>7536</c:v>
                </c:pt>
                <c:pt idx="615">
                  <c:v>7534</c:v>
                </c:pt>
                <c:pt idx="616">
                  <c:v>7536</c:v>
                </c:pt>
                <c:pt idx="617">
                  <c:v>7542</c:v>
                </c:pt>
                <c:pt idx="618">
                  <c:v>7538</c:v>
                </c:pt>
                <c:pt idx="619">
                  <c:v>7553</c:v>
                </c:pt>
                <c:pt idx="620">
                  <c:v>7545</c:v>
                </c:pt>
                <c:pt idx="621">
                  <c:v>7545</c:v>
                </c:pt>
                <c:pt idx="622">
                  <c:v>7543</c:v>
                </c:pt>
                <c:pt idx="623">
                  <c:v>7542</c:v>
                </c:pt>
                <c:pt idx="624">
                  <c:v>7530</c:v>
                </c:pt>
                <c:pt idx="625">
                  <c:v>7535</c:v>
                </c:pt>
                <c:pt idx="626">
                  <c:v>7537</c:v>
                </c:pt>
                <c:pt idx="627">
                  <c:v>7545</c:v>
                </c:pt>
                <c:pt idx="628">
                  <c:v>7536</c:v>
                </c:pt>
                <c:pt idx="629">
                  <c:v>7542</c:v>
                </c:pt>
                <c:pt idx="630">
                  <c:v>7544</c:v>
                </c:pt>
                <c:pt idx="631">
                  <c:v>7541</c:v>
                </c:pt>
                <c:pt idx="632">
                  <c:v>7541</c:v>
                </c:pt>
                <c:pt idx="633">
                  <c:v>7534</c:v>
                </c:pt>
                <c:pt idx="634">
                  <c:v>7539</c:v>
                </c:pt>
                <c:pt idx="635">
                  <c:v>7537</c:v>
                </c:pt>
                <c:pt idx="636">
                  <c:v>7540</c:v>
                </c:pt>
                <c:pt idx="637">
                  <c:v>7534</c:v>
                </c:pt>
                <c:pt idx="638">
                  <c:v>7544</c:v>
                </c:pt>
                <c:pt idx="639">
                  <c:v>7533</c:v>
                </c:pt>
                <c:pt idx="640">
                  <c:v>7550</c:v>
                </c:pt>
                <c:pt idx="641">
                  <c:v>7550</c:v>
                </c:pt>
                <c:pt idx="642">
                  <c:v>7548</c:v>
                </c:pt>
                <c:pt idx="643">
                  <c:v>7546</c:v>
                </c:pt>
                <c:pt idx="644">
                  <c:v>7544</c:v>
                </c:pt>
                <c:pt idx="645">
                  <c:v>7533</c:v>
                </c:pt>
                <c:pt idx="646">
                  <c:v>7537</c:v>
                </c:pt>
                <c:pt idx="647">
                  <c:v>7538</c:v>
                </c:pt>
                <c:pt idx="648">
                  <c:v>7533</c:v>
                </c:pt>
                <c:pt idx="649">
                  <c:v>7543</c:v>
                </c:pt>
                <c:pt idx="650">
                  <c:v>7538</c:v>
                </c:pt>
                <c:pt idx="651">
                  <c:v>7545</c:v>
                </c:pt>
                <c:pt idx="652">
                  <c:v>7544</c:v>
                </c:pt>
                <c:pt idx="653">
                  <c:v>7552</c:v>
                </c:pt>
                <c:pt idx="654">
                  <c:v>7543</c:v>
                </c:pt>
                <c:pt idx="655">
                  <c:v>7550</c:v>
                </c:pt>
                <c:pt idx="656">
                  <c:v>7557</c:v>
                </c:pt>
                <c:pt idx="657">
                  <c:v>7548</c:v>
                </c:pt>
                <c:pt idx="658">
                  <c:v>7545</c:v>
                </c:pt>
                <c:pt idx="659">
                  <c:v>7544</c:v>
                </c:pt>
                <c:pt idx="660">
                  <c:v>7550</c:v>
                </c:pt>
                <c:pt idx="661">
                  <c:v>7540</c:v>
                </c:pt>
                <c:pt idx="662">
                  <c:v>7549</c:v>
                </c:pt>
                <c:pt idx="663">
                  <c:v>7545</c:v>
                </c:pt>
                <c:pt idx="664">
                  <c:v>7546</c:v>
                </c:pt>
                <c:pt idx="665">
                  <c:v>7531</c:v>
                </c:pt>
                <c:pt idx="666">
                  <c:v>7551</c:v>
                </c:pt>
                <c:pt idx="667">
                  <c:v>7549</c:v>
                </c:pt>
                <c:pt idx="668">
                  <c:v>7531</c:v>
                </c:pt>
                <c:pt idx="669">
                  <c:v>7555</c:v>
                </c:pt>
                <c:pt idx="670">
                  <c:v>7532</c:v>
                </c:pt>
                <c:pt idx="671">
                  <c:v>7540</c:v>
                </c:pt>
                <c:pt idx="672">
                  <c:v>7535</c:v>
                </c:pt>
                <c:pt idx="673">
                  <c:v>7538</c:v>
                </c:pt>
                <c:pt idx="674">
                  <c:v>7543</c:v>
                </c:pt>
                <c:pt idx="675">
                  <c:v>7544</c:v>
                </c:pt>
                <c:pt idx="676">
                  <c:v>7532</c:v>
                </c:pt>
                <c:pt idx="677">
                  <c:v>7549</c:v>
                </c:pt>
                <c:pt idx="678">
                  <c:v>7533</c:v>
                </c:pt>
                <c:pt idx="679">
                  <c:v>7544</c:v>
                </c:pt>
                <c:pt idx="680">
                  <c:v>7536</c:v>
                </c:pt>
                <c:pt idx="681">
                  <c:v>7533</c:v>
                </c:pt>
                <c:pt idx="682">
                  <c:v>7539</c:v>
                </c:pt>
                <c:pt idx="683">
                  <c:v>7543</c:v>
                </c:pt>
                <c:pt idx="684">
                  <c:v>7545</c:v>
                </c:pt>
                <c:pt idx="685">
                  <c:v>7545</c:v>
                </c:pt>
                <c:pt idx="686">
                  <c:v>7536</c:v>
                </c:pt>
                <c:pt idx="687">
                  <c:v>7541</c:v>
                </c:pt>
                <c:pt idx="688">
                  <c:v>7540</c:v>
                </c:pt>
                <c:pt idx="689">
                  <c:v>7538</c:v>
                </c:pt>
                <c:pt idx="690">
                  <c:v>7542</c:v>
                </c:pt>
                <c:pt idx="691">
                  <c:v>7539</c:v>
                </c:pt>
                <c:pt idx="692">
                  <c:v>7549</c:v>
                </c:pt>
                <c:pt idx="693">
                  <c:v>7554</c:v>
                </c:pt>
                <c:pt idx="694">
                  <c:v>7530</c:v>
                </c:pt>
                <c:pt idx="695">
                  <c:v>7537</c:v>
                </c:pt>
                <c:pt idx="696">
                  <c:v>7544</c:v>
                </c:pt>
                <c:pt idx="697">
                  <c:v>7551</c:v>
                </c:pt>
                <c:pt idx="698">
                  <c:v>7544</c:v>
                </c:pt>
                <c:pt idx="699">
                  <c:v>7547</c:v>
                </c:pt>
                <c:pt idx="700">
                  <c:v>7544</c:v>
                </c:pt>
                <c:pt idx="701">
                  <c:v>7548</c:v>
                </c:pt>
                <c:pt idx="702">
                  <c:v>7539</c:v>
                </c:pt>
                <c:pt idx="703">
                  <c:v>7535</c:v>
                </c:pt>
                <c:pt idx="704">
                  <c:v>7549</c:v>
                </c:pt>
                <c:pt idx="705">
                  <c:v>7539</c:v>
                </c:pt>
                <c:pt idx="706">
                  <c:v>7554</c:v>
                </c:pt>
                <c:pt idx="707">
                  <c:v>7545</c:v>
                </c:pt>
                <c:pt idx="708">
                  <c:v>7531</c:v>
                </c:pt>
                <c:pt idx="709">
                  <c:v>7531</c:v>
                </c:pt>
                <c:pt idx="710">
                  <c:v>7538</c:v>
                </c:pt>
                <c:pt idx="711">
                  <c:v>7536</c:v>
                </c:pt>
                <c:pt idx="712">
                  <c:v>7532</c:v>
                </c:pt>
                <c:pt idx="713">
                  <c:v>7551</c:v>
                </c:pt>
                <c:pt idx="714">
                  <c:v>7535</c:v>
                </c:pt>
                <c:pt idx="715">
                  <c:v>7548</c:v>
                </c:pt>
                <c:pt idx="716">
                  <c:v>7548</c:v>
                </c:pt>
                <c:pt idx="717">
                  <c:v>7538</c:v>
                </c:pt>
                <c:pt idx="718">
                  <c:v>7550</c:v>
                </c:pt>
                <c:pt idx="719">
                  <c:v>7541</c:v>
                </c:pt>
                <c:pt idx="720">
                  <c:v>7531</c:v>
                </c:pt>
                <c:pt idx="721">
                  <c:v>7538</c:v>
                </c:pt>
                <c:pt idx="722">
                  <c:v>7536</c:v>
                </c:pt>
                <c:pt idx="723">
                  <c:v>7530</c:v>
                </c:pt>
                <c:pt idx="724">
                  <c:v>7556</c:v>
                </c:pt>
                <c:pt idx="725">
                  <c:v>7540</c:v>
                </c:pt>
                <c:pt idx="726">
                  <c:v>7539</c:v>
                </c:pt>
                <c:pt idx="727">
                  <c:v>7543</c:v>
                </c:pt>
                <c:pt idx="728">
                  <c:v>7552</c:v>
                </c:pt>
                <c:pt idx="729">
                  <c:v>7557</c:v>
                </c:pt>
                <c:pt idx="730">
                  <c:v>7536</c:v>
                </c:pt>
                <c:pt idx="731">
                  <c:v>7540</c:v>
                </c:pt>
                <c:pt idx="732">
                  <c:v>7547</c:v>
                </c:pt>
                <c:pt idx="733">
                  <c:v>7553</c:v>
                </c:pt>
                <c:pt idx="734">
                  <c:v>7547</c:v>
                </c:pt>
                <c:pt idx="735">
                  <c:v>7538</c:v>
                </c:pt>
                <c:pt idx="736">
                  <c:v>7554</c:v>
                </c:pt>
                <c:pt idx="737">
                  <c:v>7538</c:v>
                </c:pt>
                <c:pt idx="738">
                  <c:v>7547</c:v>
                </c:pt>
                <c:pt idx="739">
                  <c:v>7529</c:v>
                </c:pt>
                <c:pt idx="740">
                  <c:v>7542</c:v>
                </c:pt>
                <c:pt idx="741">
                  <c:v>7537</c:v>
                </c:pt>
                <c:pt idx="742">
                  <c:v>7542</c:v>
                </c:pt>
                <c:pt idx="743">
                  <c:v>7537</c:v>
                </c:pt>
                <c:pt idx="744">
                  <c:v>7547</c:v>
                </c:pt>
                <c:pt idx="745">
                  <c:v>7546</c:v>
                </c:pt>
                <c:pt idx="746">
                  <c:v>7543</c:v>
                </c:pt>
                <c:pt idx="747">
                  <c:v>7548</c:v>
                </c:pt>
                <c:pt idx="748">
                  <c:v>7541</c:v>
                </c:pt>
                <c:pt idx="749">
                  <c:v>7545</c:v>
                </c:pt>
                <c:pt idx="750">
                  <c:v>7552</c:v>
                </c:pt>
                <c:pt idx="751">
                  <c:v>7549</c:v>
                </c:pt>
                <c:pt idx="752">
                  <c:v>7545</c:v>
                </c:pt>
                <c:pt idx="753">
                  <c:v>7562</c:v>
                </c:pt>
                <c:pt idx="754">
                  <c:v>7553</c:v>
                </c:pt>
                <c:pt idx="755">
                  <c:v>7550</c:v>
                </c:pt>
                <c:pt idx="756">
                  <c:v>7555</c:v>
                </c:pt>
                <c:pt idx="757">
                  <c:v>7546</c:v>
                </c:pt>
                <c:pt idx="758">
                  <c:v>7545</c:v>
                </c:pt>
                <c:pt idx="759">
                  <c:v>7552</c:v>
                </c:pt>
                <c:pt idx="760">
                  <c:v>7555</c:v>
                </c:pt>
                <c:pt idx="761">
                  <c:v>7544</c:v>
                </c:pt>
                <c:pt idx="762">
                  <c:v>7542</c:v>
                </c:pt>
                <c:pt idx="763">
                  <c:v>7544</c:v>
                </c:pt>
                <c:pt idx="764">
                  <c:v>7558</c:v>
                </c:pt>
                <c:pt idx="765">
                  <c:v>7553</c:v>
                </c:pt>
                <c:pt idx="766">
                  <c:v>7549</c:v>
                </c:pt>
                <c:pt idx="767">
                  <c:v>7536</c:v>
                </c:pt>
                <c:pt idx="768">
                  <c:v>7549</c:v>
                </c:pt>
                <c:pt idx="769">
                  <c:v>7553</c:v>
                </c:pt>
                <c:pt idx="770">
                  <c:v>7543</c:v>
                </c:pt>
                <c:pt idx="771">
                  <c:v>7538</c:v>
                </c:pt>
                <c:pt idx="772">
                  <c:v>7544</c:v>
                </c:pt>
                <c:pt idx="773">
                  <c:v>7539</c:v>
                </c:pt>
                <c:pt idx="774">
                  <c:v>7544</c:v>
                </c:pt>
                <c:pt idx="775">
                  <c:v>7540</c:v>
                </c:pt>
                <c:pt idx="776">
                  <c:v>7550</c:v>
                </c:pt>
                <c:pt idx="777">
                  <c:v>7543</c:v>
                </c:pt>
                <c:pt idx="778">
                  <c:v>7549</c:v>
                </c:pt>
                <c:pt idx="779">
                  <c:v>7549</c:v>
                </c:pt>
                <c:pt idx="780">
                  <c:v>7548</c:v>
                </c:pt>
                <c:pt idx="781">
                  <c:v>7553</c:v>
                </c:pt>
                <c:pt idx="782">
                  <c:v>7541</c:v>
                </c:pt>
                <c:pt idx="783">
                  <c:v>7542</c:v>
                </c:pt>
                <c:pt idx="784">
                  <c:v>7538</c:v>
                </c:pt>
                <c:pt idx="785">
                  <c:v>7543</c:v>
                </c:pt>
                <c:pt idx="786">
                  <c:v>7531</c:v>
                </c:pt>
                <c:pt idx="787">
                  <c:v>7556</c:v>
                </c:pt>
                <c:pt idx="788">
                  <c:v>7556</c:v>
                </c:pt>
                <c:pt idx="789">
                  <c:v>7554</c:v>
                </c:pt>
                <c:pt idx="790">
                  <c:v>7552</c:v>
                </c:pt>
                <c:pt idx="791">
                  <c:v>7537</c:v>
                </c:pt>
                <c:pt idx="792">
                  <c:v>7540</c:v>
                </c:pt>
                <c:pt idx="793">
                  <c:v>7546</c:v>
                </c:pt>
                <c:pt idx="794">
                  <c:v>7543</c:v>
                </c:pt>
                <c:pt idx="795">
                  <c:v>7546</c:v>
                </c:pt>
                <c:pt idx="796">
                  <c:v>7535</c:v>
                </c:pt>
                <c:pt idx="797">
                  <c:v>7548</c:v>
                </c:pt>
                <c:pt idx="798">
                  <c:v>7537</c:v>
                </c:pt>
                <c:pt idx="799">
                  <c:v>7540</c:v>
                </c:pt>
                <c:pt idx="800">
                  <c:v>7536</c:v>
                </c:pt>
                <c:pt idx="801">
                  <c:v>7534</c:v>
                </c:pt>
                <c:pt idx="802">
                  <c:v>7546</c:v>
                </c:pt>
                <c:pt idx="803">
                  <c:v>7537</c:v>
                </c:pt>
                <c:pt idx="804">
                  <c:v>7533</c:v>
                </c:pt>
                <c:pt idx="805">
                  <c:v>7555</c:v>
                </c:pt>
                <c:pt idx="806">
                  <c:v>7535</c:v>
                </c:pt>
                <c:pt idx="807">
                  <c:v>7538</c:v>
                </c:pt>
                <c:pt idx="808">
                  <c:v>7540</c:v>
                </c:pt>
                <c:pt idx="809">
                  <c:v>7551</c:v>
                </c:pt>
                <c:pt idx="810">
                  <c:v>7548</c:v>
                </c:pt>
                <c:pt idx="811">
                  <c:v>7556</c:v>
                </c:pt>
                <c:pt idx="812">
                  <c:v>7543</c:v>
                </c:pt>
                <c:pt idx="813">
                  <c:v>7544</c:v>
                </c:pt>
                <c:pt idx="814">
                  <c:v>7543</c:v>
                </c:pt>
                <c:pt idx="815">
                  <c:v>7547</c:v>
                </c:pt>
                <c:pt idx="816">
                  <c:v>7543</c:v>
                </c:pt>
                <c:pt idx="817">
                  <c:v>7545</c:v>
                </c:pt>
                <c:pt idx="818">
                  <c:v>7543</c:v>
                </c:pt>
                <c:pt idx="819">
                  <c:v>7551</c:v>
                </c:pt>
                <c:pt idx="820">
                  <c:v>7548</c:v>
                </c:pt>
                <c:pt idx="821">
                  <c:v>7546</c:v>
                </c:pt>
                <c:pt idx="822">
                  <c:v>7526</c:v>
                </c:pt>
                <c:pt idx="823">
                  <c:v>7560</c:v>
                </c:pt>
                <c:pt idx="824">
                  <c:v>7547</c:v>
                </c:pt>
                <c:pt idx="825">
                  <c:v>7542</c:v>
                </c:pt>
                <c:pt idx="826">
                  <c:v>7559</c:v>
                </c:pt>
                <c:pt idx="827">
                  <c:v>7549</c:v>
                </c:pt>
                <c:pt idx="828">
                  <c:v>7558</c:v>
                </c:pt>
                <c:pt idx="829">
                  <c:v>7558</c:v>
                </c:pt>
                <c:pt idx="830">
                  <c:v>7556</c:v>
                </c:pt>
                <c:pt idx="831">
                  <c:v>7548</c:v>
                </c:pt>
                <c:pt idx="832">
                  <c:v>7551</c:v>
                </c:pt>
                <c:pt idx="833">
                  <c:v>7556</c:v>
                </c:pt>
                <c:pt idx="834">
                  <c:v>7548</c:v>
                </c:pt>
                <c:pt idx="835">
                  <c:v>7564</c:v>
                </c:pt>
                <c:pt idx="836">
                  <c:v>7552</c:v>
                </c:pt>
                <c:pt idx="837">
                  <c:v>7555</c:v>
                </c:pt>
                <c:pt idx="838">
                  <c:v>7545</c:v>
                </c:pt>
                <c:pt idx="839">
                  <c:v>7548</c:v>
                </c:pt>
                <c:pt idx="840">
                  <c:v>7551</c:v>
                </c:pt>
                <c:pt idx="841">
                  <c:v>7547</c:v>
                </c:pt>
                <c:pt idx="842">
                  <c:v>7539</c:v>
                </c:pt>
                <c:pt idx="843">
                  <c:v>7549</c:v>
                </c:pt>
                <c:pt idx="844">
                  <c:v>7561</c:v>
                </c:pt>
                <c:pt idx="845">
                  <c:v>7551</c:v>
                </c:pt>
                <c:pt idx="846">
                  <c:v>7569</c:v>
                </c:pt>
                <c:pt idx="847">
                  <c:v>7550</c:v>
                </c:pt>
                <c:pt idx="848">
                  <c:v>7545</c:v>
                </c:pt>
                <c:pt idx="849">
                  <c:v>7548</c:v>
                </c:pt>
                <c:pt idx="850">
                  <c:v>7556</c:v>
                </c:pt>
                <c:pt idx="851">
                  <c:v>7544</c:v>
                </c:pt>
                <c:pt idx="852">
                  <c:v>7558</c:v>
                </c:pt>
                <c:pt idx="853">
                  <c:v>7577</c:v>
                </c:pt>
                <c:pt idx="854">
                  <c:v>7563</c:v>
                </c:pt>
                <c:pt idx="855">
                  <c:v>7567</c:v>
                </c:pt>
                <c:pt idx="856">
                  <c:v>7560</c:v>
                </c:pt>
                <c:pt idx="857">
                  <c:v>7559</c:v>
                </c:pt>
                <c:pt idx="858">
                  <c:v>7554</c:v>
                </c:pt>
                <c:pt idx="859">
                  <c:v>7577</c:v>
                </c:pt>
                <c:pt idx="860">
                  <c:v>7562</c:v>
                </c:pt>
                <c:pt idx="861">
                  <c:v>7558</c:v>
                </c:pt>
                <c:pt idx="862">
                  <c:v>7558</c:v>
                </c:pt>
                <c:pt idx="863">
                  <c:v>7565</c:v>
                </c:pt>
                <c:pt idx="864">
                  <c:v>7558</c:v>
                </c:pt>
                <c:pt idx="865">
                  <c:v>7565</c:v>
                </c:pt>
                <c:pt idx="866">
                  <c:v>7571</c:v>
                </c:pt>
                <c:pt idx="867">
                  <c:v>7587</c:v>
                </c:pt>
                <c:pt idx="868">
                  <c:v>7579</c:v>
                </c:pt>
                <c:pt idx="869">
                  <c:v>7563</c:v>
                </c:pt>
                <c:pt idx="870">
                  <c:v>7570</c:v>
                </c:pt>
                <c:pt idx="871">
                  <c:v>7589</c:v>
                </c:pt>
                <c:pt idx="872">
                  <c:v>7576</c:v>
                </c:pt>
                <c:pt idx="873">
                  <c:v>7580</c:v>
                </c:pt>
                <c:pt idx="874">
                  <c:v>7570</c:v>
                </c:pt>
                <c:pt idx="875">
                  <c:v>7592</c:v>
                </c:pt>
                <c:pt idx="876">
                  <c:v>7578</c:v>
                </c:pt>
                <c:pt idx="877">
                  <c:v>7595</c:v>
                </c:pt>
                <c:pt idx="878">
                  <c:v>7581</c:v>
                </c:pt>
                <c:pt idx="879">
                  <c:v>7579</c:v>
                </c:pt>
                <c:pt idx="880">
                  <c:v>7584</c:v>
                </c:pt>
                <c:pt idx="881">
                  <c:v>7596</c:v>
                </c:pt>
                <c:pt idx="882">
                  <c:v>7584</c:v>
                </c:pt>
                <c:pt idx="883">
                  <c:v>7581</c:v>
                </c:pt>
                <c:pt idx="884">
                  <c:v>7585</c:v>
                </c:pt>
                <c:pt idx="885">
                  <c:v>7595</c:v>
                </c:pt>
                <c:pt idx="886">
                  <c:v>7601</c:v>
                </c:pt>
                <c:pt idx="887">
                  <c:v>7587</c:v>
                </c:pt>
                <c:pt idx="888">
                  <c:v>7620</c:v>
                </c:pt>
                <c:pt idx="889">
                  <c:v>7630</c:v>
                </c:pt>
                <c:pt idx="890">
                  <c:v>7628</c:v>
                </c:pt>
                <c:pt idx="891">
                  <c:v>7616</c:v>
                </c:pt>
                <c:pt idx="892">
                  <c:v>7645</c:v>
                </c:pt>
                <c:pt idx="893">
                  <c:v>7646</c:v>
                </c:pt>
                <c:pt idx="894">
                  <c:v>7664</c:v>
                </c:pt>
                <c:pt idx="895">
                  <c:v>7652</c:v>
                </c:pt>
                <c:pt idx="896">
                  <c:v>7679</c:v>
                </c:pt>
                <c:pt idx="897">
                  <c:v>7682</c:v>
                </c:pt>
                <c:pt idx="898">
                  <c:v>7702</c:v>
                </c:pt>
                <c:pt idx="899">
                  <c:v>7705</c:v>
                </c:pt>
                <c:pt idx="900">
                  <c:v>7734</c:v>
                </c:pt>
                <c:pt idx="901">
                  <c:v>7740</c:v>
                </c:pt>
                <c:pt idx="902">
                  <c:v>7766</c:v>
                </c:pt>
                <c:pt idx="903">
                  <c:v>7811</c:v>
                </c:pt>
                <c:pt idx="904">
                  <c:v>7827</c:v>
                </c:pt>
                <c:pt idx="905">
                  <c:v>7873</c:v>
                </c:pt>
                <c:pt idx="906">
                  <c:v>7917</c:v>
                </c:pt>
                <c:pt idx="907">
                  <c:v>7945</c:v>
                </c:pt>
                <c:pt idx="908">
                  <c:v>7995</c:v>
                </c:pt>
                <c:pt idx="909">
                  <c:v>8099</c:v>
                </c:pt>
                <c:pt idx="910">
                  <c:v>8123</c:v>
                </c:pt>
                <c:pt idx="911">
                  <c:v>8281</c:v>
                </c:pt>
                <c:pt idx="912">
                  <c:v>8299</c:v>
                </c:pt>
                <c:pt idx="913">
                  <c:v>8432</c:v>
                </c:pt>
                <c:pt idx="914">
                  <c:v>8523</c:v>
                </c:pt>
                <c:pt idx="915">
                  <c:v>8514</c:v>
                </c:pt>
                <c:pt idx="916">
                  <c:v>8480</c:v>
                </c:pt>
                <c:pt idx="917">
                  <c:v>8450</c:v>
                </c:pt>
                <c:pt idx="918">
                  <c:v>8414</c:v>
                </c:pt>
                <c:pt idx="919">
                  <c:v>8222</c:v>
                </c:pt>
                <c:pt idx="920">
                  <c:v>8180</c:v>
                </c:pt>
                <c:pt idx="921">
                  <c:v>8126</c:v>
                </c:pt>
                <c:pt idx="922">
                  <c:v>8053</c:v>
                </c:pt>
                <c:pt idx="923">
                  <c:v>7986</c:v>
                </c:pt>
                <c:pt idx="924">
                  <c:v>7921</c:v>
                </c:pt>
                <c:pt idx="925">
                  <c:v>7886</c:v>
                </c:pt>
                <c:pt idx="926">
                  <c:v>7841</c:v>
                </c:pt>
                <c:pt idx="927">
                  <c:v>7836</c:v>
                </c:pt>
                <c:pt idx="928">
                  <c:v>7785</c:v>
                </c:pt>
                <c:pt idx="929">
                  <c:v>7756</c:v>
                </c:pt>
                <c:pt idx="930">
                  <c:v>7718</c:v>
                </c:pt>
                <c:pt idx="931">
                  <c:v>7712</c:v>
                </c:pt>
                <c:pt idx="932">
                  <c:v>7733</c:v>
                </c:pt>
                <c:pt idx="933">
                  <c:v>7696</c:v>
                </c:pt>
                <c:pt idx="934">
                  <c:v>7678</c:v>
                </c:pt>
                <c:pt idx="935">
                  <c:v>7670</c:v>
                </c:pt>
                <c:pt idx="936">
                  <c:v>7674</c:v>
                </c:pt>
                <c:pt idx="937">
                  <c:v>7669</c:v>
                </c:pt>
                <c:pt idx="938">
                  <c:v>7658</c:v>
                </c:pt>
                <c:pt idx="939">
                  <c:v>7671</c:v>
                </c:pt>
                <c:pt idx="940">
                  <c:v>7627</c:v>
                </c:pt>
                <c:pt idx="941">
                  <c:v>7650</c:v>
                </c:pt>
                <c:pt idx="942">
                  <c:v>7649</c:v>
                </c:pt>
                <c:pt idx="943">
                  <c:v>7642</c:v>
                </c:pt>
                <c:pt idx="944">
                  <c:v>7626</c:v>
                </c:pt>
                <c:pt idx="945">
                  <c:v>7621</c:v>
                </c:pt>
                <c:pt idx="946">
                  <c:v>7617</c:v>
                </c:pt>
                <c:pt idx="947">
                  <c:v>7606</c:v>
                </c:pt>
                <c:pt idx="948">
                  <c:v>7627</c:v>
                </c:pt>
                <c:pt idx="949">
                  <c:v>7598</c:v>
                </c:pt>
                <c:pt idx="950">
                  <c:v>7605</c:v>
                </c:pt>
                <c:pt idx="951">
                  <c:v>7614</c:v>
                </c:pt>
                <c:pt idx="952">
                  <c:v>7609</c:v>
                </c:pt>
                <c:pt idx="953">
                  <c:v>7599</c:v>
                </c:pt>
                <c:pt idx="954">
                  <c:v>7585</c:v>
                </c:pt>
                <c:pt idx="955">
                  <c:v>7603</c:v>
                </c:pt>
                <c:pt idx="956">
                  <c:v>7595</c:v>
                </c:pt>
                <c:pt idx="957">
                  <c:v>7585</c:v>
                </c:pt>
                <c:pt idx="958">
                  <c:v>7583</c:v>
                </c:pt>
                <c:pt idx="959">
                  <c:v>7606</c:v>
                </c:pt>
                <c:pt idx="960">
                  <c:v>7599</c:v>
                </c:pt>
                <c:pt idx="961">
                  <c:v>7590</c:v>
                </c:pt>
                <c:pt idx="962">
                  <c:v>7587</c:v>
                </c:pt>
                <c:pt idx="963">
                  <c:v>7581</c:v>
                </c:pt>
                <c:pt idx="964">
                  <c:v>7582</c:v>
                </c:pt>
                <c:pt idx="965">
                  <c:v>7591</c:v>
                </c:pt>
                <c:pt idx="966">
                  <c:v>7573</c:v>
                </c:pt>
                <c:pt idx="967">
                  <c:v>7601</c:v>
                </c:pt>
                <c:pt idx="968">
                  <c:v>7596</c:v>
                </c:pt>
                <c:pt idx="969">
                  <c:v>7580</c:v>
                </c:pt>
                <c:pt idx="970">
                  <c:v>7574</c:v>
                </c:pt>
                <c:pt idx="971">
                  <c:v>7593</c:v>
                </c:pt>
                <c:pt idx="972">
                  <c:v>7589</c:v>
                </c:pt>
                <c:pt idx="973">
                  <c:v>7587</c:v>
                </c:pt>
                <c:pt idx="974">
                  <c:v>7568</c:v>
                </c:pt>
                <c:pt idx="975">
                  <c:v>7580</c:v>
                </c:pt>
                <c:pt idx="976">
                  <c:v>7567</c:v>
                </c:pt>
                <c:pt idx="977">
                  <c:v>7584</c:v>
                </c:pt>
                <c:pt idx="978">
                  <c:v>7572</c:v>
                </c:pt>
                <c:pt idx="979">
                  <c:v>7574</c:v>
                </c:pt>
                <c:pt idx="980">
                  <c:v>7582</c:v>
                </c:pt>
                <c:pt idx="981">
                  <c:v>7572</c:v>
                </c:pt>
                <c:pt idx="982">
                  <c:v>7565</c:v>
                </c:pt>
                <c:pt idx="983">
                  <c:v>7571</c:v>
                </c:pt>
                <c:pt idx="984">
                  <c:v>7579</c:v>
                </c:pt>
                <c:pt idx="985">
                  <c:v>7574</c:v>
                </c:pt>
                <c:pt idx="986">
                  <c:v>7571</c:v>
                </c:pt>
                <c:pt idx="987">
                  <c:v>7567</c:v>
                </c:pt>
                <c:pt idx="988">
                  <c:v>7565</c:v>
                </c:pt>
                <c:pt idx="989">
                  <c:v>7576</c:v>
                </c:pt>
                <c:pt idx="990">
                  <c:v>7579</c:v>
                </c:pt>
                <c:pt idx="991">
                  <c:v>7586</c:v>
                </c:pt>
                <c:pt idx="992">
                  <c:v>7579</c:v>
                </c:pt>
                <c:pt idx="993">
                  <c:v>7568</c:v>
                </c:pt>
                <c:pt idx="994">
                  <c:v>7567</c:v>
                </c:pt>
                <c:pt idx="995">
                  <c:v>7570</c:v>
                </c:pt>
                <c:pt idx="996">
                  <c:v>7562</c:v>
                </c:pt>
                <c:pt idx="997">
                  <c:v>7581</c:v>
                </c:pt>
                <c:pt idx="998">
                  <c:v>7564</c:v>
                </c:pt>
                <c:pt idx="999">
                  <c:v>7587</c:v>
                </c:pt>
                <c:pt idx="1000">
                  <c:v>7582</c:v>
                </c:pt>
                <c:pt idx="1001">
                  <c:v>7569</c:v>
                </c:pt>
                <c:pt idx="1002">
                  <c:v>7566</c:v>
                </c:pt>
                <c:pt idx="1003">
                  <c:v>7572</c:v>
                </c:pt>
                <c:pt idx="1004">
                  <c:v>7597</c:v>
                </c:pt>
                <c:pt idx="1005">
                  <c:v>7597</c:v>
                </c:pt>
                <c:pt idx="1006">
                  <c:v>7586</c:v>
                </c:pt>
                <c:pt idx="1007">
                  <c:v>7582</c:v>
                </c:pt>
                <c:pt idx="1008">
                  <c:v>7589</c:v>
                </c:pt>
                <c:pt idx="1009">
                  <c:v>7570</c:v>
                </c:pt>
                <c:pt idx="1010">
                  <c:v>7575</c:v>
                </c:pt>
                <c:pt idx="1011">
                  <c:v>7575</c:v>
                </c:pt>
                <c:pt idx="1012">
                  <c:v>7600</c:v>
                </c:pt>
                <c:pt idx="1013">
                  <c:v>7566</c:v>
                </c:pt>
                <c:pt idx="1014">
                  <c:v>7577</c:v>
                </c:pt>
                <c:pt idx="1015">
                  <c:v>7571</c:v>
                </c:pt>
                <c:pt idx="1016">
                  <c:v>7581</c:v>
                </c:pt>
                <c:pt idx="1017">
                  <c:v>7578</c:v>
                </c:pt>
                <c:pt idx="1018">
                  <c:v>7574</c:v>
                </c:pt>
                <c:pt idx="1019">
                  <c:v>7575</c:v>
                </c:pt>
                <c:pt idx="1020">
                  <c:v>7571</c:v>
                </c:pt>
                <c:pt idx="1021">
                  <c:v>7569</c:v>
                </c:pt>
                <c:pt idx="1022">
                  <c:v>7572</c:v>
                </c:pt>
                <c:pt idx="1023">
                  <c:v>7590</c:v>
                </c:pt>
                <c:pt idx="1024">
                  <c:v>7568</c:v>
                </c:pt>
                <c:pt idx="1025">
                  <c:v>7576</c:v>
                </c:pt>
                <c:pt idx="1026">
                  <c:v>7566</c:v>
                </c:pt>
                <c:pt idx="1027">
                  <c:v>7564</c:v>
                </c:pt>
                <c:pt idx="1028">
                  <c:v>7567</c:v>
                </c:pt>
                <c:pt idx="1029">
                  <c:v>7575</c:v>
                </c:pt>
                <c:pt idx="1030">
                  <c:v>7580</c:v>
                </c:pt>
                <c:pt idx="1031">
                  <c:v>7569</c:v>
                </c:pt>
                <c:pt idx="1032">
                  <c:v>7566</c:v>
                </c:pt>
                <c:pt idx="1033">
                  <c:v>7562</c:v>
                </c:pt>
                <c:pt idx="1034">
                  <c:v>7566</c:v>
                </c:pt>
                <c:pt idx="1035">
                  <c:v>7568</c:v>
                </c:pt>
                <c:pt idx="1036">
                  <c:v>7574</c:v>
                </c:pt>
                <c:pt idx="1037">
                  <c:v>7589</c:v>
                </c:pt>
                <c:pt idx="1038">
                  <c:v>7579</c:v>
                </c:pt>
                <c:pt idx="1039">
                  <c:v>7573</c:v>
                </c:pt>
                <c:pt idx="1040">
                  <c:v>7571</c:v>
                </c:pt>
                <c:pt idx="1041">
                  <c:v>7569</c:v>
                </c:pt>
                <c:pt idx="1042">
                  <c:v>7565</c:v>
                </c:pt>
                <c:pt idx="1043">
                  <c:v>7570</c:v>
                </c:pt>
                <c:pt idx="1044">
                  <c:v>7578</c:v>
                </c:pt>
                <c:pt idx="1045">
                  <c:v>7568</c:v>
                </c:pt>
                <c:pt idx="1046">
                  <c:v>7570</c:v>
                </c:pt>
                <c:pt idx="1047">
                  <c:v>7576</c:v>
                </c:pt>
                <c:pt idx="1048">
                  <c:v>7595</c:v>
                </c:pt>
                <c:pt idx="1049">
                  <c:v>7566</c:v>
                </c:pt>
                <c:pt idx="1050">
                  <c:v>7573</c:v>
                </c:pt>
                <c:pt idx="1051">
                  <c:v>7586</c:v>
                </c:pt>
                <c:pt idx="1052">
                  <c:v>7575</c:v>
                </c:pt>
                <c:pt idx="1053">
                  <c:v>7586</c:v>
                </c:pt>
                <c:pt idx="1054">
                  <c:v>7574</c:v>
                </c:pt>
                <c:pt idx="1055">
                  <c:v>7588</c:v>
                </c:pt>
                <c:pt idx="1056">
                  <c:v>7569</c:v>
                </c:pt>
                <c:pt idx="1057">
                  <c:v>7588</c:v>
                </c:pt>
                <c:pt idx="1058">
                  <c:v>7579</c:v>
                </c:pt>
                <c:pt idx="1059">
                  <c:v>7573</c:v>
                </c:pt>
                <c:pt idx="1060">
                  <c:v>7568</c:v>
                </c:pt>
                <c:pt idx="1061">
                  <c:v>7570</c:v>
                </c:pt>
                <c:pt idx="1062">
                  <c:v>7568</c:v>
                </c:pt>
                <c:pt idx="1063">
                  <c:v>7560</c:v>
                </c:pt>
                <c:pt idx="1064">
                  <c:v>7580</c:v>
                </c:pt>
                <c:pt idx="1065">
                  <c:v>7588</c:v>
                </c:pt>
                <c:pt idx="1066">
                  <c:v>7589</c:v>
                </c:pt>
                <c:pt idx="1067">
                  <c:v>7555</c:v>
                </c:pt>
                <c:pt idx="1068">
                  <c:v>7589</c:v>
                </c:pt>
                <c:pt idx="1069">
                  <c:v>7568</c:v>
                </c:pt>
                <c:pt idx="1070">
                  <c:v>7564</c:v>
                </c:pt>
                <c:pt idx="1071">
                  <c:v>7576</c:v>
                </c:pt>
                <c:pt idx="1072">
                  <c:v>7555</c:v>
                </c:pt>
                <c:pt idx="1073">
                  <c:v>7562</c:v>
                </c:pt>
                <c:pt idx="1074">
                  <c:v>7575</c:v>
                </c:pt>
                <c:pt idx="1075">
                  <c:v>7578</c:v>
                </c:pt>
                <c:pt idx="1076">
                  <c:v>7581</c:v>
                </c:pt>
                <c:pt idx="1077">
                  <c:v>7562</c:v>
                </c:pt>
                <c:pt idx="1078">
                  <c:v>7583</c:v>
                </c:pt>
                <c:pt idx="1079">
                  <c:v>7553</c:v>
                </c:pt>
                <c:pt idx="1080">
                  <c:v>7571</c:v>
                </c:pt>
                <c:pt idx="1081">
                  <c:v>7580</c:v>
                </c:pt>
                <c:pt idx="1082">
                  <c:v>7562</c:v>
                </c:pt>
                <c:pt idx="1083">
                  <c:v>7567</c:v>
                </c:pt>
                <c:pt idx="1084">
                  <c:v>7563</c:v>
                </c:pt>
                <c:pt idx="1085">
                  <c:v>7569</c:v>
                </c:pt>
                <c:pt idx="1086">
                  <c:v>7577</c:v>
                </c:pt>
                <c:pt idx="1087">
                  <c:v>7578</c:v>
                </c:pt>
                <c:pt idx="1088">
                  <c:v>7577</c:v>
                </c:pt>
                <c:pt idx="1089">
                  <c:v>7585</c:v>
                </c:pt>
                <c:pt idx="1090">
                  <c:v>7566</c:v>
                </c:pt>
                <c:pt idx="1091">
                  <c:v>7567</c:v>
                </c:pt>
                <c:pt idx="1092">
                  <c:v>7556</c:v>
                </c:pt>
                <c:pt idx="1093">
                  <c:v>7556</c:v>
                </c:pt>
                <c:pt idx="1094">
                  <c:v>7556</c:v>
                </c:pt>
                <c:pt idx="1095">
                  <c:v>7568</c:v>
                </c:pt>
                <c:pt idx="1096">
                  <c:v>7577</c:v>
                </c:pt>
                <c:pt idx="1097">
                  <c:v>7570</c:v>
                </c:pt>
                <c:pt idx="1098">
                  <c:v>7564</c:v>
                </c:pt>
                <c:pt idx="1099">
                  <c:v>7569</c:v>
                </c:pt>
                <c:pt idx="1100">
                  <c:v>7579</c:v>
                </c:pt>
                <c:pt idx="1101">
                  <c:v>7572</c:v>
                </c:pt>
                <c:pt idx="1102">
                  <c:v>7570</c:v>
                </c:pt>
                <c:pt idx="1103">
                  <c:v>7565</c:v>
                </c:pt>
                <c:pt idx="1104">
                  <c:v>7558</c:v>
                </c:pt>
                <c:pt idx="1105">
                  <c:v>7573</c:v>
                </c:pt>
                <c:pt idx="1106">
                  <c:v>7566</c:v>
                </c:pt>
                <c:pt idx="1107">
                  <c:v>7556</c:v>
                </c:pt>
                <c:pt idx="1108">
                  <c:v>7566</c:v>
                </c:pt>
                <c:pt idx="1109">
                  <c:v>7570</c:v>
                </c:pt>
                <c:pt idx="1110">
                  <c:v>7566</c:v>
                </c:pt>
                <c:pt idx="1111">
                  <c:v>7569</c:v>
                </c:pt>
                <c:pt idx="1112">
                  <c:v>7569</c:v>
                </c:pt>
                <c:pt idx="1113">
                  <c:v>7560</c:v>
                </c:pt>
                <c:pt idx="1114">
                  <c:v>7561</c:v>
                </c:pt>
                <c:pt idx="1115">
                  <c:v>7562</c:v>
                </c:pt>
                <c:pt idx="1116">
                  <c:v>7566</c:v>
                </c:pt>
                <c:pt idx="1117">
                  <c:v>7557</c:v>
                </c:pt>
                <c:pt idx="1118">
                  <c:v>7554</c:v>
                </c:pt>
                <c:pt idx="1119">
                  <c:v>7558</c:v>
                </c:pt>
                <c:pt idx="1120">
                  <c:v>7570</c:v>
                </c:pt>
                <c:pt idx="1121">
                  <c:v>7562</c:v>
                </c:pt>
                <c:pt idx="1122">
                  <c:v>7568</c:v>
                </c:pt>
                <c:pt idx="1123">
                  <c:v>7563</c:v>
                </c:pt>
                <c:pt idx="1124">
                  <c:v>7564</c:v>
                </c:pt>
                <c:pt idx="1125">
                  <c:v>7569</c:v>
                </c:pt>
                <c:pt idx="1126">
                  <c:v>7572</c:v>
                </c:pt>
                <c:pt idx="1127">
                  <c:v>7559</c:v>
                </c:pt>
                <c:pt idx="1128">
                  <c:v>7573</c:v>
                </c:pt>
                <c:pt idx="1129">
                  <c:v>7576</c:v>
                </c:pt>
                <c:pt idx="1130">
                  <c:v>7573</c:v>
                </c:pt>
                <c:pt idx="1131">
                  <c:v>7574</c:v>
                </c:pt>
                <c:pt idx="1132">
                  <c:v>7566</c:v>
                </c:pt>
                <c:pt idx="1133">
                  <c:v>7564</c:v>
                </c:pt>
                <c:pt idx="1134">
                  <c:v>7560</c:v>
                </c:pt>
                <c:pt idx="1135">
                  <c:v>7563</c:v>
                </c:pt>
                <c:pt idx="1136">
                  <c:v>7569</c:v>
                </c:pt>
                <c:pt idx="1137">
                  <c:v>7574</c:v>
                </c:pt>
                <c:pt idx="1138">
                  <c:v>7583</c:v>
                </c:pt>
                <c:pt idx="1139">
                  <c:v>7561</c:v>
                </c:pt>
                <c:pt idx="1140">
                  <c:v>7566</c:v>
                </c:pt>
                <c:pt idx="1141">
                  <c:v>7565</c:v>
                </c:pt>
                <c:pt idx="1142">
                  <c:v>7566</c:v>
                </c:pt>
                <c:pt idx="1143">
                  <c:v>7576</c:v>
                </c:pt>
                <c:pt idx="1144">
                  <c:v>7568</c:v>
                </c:pt>
                <c:pt idx="1145">
                  <c:v>7573</c:v>
                </c:pt>
                <c:pt idx="1146">
                  <c:v>7578</c:v>
                </c:pt>
                <c:pt idx="1147">
                  <c:v>7594</c:v>
                </c:pt>
                <c:pt idx="1148">
                  <c:v>7576</c:v>
                </c:pt>
                <c:pt idx="1149">
                  <c:v>7564</c:v>
                </c:pt>
                <c:pt idx="1150">
                  <c:v>7572</c:v>
                </c:pt>
                <c:pt idx="1151">
                  <c:v>7582</c:v>
                </c:pt>
                <c:pt idx="1152">
                  <c:v>7567</c:v>
                </c:pt>
                <c:pt idx="1153">
                  <c:v>7581</c:v>
                </c:pt>
                <c:pt idx="1154">
                  <c:v>7578</c:v>
                </c:pt>
                <c:pt idx="1155">
                  <c:v>7580</c:v>
                </c:pt>
                <c:pt idx="1156">
                  <c:v>7578</c:v>
                </c:pt>
                <c:pt idx="1157">
                  <c:v>7581</c:v>
                </c:pt>
                <c:pt idx="1158">
                  <c:v>7580</c:v>
                </c:pt>
                <c:pt idx="1159">
                  <c:v>7575</c:v>
                </c:pt>
                <c:pt idx="1160">
                  <c:v>7568</c:v>
                </c:pt>
                <c:pt idx="1161">
                  <c:v>7571</c:v>
                </c:pt>
                <c:pt idx="1162">
                  <c:v>7588</c:v>
                </c:pt>
                <c:pt idx="1163">
                  <c:v>7582</c:v>
                </c:pt>
                <c:pt idx="1164">
                  <c:v>7593</c:v>
                </c:pt>
                <c:pt idx="1165">
                  <c:v>7610</c:v>
                </c:pt>
                <c:pt idx="1166">
                  <c:v>7591</c:v>
                </c:pt>
                <c:pt idx="1167">
                  <c:v>7599</c:v>
                </c:pt>
                <c:pt idx="1168">
                  <c:v>7583</c:v>
                </c:pt>
                <c:pt idx="1169">
                  <c:v>7589</c:v>
                </c:pt>
                <c:pt idx="1170">
                  <c:v>7595</c:v>
                </c:pt>
                <c:pt idx="1171">
                  <c:v>7614</c:v>
                </c:pt>
                <c:pt idx="1172">
                  <c:v>7590</c:v>
                </c:pt>
                <c:pt idx="1173">
                  <c:v>7603</c:v>
                </c:pt>
                <c:pt idx="1174">
                  <c:v>7616</c:v>
                </c:pt>
                <c:pt idx="1175">
                  <c:v>7610</c:v>
                </c:pt>
                <c:pt idx="1176">
                  <c:v>7618</c:v>
                </c:pt>
                <c:pt idx="1177">
                  <c:v>7622</c:v>
                </c:pt>
                <c:pt idx="1178">
                  <c:v>7610</c:v>
                </c:pt>
                <c:pt idx="1179">
                  <c:v>7617</c:v>
                </c:pt>
                <c:pt idx="1180">
                  <c:v>7632</c:v>
                </c:pt>
                <c:pt idx="1181">
                  <c:v>7613</c:v>
                </c:pt>
                <c:pt idx="1182">
                  <c:v>7628</c:v>
                </c:pt>
                <c:pt idx="1183">
                  <c:v>7659</c:v>
                </c:pt>
                <c:pt idx="1184">
                  <c:v>7644</c:v>
                </c:pt>
                <c:pt idx="1185">
                  <c:v>7639</c:v>
                </c:pt>
                <c:pt idx="1186">
                  <c:v>7628</c:v>
                </c:pt>
                <c:pt idx="1187">
                  <c:v>7662</c:v>
                </c:pt>
                <c:pt idx="1188">
                  <c:v>7647</c:v>
                </c:pt>
                <c:pt idx="1189">
                  <c:v>7669</c:v>
                </c:pt>
                <c:pt idx="1190">
                  <c:v>7674</c:v>
                </c:pt>
                <c:pt idx="1191">
                  <c:v>7684</c:v>
                </c:pt>
                <c:pt idx="1192">
                  <c:v>7704</c:v>
                </c:pt>
                <c:pt idx="1193">
                  <c:v>7723</c:v>
                </c:pt>
                <c:pt idx="1194">
                  <c:v>7751</c:v>
                </c:pt>
                <c:pt idx="1195">
                  <c:v>7732</c:v>
                </c:pt>
                <c:pt idx="1196">
                  <c:v>7791</c:v>
                </c:pt>
                <c:pt idx="1197">
                  <c:v>7769</c:v>
                </c:pt>
                <c:pt idx="1198">
                  <c:v>7852</c:v>
                </c:pt>
                <c:pt idx="1199">
                  <c:v>7867</c:v>
                </c:pt>
                <c:pt idx="1200">
                  <c:v>7833</c:v>
                </c:pt>
                <c:pt idx="1201">
                  <c:v>7905</c:v>
                </c:pt>
                <c:pt idx="1202">
                  <c:v>7903</c:v>
                </c:pt>
                <c:pt idx="1203">
                  <c:v>7933</c:v>
                </c:pt>
                <c:pt idx="1204">
                  <c:v>7935</c:v>
                </c:pt>
                <c:pt idx="1205">
                  <c:v>7987</c:v>
                </c:pt>
                <c:pt idx="1206">
                  <c:v>7972</c:v>
                </c:pt>
                <c:pt idx="1207">
                  <c:v>7968</c:v>
                </c:pt>
                <c:pt idx="1208">
                  <c:v>7955</c:v>
                </c:pt>
                <c:pt idx="1209">
                  <c:v>7906</c:v>
                </c:pt>
                <c:pt idx="1210">
                  <c:v>7949</c:v>
                </c:pt>
                <c:pt idx="1211">
                  <c:v>7881</c:v>
                </c:pt>
                <c:pt idx="1212">
                  <c:v>7894</c:v>
                </c:pt>
                <c:pt idx="1213">
                  <c:v>7838</c:v>
                </c:pt>
                <c:pt idx="1214">
                  <c:v>7837</c:v>
                </c:pt>
                <c:pt idx="1215">
                  <c:v>7812</c:v>
                </c:pt>
                <c:pt idx="1216">
                  <c:v>7776</c:v>
                </c:pt>
                <c:pt idx="1217">
                  <c:v>7751</c:v>
                </c:pt>
                <c:pt idx="1218">
                  <c:v>7737</c:v>
                </c:pt>
                <c:pt idx="1219">
                  <c:v>7715</c:v>
                </c:pt>
                <c:pt idx="1220">
                  <c:v>7721</c:v>
                </c:pt>
                <c:pt idx="1221">
                  <c:v>7697</c:v>
                </c:pt>
                <c:pt idx="1222">
                  <c:v>7660</c:v>
                </c:pt>
                <c:pt idx="1223">
                  <c:v>7669</c:v>
                </c:pt>
                <c:pt idx="1224">
                  <c:v>7651</c:v>
                </c:pt>
                <c:pt idx="1225">
                  <c:v>7650</c:v>
                </c:pt>
                <c:pt idx="1226">
                  <c:v>7649</c:v>
                </c:pt>
                <c:pt idx="1227">
                  <c:v>7654</c:v>
                </c:pt>
                <c:pt idx="1228">
                  <c:v>7633</c:v>
                </c:pt>
                <c:pt idx="1229">
                  <c:v>7623</c:v>
                </c:pt>
                <c:pt idx="1230">
                  <c:v>7612</c:v>
                </c:pt>
                <c:pt idx="1231">
                  <c:v>7639</c:v>
                </c:pt>
                <c:pt idx="1232">
                  <c:v>7614</c:v>
                </c:pt>
                <c:pt idx="1233">
                  <c:v>7615</c:v>
                </c:pt>
                <c:pt idx="1234">
                  <c:v>7616</c:v>
                </c:pt>
                <c:pt idx="1235">
                  <c:v>7620</c:v>
                </c:pt>
                <c:pt idx="1236">
                  <c:v>7594</c:v>
                </c:pt>
                <c:pt idx="1237">
                  <c:v>7604</c:v>
                </c:pt>
                <c:pt idx="1238">
                  <c:v>7601</c:v>
                </c:pt>
                <c:pt idx="1239">
                  <c:v>7597</c:v>
                </c:pt>
                <c:pt idx="1240">
                  <c:v>7600</c:v>
                </c:pt>
                <c:pt idx="1241">
                  <c:v>7594</c:v>
                </c:pt>
                <c:pt idx="1242">
                  <c:v>7602</c:v>
                </c:pt>
                <c:pt idx="1243">
                  <c:v>7592</c:v>
                </c:pt>
                <c:pt idx="1244">
                  <c:v>7595</c:v>
                </c:pt>
                <c:pt idx="1245">
                  <c:v>7578</c:v>
                </c:pt>
                <c:pt idx="1246">
                  <c:v>7580</c:v>
                </c:pt>
                <c:pt idx="1247">
                  <c:v>7592</c:v>
                </c:pt>
                <c:pt idx="1248">
                  <c:v>7582</c:v>
                </c:pt>
                <c:pt idx="1249">
                  <c:v>7591</c:v>
                </c:pt>
                <c:pt idx="1250">
                  <c:v>7592</c:v>
                </c:pt>
                <c:pt idx="1251">
                  <c:v>7584</c:v>
                </c:pt>
                <c:pt idx="1252">
                  <c:v>7583</c:v>
                </c:pt>
                <c:pt idx="1253">
                  <c:v>7593</c:v>
                </c:pt>
                <c:pt idx="1254">
                  <c:v>7588</c:v>
                </c:pt>
                <c:pt idx="1255">
                  <c:v>7574</c:v>
                </c:pt>
                <c:pt idx="1256">
                  <c:v>7568</c:v>
                </c:pt>
                <c:pt idx="1257">
                  <c:v>7570</c:v>
                </c:pt>
                <c:pt idx="1258">
                  <c:v>7575</c:v>
                </c:pt>
                <c:pt idx="1259">
                  <c:v>7572</c:v>
                </c:pt>
                <c:pt idx="1260">
                  <c:v>7578</c:v>
                </c:pt>
                <c:pt idx="1261">
                  <c:v>7592</c:v>
                </c:pt>
                <c:pt idx="1262">
                  <c:v>7579</c:v>
                </c:pt>
                <c:pt idx="1263">
                  <c:v>7575</c:v>
                </c:pt>
                <c:pt idx="1264">
                  <c:v>7595</c:v>
                </c:pt>
                <c:pt idx="1265">
                  <c:v>7564</c:v>
                </c:pt>
                <c:pt idx="1266">
                  <c:v>7569</c:v>
                </c:pt>
                <c:pt idx="1267">
                  <c:v>7567</c:v>
                </c:pt>
                <c:pt idx="1268">
                  <c:v>7575</c:v>
                </c:pt>
                <c:pt idx="1269">
                  <c:v>7571</c:v>
                </c:pt>
                <c:pt idx="1270">
                  <c:v>7586</c:v>
                </c:pt>
                <c:pt idx="1271">
                  <c:v>7567</c:v>
                </c:pt>
                <c:pt idx="1272">
                  <c:v>7570</c:v>
                </c:pt>
                <c:pt idx="1273">
                  <c:v>7571</c:v>
                </c:pt>
                <c:pt idx="1274">
                  <c:v>7577</c:v>
                </c:pt>
                <c:pt idx="1275">
                  <c:v>7558</c:v>
                </c:pt>
                <c:pt idx="1276">
                  <c:v>7561</c:v>
                </c:pt>
                <c:pt idx="1277">
                  <c:v>7567</c:v>
                </c:pt>
                <c:pt idx="1278">
                  <c:v>7566</c:v>
                </c:pt>
                <c:pt idx="1279">
                  <c:v>7569</c:v>
                </c:pt>
                <c:pt idx="1280">
                  <c:v>7556</c:v>
                </c:pt>
                <c:pt idx="1281">
                  <c:v>7559</c:v>
                </c:pt>
                <c:pt idx="1282">
                  <c:v>7570</c:v>
                </c:pt>
                <c:pt idx="1283">
                  <c:v>7555</c:v>
                </c:pt>
                <c:pt idx="1284">
                  <c:v>7561</c:v>
                </c:pt>
                <c:pt idx="1285">
                  <c:v>7574</c:v>
                </c:pt>
                <c:pt idx="1286">
                  <c:v>7573</c:v>
                </c:pt>
                <c:pt idx="1287">
                  <c:v>7557</c:v>
                </c:pt>
                <c:pt idx="1288">
                  <c:v>7560</c:v>
                </c:pt>
                <c:pt idx="1289">
                  <c:v>7569</c:v>
                </c:pt>
                <c:pt idx="1290">
                  <c:v>7568</c:v>
                </c:pt>
                <c:pt idx="1291">
                  <c:v>7567</c:v>
                </c:pt>
                <c:pt idx="1292">
                  <c:v>7575</c:v>
                </c:pt>
                <c:pt idx="1293">
                  <c:v>7564</c:v>
                </c:pt>
                <c:pt idx="1294">
                  <c:v>7578</c:v>
                </c:pt>
                <c:pt idx="1295">
                  <c:v>7583</c:v>
                </c:pt>
                <c:pt idx="1296">
                  <c:v>7559</c:v>
                </c:pt>
                <c:pt idx="1297">
                  <c:v>7567</c:v>
                </c:pt>
                <c:pt idx="1298">
                  <c:v>7569</c:v>
                </c:pt>
                <c:pt idx="1299">
                  <c:v>7583</c:v>
                </c:pt>
                <c:pt idx="1300">
                  <c:v>7560</c:v>
                </c:pt>
                <c:pt idx="1301">
                  <c:v>7569</c:v>
                </c:pt>
                <c:pt idx="1302">
                  <c:v>7569</c:v>
                </c:pt>
                <c:pt idx="1303">
                  <c:v>7563</c:v>
                </c:pt>
                <c:pt idx="1304">
                  <c:v>7552</c:v>
                </c:pt>
                <c:pt idx="1305">
                  <c:v>7561</c:v>
                </c:pt>
                <c:pt idx="1306">
                  <c:v>7560</c:v>
                </c:pt>
                <c:pt idx="1307">
                  <c:v>7556</c:v>
                </c:pt>
                <c:pt idx="1308">
                  <c:v>7566</c:v>
                </c:pt>
                <c:pt idx="1309">
                  <c:v>7558</c:v>
                </c:pt>
                <c:pt idx="1310">
                  <c:v>7548</c:v>
                </c:pt>
                <c:pt idx="1311">
                  <c:v>7557</c:v>
                </c:pt>
                <c:pt idx="1312">
                  <c:v>7561</c:v>
                </c:pt>
                <c:pt idx="1313">
                  <c:v>7556</c:v>
                </c:pt>
                <c:pt idx="1314">
                  <c:v>7557</c:v>
                </c:pt>
                <c:pt idx="1315">
                  <c:v>7559</c:v>
                </c:pt>
                <c:pt idx="1316">
                  <c:v>7560</c:v>
                </c:pt>
                <c:pt idx="1317">
                  <c:v>7558</c:v>
                </c:pt>
                <c:pt idx="1318">
                  <c:v>7563</c:v>
                </c:pt>
                <c:pt idx="1319">
                  <c:v>7545</c:v>
                </c:pt>
                <c:pt idx="1320">
                  <c:v>7554</c:v>
                </c:pt>
                <c:pt idx="1321">
                  <c:v>7557</c:v>
                </c:pt>
                <c:pt idx="1322">
                  <c:v>7559</c:v>
                </c:pt>
                <c:pt idx="1323">
                  <c:v>7565</c:v>
                </c:pt>
                <c:pt idx="1324">
                  <c:v>7566</c:v>
                </c:pt>
                <c:pt idx="1325">
                  <c:v>7544</c:v>
                </c:pt>
                <c:pt idx="1326">
                  <c:v>7555</c:v>
                </c:pt>
                <c:pt idx="1327">
                  <c:v>7557</c:v>
                </c:pt>
                <c:pt idx="1328">
                  <c:v>7545</c:v>
                </c:pt>
                <c:pt idx="1329">
                  <c:v>7549</c:v>
                </c:pt>
                <c:pt idx="1330">
                  <c:v>7546</c:v>
                </c:pt>
                <c:pt idx="1331">
                  <c:v>7559</c:v>
                </c:pt>
                <c:pt idx="1332">
                  <c:v>7566</c:v>
                </c:pt>
                <c:pt idx="1333">
                  <c:v>7557</c:v>
                </c:pt>
                <c:pt idx="1334">
                  <c:v>7565</c:v>
                </c:pt>
                <c:pt idx="1335">
                  <c:v>7550</c:v>
                </c:pt>
                <c:pt idx="1336">
                  <c:v>7543</c:v>
                </c:pt>
                <c:pt idx="1337">
                  <c:v>7550</c:v>
                </c:pt>
                <c:pt idx="1338">
                  <c:v>7558</c:v>
                </c:pt>
                <c:pt idx="1339">
                  <c:v>7540</c:v>
                </c:pt>
                <c:pt idx="1340">
                  <c:v>7548</c:v>
                </c:pt>
                <c:pt idx="1341">
                  <c:v>7544</c:v>
                </c:pt>
                <c:pt idx="1342">
                  <c:v>7549</c:v>
                </c:pt>
                <c:pt idx="1343">
                  <c:v>7545</c:v>
                </c:pt>
                <c:pt idx="1344">
                  <c:v>7556</c:v>
                </c:pt>
                <c:pt idx="1345">
                  <c:v>7537</c:v>
                </c:pt>
                <c:pt idx="1346">
                  <c:v>7543</c:v>
                </c:pt>
                <c:pt idx="1347">
                  <c:v>7555</c:v>
                </c:pt>
                <c:pt idx="1348">
                  <c:v>7545</c:v>
                </c:pt>
                <c:pt idx="1349">
                  <c:v>7549</c:v>
                </c:pt>
                <c:pt idx="1350">
                  <c:v>7547</c:v>
                </c:pt>
                <c:pt idx="1351">
                  <c:v>7551</c:v>
                </c:pt>
                <c:pt idx="1352">
                  <c:v>7552</c:v>
                </c:pt>
                <c:pt idx="1353">
                  <c:v>7545</c:v>
                </c:pt>
                <c:pt idx="1354">
                  <c:v>7543</c:v>
                </c:pt>
                <c:pt idx="1355">
                  <c:v>7543</c:v>
                </c:pt>
                <c:pt idx="1356">
                  <c:v>7539</c:v>
                </c:pt>
                <c:pt idx="1357">
                  <c:v>7551</c:v>
                </c:pt>
                <c:pt idx="1358">
                  <c:v>7551</c:v>
                </c:pt>
                <c:pt idx="1359">
                  <c:v>7549</c:v>
                </c:pt>
                <c:pt idx="1360">
                  <c:v>7545</c:v>
                </c:pt>
                <c:pt idx="1361">
                  <c:v>7542</c:v>
                </c:pt>
                <c:pt idx="1362">
                  <c:v>7557</c:v>
                </c:pt>
                <c:pt idx="1363">
                  <c:v>7548</c:v>
                </c:pt>
                <c:pt idx="1364">
                  <c:v>7550</c:v>
                </c:pt>
                <c:pt idx="1365">
                  <c:v>7543</c:v>
                </c:pt>
                <c:pt idx="1366">
                  <c:v>7546</c:v>
                </c:pt>
                <c:pt idx="1367">
                  <c:v>7531</c:v>
                </c:pt>
                <c:pt idx="1368">
                  <c:v>7545</c:v>
                </c:pt>
                <c:pt idx="1369">
                  <c:v>7543</c:v>
                </c:pt>
                <c:pt idx="1370">
                  <c:v>7542</c:v>
                </c:pt>
                <c:pt idx="1371">
                  <c:v>7541</c:v>
                </c:pt>
                <c:pt idx="1372">
                  <c:v>7543</c:v>
                </c:pt>
                <c:pt idx="1373">
                  <c:v>7543</c:v>
                </c:pt>
                <c:pt idx="1374">
                  <c:v>7543</c:v>
                </c:pt>
                <c:pt idx="1375">
                  <c:v>7536</c:v>
                </c:pt>
                <c:pt idx="1376">
                  <c:v>7546</c:v>
                </c:pt>
                <c:pt idx="1377">
                  <c:v>7549</c:v>
                </c:pt>
                <c:pt idx="1378">
                  <c:v>7543</c:v>
                </c:pt>
                <c:pt idx="1379">
                  <c:v>7538</c:v>
                </c:pt>
                <c:pt idx="1380">
                  <c:v>7546</c:v>
                </c:pt>
                <c:pt idx="1381">
                  <c:v>7545</c:v>
                </c:pt>
                <c:pt idx="1382">
                  <c:v>7548</c:v>
                </c:pt>
                <c:pt idx="1383">
                  <c:v>7535</c:v>
                </c:pt>
                <c:pt idx="1384">
                  <c:v>7552</c:v>
                </c:pt>
                <c:pt idx="1385">
                  <c:v>7534</c:v>
                </c:pt>
                <c:pt idx="1386">
                  <c:v>7547</c:v>
                </c:pt>
                <c:pt idx="1387">
                  <c:v>7535</c:v>
                </c:pt>
                <c:pt idx="1388">
                  <c:v>7543</c:v>
                </c:pt>
                <c:pt idx="1389">
                  <c:v>7544</c:v>
                </c:pt>
                <c:pt idx="1390">
                  <c:v>7546</c:v>
                </c:pt>
                <c:pt idx="1391">
                  <c:v>7557</c:v>
                </c:pt>
                <c:pt idx="1392">
                  <c:v>7544</c:v>
                </c:pt>
                <c:pt idx="1393">
                  <c:v>7537</c:v>
                </c:pt>
                <c:pt idx="1394">
                  <c:v>7531</c:v>
                </c:pt>
                <c:pt idx="1395">
                  <c:v>7547</c:v>
                </c:pt>
                <c:pt idx="1396">
                  <c:v>7540</c:v>
                </c:pt>
                <c:pt idx="1397">
                  <c:v>7542</c:v>
                </c:pt>
                <c:pt idx="1398">
                  <c:v>7544</c:v>
                </c:pt>
                <c:pt idx="1399">
                  <c:v>7539</c:v>
                </c:pt>
                <c:pt idx="1400">
                  <c:v>7540</c:v>
                </c:pt>
                <c:pt idx="1401">
                  <c:v>7534</c:v>
                </c:pt>
                <c:pt idx="1402">
                  <c:v>7552</c:v>
                </c:pt>
                <c:pt idx="1403">
                  <c:v>7537</c:v>
                </c:pt>
                <c:pt idx="1404">
                  <c:v>7540</c:v>
                </c:pt>
                <c:pt idx="1405">
                  <c:v>7550</c:v>
                </c:pt>
                <c:pt idx="1406">
                  <c:v>7542</c:v>
                </c:pt>
                <c:pt idx="1407">
                  <c:v>7539</c:v>
                </c:pt>
                <c:pt idx="1408">
                  <c:v>7543</c:v>
                </c:pt>
                <c:pt idx="1409">
                  <c:v>7536</c:v>
                </c:pt>
                <c:pt idx="1410">
                  <c:v>7563</c:v>
                </c:pt>
                <c:pt idx="1411">
                  <c:v>7544</c:v>
                </c:pt>
                <c:pt idx="1412">
                  <c:v>7549</c:v>
                </c:pt>
                <c:pt idx="1413">
                  <c:v>7544</c:v>
                </c:pt>
                <c:pt idx="1414">
                  <c:v>7536</c:v>
                </c:pt>
                <c:pt idx="1415">
                  <c:v>7551</c:v>
                </c:pt>
                <c:pt idx="1416">
                  <c:v>7539</c:v>
                </c:pt>
                <c:pt idx="1417">
                  <c:v>7540</c:v>
                </c:pt>
                <c:pt idx="1418">
                  <c:v>7550</c:v>
                </c:pt>
                <c:pt idx="1419">
                  <c:v>7536</c:v>
                </c:pt>
                <c:pt idx="1420">
                  <c:v>7533</c:v>
                </c:pt>
                <c:pt idx="1421">
                  <c:v>7540</c:v>
                </c:pt>
                <c:pt idx="1422">
                  <c:v>7537</c:v>
                </c:pt>
                <c:pt idx="1423">
                  <c:v>7546</c:v>
                </c:pt>
                <c:pt idx="1424">
                  <c:v>7539</c:v>
                </c:pt>
                <c:pt idx="1425">
                  <c:v>7543</c:v>
                </c:pt>
                <c:pt idx="1426">
                  <c:v>7543</c:v>
                </c:pt>
                <c:pt idx="1427">
                  <c:v>7541</c:v>
                </c:pt>
                <c:pt idx="1428">
                  <c:v>7531</c:v>
                </c:pt>
                <c:pt idx="1429">
                  <c:v>7544</c:v>
                </c:pt>
                <c:pt idx="1430">
                  <c:v>7539</c:v>
                </c:pt>
                <c:pt idx="1431">
                  <c:v>7545</c:v>
                </c:pt>
                <c:pt idx="1432">
                  <c:v>7548</c:v>
                </c:pt>
                <c:pt idx="1433">
                  <c:v>7542</c:v>
                </c:pt>
                <c:pt idx="1434">
                  <c:v>7545</c:v>
                </c:pt>
                <c:pt idx="1435">
                  <c:v>7547</c:v>
                </c:pt>
                <c:pt idx="1436">
                  <c:v>7532</c:v>
                </c:pt>
                <c:pt idx="1437">
                  <c:v>7544</c:v>
                </c:pt>
                <c:pt idx="1438">
                  <c:v>7542</c:v>
                </c:pt>
                <c:pt idx="1439">
                  <c:v>7541</c:v>
                </c:pt>
                <c:pt idx="1440">
                  <c:v>7552</c:v>
                </c:pt>
                <c:pt idx="1441">
                  <c:v>7546</c:v>
                </c:pt>
                <c:pt idx="1442">
                  <c:v>7534</c:v>
                </c:pt>
                <c:pt idx="1443">
                  <c:v>7539</c:v>
                </c:pt>
                <c:pt idx="1444">
                  <c:v>7531</c:v>
                </c:pt>
                <c:pt idx="1445">
                  <c:v>7543</c:v>
                </c:pt>
                <c:pt idx="1446">
                  <c:v>7535</c:v>
                </c:pt>
                <c:pt idx="1447">
                  <c:v>7538</c:v>
                </c:pt>
                <c:pt idx="1448">
                  <c:v>7544</c:v>
                </c:pt>
                <c:pt idx="1449">
                  <c:v>7542</c:v>
                </c:pt>
                <c:pt idx="1450">
                  <c:v>7542</c:v>
                </c:pt>
                <c:pt idx="1451">
                  <c:v>7534</c:v>
                </c:pt>
                <c:pt idx="1452">
                  <c:v>7538</c:v>
                </c:pt>
                <c:pt idx="1453">
                  <c:v>7548</c:v>
                </c:pt>
                <c:pt idx="1454">
                  <c:v>7535</c:v>
                </c:pt>
                <c:pt idx="1455">
                  <c:v>7546</c:v>
                </c:pt>
                <c:pt idx="1456">
                  <c:v>7541</c:v>
                </c:pt>
                <c:pt idx="1457">
                  <c:v>7539</c:v>
                </c:pt>
                <c:pt idx="1458">
                  <c:v>7551</c:v>
                </c:pt>
                <c:pt idx="1459">
                  <c:v>7539</c:v>
                </c:pt>
                <c:pt idx="1460">
                  <c:v>7549</c:v>
                </c:pt>
                <c:pt idx="1461">
                  <c:v>7547</c:v>
                </c:pt>
                <c:pt idx="1462">
                  <c:v>7542</c:v>
                </c:pt>
                <c:pt idx="1463">
                  <c:v>7540</c:v>
                </c:pt>
                <c:pt idx="1464">
                  <c:v>7543</c:v>
                </c:pt>
                <c:pt idx="1465">
                  <c:v>7544</c:v>
                </c:pt>
                <c:pt idx="1466">
                  <c:v>7533</c:v>
                </c:pt>
                <c:pt idx="1467">
                  <c:v>7535</c:v>
                </c:pt>
                <c:pt idx="1468">
                  <c:v>7542</c:v>
                </c:pt>
                <c:pt idx="1469">
                  <c:v>7543</c:v>
                </c:pt>
                <c:pt idx="1470">
                  <c:v>7548</c:v>
                </c:pt>
                <c:pt idx="1471">
                  <c:v>7551</c:v>
                </c:pt>
                <c:pt idx="1472">
                  <c:v>7551</c:v>
                </c:pt>
                <c:pt idx="1473">
                  <c:v>7537</c:v>
                </c:pt>
                <c:pt idx="1474">
                  <c:v>7550</c:v>
                </c:pt>
                <c:pt idx="1475">
                  <c:v>7546</c:v>
                </c:pt>
                <c:pt idx="1476">
                  <c:v>7540</c:v>
                </c:pt>
                <c:pt idx="1477">
                  <c:v>7534</c:v>
                </c:pt>
                <c:pt idx="1478">
                  <c:v>7545</c:v>
                </c:pt>
                <c:pt idx="1479">
                  <c:v>7553</c:v>
                </c:pt>
                <c:pt idx="1480">
                  <c:v>7528</c:v>
                </c:pt>
                <c:pt idx="1481">
                  <c:v>7534</c:v>
                </c:pt>
                <c:pt idx="1482">
                  <c:v>7536</c:v>
                </c:pt>
                <c:pt idx="1483">
                  <c:v>7546</c:v>
                </c:pt>
                <c:pt idx="1484">
                  <c:v>7546</c:v>
                </c:pt>
                <c:pt idx="1485">
                  <c:v>7541</c:v>
                </c:pt>
                <c:pt idx="1486">
                  <c:v>7534</c:v>
                </c:pt>
                <c:pt idx="1487">
                  <c:v>7545</c:v>
                </c:pt>
                <c:pt idx="1488">
                  <c:v>7543</c:v>
                </c:pt>
                <c:pt idx="1489">
                  <c:v>7546</c:v>
                </c:pt>
                <c:pt idx="1490">
                  <c:v>7535</c:v>
                </c:pt>
                <c:pt idx="1491">
                  <c:v>7543</c:v>
                </c:pt>
                <c:pt idx="1492">
                  <c:v>7542</c:v>
                </c:pt>
                <c:pt idx="1493">
                  <c:v>7547</c:v>
                </c:pt>
                <c:pt idx="1494">
                  <c:v>7546</c:v>
                </c:pt>
                <c:pt idx="1495">
                  <c:v>7547</c:v>
                </c:pt>
                <c:pt idx="1496">
                  <c:v>7538</c:v>
                </c:pt>
                <c:pt idx="1497">
                  <c:v>7547</c:v>
                </c:pt>
                <c:pt idx="1498">
                  <c:v>7551</c:v>
                </c:pt>
                <c:pt idx="1499">
                  <c:v>7548</c:v>
                </c:pt>
                <c:pt idx="1500">
                  <c:v>7540</c:v>
                </c:pt>
                <c:pt idx="1501">
                  <c:v>7536</c:v>
                </c:pt>
                <c:pt idx="1502">
                  <c:v>7548</c:v>
                </c:pt>
                <c:pt idx="1503">
                  <c:v>7540</c:v>
                </c:pt>
                <c:pt idx="1504">
                  <c:v>7547</c:v>
                </c:pt>
                <c:pt idx="1505">
                  <c:v>7536</c:v>
                </c:pt>
                <c:pt idx="1506">
                  <c:v>7545</c:v>
                </c:pt>
                <c:pt idx="1507">
                  <c:v>7545</c:v>
                </c:pt>
                <c:pt idx="1508">
                  <c:v>7539</c:v>
                </c:pt>
                <c:pt idx="1509">
                  <c:v>7543</c:v>
                </c:pt>
                <c:pt idx="1510">
                  <c:v>7533</c:v>
                </c:pt>
                <c:pt idx="1511">
                  <c:v>7541</c:v>
                </c:pt>
                <c:pt idx="1512">
                  <c:v>7548</c:v>
                </c:pt>
                <c:pt idx="1513">
                  <c:v>7543</c:v>
                </c:pt>
                <c:pt idx="1514">
                  <c:v>7538</c:v>
                </c:pt>
                <c:pt idx="1515">
                  <c:v>7547</c:v>
                </c:pt>
                <c:pt idx="1516">
                  <c:v>7545</c:v>
                </c:pt>
                <c:pt idx="1517">
                  <c:v>7546</c:v>
                </c:pt>
                <c:pt idx="1518">
                  <c:v>7541</c:v>
                </c:pt>
                <c:pt idx="1519">
                  <c:v>7535</c:v>
                </c:pt>
                <c:pt idx="1520">
                  <c:v>7547</c:v>
                </c:pt>
                <c:pt idx="1521">
                  <c:v>7545</c:v>
                </c:pt>
                <c:pt idx="1522">
                  <c:v>7538</c:v>
                </c:pt>
                <c:pt idx="1523">
                  <c:v>7539</c:v>
                </c:pt>
                <c:pt idx="1524">
                  <c:v>7540</c:v>
                </c:pt>
                <c:pt idx="1525">
                  <c:v>7557</c:v>
                </c:pt>
                <c:pt idx="1526">
                  <c:v>7549</c:v>
                </c:pt>
                <c:pt idx="1527">
                  <c:v>7546</c:v>
                </c:pt>
                <c:pt idx="1528">
                  <c:v>7548</c:v>
                </c:pt>
                <c:pt idx="1529">
                  <c:v>7539</c:v>
                </c:pt>
                <c:pt idx="1530">
                  <c:v>7544</c:v>
                </c:pt>
                <c:pt idx="1531">
                  <c:v>7546</c:v>
                </c:pt>
                <c:pt idx="1532">
                  <c:v>7545</c:v>
                </c:pt>
                <c:pt idx="1533">
                  <c:v>7543</c:v>
                </c:pt>
                <c:pt idx="1534">
                  <c:v>7546</c:v>
                </c:pt>
                <c:pt idx="1535">
                  <c:v>7533</c:v>
                </c:pt>
                <c:pt idx="1536">
                  <c:v>7538</c:v>
                </c:pt>
                <c:pt idx="1537">
                  <c:v>7538</c:v>
                </c:pt>
                <c:pt idx="1538">
                  <c:v>7540</c:v>
                </c:pt>
                <c:pt idx="1539">
                  <c:v>7557</c:v>
                </c:pt>
                <c:pt idx="1540">
                  <c:v>7543</c:v>
                </c:pt>
                <c:pt idx="1541">
                  <c:v>7549</c:v>
                </c:pt>
                <c:pt idx="1542">
                  <c:v>7533</c:v>
                </c:pt>
                <c:pt idx="1543">
                  <c:v>7539</c:v>
                </c:pt>
                <c:pt idx="1544">
                  <c:v>7537</c:v>
                </c:pt>
                <c:pt idx="1545">
                  <c:v>7532</c:v>
                </c:pt>
                <c:pt idx="1546">
                  <c:v>7536</c:v>
                </c:pt>
                <c:pt idx="1547">
                  <c:v>7537</c:v>
                </c:pt>
                <c:pt idx="1548">
                  <c:v>7540</c:v>
                </c:pt>
                <c:pt idx="1549">
                  <c:v>7541</c:v>
                </c:pt>
                <c:pt idx="1550">
                  <c:v>7539</c:v>
                </c:pt>
                <c:pt idx="1551">
                  <c:v>7532</c:v>
                </c:pt>
                <c:pt idx="1552">
                  <c:v>7542</c:v>
                </c:pt>
                <c:pt idx="1553">
                  <c:v>7545</c:v>
                </c:pt>
                <c:pt idx="1554">
                  <c:v>7544</c:v>
                </c:pt>
                <c:pt idx="1555">
                  <c:v>7544</c:v>
                </c:pt>
                <c:pt idx="1556">
                  <c:v>7538</c:v>
                </c:pt>
                <c:pt idx="1557">
                  <c:v>7548</c:v>
                </c:pt>
                <c:pt idx="1558">
                  <c:v>7538</c:v>
                </c:pt>
                <c:pt idx="1559">
                  <c:v>7535</c:v>
                </c:pt>
                <c:pt idx="1560">
                  <c:v>7530</c:v>
                </c:pt>
                <c:pt idx="1561">
                  <c:v>7536</c:v>
                </c:pt>
                <c:pt idx="1562">
                  <c:v>7545</c:v>
                </c:pt>
                <c:pt idx="1563">
                  <c:v>7541</c:v>
                </c:pt>
                <c:pt idx="1564">
                  <c:v>7549</c:v>
                </c:pt>
                <c:pt idx="1565">
                  <c:v>7537</c:v>
                </c:pt>
                <c:pt idx="1566">
                  <c:v>7546</c:v>
                </c:pt>
                <c:pt idx="1567">
                  <c:v>7549</c:v>
                </c:pt>
                <c:pt idx="1568">
                  <c:v>7540</c:v>
                </c:pt>
                <c:pt idx="1569">
                  <c:v>7546</c:v>
                </c:pt>
                <c:pt idx="1570">
                  <c:v>7542</c:v>
                </c:pt>
                <c:pt idx="1571">
                  <c:v>7543</c:v>
                </c:pt>
                <c:pt idx="1572">
                  <c:v>7536</c:v>
                </c:pt>
                <c:pt idx="1573">
                  <c:v>7546</c:v>
                </c:pt>
                <c:pt idx="1574">
                  <c:v>7544</c:v>
                </c:pt>
                <c:pt idx="1575">
                  <c:v>7539</c:v>
                </c:pt>
                <c:pt idx="1576">
                  <c:v>7543</c:v>
                </c:pt>
                <c:pt idx="1577">
                  <c:v>7550</c:v>
                </c:pt>
                <c:pt idx="1578">
                  <c:v>7545</c:v>
                </c:pt>
                <c:pt idx="1579">
                  <c:v>7545</c:v>
                </c:pt>
                <c:pt idx="1580">
                  <c:v>7551</c:v>
                </c:pt>
                <c:pt idx="1581">
                  <c:v>7546</c:v>
                </c:pt>
                <c:pt idx="1582">
                  <c:v>7556</c:v>
                </c:pt>
                <c:pt idx="1583">
                  <c:v>7547</c:v>
                </c:pt>
                <c:pt idx="1584">
                  <c:v>7544</c:v>
                </c:pt>
                <c:pt idx="1585">
                  <c:v>7550</c:v>
                </c:pt>
                <c:pt idx="1586">
                  <c:v>7545</c:v>
                </c:pt>
                <c:pt idx="1587">
                  <c:v>7557</c:v>
                </c:pt>
                <c:pt idx="1588">
                  <c:v>7549</c:v>
                </c:pt>
                <c:pt idx="1589">
                  <c:v>7546</c:v>
                </c:pt>
                <c:pt idx="1590">
                  <c:v>7543</c:v>
                </c:pt>
                <c:pt idx="1591">
                  <c:v>7557</c:v>
                </c:pt>
                <c:pt idx="1592">
                  <c:v>7542</c:v>
                </c:pt>
                <c:pt idx="1593">
                  <c:v>7547</c:v>
                </c:pt>
                <c:pt idx="1594">
                  <c:v>7541</c:v>
                </c:pt>
                <c:pt idx="1595">
                  <c:v>7536</c:v>
                </c:pt>
                <c:pt idx="1596">
                  <c:v>7553</c:v>
                </c:pt>
                <c:pt idx="1597">
                  <c:v>7546</c:v>
                </c:pt>
                <c:pt idx="1598">
                  <c:v>7550</c:v>
                </c:pt>
                <c:pt idx="1599">
                  <c:v>7544</c:v>
                </c:pt>
                <c:pt idx="1600">
                  <c:v>7554</c:v>
                </c:pt>
                <c:pt idx="1601">
                  <c:v>7543</c:v>
                </c:pt>
                <c:pt idx="1602">
                  <c:v>7555</c:v>
                </c:pt>
                <c:pt idx="1603">
                  <c:v>7554</c:v>
                </c:pt>
                <c:pt idx="1604">
                  <c:v>7558</c:v>
                </c:pt>
                <c:pt idx="1605">
                  <c:v>7552</c:v>
                </c:pt>
                <c:pt idx="1606">
                  <c:v>7547</c:v>
                </c:pt>
                <c:pt idx="1607">
                  <c:v>7555</c:v>
                </c:pt>
                <c:pt idx="1608">
                  <c:v>7546</c:v>
                </c:pt>
                <c:pt idx="1609">
                  <c:v>7553</c:v>
                </c:pt>
                <c:pt idx="1610">
                  <c:v>7552</c:v>
                </c:pt>
                <c:pt idx="1611">
                  <c:v>7548</c:v>
                </c:pt>
                <c:pt idx="1612">
                  <c:v>7552</c:v>
                </c:pt>
                <c:pt idx="1613">
                  <c:v>7540</c:v>
                </c:pt>
                <c:pt idx="1614">
                  <c:v>7548</c:v>
                </c:pt>
                <c:pt idx="1615">
                  <c:v>7555</c:v>
                </c:pt>
                <c:pt idx="1616">
                  <c:v>7557</c:v>
                </c:pt>
                <c:pt idx="1617">
                  <c:v>7561</c:v>
                </c:pt>
                <c:pt idx="1618">
                  <c:v>7554</c:v>
                </c:pt>
                <c:pt idx="1619">
                  <c:v>7562</c:v>
                </c:pt>
                <c:pt idx="1620">
                  <c:v>7550</c:v>
                </c:pt>
                <c:pt idx="1621">
                  <c:v>7564</c:v>
                </c:pt>
                <c:pt idx="1622">
                  <c:v>7556</c:v>
                </c:pt>
                <c:pt idx="1623">
                  <c:v>7561</c:v>
                </c:pt>
                <c:pt idx="1624">
                  <c:v>7567</c:v>
                </c:pt>
                <c:pt idx="1625">
                  <c:v>7576</c:v>
                </c:pt>
                <c:pt idx="1626">
                  <c:v>7561</c:v>
                </c:pt>
                <c:pt idx="1627">
                  <c:v>7571</c:v>
                </c:pt>
                <c:pt idx="1628">
                  <c:v>7570</c:v>
                </c:pt>
                <c:pt idx="1629">
                  <c:v>7569</c:v>
                </c:pt>
                <c:pt idx="1630">
                  <c:v>7572</c:v>
                </c:pt>
                <c:pt idx="1631">
                  <c:v>7583</c:v>
                </c:pt>
                <c:pt idx="1632">
                  <c:v>7588</c:v>
                </c:pt>
                <c:pt idx="1633">
                  <c:v>7598</c:v>
                </c:pt>
                <c:pt idx="1634">
                  <c:v>7590</c:v>
                </c:pt>
                <c:pt idx="1635">
                  <c:v>7594</c:v>
                </c:pt>
                <c:pt idx="1636">
                  <c:v>7589</c:v>
                </c:pt>
                <c:pt idx="1637">
                  <c:v>7612</c:v>
                </c:pt>
                <c:pt idx="1638">
                  <c:v>7605</c:v>
                </c:pt>
                <c:pt idx="1639">
                  <c:v>7602</c:v>
                </c:pt>
                <c:pt idx="1640">
                  <c:v>7597</c:v>
                </c:pt>
                <c:pt idx="1641">
                  <c:v>7598</c:v>
                </c:pt>
                <c:pt idx="1642">
                  <c:v>7591</c:v>
                </c:pt>
                <c:pt idx="1643">
                  <c:v>7589</c:v>
                </c:pt>
                <c:pt idx="1644">
                  <c:v>7583</c:v>
                </c:pt>
                <c:pt idx="1645">
                  <c:v>7583</c:v>
                </c:pt>
                <c:pt idx="1646">
                  <c:v>7570</c:v>
                </c:pt>
                <c:pt idx="1647">
                  <c:v>7571</c:v>
                </c:pt>
                <c:pt idx="1648">
                  <c:v>7564</c:v>
                </c:pt>
                <c:pt idx="1649">
                  <c:v>7582</c:v>
                </c:pt>
                <c:pt idx="1650">
                  <c:v>7574</c:v>
                </c:pt>
                <c:pt idx="1651">
                  <c:v>7564</c:v>
                </c:pt>
                <c:pt idx="1652">
                  <c:v>7584</c:v>
                </c:pt>
                <c:pt idx="1653">
                  <c:v>7569</c:v>
                </c:pt>
                <c:pt idx="1654">
                  <c:v>7580</c:v>
                </c:pt>
                <c:pt idx="1655">
                  <c:v>7562</c:v>
                </c:pt>
                <c:pt idx="1656">
                  <c:v>7562</c:v>
                </c:pt>
                <c:pt idx="1657">
                  <c:v>7552</c:v>
                </c:pt>
                <c:pt idx="1658">
                  <c:v>7573</c:v>
                </c:pt>
                <c:pt idx="1659">
                  <c:v>7563</c:v>
                </c:pt>
                <c:pt idx="1660">
                  <c:v>7568</c:v>
                </c:pt>
                <c:pt idx="1661">
                  <c:v>7562</c:v>
                </c:pt>
                <c:pt idx="1662">
                  <c:v>7567</c:v>
                </c:pt>
                <c:pt idx="1663">
                  <c:v>7546</c:v>
                </c:pt>
                <c:pt idx="1664">
                  <c:v>7551</c:v>
                </c:pt>
                <c:pt idx="1665">
                  <c:v>7568</c:v>
                </c:pt>
                <c:pt idx="1666">
                  <c:v>7546</c:v>
                </c:pt>
                <c:pt idx="1667">
                  <c:v>7563</c:v>
                </c:pt>
                <c:pt idx="1668">
                  <c:v>7553</c:v>
                </c:pt>
                <c:pt idx="1669">
                  <c:v>7548</c:v>
                </c:pt>
                <c:pt idx="1670">
                  <c:v>7548</c:v>
                </c:pt>
                <c:pt idx="1671">
                  <c:v>7552</c:v>
                </c:pt>
                <c:pt idx="1672">
                  <c:v>7549</c:v>
                </c:pt>
                <c:pt idx="1673">
                  <c:v>7543</c:v>
                </c:pt>
                <c:pt idx="1674">
                  <c:v>7553</c:v>
                </c:pt>
                <c:pt idx="1675">
                  <c:v>7542</c:v>
                </c:pt>
                <c:pt idx="1676">
                  <c:v>7552</c:v>
                </c:pt>
                <c:pt idx="1677">
                  <c:v>7559</c:v>
                </c:pt>
                <c:pt idx="1678">
                  <c:v>7548</c:v>
                </c:pt>
                <c:pt idx="1679">
                  <c:v>7564</c:v>
                </c:pt>
                <c:pt idx="1680">
                  <c:v>7569</c:v>
                </c:pt>
                <c:pt idx="1681">
                  <c:v>7543</c:v>
                </c:pt>
                <c:pt idx="1682">
                  <c:v>7553</c:v>
                </c:pt>
                <c:pt idx="1683">
                  <c:v>7558</c:v>
                </c:pt>
                <c:pt idx="1684">
                  <c:v>7554</c:v>
                </c:pt>
                <c:pt idx="1685">
                  <c:v>7555</c:v>
                </c:pt>
                <c:pt idx="1686">
                  <c:v>7556</c:v>
                </c:pt>
                <c:pt idx="1687">
                  <c:v>7550</c:v>
                </c:pt>
                <c:pt idx="1688">
                  <c:v>7550</c:v>
                </c:pt>
                <c:pt idx="1689">
                  <c:v>7555</c:v>
                </c:pt>
                <c:pt idx="1690">
                  <c:v>7550</c:v>
                </c:pt>
                <c:pt idx="1691">
                  <c:v>7556</c:v>
                </c:pt>
                <c:pt idx="1692">
                  <c:v>7556</c:v>
                </c:pt>
                <c:pt idx="1693">
                  <c:v>7556</c:v>
                </c:pt>
                <c:pt idx="1694">
                  <c:v>7549</c:v>
                </c:pt>
                <c:pt idx="1695">
                  <c:v>7544</c:v>
                </c:pt>
                <c:pt idx="1696">
                  <c:v>7558</c:v>
                </c:pt>
                <c:pt idx="1697">
                  <c:v>7554</c:v>
                </c:pt>
                <c:pt idx="1698">
                  <c:v>7547</c:v>
                </c:pt>
                <c:pt idx="1699">
                  <c:v>7546</c:v>
                </c:pt>
                <c:pt idx="1700">
                  <c:v>7555</c:v>
                </c:pt>
                <c:pt idx="1701">
                  <c:v>7562</c:v>
                </c:pt>
                <c:pt idx="1702">
                  <c:v>7543</c:v>
                </c:pt>
                <c:pt idx="1703">
                  <c:v>7531</c:v>
                </c:pt>
                <c:pt idx="1704">
                  <c:v>7556</c:v>
                </c:pt>
                <c:pt idx="1705">
                  <c:v>7556</c:v>
                </c:pt>
                <c:pt idx="1706">
                  <c:v>7557</c:v>
                </c:pt>
                <c:pt idx="1707">
                  <c:v>7545</c:v>
                </c:pt>
                <c:pt idx="1708">
                  <c:v>7547</c:v>
                </c:pt>
                <c:pt idx="1709">
                  <c:v>7555</c:v>
                </c:pt>
                <c:pt idx="1710">
                  <c:v>7543</c:v>
                </c:pt>
                <c:pt idx="1711">
                  <c:v>7551</c:v>
                </c:pt>
                <c:pt idx="1712">
                  <c:v>7541</c:v>
                </c:pt>
                <c:pt idx="1713">
                  <c:v>7556</c:v>
                </c:pt>
                <c:pt idx="1714">
                  <c:v>7556</c:v>
                </c:pt>
                <c:pt idx="1715">
                  <c:v>7540</c:v>
                </c:pt>
                <c:pt idx="1716">
                  <c:v>7554</c:v>
                </c:pt>
                <c:pt idx="1717">
                  <c:v>7547</c:v>
                </c:pt>
                <c:pt idx="1718">
                  <c:v>7548</c:v>
                </c:pt>
                <c:pt idx="1719">
                  <c:v>7541</c:v>
                </c:pt>
                <c:pt idx="1720">
                  <c:v>7549</c:v>
                </c:pt>
                <c:pt idx="1721">
                  <c:v>7554</c:v>
                </c:pt>
                <c:pt idx="1722">
                  <c:v>7553</c:v>
                </c:pt>
                <c:pt idx="1723">
                  <c:v>7542</c:v>
                </c:pt>
                <c:pt idx="1724">
                  <c:v>7538</c:v>
                </c:pt>
                <c:pt idx="1725">
                  <c:v>7544</c:v>
                </c:pt>
                <c:pt idx="1726">
                  <c:v>7560</c:v>
                </c:pt>
                <c:pt idx="1727">
                  <c:v>7549</c:v>
                </c:pt>
                <c:pt idx="1728">
                  <c:v>7559</c:v>
                </c:pt>
                <c:pt idx="1729">
                  <c:v>7549</c:v>
                </c:pt>
                <c:pt idx="1730">
                  <c:v>7552</c:v>
                </c:pt>
                <c:pt idx="1731">
                  <c:v>7561</c:v>
                </c:pt>
                <c:pt idx="1732">
                  <c:v>7543</c:v>
                </c:pt>
                <c:pt idx="1733">
                  <c:v>7555</c:v>
                </c:pt>
                <c:pt idx="1734">
                  <c:v>7541</c:v>
                </c:pt>
                <c:pt idx="1735">
                  <c:v>7557</c:v>
                </c:pt>
                <c:pt idx="1736">
                  <c:v>7551</c:v>
                </c:pt>
                <c:pt idx="1737">
                  <c:v>7543</c:v>
                </c:pt>
                <c:pt idx="1738">
                  <c:v>7558</c:v>
                </c:pt>
                <c:pt idx="1739">
                  <c:v>7545</c:v>
                </c:pt>
                <c:pt idx="1740">
                  <c:v>7548</c:v>
                </c:pt>
                <c:pt idx="1741">
                  <c:v>7555</c:v>
                </c:pt>
                <c:pt idx="1742">
                  <c:v>7549</c:v>
                </c:pt>
                <c:pt idx="1743">
                  <c:v>7551</c:v>
                </c:pt>
                <c:pt idx="1744">
                  <c:v>7553</c:v>
                </c:pt>
                <c:pt idx="1745">
                  <c:v>7552</c:v>
                </c:pt>
                <c:pt idx="1746">
                  <c:v>7546</c:v>
                </c:pt>
                <c:pt idx="1747">
                  <c:v>7548</c:v>
                </c:pt>
                <c:pt idx="1748">
                  <c:v>7554</c:v>
                </c:pt>
                <c:pt idx="1749">
                  <c:v>7550</c:v>
                </c:pt>
                <c:pt idx="1750">
                  <c:v>7547</c:v>
                </c:pt>
                <c:pt idx="1751">
                  <c:v>7550</c:v>
                </c:pt>
                <c:pt idx="1752">
                  <c:v>7560</c:v>
                </c:pt>
                <c:pt idx="1753">
                  <c:v>7547</c:v>
                </c:pt>
                <c:pt idx="1754">
                  <c:v>7545</c:v>
                </c:pt>
                <c:pt idx="1755">
                  <c:v>7545</c:v>
                </c:pt>
                <c:pt idx="1756">
                  <c:v>7555</c:v>
                </c:pt>
                <c:pt idx="1757">
                  <c:v>7553</c:v>
                </c:pt>
                <c:pt idx="1758">
                  <c:v>7540</c:v>
                </c:pt>
                <c:pt idx="1759">
                  <c:v>7550</c:v>
                </c:pt>
                <c:pt idx="1760">
                  <c:v>7564</c:v>
                </c:pt>
                <c:pt idx="1761">
                  <c:v>7555</c:v>
                </c:pt>
                <c:pt idx="1762">
                  <c:v>7543</c:v>
                </c:pt>
                <c:pt idx="1763">
                  <c:v>7548</c:v>
                </c:pt>
                <c:pt idx="1764">
                  <c:v>7549</c:v>
                </c:pt>
                <c:pt idx="1765">
                  <c:v>7554</c:v>
                </c:pt>
                <c:pt idx="1766">
                  <c:v>7547</c:v>
                </c:pt>
                <c:pt idx="1767">
                  <c:v>7539</c:v>
                </c:pt>
                <c:pt idx="1768">
                  <c:v>7550</c:v>
                </c:pt>
                <c:pt idx="1769">
                  <c:v>7545</c:v>
                </c:pt>
                <c:pt idx="1770">
                  <c:v>7546</c:v>
                </c:pt>
                <c:pt idx="1771">
                  <c:v>7542</c:v>
                </c:pt>
                <c:pt idx="1772">
                  <c:v>7554</c:v>
                </c:pt>
                <c:pt idx="1773">
                  <c:v>7554</c:v>
                </c:pt>
                <c:pt idx="1774">
                  <c:v>7552</c:v>
                </c:pt>
                <c:pt idx="1775">
                  <c:v>7553</c:v>
                </c:pt>
                <c:pt idx="1776">
                  <c:v>7539</c:v>
                </c:pt>
                <c:pt idx="1777">
                  <c:v>7546</c:v>
                </c:pt>
                <c:pt idx="1778">
                  <c:v>7538</c:v>
                </c:pt>
                <c:pt idx="1779">
                  <c:v>7549</c:v>
                </c:pt>
                <c:pt idx="1780">
                  <c:v>7543</c:v>
                </c:pt>
                <c:pt idx="1781">
                  <c:v>7549</c:v>
                </c:pt>
                <c:pt idx="1782">
                  <c:v>7553</c:v>
                </c:pt>
                <c:pt idx="1783">
                  <c:v>7558</c:v>
                </c:pt>
                <c:pt idx="1784">
                  <c:v>7548</c:v>
                </c:pt>
                <c:pt idx="1785">
                  <c:v>7558</c:v>
                </c:pt>
                <c:pt idx="1786">
                  <c:v>7553</c:v>
                </c:pt>
                <c:pt idx="1787">
                  <c:v>7545</c:v>
                </c:pt>
                <c:pt idx="1788">
                  <c:v>7549</c:v>
                </c:pt>
                <c:pt idx="1789">
                  <c:v>7543</c:v>
                </c:pt>
                <c:pt idx="1790">
                  <c:v>7538</c:v>
                </c:pt>
                <c:pt idx="1791">
                  <c:v>7552</c:v>
                </c:pt>
                <c:pt idx="1792">
                  <c:v>7544</c:v>
                </c:pt>
                <c:pt idx="1793">
                  <c:v>7539</c:v>
                </c:pt>
                <c:pt idx="1794">
                  <c:v>7548</c:v>
                </c:pt>
                <c:pt idx="1795">
                  <c:v>7548</c:v>
                </c:pt>
                <c:pt idx="1796">
                  <c:v>7549</c:v>
                </c:pt>
                <c:pt idx="1797">
                  <c:v>7553</c:v>
                </c:pt>
                <c:pt idx="1798">
                  <c:v>7550</c:v>
                </c:pt>
                <c:pt idx="1799">
                  <c:v>7551</c:v>
                </c:pt>
                <c:pt idx="1800">
                  <c:v>7550</c:v>
                </c:pt>
                <c:pt idx="1801">
                  <c:v>7556</c:v>
                </c:pt>
                <c:pt idx="1802">
                  <c:v>7549</c:v>
                </c:pt>
                <c:pt idx="1803">
                  <c:v>7540</c:v>
                </c:pt>
                <c:pt idx="1804">
                  <c:v>7551</c:v>
                </c:pt>
                <c:pt idx="1805">
                  <c:v>7547</c:v>
                </c:pt>
                <c:pt idx="1806">
                  <c:v>7550</c:v>
                </c:pt>
                <c:pt idx="1807">
                  <c:v>7544</c:v>
                </c:pt>
                <c:pt idx="1808">
                  <c:v>7549</c:v>
                </c:pt>
                <c:pt idx="1809">
                  <c:v>7551</c:v>
                </c:pt>
                <c:pt idx="1810">
                  <c:v>7547</c:v>
                </c:pt>
                <c:pt idx="1811">
                  <c:v>7548</c:v>
                </c:pt>
                <c:pt idx="1812">
                  <c:v>7545</c:v>
                </c:pt>
                <c:pt idx="1813">
                  <c:v>7546</c:v>
                </c:pt>
                <c:pt idx="1814">
                  <c:v>7536</c:v>
                </c:pt>
                <c:pt idx="1815">
                  <c:v>7539</c:v>
                </c:pt>
                <c:pt idx="1816">
                  <c:v>7544</c:v>
                </c:pt>
                <c:pt idx="1817">
                  <c:v>7550</c:v>
                </c:pt>
                <c:pt idx="1818">
                  <c:v>7545</c:v>
                </c:pt>
                <c:pt idx="1819">
                  <c:v>7555</c:v>
                </c:pt>
                <c:pt idx="1820">
                  <c:v>7543</c:v>
                </c:pt>
                <c:pt idx="1821">
                  <c:v>7558</c:v>
                </c:pt>
                <c:pt idx="1822">
                  <c:v>7544</c:v>
                </c:pt>
                <c:pt idx="1823">
                  <c:v>7545</c:v>
                </c:pt>
                <c:pt idx="1824">
                  <c:v>7557</c:v>
                </c:pt>
                <c:pt idx="1825">
                  <c:v>7556</c:v>
                </c:pt>
                <c:pt idx="1826">
                  <c:v>7542</c:v>
                </c:pt>
                <c:pt idx="1827">
                  <c:v>7549</c:v>
                </c:pt>
                <c:pt idx="1828">
                  <c:v>7545</c:v>
                </c:pt>
                <c:pt idx="1829">
                  <c:v>7541</c:v>
                </c:pt>
                <c:pt idx="1830">
                  <c:v>7557</c:v>
                </c:pt>
                <c:pt idx="1831">
                  <c:v>7557</c:v>
                </c:pt>
                <c:pt idx="1832">
                  <c:v>7557</c:v>
                </c:pt>
                <c:pt idx="1833">
                  <c:v>7547</c:v>
                </c:pt>
                <c:pt idx="1834">
                  <c:v>7555</c:v>
                </c:pt>
                <c:pt idx="1835">
                  <c:v>7549</c:v>
                </c:pt>
                <c:pt idx="1836">
                  <c:v>7574</c:v>
                </c:pt>
                <c:pt idx="1837">
                  <c:v>7552</c:v>
                </c:pt>
                <c:pt idx="1838">
                  <c:v>7550</c:v>
                </c:pt>
                <c:pt idx="1839">
                  <c:v>7570</c:v>
                </c:pt>
                <c:pt idx="1840">
                  <c:v>7554</c:v>
                </c:pt>
                <c:pt idx="1841">
                  <c:v>7554</c:v>
                </c:pt>
                <c:pt idx="1842">
                  <c:v>7559</c:v>
                </c:pt>
                <c:pt idx="1843">
                  <c:v>7561</c:v>
                </c:pt>
                <c:pt idx="1844">
                  <c:v>7578</c:v>
                </c:pt>
                <c:pt idx="1845">
                  <c:v>7558</c:v>
                </c:pt>
                <c:pt idx="1846">
                  <c:v>7556</c:v>
                </c:pt>
                <c:pt idx="1847">
                  <c:v>7554</c:v>
                </c:pt>
                <c:pt idx="1848">
                  <c:v>7564</c:v>
                </c:pt>
                <c:pt idx="1849">
                  <c:v>7562</c:v>
                </c:pt>
                <c:pt idx="1850">
                  <c:v>7565</c:v>
                </c:pt>
                <c:pt idx="1851">
                  <c:v>7582</c:v>
                </c:pt>
                <c:pt idx="1852">
                  <c:v>7570</c:v>
                </c:pt>
                <c:pt idx="1853">
                  <c:v>7576</c:v>
                </c:pt>
                <c:pt idx="1854">
                  <c:v>7575</c:v>
                </c:pt>
                <c:pt idx="1855">
                  <c:v>7580</c:v>
                </c:pt>
                <c:pt idx="1856">
                  <c:v>7584</c:v>
                </c:pt>
                <c:pt idx="1857">
                  <c:v>7566</c:v>
                </c:pt>
                <c:pt idx="1858">
                  <c:v>7590</c:v>
                </c:pt>
                <c:pt idx="1859">
                  <c:v>7573</c:v>
                </c:pt>
                <c:pt idx="1860">
                  <c:v>7589</c:v>
                </c:pt>
                <c:pt idx="1861">
                  <c:v>7590</c:v>
                </c:pt>
                <c:pt idx="1862">
                  <c:v>7574</c:v>
                </c:pt>
                <c:pt idx="1863">
                  <c:v>7597</c:v>
                </c:pt>
                <c:pt idx="1864">
                  <c:v>7583</c:v>
                </c:pt>
                <c:pt idx="1865">
                  <c:v>7591</c:v>
                </c:pt>
                <c:pt idx="1866">
                  <c:v>7593</c:v>
                </c:pt>
                <c:pt idx="1867">
                  <c:v>7588</c:v>
                </c:pt>
                <c:pt idx="1868">
                  <c:v>7596</c:v>
                </c:pt>
                <c:pt idx="1869">
                  <c:v>7612</c:v>
                </c:pt>
                <c:pt idx="1870">
                  <c:v>7594</c:v>
                </c:pt>
                <c:pt idx="1871">
                  <c:v>7597</c:v>
                </c:pt>
                <c:pt idx="1872">
                  <c:v>7619</c:v>
                </c:pt>
                <c:pt idx="1873">
                  <c:v>7620</c:v>
                </c:pt>
                <c:pt idx="1874">
                  <c:v>7613</c:v>
                </c:pt>
                <c:pt idx="1875">
                  <c:v>7639</c:v>
                </c:pt>
                <c:pt idx="1876">
                  <c:v>7629</c:v>
                </c:pt>
                <c:pt idx="1877">
                  <c:v>7647</c:v>
                </c:pt>
                <c:pt idx="1878">
                  <c:v>7642</c:v>
                </c:pt>
                <c:pt idx="1879">
                  <c:v>7629</c:v>
                </c:pt>
                <c:pt idx="1880">
                  <c:v>7632</c:v>
                </c:pt>
                <c:pt idx="1881">
                  <c:v>7656</c:v>
                </c:pt>
                <c:pt idx="1882">
                  <c:v>7618</c:v>
                </c:pt>
                <c:pt idx="1883">
                  <c:v>7631</c:v>
                </c:pt>
                <c:pt idx="1884">
                  <c:v>7625</c:v>
                </c:pt>
                <c:pt idx="1885">
                  <c:v>7620</c:v>
                </c:pt>
                <c:pt idx="1886">
                  <c:v>7624</c:v>
                </c:pt>
                <c:pt idx="1887">
                  <c:v>7614</c:v>
                </c:pt>
                <c:pt idx="1888">
                  <c:v>7605</c:v>
                </c:pt>
                <c:pt idx="1889">
                  <c:v>7588</c:v>
                </c:pt>
                <c:pt idx="1890">
                  <c:v>7587</c:v>
                </c:pt>
                <c:pt idx="1891">
                  <c:v>7600</c:v>
                </c:pt>
                <c:pt idx="1892">
                  <c:v>7597</c:v>
                </c:pt>
                <c:pt idx="1893">
                  <c:v>7603</c:v>
                </c:pt>
                <c:pt idx="1894">
                  <c:v>7588</c:v>
                </c:pt>
                <c:pt idx="1895">
                  <c:v>7587</c:v>
                </c:pt>
                <c:pt idx="1896">
                  <c:v>7573</c:v>
                </c:pt>
                <c:pt idx="1897">
                  <c:v>7583</c:v>
                </c:pt>
                <c:pt idx="1898">
                  <c:v>7579</c:v>
                </c:pt>
                <c:pt idx="1899">
                  <c:v>7599</c:v>
                </c:pt>
                <c:pt idx="1900">
                  <c:v>7584</c:v>
                </c:pt>
                <c:pt idx="1901">
                  <c:v>7581</c:v>
                </c:pt>
                <c:pt idx="1902">
                  <c:v>7588</c:v>
                </c:pt>
                <c:pt idx="1903">
                  <c:v>7565</c:v>
                </c:pt>
                <c:pt idx="1904">
                  <c:v>7560</c:v>
                </c:pt>
                <c:pt idx="1905">
                  <c:v>7574</c:v>
                </c:pt>
                <c:pt idx="1906">
                  <c:v>7565</c:v>
                </c:pt>
                <c:pt idx="1907">
                  <c:v>7576</c:v>
                </c:pt>
                <c:pt idx="1908">
                  <c:v>7570</c:v>
                </c:pt>
                <c:pt idx="1909">
                  <c:v>7571</c:v>
                </c:pt>
                <c:pt idx="1910">
                  <c:v>7573</c:v>
                </c:pt>
                <c:pt idx="1911">
                  <c:v>7571</c:v>
                </c:pt>
                <c:pt idx="1912">
                  <c:v>7569</c:v>
                </c:pt>
                <c:pt idx="1913">
                  <c:v>7567</c:v>
                </c:pt>
                <c:pt idx="1914">
                  <c:v>7572</c:v>
                </c:pt>
                <c:pt idx="1915">
                  <c:v>7578</c:v>
                </c:pt>
                <c:pt idx="1916">
                  <c:v>7563</c:v>
                </c:pt>
                <c:pt idx="1917">
                  <c:v>7559</c:v>
                </c:pt>
                <c:pt idx="1918">
                  <c:v>7566</c:v>
                </c:pt>
                <c:pt idx="1919">
                  <c:v>7556</c:v>
                </c:pt>
                <c:pt idx="1920">
                  <c:v>7560</c:v>
                </c:pt>
                <c:pt idx="1921">
                  <c:v>7558</c:v>
                </c:pt>
                <c:pt idx="1922">
                  <c:v>7564</c:v>
                </c:pt>
                <c:pt idx="1923">
                  <c:v>7557</c:v>
                </c:pt>
                <c:pt idx="1924">
                  <c:v>7562</c:v>
                </c:pt>
                <c:pt idx="1925">
                  <c:v>7562</c:v>
                </c:pt>
                <c:pt idx="1926">
                  <c:v>7556</c:v>
                </c:pt>
                <c:pt idx="1927">
                  <c:v>7561</c:v>
                </c:pt>
                <c:pt idx="1928">
                  <c:v>7559</c:v>
                </c:pt>
                <c:pt idx="1929">
                  <c:v>7545</c:v>
                </c:pt>
                <c:pt idx="1930">
                  <c:v>7572</c:v>
                </c:pt>
                <c:pt idx="1931">
                  <c:v>7562</c:v>
                </c:pt>
                <c:pt idx="1932">
                  <c:v>7549</c:v>
                </c:pt>
                <c:pt idx="1933">
                  <c:v>7564</c:v>
                </c:pt>
                <c:pt idx="1934">
                  <c:v>7550</c:v>
                </c:pt>
                <c:pt idx="1935">
                  <c:v>7554</c:v>
                </c:pt>
                <c:pt idx="1936">
                  <c:v>7551</c:v>
                </c:pt>
                <c:pt idx="1937">
                  <c:v>7557</c:v>
                </c:pt>
                <c:pt idx="1938">
                  <c:v>7559</c:v>
                </c:pt>
                <c:pt idx="1939">
                  <c:v>7556</c:v>
                </c:pt>
                <c:pt idx="1940">
                  <c:v>7557</c:v>
                </c:pt>
                <c:pt idx="1941">
                  <c:v>7556</c:v>
                </c:pt>
                <c:pt idx="1942">
                  <c:v>7545</c:v>
                </c:pt>
                <c:pt idx="1943">
                  <c:v>7562</c:v>
                </c:pt>
                <c:pt idx="1944">
                  <c:v>7557</c:v>
                </c:pt>
                <c:pt idx="1945">
                  <c:v>7555</c:v>
                </c:pt>
                <c:pt idx="1946">
                  <c:v>7564</c:v>
                </c:pt>
                <c:pt idx="1947">
                  <c:v>7568</c:v>
                </c:pt>
                <c:pt idx="1948">
                  <c:v>7564</c:v>
                </c:pt>
                <c:pt idx="1949">
                  <c:v>7565</c:v>
                </c:pt>
                <c:pt idx="1950">
                  <c:v>7561</c:v>
                </c:pt>
                <c:pt idx="1951">
                  <c:v>7556</c:v>
                </c:pt>
                <c:pt idx="1952">
                  <c:v>7562</c:v>
                </c:pt>
                <c:pt idx="1953">
                  <c:v>7564</c:v>
                </c:pt>
                <c:pt idx="1954">
                  <c:v>7568</c:v>
                </c:pt>
                <c:pt idx="1955">
                  <c:v>7561</c:v>
                </c:pt>
                <c:pt idx="1956">
                  <c:v>7562</c:v>
                </c:pt>
                <c:pt idx="1957">
                  <c:v>7557</c:v>
                </c:pt>
                <c:pt idx="1958">
                  <c:v>7561</c:v>
                </c:pt>
                <c:pt idx="1959">
                  <c:v>7560</c:v>
                </c:pt>
                <c:pt idx="1960">
                  <c:v>7558</c:v>
                </c:pt>
                <c:pt idx="1961">
                  <c:v>7553</c:v>
                </c:pt>
                <c:pt idx="1962">
                  <c:v>7572</c:v>
                </c:pt>
                <c:pt idx="1963">
                  <c:v>7578</c:v>
                </c:pt>
                <c:pt idx="1964">
                  <c:v>7555</c:v>
                </c:pt>
                <c:pt idx="1965">
                  <c:v>7554</c:v>
                </c:pt>
                <c:pt idx="1966">
                  <c:v>7564</c:v>
                </c:pt>
                <c:pt idx="1967">
                  <c:v>7565</c:v>
                </c:pt>
                <c:pt idx="1968">
                  <c:v>7559</c:v>
                </c:pt>
                <c:pt idx="1969">
                  <c:v>7548</c:v>
                </c:pt>
                <c:pt idx="1970">
                  <c:v>7551</c:v>
                </c:pt>
                <c:pt idx="1971">
                  <c:v>7555</c:v>
                </c:pt>
                <c:pt idx="1972">
                  <c:v>7552</c:v>
                </c:pt>
                <c:pt idx="1973">
                  <c:v>7558</c:v>
                </c:pt>
                <c:pt idx="1974">
                  <c:v>7552</c:v>
                </c:pt>
                <c:pt idx="1975">
                  <c:v>7557</c:v>
                </c:pt>
                <c:pt idx="1976">
                  <c:v>7558</c:v>
                </c:pt>
                <c:pt idx="1977">
                  <c:v>7552</c:v>
                </c:pt>
              </c:numCache>
            </c:numRef>
          </c:yVal>
          <c:smooth val="1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70447168"/>
        <c:axId val="470446592"/>
      </c:scatterChart>
      <c:valAx>
        <c:axId val="470445440"/>
        <c:scaling>
          <c:orientation val="minMax"/>
          <c:max val="80"/>
          <c:min val="20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it-IT">
                    <a:latin typeface="Arial" panose="020B0604020202020204" pitchFamily="34" charset="0"/>
                    <a:cs typeface="Arial" panose="020B0604020202020204" pitchFamily="34" charset="0"/>
                  </a:rPr>
                  <a:t>2</a:t>
                </a:r>
                <a:r>
                  <a:rPr lang="it-IT">
                    <a:latin typeface="Symbol" panose="05050102010706020507" pitchFamily="18" charset="2"/>
                    <a:cs typeface="Arial" panose="020B0604020202020204" pitchFamily="34" charset="0"/>
                  </a:rPr>
                  <a:t>q</a:t>
                </a:r>
                <a:r>
                  <a:rPr lang="it-IT" baseline="0">
                    <a:latin typeface="Symbol" panose="05050102010706020507" pitchFamily="18" charset="2"/>
                    <a:cs typeface="Arial" panose="020B0604020202020204" pitchFamily="34" charset="0"/>
                  </a:rPr>
                  <a:t> </a:t>
                </a:r>
                <a:r>
                  <a:rPr lang="it-IT">
                    <a:latin typeface="Arial" panose="020B0604020202020204" pitchFamily="34" charset="0"/>
                    <a:cs typeface="Arial" panose="020B0604020202020204" pitchFamily="34" charset="0"/>
                  </a:rPr>
                  <a:t> [degree]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470446016"/>
        <c:crosses val="autoZero"/>
        <c:crossBetween val="midCat"/>
      </c:valAx>
      <c:valAx>
        <c:axId val="470446016"/>
        <c:scaling>
          <c:orientation val="minMax"/>
          <c:min val="0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it-IT">
                    <a:latin typeface="Arial" panose="020B0604020202020204" pitchFamily="34" charset="0"/>
                    <a:cs typeface="Arial" panose="020B0604020202020204" pitchFamily="34" charset="0"/>
                  </a:rPr>
                  <a:t>Intensity [ a.u.]</a:t>
                </a:r>
              </a:p>
            </c:rich>
          </c:tx>
          <c:overlay val="0"/>
        </c:title>
        <c:numFmt formatCode="General" sourceLinked="1"/>
        <c:majorTickMark val="none"/>
        <c:minorTickMark val="none"/>
        <c:tickLblPos val="none"/>
        <c:crossAx val="470445440"/>
        <c:crosses val="autoZero"/>
        <c:crossBetween val="midCat"/>
      </c:valAx>
      <c:valAx>
        <c:axId val="470446592"/>
        <c:scaling>
          <c:orientation val="minMax"/>
          <c:max val="10000"/>
          <c:min val="-500"/>
        </c:scaling>
        <c:delete val="0"/>
        <c:axPos val="r"/>
        <c:numFmt formatCode="General" sourceLinked="1"/>
        <c:majorTickMark val="none"/>
        <c:minorTickMark val="none"/>
        <c:tickLblPos val="none"/>
        <c:crossAx val="470447168"/>
        <c:crosses val="max"/>
        <c:crossBetween val="midCat"/>
      </c:valAx>
      <c:valAx>
        <c:axId val="470447168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470446592"/>
        <c:crosses val="autoZero"/>
        <c:crossBetween val="midCat"/>
      </c:valAx>
      <c:spPr>
        <a:ln>
          <a:solidFill>
            <a:schemeClr val="tx1"/>
          </a:solidFill>
        </a:ln>
      </c:spPr>
    </c:plotArea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it-IT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plotArea>
      <c:layout>
        <c:manualLayout>
          <c:layoutTarget val="inner"/>
          <c:xMode val="edge"/>
          <c:yMode val="edge"/>
          <c:x val="0.20135161146399724"/>
          <c:y val="4.8966932522353485E-2"/>
          <c:w val="0.66640119539953646"/>
          <c:h val="0.82394134370791561"/>
        </c:manualLayout>
      </c:layout>
      <c:scatterChart>
        <c:scatterStyle val="lineMarker"/>
        <c:varyColors val="0"/>
        <c:ser>
          <c:idx val="0"/>
          <c:order val="0"/>
          <c:tx>
            <c:strRef>
              <c:f>Foglio1!$H$6</c:f>
              <c:strCache>
                <c:ptCount val="1"/>
                <c:pt idx="0">
                  <c:v>ZnS da nitrato</c:v>
                </c:pt>
              </c:strCache>
            </c:strRef>
          </c:tx>
          <c:spPr>
            <a:ln w="19050">
              <a:solidFill>
                <a:sysClr val="windowText" lastClr="000000"/>
              </a:solidFill>
              <a:prstDash val="dash"/>
            </a:ln>
          </c:spPr>
          <c:marker>
            <c:symbol val="square"/>
            <c:size val="5"/>
            <c:spPr>
              <a:solidFill>
                <a:schemeClr val="tx1">
                  <a:lumMod val="75000"/>
                  <a:lumOff val="25000"/>
                </a:schemeClr>
              </a:solidFill>
              <a:ln>
                <a:solidFill>
                  <a:schemeClr val="tx1"/>
                </a:solidFill>
              </a:ln>
            </c:spPr>
          </c:marker>
          <c:xVal>
            <c:numRef>
              <c:f>Foglio1!$I$2:$I$6</c:f>
              <c:numCache>
                <c:formatCode>General</c:formatCode>
                <c:ptCount val="5"/>
                <c:pt idx="0">
                  <c:v>0</c:v>
                </c:pt>
                <c:pt idx="1">
                  <c:v>60</c:v>
                </c:pt>
                <c:pt idx="2">
                  <c:v>120</c:v>
                </c:pt>
                <c:pt idx="3">
                  <c:v>180</c:v>
                </c:pt>
                <c:pt idx="4">
                  <c:v>240</c:v>
                </c:pt>
              </c:numCache>
            </c:numRef>
          </c:xVal>
          <c:yVal>
            <c:numRef>
              <c:f>Foglio1!$O$4:$O$8</c:f>
              <c:numCache>
                <c:formatCode>General</c:formatCode>
                <c:ptCount val="5"/>
                <c:pt idx="0">
                  <c:v>1</c:v>
                </c:pt>
                <c:pt idx="1">
                  <c:v>0.97972972972972971</c:v>
                </c:pt>
                <c:pt idx="2">
                  <c:v>0.96621621621621623</c:v>
                </c:pt>
                <c:pt idx="3">
                  <c:v>0.95270270270270263</c:v>
                </c:pt>
                <c:pt idx="4">
                  <c:v>0.93243243243243235</c:v>
                </c:pt>
              </c:numCache>
            </c:numRef>
          </c:yVal>
          <c:smooth val="0"/>
        </c:ser>
        <c:ser>
          <c:idx val="2"/>
          <c:order val="1"/>
          <c:tx>
            <c:strRef>
              <c:f>Foglio1!$T$6</c:f>
              <c:strCache>
                <c:ptCount val="1"/>
                <c:pt idx="0">
                  <c:v>ZnS commerciale</c:v>
                </c:pt>
              </c:strCache>
            </c:strRef>
          </c:tx>
          <c:spPr>
            <a:ln w="19050">
              <a:solidFill>
                <a:sysClr val="windowText" lastClr="000000">
                  <a:lumMod val="75000"/>
                  <a:lumOff val="25000"/>
                </a:sysClr>
              </a:solidFill>
              <a:prstDash val="solid"/>
            </a:ln>
          </c:spPr>
          <c:marker>
            <c:symbol val="square"/>
            <c:size val="5"/>
            <c:spPr>
              <a:solidFill>
                <a:schemeClr val="tx1">
                  <a:lumMod val="75000"/>
                  <a:lumOff val="25000"/>
                </a:schemeClr>
              </a:solidFill>
              <a:ln>
                <a:solidFill>
                  <a:schemeClr val="tx1">
                    <a:lumMod val="75000"/>
                    <a:lumOff val="25000"/>
                  </a:schemeClr>
                </a:solidFill>
              </a:ln>
            </c:spPr>
          </c:marker>
          <c:xVal>
            <c:numRef>
              <c:f>Foglio1!$U$2:$U$6</c:f>
              <c:numCache>
                <c:formatCode>General</c:formatCode>
                <c:ptCount val="5"/>
                <c:pt idx="0">
                  <c:v>0</c:v>
                </c:pt>
                <c:pt idx="1">
                  <c:v>60</c:v>
                </c:pt>
                <c:pt idx="2">
                  <c:v>120</c:v>
                </c:pt>
                <c:pt idx="3">
                  <c:v>180</c:v>
                </c:pt>
                <c:pt idx="4">
                  <c:v>240</c:v>
                </c:pt>
              </c:numCache>
            </c:numRef>
          </c:xVal>
          <c:yVal>
            <c:numRef>
              <c:f>Foglio1!$AA$4:$AA$8</c:f>
              <c:numCache>
                <c:formatCode>General</c:formatCode>
                <c:ptCount val="5"/>
                <c:pt idx="0">
                  <c:v>1</c:v>
                </c:pt>
                <c:pt idx="1">
                  <c:v>0.96875</c:v>
                </c:pt>
                <c:pt idx="2">
                  <c:v>0.92187499999999989</c:v>
                </c:pt>
                <c:pt idx="3">
                  <c:v>0.83281250000000007</c:v>
                </c:pt>
                <c:pt idx="4">
                  <c:v>0.74687499999999996</c:v>
                </c:pt>
              </c:numCache>
            </c:numRef>
          </c:yVal>
          <c:smooth val="0"/>
        </c:ser>
        <c:ser>
          <c:idx val="3"/>
          <c:order val="2"/>
          <c:tx>
            <c:strRef>
              <c:f>Foglio1!$AF$6</c:f>
              <c:strCache>
                <c:ptCount val="1"/>
                <c:pt idx="0">
                  <c:v>ZnS da ZnO commerciale</c:v>
                </c:pt>
              </c:strCache>
            </c:strRef>
          </c:tx>
          <c:spPr>
            <a:ln w="19050">
              <a:solidFill>
                <a:sysClr val="windowText" lastClr="000000">
                  <a:lumMod val="50000"/>
                  <a:lumOff val="50000"/>
                </a:sysClr>
              </a:solidFill>
              <a:prstDash val="sysDash"/>
            </a:ln>
          </c:spPr>
          <c:marker>
            <c:symbol val="square"/>
            <c:size val="5"/>
            <c:spPr>
              <a:solidFill>
                <a:schemeClr val="tx1">
                  <a:lumMod val="50000"/>
                  <a:lumOff val="50000"/>
                </a:schemeClr>
              </a:solidFill>
              <a:ln>
                <a:solidFill>
                  <a:schemeClr val="tx1">
                    <a:lumMod val="50000"/>
                    <a:lumOff val="50000"/>
                  </a:schemeClr>
                </a:solidFill>
              </a:ln>
            </c:spPr>
          </c:marker>
          <c:xVal>
            <c:numRef>
              <c:f>Foglio1!$AG$2:$AG$6</c:f>
              <c:numCache>
                <c:formatCode>General</c:formatCode>
                <c:ptCount val="5"/>
                <c:pt idx="0">
                  <c:v>0</c:v>
                </c:pt>
                <c:pt idx="1">
                  <c:v>60</c:v>
                </c:pt>
                <c:pt idx="2">
                  <c:v>120</c:v>
                </c:pt>
                <c:pt idx="3">
                  <c:v>180</c:v>
                </c:pt>
                <c:pt idx="4">
                  <c:v>240</c:v>
                </c:pt>
              </c:numCache>
            </c:numRef>
          </c:xVal>
          <c:yVal>
            <c:numRef>
              <c:f>Foglio1!$AK$2:$AK$6</c:f>
              <c:numCache>
                <c:formatCode>General</c:formatCode>
                <c:ptCount val="5"/>
                <c:pt idx="0">
                  <c:v>1</c:v>
                </c:pt>
                <c:pt idx="1">
                  <c:v>0.95161290322580638</c:v>
                </c:pt>
                <c:pt idx="2">
                  <c:v>0.87903225806451624</c:v>
                </c:pt>
                <c:pt idx="3">
                  <c:v>0.782258064516129</c:v>
                </c:pt>
                <c:pt idx="4">
                  <c:v>0.67741935483870963</c:v>
                </c:pt>
              </c:numCache>
            </c:numRef>
          </c:yVal>
          <c:smooth val="0"/>
        </c:ser>
        <c:ser>
          <c:idx val="4"/>
          <c:order val="3"/>
          <c:tx>
            <c:strRef>
              <c:f>Foglio1!$AP$6</c:f>
              <c:strCache>
                <c:ptCount val="1"/>
                <c:pt idx="0">
                  <c:v>ZnS da solfato</c:v>
                </c:pt>
              </c:strCache>
            </c:strRef>
          </c:tx>
          <c:spPr>
            <a:ln w="19050">
              <a:solidFill>
                <a:sysClr val="windowText" lastClr="000000"/>
              </a:solidFill>
            </a:ln>
          </c:spPr>
          <c:marker>
            <c:symbol val="square"/>
            <c:size val="5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xVal>
            <c:numRef>
              <c:f>Foglio1!$AQ$2:$AQ$7</c:f>
              <c:numCache>
                <c:formatCode>General</c:formatCode>
                <c:ptCount val="6"/>
                <c:pt idx="0">
                  <c:v>0</c:v>
                </c:pt>
                <c:pt idx="1">
                  <c:v>30</c:v>
                </c:pt>
                <c:pt idx="2">
                  <c:v>60</c:v>
                </c:pt>
                <c:pt idx="3">
                  <c:v>120</c:v>
                </c:pt>
                <c:pt idx="4">
                  <c:v>180</c:v>
                </c:pt>
                <c:pt idx="5">
                  <c:v>240</c:v>
                </c:pt>
              </c:numCache>
            </c:numRef>
          </c:xVal>
          <c:yVal>
            <c:numRef>
              <c:f>Foglio1!$AS$2:$AS$7</c:f>
              <c:numCache>
                <c:formatCode>General</c:formatCode>
                <c:ptCount val="6"/>
                <c:pt idx="0">
                  <c:v>1</c:v>
                </c:pt>
                <c:pt idx="1">
                  <c:v>0.9399477806788511</c:v>
                </c:pt>
                <c:pt idx="2">
                  <c:v>0.89033942558746737</c:v>
                </c:pt>
                <c:pt idx="3">
                  <c:v>0.77806788511749347</c:v>
                </c:pt>
                <c:pt idx="4">
                  <c:v>0.62271540469973885</c:v>
                </c:pt>
                <c:pt idx="5">
                  <c:v>0.49347258485639683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70464128"/>
        <c:axId val="470465856"/>
      </c:scatterChart>
      <c:valAx>
        <c:axId val="470464128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it-IT"/>
                  <a:t>Irradiation time [min]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470465856"/>
        <c:crosses val="autoZero"/>
        <c:crossBetween val="midCat"/>
        <c:majorUnit val="50"/>
      </c:valAx>
      <c:valAx>
        <c:axId val="470465856"/>
        <c:scaling>
          <c:orientation val="minMax"/>
          <c:max val="1.02"/>
          <c:min val="0.4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it-IT"/>
                  <a:t>C/C</a:t>
                </a:r>
                <a:r>
                  <a:rPr lang="it-IT" baseline="-25000"/>
                  <a:t>0</a:t>
                </a:r>
              </a:p>
            </c:rich>
          </c:tx>
          <c:layout>
            <c:manualLayout>
              <c:xMode val="edge"/>
              <c:yMode val="edge"/>
              <c:x val="5.0950801824531051E-2"/>
              <c:y val="0.42551850328898916"/>
            </c:manualLayout>
          </c:layout>
          <c:overlay val="0"/>
        </c:title>
        <c:numFmt formatCode="General" sourceLinked="0"/>
        <c:majorTickMark val="out"/>
        <c:minorTickMark val="none"/>
        <c:tickLblPos val="nextTo"/>
        <c:crossAx val="470464128"/>
        <c:crosses val="autoZero"/>
        <c:crossBetween val="midCat"/>
      </c:valAx>
      <c:spPr>
        <a:ln>
          <a:solidFill>
            <a:schemeClr val="tx1"/>
          </a:solidFill>
        </a:ln>
      </c:spPr>
    </c:plotArea>
    <c:plotVisOnly val="1"/>
    <c:dispBlanksAs val="gap"/>
    <c:showDLblsOverMax val="0"/>
  </c:chart>
  <c:spPr>
    <a:ln>
      <a:noFill/>
    </a:ln>
  </c:spPr>
  <c:txPr>
    <a:bodyPr/>
    <a:lstStyle/>
    <a:p>
      <a:pPr>
        <a:defRPr>
          <a:latin typeface="Arial" panose="020B0604020202020204" pitchFamily="34" charset="0"/>
          <a:cs typeface="Arial" panose="020B0604020202020204" pitchFamily="34" charset="0"/>
        </a:defRPr>
      </a:pPr>
      <a:endParaRPr lang="it-IT"/>
    </a:p>
  </c:txPr>
  <c:externalData r:id="rId2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it-IT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plotArea>
      <c:layout>
        <c:manualLayout>
          <c:layoutTarget val="inner"/>
          <c:xMode val="edge"/>
          <c:yMode val="edge"/>
          <c:x val="0.21529844775164025"/>
          <c:y val="2.1899507165920803E-2"/>
          <c:w val="0.7117603280627699"/>
          <c:h val="0.83639205568275288"/>
        </c:manualLayout>
      </c:layout>
      <c:scatterChart>
        <c:scatterStyle val="lineMarker"/>
        <c:varyColors val="0"/>
        <c:ser>
          <c:idx val="2"/>
          <c:order val="0"/>
          <c:tx>
            <c:strRef>
              <c:f>Foglio1!$T$6</c:f>
              <c:strCache>
                <c:ptCount val="1"/>
                <c:pt idx="0">
                  <c:v>ZnS commerciale</c:v>
                </c:pt>
              </c:strCache>
            </c:strRef>
          </c:tx>
          <c:spPr>
            <a:ln w="19050">
              <a:solidFill>
                <a:sysClr val="windowText" lastClr="000000">
                  <a:lumMod val="65000"/>
                  <a:lumOff val="35000"/>
                </a:sysClr>
              </a:solidFill>
            </a:ln>
          </c:spPr>
          <c:marker>
            <c:symbol val="square"/>
            <c:size val="5"/>
            <c:spPr>
              <a:solidFill>
                <a:schemeClr val="bg1">
                  <a:lumMod val="50000"/>
                </a:schemeClr>
              </a:solidFill>
              <a:ln>
                <a:solidFill>
                  <a:schemeClr val="tx1">
                    <a:lumMod val="65000"/>
                    <a:lumOff val="35000"/>
                  </a:schemeClr>
                </a:solidFill>
              </a:ln>
            </c:spPr>
          </c:marker>
          <c:xVal>
            <c:numRef>
              <c:f>Foglio1!$U$2:$U$6</c:f>
              <c:numCache>
                <c:formatCode>General</c:formatCode>
                <c:ptCount val="5"/>
                <c:pt idx="0">
                  <c:v>0</c:v>
                </c:pt>
                <c:pt idx="1">
                  <c:v>60</c:v>
                </c:pt>
                <c:pt idx="2">
                  <c:v>120</c:v>
                </c:pt>
                <c:pt idx="3">
                  <c:v>180</c:v>
                </c:pt>
                <c:pt idx="4">
                  <c:v>240</c:v>
                </c:pt>
              </c:numCache>
            </c:numRef>
          </c:xVal>
          <c:yVal>
            <c:numRef>
              <c:f>Foglio1!$AD$4:$AD$8</c:f>
              <c:numCache>
                <c:formatCode>General</c:formatCode>
                <c:ptCount val="5"/>
                <c:pt idx="0">
                  <c:v>1</c:v>
                </c:pt>
                <c:pt idx="1">
                  <c:v>0.98970976253298149</c:v>
                </c:pt>
                <c:pt idx="2">
                  <c:v>0.9532321899736147</c:v>
                </c:pt>
                <c:pt idx="3">
                  <c:v>0.93139841688654346</c:v>
                </c:pt>
                <c:pt idx="4">
                  <c:v>0.8970976253298153</c:v>
                </c:pt>
              </c:numCache>
            </c:numRef>
          </c:yVal>
          <c:smooth val="0"/>
        </c:ser>
        <c:ser>
          <c:idx val="3"/>
          <c:order val="1"/>
          <c:tx>
            <c:strRef>
              <c:f>Foglio1!$H$6</c:f>
              <c:strCache>
                <c:ptCount val="1"/>
                <c:pt idx="0">
                  <c:v>ZnS da nitrato</c:v>
                </c:pt>
              </c:strCache>
            </c:strRef>
          </c:tx>
          <c:spPr>
            <a:ln w="19050">
              <a:solidFill>
                <a:sysClr val="window" lastClr="FFFFFF">
                  <a:lumMod val="50000"/>
                </a:sysClr>
              </a:solidFill>
              <a:prstDash val="sysDash"/>
            </a:ln>
          </c:spPr>
          <c:marker>
            <c:symbol val="square"/>
            <c:size val="5"/>
            <c:spPr>
              <a:solidFill>
                <a:schemeClr val="bg1">
                  <a:lumMod val="50000"/>
                </a:schemeClr>
              </a:solidFill>
            </c:spPr>
          </c:marker>
          <c:xVal>
            <c:numRef>
              <c:f>Foglio1!$I$2:$I$6</c:f>
              <c:numCache>
                <c:formatCode>General</c:formatCode>
                <c:ptCount val="5"/>
                <c:pt idx="0">
                  <c:v>0</c:v>
                </c:pt>
                <c:pt idx="1">
                  <c:v>60</c:v>
                </c:pt>
                <c:pt idx="2">
                  <c:v>120</c:v>
                </c:pt>
                <c:pt idx="3">
                  <c:v>180</c:v>
                </c:pt>
                <c:pt idx="4">
                  <c:v>240</c:v>
                </c:pt>
              </c:numCache>
            </c:numRef>
          </c:xVal>
          <c:yVal>
            <c:numRef>
              <c:f>Foglio1!$R$4:$R$8</c:f>
              <c:numCache>
                <c:formatCode>General</c:formatCode>
                <c:ptCount val="5"/>
                <c:pt idx="0">
                  <c:v>1</c:v>
                </c:pt>
                <c:pt idx="1">
                  <c:v>0.96245687307063732</c:v>
                </c:pt>
                <c:pt idx="2">
                  <c:v>0.93063373887779188</c:v>
                </c:pt>
                <c:pt idx="3">
                  <c:v>0.90512075540221537</c:v>
                </c:pt>
                <c:pt idx="4">
                  <c:v>0.86780461231160344</c:v>
                </c:pt>
              </c:numCache>
            </c:numRef>
          </c:yVal>
          <c:smooth val="0"/>
        </c:ser>
        <c:ser>
          <c:idx val="4"/>
          <c:order val="2"/>
          <c:tx>
            <c:strRef>
              <c:f>Foglio1!$AP$6</c:f>
              <c:strCache>
                <c:ptCount val="1"/>
                <c:pt idx="0">
                  <c:v>ZnS da solfato</c:v>
                </c:pt>
              </c:strCache>
            </c:strRef>
          </c:tx>
          <c:spPr>
            <a:ln w="19050">
              <a:solidFill>
                <a:sysClr val="windowText" lastClr="000000"/>
              </a:solidFill>
            </a:ln>
          </c:spPr>
          <c:marker>
            <c:symbol val="square"/>
            <c:size val="5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xVal>
            <c:numRef>
              <c:f>Foglio1!$AQ$2:$AQ$7</c:f>
              <c:numCache>
                <c:formatCode>General</c:formatCode>
                <c:ptCount val="6"/>
                <c:pt idx="0">
                  <c:v>0</c:v>
                </c:pt>
                <c:pt idx="1">
                  <c:v>30</c:v>
                </c:pt>
                <c:pt idx="2">
                  <c:v>60</c:v>
                </c:pt>
                <c:pt idx="3">
                  <c:v>120</c:v>
                </c:pt>
                <c:pt idx="4">
                  <c:v>180</c:v>
                </c:pt>
                <c:pt idx="5">
                  <c:v>240</c:v>
                </c:pt>
              </c:numCache>
            </c:numRef>
          </c:xVal>
          <c:yVal>
            <c:numRef>
              <c:f>Foglio1!$AT$2:$AT$7</c:f>
              <c:numCache>
                <c:formatCode>General</c:formatCode>
                <c:ptCount val="6"/>
                <c:pt idx="0">
                  <c:v>1</c:v>
                </c:pt>
                <c:pt idx="1">
                  <c:v>0.96</c:v>
                </c:pt>
                <c:pt idx="2">
                  <c:v>0.92</c:v>
                </c:pt>
                <c:pt idx="3">
                  <c:v>0.89</c:v>
                </c:pt>
                <c:pt idx="4">
                  <c:v>0.85</c:v>
                </c:pt>
                <c:pt idx="5">
                  <c:v>0.8</c:v>
                </c:pt>
              </c:numCache>
            </c:numRef>
          </c:yVal>
          <c:smooth val="0"/>
        </c:ser>
        <c:ser>
          <c:idx val="0"/>
          <c:order val="3"/>
          <c:tx>
            <c:strRef>
              <c:f>Foglio1!$AF$6</c:f>
              <c:strCache>
                <c:ptCount val="1"/>
                <c:pt idx="0">
                  <c:v>ZnS da ZnO commerciale</c:v>
                </c:pt>
              </c:strCache>
            </c:strRef>
          </c:tx>
          <c:spPr>
            <a:ln w="19050">
              <a:solidFill>
                <a:sysClr val="windowText" lastClr="000000"/>
              </a:solidFill>
              <a:prstDash val="dash"/>
            </a:ln>
          </c:spPr>
          <c:marker>
            <c:symbol val="square"/>
            <c:size val="5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xVal>
            <c:numRef>
              <c:f>Foglio1!$AG$2:$AG$6</c:f>
              <c:numCache>
                <c:formatCode>General</c:formatCode>
                <c:ptCount val="5"/>
                <c:pt idx="0">
                  <c:v>0</c:v>
                </c:pt>
                <c:pt idx="1">
                  <c:v>60</c:v>
                </c:pt>
                <c:pt idx="2">
                  <c:v>120</c:v>
                </c:pt>
                <c:pt idx="3">
                  <c:v>180</c:v>
                </c:pt>
                <c:pt idx="4">
                  <c:v>240</c:v>
                </c:pt>
              </c:numCache>
            </c:numRef>
          </c:xVal>
          <c:yVal>
            <c:numRef>
              <c:f>Foglio1!$AM$2:$AM$6</c:f>
              <c:numCache>
                <c:formatCode>General</c:formatCode>
                <c:ptCount val="5"/>
                <c:pt idx="0">
                  <c:v>1</c:v>
                </c:pt>
                <c:pt idx="1">
                  <c:v>0.99924945414847155</c:v>
                </c:pt>
                <c:pt idx="2">
                  <c:v>0.98935589519650657</c:v>
                </c:pt>
                <c:pt idx="3">
                  <c:v>0.96888646288209601</c:v>
                </c:pt>
                <c:pt idx="4">
                  <c:v>0.93818231441048039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70424320"/>
        <c:axId val="470448896"/>
      </c:scatterChart>
      <c:valAx>
        <c:axId val="470424320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it-IT">
                    <a:latin typeface="Arial" panose="020B0604020202020204" pitchFamily="34" charset="0"/>
                    <a:cs typeface="Arial" panose="020B0604020202020204" pitchFamily="34" charset="0"/>
                  </a:rPr>
                  <a:t>Irradiation time [min]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>
                <a:latin typeface="Arial" panose="020B0604020202020204" pitchFamily="34" charset="0"/>
                <a:cs typeface="Arial" panose="020B0604020202020204" pitchFamily="34" charset="0"/>
              </a:defRPr>
            </a:pPr>
            <a:endParaRPr lang="it-IT"/>
          </a:p>
        </c:txPr>
        <c:crossAx val="470448896"/>
        <c:crosses val="autoZero"/>
        <c:crossBetween val="midCat"/>
        <c:majorUnit val="50"/>
      </c:valAx>
      <c:valAx>
        <c:axId val="470448896"/>
        <c:scaling>
          <c:orientation val="minMax"/>
          <c:max val="1.02"/>
          <c:min val="0.75000000000000011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>
                    <a:latin typeface="Arial" panose="020B0604020202020204" pitchFamily="34" charset="0"/>
                    <a:cs typeface="Arial" panose="020B0604020202020204" pitchFamily="34" charset="0"/>
                  </a:defRPr>
                </a:pPr>
                <a:r>
                  <a:rPr lang="it-IT">
                    <a:latin typeface="Arial" panose="020B0604020202020204" pitchFamily="34" charset="0"/>
                    <a:cs typeface="Arial" panose="020B0604020202020204" pitchFamily="34" charset="0"/>
                  </a:rPr>
                  <a:t>TOC/TOC</a:t>
                </a:r>
                <a:r>
                  <a:rPr lang="it-IT" baseline="-25000">
                    <a:latin typeface="Arial" panose="020B0604020202020204" pitchFamily="34" charset="0"/>
                    <a:cs typeface="Arial" panose="020B0604020202020204" pitchFamily="34" charset="0"/>
                  </a:rPr>
                  <a:t>0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>
                <a:latin typeface="Arial" panose="020B0604020202020204" pitchFamily="34" charset="0"/>
                <a:cs typeface="Arial" panose="020B0604020202020204" pitchFamily="34" charset="0"/>
              </a:defRPr>
            </a:pPr>
            <a:endParaRPr lang="it-IT"/>
          </a:p>
        </c:txPr>
        <c:crossAx val="470424320"/>
        <c:crosses val="autoZero"/>
        <c:crossBetween val="midCat"/>
      </c:valAx>
      <c:spPr>
        <a:ln>
          <a:solidFill>
            <a:schemeClr val="tx1"/>
          </a:solidFill>
        </a:ln>
      </c:spPr>
    </c:plotArea>
    <c:plotVisOnly val="1"/>
    <c:dispBlanksAs val="gap"/>
    <c:showDLblsOverMax val="0"/>
  </c:chart>
  <c:spPr>
    <a:ln>
      <a:noFill/>
    </a:ln>
  </c:spPr>
  <c:externalData r:id="rId2">
    <c:autoUpdate val="0"/>
  </c:externalData>
</c:chartSpace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word/theme/themeOverride2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word/theme/themeOverride3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D1EC30-3566-4927-AE5C-45EA0A7ECA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6</Pages>
  <Words>6376</Words>
  <Characters>36349</Characters>
  <Application>Microsoft Office Word</Application>
  <DocSecurity>0</DocSecurity>
  <Lines>302</Lines>
  <Paragraphs>85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426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Utente principale</cp:lastModifiedBy>
  <cp:revision>7</cp:revision>
  <cp:lastPrinted>2015-05-12T18:31:00Z</cp:lastPrinted>
  <dcterms:created xsi:type="dcterms:W3CDTF">2019-04-01T12:45:00Z</dcterms:created>
  <dcterms:modified xsi:type="dcterms:W3CDTF">2019-04-01T13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s8VwuD2U"/&gt;&lt;style id="http://www.zotero.org/styles/chemical-engineering-transactions" hasBibliography="1" bibliographyStyleHasBeenSet="1"/&gt;&lt;prefs&gt;&lt;pref name="fieldType" value="Field"/&gt;&lt;pref na</vt:lpwstr>
  </property>
  <property fmtid="{D5CDD505-2E9C-101B-9397-08002B2CF9AE}" pid="3" name="ZOTERO_PREF_2">
    <vt:lpwstr>me="storeReferences" value="true"/&gt;&lt;pref name="automaticJournalAbbreviations" value=""/&gt;&lt;pref name="noteType" value=""/&gt;&lt;/prefs&gt;&lt;/data&gt;</vt:lpwstr>
  </property>
</Properties>
</file>